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0D12" w:rsidRDefault="008D1695" w:rsidP="008D1695">
      <w:pPr>
        <w:pStyle w:val="Heading1"/>
      </w:pPr>
      <w:r>
        <w:t>Development of state space model</w:t>
      </w:r>
    </w:p>
    <w:p w:rsidR="00BD5614" w:rsidRDefault="00BD5614" w:rsidP="00BD5614">
      <w:pPr>
        <w:pStyle w:val="Heading2"/>
      </w:pPr>
      <w:r>
        <w:t>Summary of assumptions and shortcomings</w:t>
      </w:r>
    </w:p>
    <w:p w:rsidR="00BD5614" w:rsidRDefault="00416F6A" w:rsidP="00416F6A">
      <w:pPr>
        <w:pStyle w:val="ListParagraph"/>
        <w:numPr>
          <w:ilvl w:val="0"/>
          <w:numId w:val="1"/>
        </w:numPr>
      </w:pPr>
      <w:r>
        <w:t>Bridge is modeled as simply supported beam</w:t>
      </w:r>
    </w:p>
    <w:p w:rsidR="00416F6A" w:rsidRDefault="00416F6A" w:rsidP="00416F6A">
      <w:pPr>
        <w:pStyle w:val="ListParagraph"/>
        <w:numPr>
          <w:ilvl w:val="0"/>
          <w:numId w:val="1"/>
        </w:numPr>
      </w:pPr>
      <w:r>
        <w:t>Bridge deformation is limited to a shape function that corresponds to the first bending mode of vibration</w:t>
      </w:r>
    </w:p>
    <w:p w:rsidR="00416F6A" w:rsidRDefault="00416F6A" w:rsidP="00416F6A">
      <w:pPr>
        <w:pStyle w:val="ListParagraph"/>
        <w:numPr>
          <w:ilvl w:val="0"/>
          <w:numId w:val="1"/>
        </w:numPr>
      </w:pPr>
      <w:r>
        <w:t>Bridge damping is not included</w:t>
      </w:r>
    </w:p>
    <w:p w:rsidR="00416F6A" w:rsidRDefault="00416F6A" w:rsidP="00416F6A">
      <w:pPr>
        <w:pStyle w:val="ListParagraph"/>
        <w:numPr>
          <w:ilvl w:val="0"/>
          <w:numId w:val="1"/>
        </w:numPr>
      </w:pPr>
      <w:r>
        <w:t>Vehicle is a single DOF sprung mass with damping</w:t>
      </w:r>
    </w:p>
    <w:p w:rsidR="00416F6A" w:rsidRPr="00BD5614" w:rsidRDefault="00416F6A" w:rsidP="00BD5614">
      <w:r>
        <w:t>Equations of motion and state space matrices can be found in the appendix.</w:t>
      </w:r>
    </w:p>
    <w:p w:rsidR="009F06F1" w:rsidRPr="009F06F1" w:rsidRDefault="009F06F1" w:rsidP="009F06F1">
      <w:pPr>
        <w:pStyle w:val="Heading2"/>
      </w:pPr>
      <w:r>
        <w:t>Benchmarking</w:t>
      </w:r>
    </w:p>
    <w:p w:rsidR="008D1695" w:rsidRDefault="008D1695" w:rsidP="008D1695">
      <w:r>
        <w:t>Functions were written according the equations of motion.</w:t>
      </w:r>
    </w:p>
    <w:p w:rsidR="008D1695" w:rsidRDefault="008D1695" w:rsidP="008D1695">
      <w:r>
        <w:t>The beam was reduced to a single degree of freedom using the following shape function:</w:t>
      </w:r>
      <w:r w:rsidR="00A56610">
        <w:t xml:space="preserve"> </w:t>
      </w:r>
    </w:p>
    <w:p w:rsidR="00A56610" w:rsidRDefault="00A56610" w:rsidP="008D1695">
      <m:oMathPara>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m:oMathPara>
    </w:p>
    <w:p w:rsidR="00940B20" w:rsidRDefault="00940B20" w:rsidP="008D1695">
      <w:r>
        <w:t xml:space="preserve">A harmonic profile was applied that had a wavelength of </w:t>
      </w:r>
      <w:proofErr w:type="gramStart"/>
      <w:r>
        <w:t>30ft,</w:t>
      </w:r>
      <w:proofErr w:type="gramEnd"/>
      <w:r>
        <w:t xml:space="preserve"> and </w:t>
      </w:r>
      <w:r w:rsidR="00A56610">
        <w:t>amplitude</w:t>
      </w:r>
      <w:r>
        <w:t xml:space="preserve"> of 0.02 </w:t>
      </w:r>
      <w:proofErr w:type="spellStart"/>
      <w:r>
        <w:t>ft</w:t>
      </w:r>
      <w:proofErr w:type="spellEnd"/>
      <w:r>
        <w:t xml:space="preserve"> (</w:t>
      </w:r>
      <w:r>
        <w:sym w:font="Symbol" w:char="F0B1"/>
      </w:r>
      <w:r>
        <w:t>).</w:t>
      </w:r>
    </w:p>
    <w:p w:rsidR="00940B20" w:rsidRDefault="00940B20" w:rsidP="008D1695">
      <w:r>
        <w:t xml:space="preserve">The models were run with a vehicle velocity of 55 mph. </w:t>
      </w:r>
    </w:p>
    <w:p w:rsidR="00940B20" w:rsidRDefault="00940B20" w:rsidP="008D1695">
      <w:r>
        <w:t>The vehicle had the following properties:</w:t>
      </w:r>
    </w:p>
    <w:p w:rsidR="00940B20" w:rsidRDefault="00940B20" w:rsidP="00940B20">
      <w:pPr>
        <w:pStyle w:val="ListParagraph"/>
        <w:numPr>
          <w:ilvl w:val="0"/>
          <w:numId w:val="2"/>
        </w:numPr>
      </w:pPr>
      <w:r>
        <w:t>Mass: 100 kip</w:t>
      </w:r>
    </w:p>
    <w:p w:rsidR="00940B20" w:rsidRDefault="00940B20" w:rsidP="00940B20">
      <w:pPr>
        <w:pStyle w:val="ListParagraph"/>
        <w:numPr>
          <w:ilvl w:val="0"/>
          <w:numId w:val="2"/>
        </w:numPr>
      </w:pPr>
      <w:r>
        <w:t>Spring Stiffness: 10 kip/</w:t>
      </w:r>
      <w:proofErr w:type="spellStart"/>
      <w:r>
        <w:t>ft</w:t>
      </w:r>
      <w:proofErr w:type="spellEnd"/>
    </w:p>
    <w:p w:rsidR="00940B20" w:rsidRDefault="00940B20" w:rsidP="00940B20">
      <w:pPr>
        <w:pStyle w:val="ListParagraph"/>
        <w:numPr>
          <w:ilvl w:val="0"/>
          <w:numId w:val="2"/>
        </w:numPr>
      </w:pPr>
      <w:r>
        <w:t>Damping Coefficient: 100%</w:t>
      </w:r>
    </w:p>
    <w:p w:rsidR="00940B20" w:rsidRDefault="00940B20" w:rsidP="00940B20">
      <w:r>
        <w:t>The beam had the following properties:</w:t>
      </w:r>
    </w:p>
    <w:p w:rsidR="00940B20" w:rsidRDefault="00940B20" w:rsidP="00A56610">
      <w:pPr>
        <w:pStyle w:val="ListParagraph"/>
        <w:numPr>
          <w:ilvl w:val="0"/>
          <w:numId w:val="3"/>
        </w:numPr>
      </w:pPr>
      <w:r>
        <w:t xml:space="preserve">Length: 200 </w:t>
      </w:r>
      <w:proofErr w:type="spellStart"/>
      <w:r>
        <w:t>ft</w:t>
      </w:r>
      <w:proofErr w:type="spellEnd"/>
    </w:p>
    <w:p w:rsidR="00940B20" w:rsidRPr="00A56610" w:rsidRDefault="00A56610" w:rsidP="00A56610">
      <w:pPr>
        <w:pStyle w:val="ListParagraph"/>
        <w:numPr>
          <w:ilvl w:val="0"/>
          <w:numId w:val="3"/>
        </w:numPr>
        <w:rPr>
          <w:vertAlign w:val="superscript"/>
        </w:rPr>
      </w:pPr>
      <w:r>
        <w:t xml:space="preserve">E x </w:t>
      </w:r>
      <w:r w:rsidR="00940B20">
        <w:t>I: 576000</w:t>
      </w:r>
      <w:r>
        <w:t xml:space="preserve"> </w:t>
      </w:r>
      <w:proofErr w:type="spellStart"/>
      <w:r>
        <w:t>lb</w:t>
      </w:r>
      <w:proofErr w:type="spellEnd"/>
      <w:r>
        <w:t>/ft</w:t>
      </w:r>
      <w:r w:rsidRPr="00A56610">
        <w:rPr>
          <w:vertAlign w:val="superscript"/>
        </w:rPr>
        <w:t>2</w:t>
      </w:r>
      <w:r w:rsidR="00940B20">
        <w:t xml:space="preserve"> x 700 ft</w:t>
      </w:r>
      <w:r w:rsidR="00940B20" w:rsidRPr="00A56610">
        <w:rPr>
          <w:vertAlign w:val="superscript"/>
        </w:rPr>
        <w:t>4</w:t>
      </w:r>
    </w:p>
    <w:p w:rsidR="00940B20" w:rsidRDefault="00A56610" w:rsidP="008D1695">
      <w:pPr>
        <w:pStyle w:val="ListParagraph"/>
        <w:numPr>
          <w:ilvl w:val="0"/>
          <w:numId w:val="3"/>
        </w:numPr>
      </w:pPr>
      <w:r>
        <w:t>Mass: 11 kip/</w:t>
      </w:r>
      <w:proofErr w:type="spellStart"/>
      <w:r>
        <w:t>ft</w:t>
      </w:r>
      <w:proofErr w:type="spellEnd"/>
    </w:p>
    <w:p w:rsidR="008D1695" w:rsidRDefault="008D1695" w:rsidP="008D1695">
      <w:r>
        <w:t>The model was compared to FE results.</w:t>
      </w:r>
    </w:p>
    <w:p w:rsidR="008D1695" w:rsidRDefault="00563655" w:rsidP="008D1695">
      <w:r>
        <w:rPr>
          <w:noProof/>
        </w:rPr>
        <w:lastRenderedPageBreak/>
        <w:drawing>
          <wp:inline distT="0" distB="0" distL="0" distR="0">
            <wp:extent cx="3441700" cy="258024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43954" cy="2581939"/>
                    </a:xfrm>
                    <a:prstGeom prst="rect">
                      <a:avLst/>
                    </a:prstGeom>
                    <a:noFill/>
                    <a:ln>
                      <a:noFill/>
                    </a:ln>
                  </pic:spPr>
                </pic:pic>
              </a:graphicData>
            </a:graphic>
          </wp:inline>
        </w:drawing>
      </w:r>
    </w:p>
    <w:p w:rsidR="008D1695" w:rsidRDefault="008D1695" w:rsidP="008D1695"/>
    <w:p w:rsidR="009F06F1" w:rsidRDefault="009F06F1" w:rsidP="008D1695">
      <w:r>
        <w:t xml:space="preserve">This state space model matches well with FE results that only include the first mode. </w:t>
      </w:r>
      <w:r w:rsidR="00A56610">
        <w:t>Now compared to FE with 4 modes included:</w:t>
      </w:r>
    </w:p>
    <w:p w:rsidR="009F06F1" w:rsidRDefault="00563655" w:rsidP="008D1695">
      <w:r>
        <w:rPr>
          <w:noProof/>
        </w:rPr>
        <w:drawing>
          <wp:inline distT="0" distB="0" distL="0" distR="0">
            <wp:extent cx="3409950" cy="25564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09950" cy="2556446"/>
                    </a:xfrm>
                    <a:prstGeom prst="rect">
                      <a:avLst/>
                    </a:prstGeom>
                    <a:noFill/>
                    <a:ln>
                      <a:noFill/>
                    </a:ln>
                  </pic:spPr>
                </pic:pic>
              </a:graphicData>
            </a:graphic>
          </wp:inline>
        </w:drawing>
      </w:r>
    </w:p>
    <w:p w:rsidR="00563655" w:rsidRDefault="00563655" w:rsidP="008D1695">
      <w:r>
        <w:rPr>
          <w:noProof/>
        </w:rPr>
        <w:lastRenderedPageBreak/>
        <w:drawing>
          <wp:inline distT="0" distB="0" distL="0" distR="0">
            <wp:extent cx="3676650" cy="2756392"/>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76650" cy="2756392"/>
                    </a:xfrm>
                    <a:prstGeom prst="rect">
                      <a:avLst/>
                    </a:prstGeom>
                    <a:noFill/>
                    <a:ln>
                      <a:noFill/>
                    </a:ln>
                  </pic:spPr>
                </pic:pic>
              </a:graphicData>
            </a:graphic>
          </wp:inline>
        </w:drawing>
      </w:r>
    </w:p>
    <w:p w:rsidR="00563655" w:rsidRDefault="00563655" w:rsidP="008D1695">
      <w:r>
        <w:rPr>
          <w:noProof/>
        </w:rPr>
        <w:drawing>
          <wp:inline distT="0" distB="0" distL="0" distR="0">
            <wp:extent cx="3562350" cy="26707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62350" cy="2670701"/>
                    </a:xfrm>
                    <a:prstGeom prst="rect">
                      <a:avLst/>
                    </a:prstGeom>
                    <a:noFill/>
                    <a:ln>
                      <a:noFill/>
                    </a:ln>
                  </pic:spPr>
                </pic:pic>
              </a:graphicData>
            </a:graphic>
          </wp:inline>
        </w:drawing>
      </w:r>
    </w:p>
    <w:p w:rsidR="009F06F1" w:rsidRDefault="009F06F1" w:rsidP="008D1695">
      <w:r>
        <w:t>Yet even when the first 4 bending modes are included, the state-space model is in close agreement.</w:t>
      </w:r>
    </w:p>
    <w:p w:rsidR="009F06F1" w:rsidRDefault="00563655" w:rsidP="008D1695">
      <w:r>
        <w:t>Differences are expected since the state space model assumes that the bridge can only deform as described by the shape function, but the vehicle presents a point load that does not produce deformation as described by the shape function.</w:t>
      </w:r>
    </w:p>
    <w:p w:rsidR="00563655" w:rsidRDefault="00563655" w:rsidP="00563655">
      <w:pPr>
        <w:pStyle w:val="Heading3"/>
      </w:pPr>
      <w:r>
        <w:t>Compare state-space model with FE model for a parameter set that is more representative of actual conditions.</w:t>
      </w:r>
    </w:p>
    <w:p w:rsidR="00563655" w:rsidRDefault="00563655" w:rsidP="00563655"/>
    <w:p w:rsidR="00A56610" w:rsidRDefault="003C11EC" w:rsidP="003C11EC">
      <w:pPr>
        <w:autoSpaceDE w:val="0"/>
        <w:autoSpaceDN w:val="0"/>
        <w:adjustRightInd w:val="0"/>
        <w:spacing w:after="0" w:line="240" w:lineRule="auto"/>
      </w:pPr>
      <w:r>
        <w:t>A more realistic profile (</w:t>
      </w:r>
      <w:r w:rsidRPr="003C11EC">
        <w:t>EB_right_1_R</w:t>
      </w:r>
      <w:proofErr w:type="gramStart"/>
      <w:r>
        <w:t>), that</w:t>
      </w:r>
      <w:proofErr w:type="gramEnd"/>
      <w:r>
        <w:t xml:space="preserve"> was gathered from an actual bridge was used for this simulation.</w:t>
      </w:r>
      <w:r w:rsidR="00C10F89">
        <w:t xml:space="preserve"> The profile was broken into lengths equal to the bridge length.</w:t>
      </w:r>
    </w:p>
    <w:p w:rsidR="003C11EC" w:rsidRDefault="003C11EC" w:rsidP="00563655">
      <w:r>
        <w:rPr>
          <w:noProof/>
        </w:rPr>
        <w:lastRenderedPageBreak/>
        <w:drawing>
          <wp:inline distT="0" distB="0" distL="0" distR="0" wp14:anchorId="5DA4B5DE" wp14:editId="12E1EE54">
            <wp:extent cx="3840480" cy="1804946"/>
            <wp:effectExtent l="0" t="0" r="26670" b="241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C11EC" w:rsidRDefault="003C11EC" w:rsidP="00563655">
      <w:r>
        <w:t>The bridge had the following properties</w:t>
      </w:r>
      <w:r w:rsidR="00C10F89">
        <w:t>:</w:t>
      </w:r>
    </w:p>
    <w:p w:rsidR="00C10F89" w:rsidRDefault="00C10F89" w:rsidP="00C10F89">
      <w:pPr>
        <w:pStyle w:val="ListParagraph"/>
        <w:numPr>
          <w:ilvl w:val="0"/>
          <w:numId w:val="4"/>
        </w:numPr>
      </w:pPr>
      <w:r>
        <w:t xml:space="preserve">Mass: 2000 </w:t>
      </w:r>
      <w:proofErr w:type="spellStart"/>
      <w:r>
        <w:t>slinch</w:t>
      </w:r>
      <w:proofErr w:type="spellEnd"/>
    </w:p>
    <w:p w:rsidR="00C10F89" w:rsidRDefault="00C10F89" w:rsidP="00C10F89">
      <w:pPr>
        <w:pStyle w:val="ListParagraph"/>
        <w:numPr>
          <w:ilvl w:val="0"/>
          <w:numId w:val="4"/>
        </w:numPr>
      </w:pPr>
      <w:r>
        <w:t>Natural Frequency: 3 Hz</w:t>
      </w:r>
    </w:p>
    <w:p w:rsidR="00C10F89" w:rsidRDefault="00C10F89" w:rsidP="00C10F89">
      <w:pPr>
        <w:pStyle w:val="ListParagraph"/>
        <w:numPr>
          <w:ilvl w:val="0"/>
          <w:numId w:val="4"/>
        </w:numPr>
      </w:pPr>
      <w:r>
        <w:t xml:space="preserve">Length: 140 </w:t>
      </w:r>
      <w:proofErr w:type="spellStart"/>
      <w:r>
        <w:t>ft</w:t>
      </w:r>
      <w:proofErr w:type="spellEnd"/>
    </w:p>
    <w:p w:rsidR="00C10F89" w:rsidRDefault="00C10F89" w:rsidP="00486C7F">
      <w:pPr>
        <w:pStyle w:val="ListParagraph"/>
        <w:numPr>
          <w:ilvl w:val="0"/>
          <w:numId w:val="4"/>
        </w:numPr>
      </w:pPr>
      <w:r>
        <w:t xml:space="preserve">E x I: </w:t>
      </w:r>
      <w:r w:rsidR="00486C7F" w:rsidRPr="00486C7F">
        <w:t>34.5908E12</w:t>
      </w:r>
      <w:r w:rsidR="00486C7F">
        <w:t xml:space="preserve"> </w:t>
      </w:r>
      <w:r>
        <w:t>lb-in</w:t>
      </w:r>
      <w:r w:rsidRPr="00C10F89">
        <w:rPr>
          <w:vertAlign w:val="superscript"/>
        </w:rPr>
        <w:t xml:space="preserve">2 </w:t>
      </w:r>
    </w:p>
    <w:p w:rsidR="00C10F89" w:rsidRDefault="00C10F89" w:rsidP="00563655">
      <w:r>
        <w:t>The vehicle had the following properties:</w:t>
      </w:r>
    </w:p>
    <w:p w:rsidR="00C10F89" w:rsidRDefault="00C10F89" w:rsidP="00C10F89">
      <w:pPr>
        <w:pStyle w:val="ListParagraph"/>
        <w:numPr>
          <w:ilvl w:val="0"/>
          <w:numId w:val="5"/>
        </w:numPr>
      </w:pPr>
      <w:r>
        <w:t xml:space="preserve">Mass: 200 </w:t>
      </w:r>
      <w:proofErr w:type="spellStart"/>
      <w:r>
        <w:t>slinch</w:t>
      </w:r>
      <w:proofErr w:type="spellEnd"/>
    </w:p>
    <w:p w:rsidR="00C10F89" w:rsidRDefault="00C10F89" w:rsidP="00C10F89">
      <w:pPr>
        <w:pStyle w:val="ListParagraph"/>
        <w:numPr>
          <w:ilvl w:val="0"/>
          <w:numId w:val="5"/>
        </w:numPr>
      </w:pPr>
      <w:r>
        <w:t>Natural Frequency: 3.2 Hz</w:t>
      </w:r>
    </w:p>
    <w:p w:rsidR="00C10F89" w:rsidRDefault="00C10F89" w:rsidP="00C10F89">
      <w:pPr>
        <w:pStyle w:val="ListParagraph"/>
        <w:numPr>
          <w:ilvl w:val="0"/>
          <w:numId w:val="5"/>
        </w:numPr>
      </w:pPr>
      <w:r>
        <w:t xml:space="preserve">Spring Stiffness: 80852 </w:t>
      </w:r>
      <w:proofErr w:type="spellStart"/>
      <w:r>
        <w:t>lb</w:t>
      </w:r>
      <w:proofErr w:type="spellEnd"/>
      <w:r>
        <w:t>/in</w:t>
      </w:r>
    </w:p>
    <w:p w:rsidR="00C10F89" w:rsidRDefault="00C10F89" w:rsidP="00C10F89">
      <w:pPr>
        <w:pStyle w:val="ListParagraph"/>
        <w:numPr>
          <w:ilvl w:val="0"/>
          <w:numId w:val="5"/>
        </w:numPr>
      </w:pPr>
      <w:r>
        <w:t>Damping Coefficient: 20%</w:t>
      </w:r>
    </w:p>
    <w:p w:rsidR="00C10F89" w:rsidRDefault="00C10F89" w:rsidP="00C10F89">
      <w:pPr>
        <w:pStyle w:val="ListParagraph"/>
        <w:numPr>
          <w:ilvl w:val="0"/>
          <w:numId w:val="5"/>
        </w:numPr>
      </w:pPr>
      <w:r>
        <w:t>Velocity: 720 in/sec</w:t>
      </w:r>
    </w:p>
    <w:p w:rsidR="00C10F89" w:rsidRDefault="002B3897" w:rsidP="00C10F89">
      <w:r>
        <w:rPr>
          <w:noProof/>
        </w:rPr>
        <w:drawing>
          <wp:inline distT="0" distB="0" distL="0" distR="0">
            <wp:extent cx="5943600" cy="185311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p>
    <w:p w:rsidR="002B3897" w:rsidRDefault="00083B60" w:rsidP="00C10F89">
      <w:r>
        <w:rPr>
          <w:noProof/>
        </w:rPr>
        <w:lastRenderedPageBreak/>
        <w:drawing>
          <wp:inline distT="0" distB="0" distL="0" distR="0" wp14:anchorId="35D1DD96" wp14:editId="4F2E8CB2">
            <wp:extent cx="5943600" cy="185311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r w:rsidR="002B3897">
        <w:rPr>
          <w:noProof/>
        </w:rPr>
        <w:drawing>
          <wp:inline distT="0" distB="0" distL="0" distR="0" wp14:anchorId="6B385B72" wp14:editId="6C1927C3">
            <wp:extent cx="5943600" cy="18531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p>
    <w:p w:rsidR="00C10F89" w:rsidRDefault="00C10F89" w:rsidP="00C10F89"/>
    <w:tbl>
      <w:tblPr>
        <w:tblStyle w:val="TableGrid"/>
        <w:tblW w:w="0" w:type="auto"/>
        <w:jc w:val="center"/>
        <w:tblLook w:val="04A0" w:firstRow="1" w:lastRow="0" w:firstColumn="1" w:lastColumn="0" w:noHBand="0" w:noVBand="1"/>
      </w:tblPr>
      <w:tblGrid>
        <w:gridCol w:w="2369"/>
        <w:gridCol w:w="1008"/>
        <w:gridCol w:w="1008"/>
        <w:gridCol w:w="1008"/>
      </w:tblGrid>
      <w:tr w:rsidR="00B54F93" w:rsidTr="00B54F93">
        <w:trPr>
          <w:jc w:val="center"/>
        </w:trPr>
        <w:tc>
          <w:tcPr>
            <w:tcW w:w="2369" w:type="dxa"/>
          </w:tcPr>
          <w:p w:rsidR="00B54F93" w:rsidRDefault="00B54F93" w:rsidP="00C10F89"/>
        </w:tc>
        <w:tc>
          <w:tcPr>
            <w:tcW w:w="1008" w:type="dxa"/>
          </w:tcPr>
          <w:p w:rsidR="00B54F93" w:rsidRDefault="00B54F93" w:rsidP="002B3897">
            <w:r>
              <w:t>SS max</w:t>
            </w:r>
          </w:p>
        </w:tc>
        <w:tc>
          <w:tcPr>
            <w:tcW w:w="1008" w:type="dxa"/>
          </w:tcPr>
          <w:p w:rsidR="00B54F93" w:rsidRDefault="00B54F93" w:rsidP="002B3897">
            <w:r>
              <w:t>FE max</w:t>
            </w:r>
          </w:p>
        </w:tc>
        <w:tc>
          <w:tcPr>
            <w:tcW w:w="1008" w:type="dxa"/>
          </w:tcPr>
          <w:p w:rsidR="00B54F93" w:rsidRDefault="00B54F93" w:rsidP="002B3897">
            <w:r>
              <w:t>% Error</w:t>
            </w:r>
          </w:p>
        </w:tc>
      </w:tr>
      <w:tr w:rsidR="00B54F93" w:rsidTr="00B54F93">
        <w:trPr>
          <w:jc w:val="center"/>
        </w:trPr>
        <w:tc>
          <w:tcPr>
            <w:tcW w:w="2369" w:type="dxa"/>
          </w:tcPr>
          <w:p w:rsidR="00B54F93" w:rsidRDefault="00B54F93" w:rsidP="002B3897">
            <w:r>
              <w:t>Bridge Displacement</w:t>
            </w:r>
          </w:p>
        </w:tc>
        <w:tc>
          <w:tcPr>
            <w:tcW w:w="1008" w:type="dxa"/>
          </w:tcPr>
          <w:p w:rsidR="00B54F93" w:rsidRDefault="00B54F93" w:rsidP="003705AF">
            <w:r>
              <w:t>-0.4708</w:t>
            </w:r>
          </w:p>
        </w:tc>
        <w:tc>
          <w:tcPr>
            <w:tcW w:w="1008" w:type="dxa"/>
          </w:tcPr>
          <w:p w:rsidR="00B54F93" w:rsidRDefault="00B54F93" w:rsidP="003705AF">
            <w:r>
              <w:t>-0.4527</w:t>
            </w:r>
          </w:p>
        </w:tc>
        <w:tc>
          <w:tcPr>
            <w:tcW w:w="1008" w:type="dxa"/>
            <w:vAlign w:val="bottom"/>
          </w:tcPr>
          <w:p w:rsidR="00B54F93" w:rsidRDefault="00B54F93">
            <w:pPr>
              <w:jc w:val="right"/>
              <w:rPr>
                <w:rFonts w:ascii="Calibri" w:hAnsi="Calibri" w:cs="Calibri"/>
                <w:color w:val="000000"/>
              </w:rPr>
            </w:pPr>
            <w:r>
              <w:rPr>
                <w:rFonts w:ascii="Calibri" w:hAnsi="Calibri" w:cs="Calibri"/>
                <w:color w:val="000000"/>
              </w:rPr>
              <w:t>-4.0%</w:t>
            </w:r>
          </w:p>
        </w:tc>
      </w:tr>
      <w:tr w:rsidR="00B54F93" w:rsidTr="00B54F93">
        <w:trPr>
          <w:jc w:val="center"/>
        </w:trPr>
        <w:tc>
          <w:tcPr>
            <w:tcW w:w="2369" w:type="dxa"/>
          </w:tcPr>
          <w:p w:rsidR="00B54F93" w:rsidRDefault="00B54F93" w:rsidP="00C10F89">
            <w:r>
              <w:t>Vehicle Acceleration</w:t>
            </w:r>
          </w:p>
        </w:tc>
        <w:tc>
          <w:tcPr>
            <w:tcW w:w="1008" w:type="dxa"/>
          </w:tcPr>
          <w:p w:rsidR="00B54F93" w:rsidRDefault="00B54F93" w:rsidP="003705AF">
            <w:r>
              <w:t>-310.5</w:t>
            </w:r>
          </w:p>
        </w:tc>
        <w:tc>
          <w:tcPr>
            <w:tcW w:w="1008" w:type="dxa"/>
          </w:tcPr>
          <w:p w:rsidR="00B54F93" w:rsidRDefault="00B54F93" w:rsidP="003705AF">
            <w:r>
              <w:t>-241.8</w:t>
            </w:r>
          </w:p>
        </w:tc>
        <w:tc>
          <w:tcPr>
            <w:tcW w:w="1008" w:type="dxa"/>
            <w:vAlign w:val="bottom"/>
          </w:tcPr>
          <w:p w:rsidR="00B54F93" w:rsidRDefault="00B54F93">
            <w:pPr>
              <w:jc w:val="right"/>
              <w:rPr>
                <w:rFonts w:ascii="Calibri" w:hAnsi="Calibri" w:cs="Calibri"/>
                <w:color w:val="000000"/>
              </w:rPr>
            </w:pPr>
            <w:r>
              <w:rPr>
                <w:rFonts w:ascii="Calibri" w:hAnsi="Calibri" w:cs="Calibri"/>
                <w:color w:val="000000"/>
              </w:rPr>
              <w:t>-28.4%</w:t>
            </w:r>
          </w:p>
        </w:tc>
      </w:tr>
      <w:tr w:rsidR="00B54F93" w:rsidTr="00B54F93">
        <w:trPr>
          <w:jc w:val="center"/>
        </w:trPr>
        <w:tc>
          <w:tcPr>
            <w:tcW w:w="2369" w:type="dxa"/>
          </w:tcPr>
          <w:p w:rsidR="00B54F93" w:rsidRDefault="00B54F93" w:rsidP="00C10F89">
            <w:r>
              <w:t>Contact Force</w:t>
            </w:r>
          </w:p>
        </w:tc>
        <w:tc>
          <w:tcPr>
            <w:tcW w:w="1008" w:type="dxa"/>
          </w:tcPr>
          <w:p w:rsidR="00B54F93" w:rsidRDefault="00B54F93" w:rsidP="00C10F89">
            <w:r>
              <w:t>129753</w:t>
            </w:r>
          </w:p>
        </w:tc>
        <w:tc>
          <w:tcPr>
            <w:tcW w:w="1008" w:type="dxa"/>
          </w:tcPr>
          <w:p w:rsidR="00B54F93" w:rsidRDefault="00B54F93" w:rsidP="00083B60">
            <w:r w:rsidRPr="00083B60">
              <w:t>124297</w:t>
            </w:r>
          </w:p>
        </w:tc>
        <w:tc>
          <w:tcPr>
            <w:tcW w:w="1008" w:type="dxa"/>
            <w:vAlign w:val="bottom"/>
          </w:tcPr>
          <w:p w:rsidR="00B54F93" w:rsidRDefault="00B54F93">
            <w:pPr>
              <w:jc w:val="right"/>
              <w:rPr>
                <w:rFonts w:ascii="Calibri" w:hAnsi="Calibri" w:cs="Calibri"/>
                <w:color w:val="000000"/>
              </w:rPr>
            </w:pPr>
            <w:r>
              <w:rPr>
                <w:rFonts w:ascii="Calibri" w:hAnsi="Calibri" w:cs="Calibri"/>
                <w:color w:val="000000"/>
              </w:rPr>
              <w:t>-4.4%</w:t>
            </w:r>
          </w:p>
        </w:tc>
      </w:tr>
    </w:tbl>
    <w:p w:rsidR="002B3897" w:rsidRDefault="002B3897" w:rsidP="00C10F89"/>
    <w:p w:rsidR="00B54F93" w:rsidRPr="00C10F89" w:rsidRDefault="00B54F93" w:rsidP="00C10F89">
      <w:r>
        <w:t>From the results we may conclude that the state-space model is not an exact model of bridge or vehicle response, but is sufficient for approximating the contact force and bridge response.</w:t>
      </w:r>
      <w:r w:rsidR="006B5518">
        <w:t xml:space="preserve"> Perhaps more importantly, this model may serve to compute a metric that better represents the impact the roadway profile has on bridge performance. </w:t>
      </w:r>
    </w:p>
    <w:p w:rsidR="00563655" w:rsidRDefault="00563655" w:rsidP="00563655">
      <w:pPr>
        <w:pStyle w:val="Heading1"/>
      </w:pPr>
      <w:r>
        <w:t>Simplification of contact force</w:t>
      </w:r>
    </w:p>
    <w:p w:rsidR="00563655" w:rsidRDefault="00563655" w:rsidP="00563655">
      <w:pPr>
        <w:pStyle w:val="Heading2"/>
      </w:pPr>
      <w:r>
        <w:t>Contact force without bridge response</w:t>
      </w:r>
    </w:p>
    <w:p w:rsidR="00B54F93" w:rsidRDefault="00B54F93" w:rsidP="00B54F93">
      <w:r>
        <w:t>To obtain vehicle response without consideration of the bridge response, simulation will be performed for a single sprung mass (vehicle) subjected to the profile.</w:t>
      </w:r>
      <w:r w:rsidR="00533A83">
        <w:t xml:space="preserve"> The resulting computed contact force will be applied to a state-space model of a bridge only. The resulting bridge response will be compared to those resulting from the vehicle-bridge state-space model.</w:t>
      </w:r>
      <w:r>
        <w:t xml:space="preserve"> </w:t>
      </w:r>
    </w:p>
    <w:p w:rsidR="00533A83" w:rsidRDefault="00533A83" w:rsidP="00B54F93">
      <w:r>
        <w:t>Vehicle and bridge parameters will be the same as used in the benchmarking:</w:t>
      </w:r>
    </w:p>
    <w:p w:rsidR="00533A83" w:rsidRDefault="00533A83" w:rsidP="00533A83">
      <w:r>
        <w:lastRenderedPageBreak/>
        <w:t>The bridge had the following properties:</w:t>
      </w:r>
    </w:p>
    <w:p w:rsidR="00533A83" w:rsidRDefault="00533A83" w:rsidP="00533A83">
      <w:pPr>
        <w:pStyle w:val="ListParagraph"/>
        <w:numPr>
          <w:ilvl w:val="0"/>
          <w:numId w:val="4"/>
        </w:numPr>
      </w:pPr>
      <w:r>
        <w:t xml:space="preserve">Mass: 2000 </w:t>
      </w:r>
      <w:proofErr w:type="spellStart"/>
      <w:r>
        <w:t>slinch</w:t>
      </w:r>
      <w:proofErr w:type="spellEnd"/>
    </w:p>
    <w:p w:rsidR="00533A83" w:rsidRDefault="00533A83" w:rsidP="00533A83">
      <w:pPr>
        <w:pStyle w:val="ListParagraph"/>
        <w:numPr>
          <w:ilvl w:val="0"/>
          <w:numId w:val="4"/>
        </w:numPr>
      </w:pPr>
      <w:r>
        <w:t>Natural Frequency: 3 Hz</w:t>
      </w:r>
    </w:p>
    <w:p w:rsidR="00533A83" w:rsidRDefault="00533A83" w:rsidP="00533A83">
      <w:pPr>
        <w:pStyle w:val="ListParagraph"/>
        <w:numPr>
          <w:ilvl w:val="0"/>
          <w:numId w:val="4"/>
        </w:numPr>
      </w:pPr>
      <w:r>
        <w:t xml:space="preserve">Length: 140 </w:t>
      </w:r>
      <w:proofErr w:type="spellStart"/>
      <w:r>
        <w:t>ft</w:t>
      </w:r>
      <w:proofErr w:type="spellEnd"/>
    </w:p>
    <w:p w:rsidR="00533A83" w:rsidRDefault="00533A83" w:rsidP="00533A83">
      <w:pPr>
        <w:pStyle w:val="ListParagraph"/>
        <w:numPr>
          <w:ilvl w:val="0"/>
          <w:numId w:val="4"/>
        </w:numPr>
      </w:pPr>
      <w:r>
        <w:t xml:space="preserve">E x I: </w:t>
      </w:r>
      <w:r w:rsidRPr="00486C7F">
        <w:t>34.5908E12</w:t>
      </w:r>
      <w:r>
        <w:t xml:space="preserve"> lb-in</w:t>
      </w:r>
      <w:r w:rsidRPr="00C10F89">
        <w:rPr>
          <w:vertAlign w:val="superscript"/>
        </w:rPr>
        <w:t xml:space="preserve">2 </w:t>
      </w:r>
    </w:p>
    <w:p w:rsidR="00533A83" w:rsidRDefault="00533A83" w:rsidP="00533A83">
      <w:r>
        <w:t>The vehicle had the following properties:</w:t>
      </w:r>
    </w:p>
    <w:p w:rsidR="00533A83" w:rsidRDefault="00533A83" w:rsidP="00533A83">
      <w:pPr>
        <w:pStyle w:val="ListParagraph"/>
        <w:numPr>
          <w:ilvl w:val="0"/>
          <w:numId w:val="5"/>
        </w:numPr>
      </w:pPr>
      <w:r>
        <w:t xml:space="preserve">Mass: 200 </w:t>
      </w:r>
      <w:proofErr w:type="spellStart"/>
      <w:r>
        <w:t>slinch</w:t>
      </w:r>
      <w:proofErr w:type="spellEnd"/>
    </w:p>
    <w:p w:rsidR="00533A83" w:rsidRDefault="00533A83" w:rsidP="00533A83">
      <w:pPr>
        <w:pStyle w:val="ListParagraph"/>
        <w:numPr>
          <w:ilvl w:val="0"/>
          <w:numId w:val="5"/>
        </w:numPr>
      </w:pPr>
      <w:r>
        <w:t>Natural Frequency: 3.2 Hz</w:t>
      </w:r>
    </w:p>
    <w:p w:rsidR="00533A83" w:rsidRDefault="00533A83" w:rsidP="00533A83">
      <w:pPr>
        <w:pStyle w:val="ListParagraph"/>
        <w:numPr>
          <w:ilvl w:val="0"/>
          <w:numId w:val="5"/>
        </w:numPr>
      </w:pPr>
      <w:r>
        <w:t xml:space="preserve">Spring Stiffness: 80852 </w:t>
      </w:r>
      <w:proofErr w:type="spellStart"/>
      <w:r>
        <w:t>lb</w:t>
      </w:r>
      <w:proofErr w:type="spellEnd"/>
      <w:r>
        <w:t>/in</w:t>
      </w:r>
    </w:p>
    <w:p w:rsidR="00533A83" w:rsidRDefault="00533A83" w:rsidP="00533A83">
      <w:pPr>
        <w:pStyle w:val="ListParagraph"/>
        <w:numPr>
          <w:ilvl w:val="0"/>
          <w:numId w:val="5"/>
        </w:numPr>
      </w:pPr>
      <w:r>
        <w:t>Damping Coefficient: 20%</w:t>
      </w:r>
    </w:p>
    <w:p w:rsidR="00533A83" w:rsidRDefault="00533A83" w:rsidP="00533A83">
      <w:pPr>
        <w:pStyle w:val="ListParagraph"/>
        <w:numPr>
          <w:ilvl w:val="0"/>
          <w:numId w:val="5"/>
        </w:numPr>
      </w:pPr>
      <w:r>
        <w:t>Velocity: 720 in/sec</w:t>
      </w:r>
    </w:p>
    <w:p w:rsidR="00DE1702" w:rsidRDefault="00DE1702" w:rsidP="00DE1702">
      <w:r>
        <w:t>A real profile (measured from I76, span 3) was used in the simulations</w:t>
      </w:r>
    </w:p>
    <w:p w:rsidR="00533A83" w:rsidRDefault="00533A83" w:rsidP="00533A83">
      <w:r>
        <w:t>Contact force for two state-space models:</w:t>
      </w:r>
    </w:p>
    <w:p w:rsidR="00533A83" w:rsidRDefault="00003133" w:rsidP="00533A83">
      <w:r>
        <w:rPr>
          <w:noProof/>
        </w:rPr>
        <w:drawing>
          <wp:inline distT="0" distB="0" distL="0" distR="0">
            <wp:extent cx="5943600" cy="18531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p>
    <w:p w:rsidR="00A83542" w:rsidRDefault="00A83542" w:rsidP="00533A83">
      <w:r>
        <w:t>Bridge response to different contact forces:</w:t>
      </w:r>
    </w:p>
    <w:p w:rsidR="00A83542" w:rsidRDefault="00A83542" w:rsidP="00533A83">
      <w:r>
        <w:rPr>
          <w:noProof/>
        </w:rPr>
        <w:drawing>
          <wp:inline distT="0" distB="0" distL="0" distR="0">
            <wp:extent cx="5943600" cy="2113406"/>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78"/>
        <w:gridCol w:w="1877"/>
        <w:gridCol w:w="2211"/>
        <w:gridCol w:w="2410"/>
      </w:tblGrid>
      <w:tr w:rsidR="00A44610" w:rsidTr="00A44610">
        <w:tc>
          <w:tcPr>
            <w:tcW w:w="3078" w:type="dxa"/>
          </w:tcPr>
          <w:p w:rsidR="00A44610" w:rsidRDefault="00A44610" w:rsidP="00533A83"/>
        </w:tc>
        <w:tc>
          <w:tcPr>
            <w:tcW w:w="1877" w:type="dxa"/>
          </w:tcPr>
          <w:p w:rsidR="00A44610" w:rsidRDefault="00A44610" w:rsidP="00533A83">
            <w:r>
              <w:t xml:space="preserve">Maximum disp. </w:t>
            </w:r>
            <w:r>
              <w:lastRenderedPageBreak/>
              <w:t>(in)</w:t>
            </w:r>
          </w:p>
        </w:tc>
        <w:tc>
          <w:tcPr>
            <w:tcW w:w="2211" w:type="dxa"/>
          </w:tcPr>
          <w:p w:rsidR="00A44610" w:rsidRDefault="00A44610" w:rsidP="00533A83">
            <w:r>
              <w:lastRenderedPageBreak/>
              <w:t>Max amplification</w:t>
            </w:r>
          </w:p>
        </w:tc>
        <w:tc>
          <w:tcPr>
            <w:tcW w:w="2410" w:type="dxa"/>
          </w:tcPr>
          <w:p w:rsidR="00A44610" w:rsidRDefault="00A44610" w:rsidP="00533A83">
            <w:r>
              <w:t>%Error</w:t>
            </w:r>
          </w:p>
        </w:tc>
      </w:tr>
      <w:tr w:rsidR="00A44610" w:rsidTr="00A44610">
        <w:tc>
          <w:tcPr>
            <w:tcW w:w="3078" w:type="dxa"/>
          </w:tcPr>
          <w:p w:rsidR="00A44610" w:rsidRDefault="00A44610" w:rsidP="00A83542">
            <w:r>
              <w:lastRenderedPageBreak/>
              <w:t>Contact force: vehicle only</w:t>
            </w:r>
          </w:p>
        </w:tc>
        <w:tc>
          <w:tcPr>
            <w:tcW w:w="1877" w:type="dxa"/>
          </w:tcPr>
          <w:p w:rsidR="00A44610" w:rsidRDefault="00A44610" w:rsidP="00533A83">
            <w:r w:rsidRPr="00A83542">
              <w:t>-0.4743</w:t>
            </w:r>
          </w:p>
        </w:tc>
        <w:tc>
          <w:tcPr>
            <w:tcW w:w="2211" w:type="dxa"/>
          </w:tcPr>
          <w:p w:rsidR="00A44610" w:rsidRDefault="00A44610" w:rsidP="00533A83">
            <w:r>
              <w:t>2.15</w:t>
            </w:r>
          </w:p>
        </w:tc>
        <w:tc>
          <w:tcPr>
            <w:tcW w:w="2410" w:type="dxa"/>
          </w:tcPr>
          <w:p w:rsidR="00A44610" w:rsidRDefault="00A44610" w:rsidP="00533A83">
            <w:r>
              <w:t>-0.75%</w:t>
            </w:r>
          </w:p>
        </w:tc>
      </w:tr>
      <w:tr w:rsidR="00A44610" w:rsidTr="00A44610">
        <w:tc>
          <w:tcPr>
            <w:tcW w:w="3078" w:type="dxa"/>
          </w:tcPr>
          <w:p w:rsidR="00A44610" w:rsidRDefault="00A44610" w:rsidP="00533A83">
            <w:r>
              <w:t>Contact force: vehicle w/ bridge</w:t>
            </w:r>
          </w:p>
        </w:tc>
        <w:tc>
          <w:tcPr>
            <w:tcW w:w="1877" w:type="dxa"/>
          </w:tcPr>
          <w:p w:rsidR="00A44610" w:rsidRDefault="00A44610" w:rsidP="00533A83">
            <w:r w:rsidRPr="00A83542">
              <w:t>-0.4622</w:t>
            </w:r>
          </w:p>
        </w:tc>
        <w:tc>
          <w:tcPr>
            <w:tcW w:w="2211" w:type="dxa"/>
          </w:tcPr>
          <w:p w:rsidR="00A44610" w:rsidRDefault="00A44610" w:rsidP="00533A83">
            <w:r>
              <w:t>2.10</w:t>
            </w:r>
          </w:p>
        </w:tc>
        <w:tc>
          <w:tcPr>
            <w:tcW w:w="2410" w:type="dxa"/>
          </w:tcPr>
          <w:p w:rsidR="00A44610" w:rsidRDefault="00A44610" w:rsidP="00533A83">
            <w:r>
              <w:t>1.82%</w:t>
            </w:r>
          </w:p>
        </w:tc>
      </w:tr>
      <w:tr w:rsidR="00A44610" w:rsidTr="00A44610">
        <w:tc>
          <w:tcPr>
            <w:tcW w:w="3078" w:type="dxa"/>
          </w:tcPr>
          <w:p w:rsidR="00A44610" w:rsidRDefault="00A44610" w:rsidP="00533A83">
            <w:r>
              <w:t>Vehicle-bridge model</w:t>
            </w:r>
          </w:p>
        </w:tc>
        <w:tc>
          <w:tcPr>
            <w:tcW w:w="1877" w:type="dxa"/>
          </w:tcPr>
          <w:p w:rsidR="00A44610" w:rsidRDefault="00A44610" w:rsidP="00533A83">
            <w:r w:rsidRPr="00A83542">
              <w:t>-0.4708</w:t>
            </w:r>
          </w:p>
        </w:tc>
        <w:tc>
          <w:tcPr>
            <w:tcW w:w="2211" w:type="dxa"/>
          </w:tcPr>
          <w:p w:rsidR="00A44610" w:rsidRDefault="00A44610" w:rsidP="00533A83">
            <w:r>
              <w:t>2.13</w:t>
            </w:r>
          </w:p>
        </w:tc>
        <w:tc>
          <w:tcPr>
            <w:tcW w:w="2410" w:type="dxa"/>
          </w:tcPr>
          <w:p w:rsidR="00A44610" w:rsidRDefault="00A44610" w:rsidP="00533A83">
            <w:r>
              <w:t>-</w:t>
            </w:r>
          </w:p>
        </w:tc>
      </w:tr>
    </w:tbl>
    <w:p w:rsidR="00A83542" w:rsidRDefault="00A83542" w:rsidP="00533A83"/>
    <w:p w:rsidR="005A7715" w:rsidRDefault="005A7715" w:rsidP="00533A83">
      <w:r>
        <w:rPr>
          <w:noProof/>
        </w:rPr>
        <w:drawing>
          <wp:inline distT="0" distB="0" distL="0" distR="0">
            <wp:extent cx="5943600" cy="2113406"/>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533A83" w:rsidRDefault="00A44610" w:rsidP="00B54F93">
      <w:r>
        <w:t xml:space="preserve">For this scenario, the maximum bridge response was reasonably accurately predicted when contact force was acquired by considering only the vehicle. However, the time history shows that the effect of bridge response on vehicle contact force must be included if the true response of the bridge is required. </w:t>
      </w:r>
    </w:p>
    <w:p w:rsidR="00A44610" w:rsidRDefault="00A44610" w:rsidP="00B54F93">
      <w:r>
        <w:t xml:space="preserve">This is especially the case for </w:t>
      </w:r>
      <w:r w:rsidR="0042444D">
        <w:t xml:space="preserve">multiple vehicle events, for which the bridge initial conditions must be considered (displacement and velocity). </w:t>
      </w:r>
      <w:r>
        <w:t xml:space="preserve">For the following study, all model parameters remain the same, but the final states of the </w:t>
      </w:r>
      <w:r w:rsidR="0042444D">
        <w:t>bridge</w:t>
      </w:r>
      <w:r>
        <w:t xml:space="preserve"> are saved, and used as initial conditions for an additional simulation run, effectively modeling </w:t>
      </w:r>
      <w:r w:rsidR="0042444D">
        <w:t>a scenario in which a second vehicle enters the bridge just as the first exits. The following figure compares the bridge response to the second vehicle.</w:t>
      </w:r>
    </w:p>
    <w:p w:rsidR="0042444D" w:rsidRDefault="001D12BD" w:rsidP="00B54F93">
      <w:r>
        <w:rPr>
          <w:noProof/>
        </w:rPr>
        <w:drawing>
          <wp:inline distT="0" distB="0" distL="0" distR="0">
            <wp:extent cx="5943600" cy="2113406"/>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1D12BD" w:rsidRPr="001D12BD" w:rsidRDefault="001D12BD" w:rsidP="00B54F93">
      <w:pPr>
        <w:rPr>
          <w:b/>
        </w:rPr>
      </w:pPr>
      <w:r>
        <w:rPr>
          <w:b/>
          <w:noProof/>
        </w:rPr>
        <w:lastRenderedPageBreak/>
        <w:drawing>
          <wp:inline distT="0" distB="0" distL="0" distR="0">
            <wp:extent cx="5943600" cy="211340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416F6A" w:rsidRDefault="0042444D" w:rsidP="0042444D">
      <w:pPr>
        <w:pStyle w:val="Heading2"/>
      </w:pPr>
      <w:r>
        <w:t>Conclusions</w:t>
      </w:r>
    </w:p>
    <w:p w:rsidR="001D12BD" w:rsidRDefault="0042444D" w:rsidP="0042444D">
      <w:r>
        <w:t xml:space="preserve">The maximum bridge response may be able to be </w:t>
      </w:r>
      <w:r w:rsidR="00911FDF">
        <w:t xml:space="preserve">conservatively </w:t>
      </w:r>
      <w:r>
        <w:t>approximated by first computing a vehicle’s response to the profile and then computing the bridge’s response to the vehicle contact force. However, this method s</w:t>
      </w:r>
      <w:r w:rsidR="00104CC8">
        <w:t>hould not be used when considering multiple loading events</w:t>
      </w:r>
      <w:r w:rsidR="00911FDF">
        <w:t xml:space="preserve"> is not accurate and should be used as last resort</w:t>
      </w:r>
      <w:r w:rsidR="001D12BD">
        <w:t>.</w:t>
      </w:r>
    </w:p>
    <w:p w:rsidR="001D12BD" w:rsidRDefault="001D12BD" w:rsidP="001D12BD">
      <w:r>
        <w:br w:type="page"/>
      </w:r>
    </w:p>
    <w:p w:rsidR="001D12BD" w:rsidRDefault="001D12BD" w:rsidP="001D12BD">
      <w:pPr>
        <w:pStyle w:val="Heading1"/>
      </w:pPr>
      <w:r>
        <w:lastRenderedPageBreak/>
        <w:t>Profile Smoothing</w:t>
      </w:r>
    </w:p>
    <w:p w:rsidR="001D12BD" w:rsidRDefault="001D12BD" w:rsidP="001D12BD">
      <w:r>
        <w:t>This section examines profiles and the resulting vehicle and bridge response they produce</w:t>
      </w:r>
      <w:r w:rsidR="00137550">
        <w:t>.</w:t>
      </w:r>
    </w:p>
    <w:p w:rsidR="00137550" w:rsidRDefault="00137550" w:rsidP="001D12BD">
      <w:r>
        <w:t>One of the most widely used metrics for road surface roughness is the IRI. However, this metric is accumulated for long sections of roadway and fails to describe roadway conditions on a particular bridge and the character of any defects.</w:t>
      </w:r>
    </w:p>
    <w:p w:rsidR="001D12BD" w:rsidRDefault="001D12BD" w:rsidP="001D12BD">
      <w:pPr>
        <w:pStyle w:val="Heading2"/>
      </w:pPr>
      <w:r>
        <w:t>Straightedge Criteria</w:t>
      </w:r>
    </w:p>
    <w:p w:rsidR="0042444D" w:rsidRDefault="001D12BD" w:rsidP="001D12BD">
      <w:r>
        <w:t xml:space="preserve">Many states specify </w:t>
      </w:r>
      <w:r w:rsidR="00FB7B48">
        <w:t>a smoothness criterion</w:t>
      </w:r>
      <w:r>
        <w:t xml:space="preserve"> to address local road roughness that may not be addressed by an IRI or similar metric which averages data over a long portion of road. The specific criterion may differ, but they are usually specified by a maximum deviation (1/8” or ¼</w:t>
      </w:r>
      <w:proofErr w:type="gramStart"/>
      <w:r>
        <w:t>” )</w:t>
      </w:r>
      <w:proofErr w:type="gramEnd"/>
      <w:r>
        <w:t xml:space="preserve"> over a specified straightedge length (10ft or 16 </w:t>
      </w:r>
      <w:proofErr w:type="spellStart"/>
      <w:r>
        <w:t>ft</w:t>
      </w:r>
      <w:proofErr w:type="spellEnd"/>
      <w:r>
        <w:t>).</w:t>
      </w:r>
    </w:p>
    <w:p w:rsidR="001D12BD" w:rsidRDefault="001D12BD" w:rsidP="001D12BD">
      <w:r>
        <w:t xml:space="preserve">The plot below shows the bridge response to a truck traversing a real profile, as well as the </w:t>
      </w:r>
      <w:r w:rsidR="003260E0">
        <w:t>response</w:t>
      </w:r>
      <w:r>
        <w:t xml:space="preserve"> with the same profile “smoothed” to meet 1/8” over 10ft criteria.</w:t>
      </w:r>
    </w:p>
    <w:p w:rsidR="001D12BD" w:rsidRDefault="001D12BD" w:rsidP="001D12BD">
      <w:r>
        <w:rPr>
          <w:noProof/>
        </w:rPr>
        <w:drawing>
          <wp:inline distT="0" distB="0" distL="0" distR="0">
            <wp:extent cx="5943600" cy="211340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FB7B48" w:rsidRDefault="00FB7B48" w:rsidP="001D12BD">
      <w:r>
        <w:rPr>
          <w:noProof/>
        </w:rPr>
        <w:drawing>
          <wp:inline distT="0" distB="0" distL="0" distR="0">
            <wp:extent cx="5943600"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rsidR="001D12BD" w:rsidRDefault="001D12BD" w:rsidP="001D12BD">
      <w:r>
        <w:t xml:space="preserve">The smoothed profile performs better, </w:t>
      </w:r>
      <w:r w:rsidR="003260E0">
        <w:t xml:space="preserve">but still results in an amplification of 1.92. </w:t>
      </w:r>
    </w:p>
    <w:p w:rsidR="003260E0" w:rsidRDefault="003260E0" w:rsidP="001D12BD">
      <w:r>
        <w:lastRenderedPageBreak/>
        <w:t>If the criterion is made to just 1/16</w:t>
      </w:r>
      <w:r w:rsidRPr="003260E0">
        <w:rPr>
          <w:vertAlign w:val="superscript"/>
        </w:rPr>
        <w:t>th</w:t>
      </w:r>
      <w:r>
        <w:t xml:space="preserve"> inch over 10ft, the following response is resulted and the amplification is reduced to 1.6.</w:t>
      </w:r>
    </w:p>
    <w:p w:rsidR="003260E0" w:rsidRDefault="003260E0" w:rsidP="001D12BD">
      <w:r>
        <w:rPr>
          <w:noProof/>
        </w:rPr>
        <w:drawing>
          <wp:inline distT="0" distB="0" distL="0" distR="0">
            <wp:extent cx="5943600" cy="211340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3260E0" w:rsidRDefault="003260E0" w:rsidP="001D12BD">
      <w:r>
        <w:t>The straightedge length has better success, reducing the amplification to 1.4 with the 1/8” criterion.</w:t>
      </w:r>
    </w:p>
    <w:p w:rsidR="003260E0" w:rsidRDefault="003260E0" w:rsidP="001D12BD">
      <w:r>
        <w:rPr>
          <w:noProof/>
        </w:rPr>
        <w:drawing>
          <wp:inline distT="0" distB="0" distL="0" distR="0">
            <wp:extent cx="5943600" cy="2113406"/>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3260E0" w:rsidRDefault="003260E0" w:rsidP="001D12BD">
      <w:proofErr w:type="gramStart"/>
      <w:r>
        <w:t>Again, with 20ft straightedge.</w:t>
      </w:r>
      <w:proofErr w:type="gramEnd"/>
    </w:p>
    <w:p w:rsidR="003260E0" w:rsidRDefault="003260E0" w:rsidP="001D12BD">
      <w:r>
        <w:rPr>
          <w:noProof/>
        </w:rPr>
        <w:drawing>
          <wp:inline distT="0" distB="0" distL="0" distR="0">
            <wp:extent cx="5943600" cy="153020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530207"/>
                    </a:xfrm>
                    <a:prstGeom prst="rect">
                      <a:avLst/>
                    </a:prstGeom>
                    <a:noFill/>
                    <a:ln>
                      <a:noFill/>
                    </a:ln>
                  </pic:spPr>
                </pic:pic>
              </a:graphicData>
            </a:graphic>
          </wp:inline>
        </w:drawing>
      </w:r>
    </w:p>
    <w:p w:rsidR="00FB7B48" w:rsidRDefault="00FB7B48" w:rsidP="001D12BD">
      <w:r>
        <w:rPr>
          <w:noProof/>
        </w:rPr>
        <w:lastRenderedPageBreak/>
        <w:drawing>
          <wp:inline distT="0" distB="0" distL="0" distR="0">
            <wp:extent cx="5943600" cy="2113406"/>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FB7B48" w:rsidRPr="0042444D" w:rsidRDefault="00FB7B48" w:rsidP="001D12BD">
      <w:r>
        <w:t>Amplification is reduced to 1.27</w:t>
      </w:r>
    </w:p>
    <w:p w:rsidR="00137550" w:rsidRDefault="00137550" w:rsidP="00137550">
      <w:pPr>
        <w:pStyle w:val="Heading2"/>
      </w:pPr>
      <w:r>
        <w:t>Targeting spatial frequencies</w:t>
      </w:r>
    </w:p>
    <w:p w:rsidR="00460C73" w:rsidRDefault="00137550" w:rsidP="00137550">
      <w:r>
        <w:t xml:space="preserve">To better understand the role of different types of road roughness, we will examine the bridge response to a profile with </w:t>
      </w:r>
      <w:r w:rsidR="00204BC4">
        <w:t>content from various spatial frequencies removed.</w:t>
      </w:r>
    </w:p>
    <w:p w:rsidR="00460C73" w:rsidRDefault="00460C73" w:rsidP="00460C73">
      <w:r>
        <w:t>The bridge and vehicle models have the same parameter values as used previously:</w:t>
      </w:r>
    </w:p>
    <w:p w:rsidR="00460C73" w:rsidRDefault="00460C73" w:rsidP="00460C73">
      <w:pPr>
        <w:pStyle w:val="ListParagraph"/>
        <w:numPr>
          <w:ilvl w:val="0"/>
          <w:numId w:val="4"/>
        </w:numPr>
      </w:pPr>
      <w:r>
        <w:t xml:space="preserve">Mass: 2000 </w:t>
      </w:r>
      <w:proofErr w:type="spellStart"/>
      <w:r>
        <w:t>slinch</w:t>
      </w:r>
      <w:proofErr w:type="spellEnd"/>
    </w:p>
    <w:p w:rsidR="00460C73" w:rsidRDefault="00460C73" w:rsidP="00460C73">
      <w:pPr>
        <w:pStyle w:val="ListParagraph"/>
        <w:numPr>
          <w:ilvl w:val="0"/>
          <w:numId w:val="4"/>
        </w:numPr>
      </w:pPr>
      <w:r>
        <w:t>Natural Frequency: 3 Hz</w:t>
      </w:r>
    </w:p>
    <w:p w:rsidR="00460C73" w:rsidRDefault="00460C73" w:rsidP="00460C73">
      <w:pPr>
        <w:pStyle w:val="ListParagraph"/>
        <w:numPr>
          <w:ilvl w:val="0"/>
          <w:numId w:val="4"/>
        </w:numPr>
      </w:pPr>
      <w:r>
        <w:t xml:space="preserve">Length: 140 </w:t>
      </w:r>
      <w:proofErr w:type="spellStart"/>
      <w:r>
        <w:t>ft</w:t>
      </w:r>
      <w:proofErr w:type="spellEnd"/>
    </w:p>
    <w:p w:rsidR="00460C73" w:rsidRDefault="00460C73" w:rsidP="00460C73">
      <w:pPr>
        <w:pStyle w:val="ListParagraph"/>
        <w:numPr>
          <w:ilvl w:val="0"/>
          <w:numId w:val="4"/>
        </w:numPr>
      </w:pPr>
      <w:r>
        <w:t xml:space="preserve">E x I: </w:t>
      </w:r>
      <w:r w:rsidRPr="00486C7F">
        <w:t>34.5908E12</w:t>
      </w:r>
      <w:r>
        <w:t xml:space="preserve"> lb-in</w:t>
      </w:r>
      <w:r w:rsidRPr="00C10F89">
        <w:rPr>
          <w:vertAlign w:val="superscript"/>
        </w:rPr>
        <w:t xml:space="preserve">2 </w:t>
      </w:r>
    </w:p>
    <w:p w:rsidR="00460C73" w:rsidRDefault="00460C73" w:rsidP="00460C73">
      <w:r>
        <w:t>The vehicle had the following properties:</w:t>
      </w:r>
    </w:p>
    <w:p w:rsidR="00460C73" w:rsidRDefault="00460C73" w:rsidP="00460C73">
      <w:pPr>
        <w:pStyle w:val="ListParagraph"/>
        <w:numPr>
          <w:ilvl w:val="0"/>
          <w:numId w:val="5"/>
        </w:numPr>
      </w:pPr>
      <w:r>
        <w:t xml:space="preserve">Mass: 200 </w:t>
      </w:r>
      <w:proofErr w:type="spellStart"/>
      <w:r>
        <w:t>slinch</w:t>
      </w:r>
      <w:proofErr w:type="spellEnd"/>
    </w:p>
    <w:p w:rsidR="00460C73" w:rsidRDefault="00460C73" w:rsidP="00460C73">
      <w:pPr>
        <w:pStyle w:val="ListParagraph"/>
        <w:numPr>
          <w:ilvl w:val="0"/>
          <w:numId w:val="5"/>
        </w:numPr>
      </w:pPr>
      <w:r>
        <w:t>Natural Frequency: 3.2 Hz</w:t>
      </w:r>
    </w:p>
    <w:p w:rsidR="00460C73" w:rsidRDefault="00460C73" w:rsidP="00460C73">
      <w:pPr>
        <w:pStyle w:val="ListParagraph"/>
        <w:numPr>
          <w:ilvl w:val="0"/>
          <w:numId w:val="5"/>
        </w:numPr>
      </w:pPr>
      <w:r>
        <w:t xml:space="preserve">Spring Stiffness: 80852 </w:t>
      </w:r>
      <w:proofErr w:type="spellStart"/>
      <w:r>
        <w:t>lb</w:t>
      </w:r>
      <w:proofErr w:type="spellEnd"/>
      <w:r>
        <w:t>/in</w:t>
      </w:r>
    </w:p>
    <w:p w:rsidR="00460C73" w:rsidRDefault="00460C73" w:rsidP="00460C73">
      <w:pPr>
        <w:pStyle w:val="ListParagraph"/>
        <w:numPr>
          <w:ilvl w:val="0"/>
          <w:numId w:val="5"/>
        </w:numPr>
      </w:pPr>
      <w:r>
        <w:t>Damping Coefficient: 20%</w:t>
      </w:r>
    </w:p>
    <w:p w:rsidR="00460C73" w:rsidRDefault="00460C73" w:rsidP="00460C73">
      <w:pPr>
        <w:pStyle w:val="ListParagraph"/>
        <w:numPr>
          <w:ilvl w:val="0"/>
          <w:numId w:val="5"/>
        </w:numPr>
      </w:pPr>
      <w:r>
        <w:t>Velocity: 720 in/sec</w:t>
      </w:r>
    </w:p>
    <w:p w:rsidR="00460C73" w:rsidRDefault="00460C73" w:rsidP="00460C73"/>
    <w:p w:rsidR="00460C73" w:rsidRDefault="00460C73" w:rsidP="00460C73">
      <w:r>
        <w:t>The model will be run with a profile measured on a real bridge that was exhibiting excessive vibrations.</w:t>
      </w:r>
    </w:p>
    <w:p w:rsidR="00460C73" w:rsidRDefault="00460C73" w:rsidP="00460C73">
      <w:r>
        <w:t>This profile will then be filtered to remove specified spatial frequencies. At a vehicle speed of 720 in/sec (41 mph), the following profile wavelengths result in the following corresponding forcing frequencies.</w:t>
      </w:r>
    </w:p>
    <w:tbl>
      <w:tblPr>
        <w:tblStyle w:val="TableGrid"/>
        <w:tblW w:w="0" w:type="auto"/>
        <w:tblLook w:val="04A0" w:firstRow="1" w:lastRow="0" w:firstColumn="1" w:lastColumn="0" w:noHBand="0" w:noVBand="1"/>
      </w:tblPr>
      <w:tblGrid>
        <w:gridCol w:w="740"/>
        <w:gridCol w:w="1250"/>
        <w:gridCol w:w="1361"/>
      </w:tblGrid>
      <w:tr w:rsidR="00F713EE" w:rsidTr="00F713EE">
        <w:tc>
          <w:tcPr>
            <w:tcW w:w="740" w:type="dxa"/>
          </w:tcPr>
          <w:p w:rsidR="00F713EE" w:rsidRDefault="00F713EE" w:rsidP="00227E98"/>
        </w:tc>
        <w:tc>
          <w:tcPr>
            <w:tcW w:w="1250" w:type="dxa"/>
          </w:tcPr>
          <w:p w:rsidR="00F713EE" w:rsidRDefault="00F713EE" w:rsidP="00227E98">
            <w:r>
              <w:t>720 in/sec</w:t>
            </w:r>
          </w:p>
        </w:tc>
        <w:tc>
          <w:tcPr>
            <w:tcW w:w="1361" w:type="dxa"/>
          </w:tcPr>
          <w:p w:rsidR="00F713EE" w:rsidRDefault="00F713EE" w:rsidP="00227E98">
            <w:r>
              <w:t>1080 in/sec</w:t>
            </w:r>
          </w:p>
        </w:tc>
      </w:tr>
      <w:tr w:rsidR="00F713EE" w:rsidTr="00F713EE">
        <w:tc>
          <w:tcPr>
            <w:tcW w:w="740" w:type="dxa"/>
          </w:tcPr>
          <w:p w:rsidR="00F713EE" w:rsidRDefault="00F713EE" w:rsidP="00227E98">
            <w:r>
              <w:t xml:space="preserve">50 </w:t>
            </w:r>
            <w:proofErr w:type="spellStart"/>
            <w:r>
              <w:t>ft</w:t>
            </w:r>
            <w:proofErr w:type="spellEnd"/>
          </w:p>
        </w:tc>
        <w:tc>
          <w:tcPr>
            <w:tcW w:w="1250" w:type="dxa"/>
          </w:tcPr>
          <w:p w:rsidR="00F713EE" w:rsidRDefault="00F713EE" w:rsidP="00227E98">
            <w:r>
              <w:t>1.2 Hz</w:t>
            </w:r>
          </w:p>
        </w:tc>
        <w:tc>
          <w:tcPr>
            <w:tcW w:w="1361" w:type="dxa"/>
          </w:tcPr>
          <w:p w:rsidR="00F713EE" w:rsidRDefault="00F713EE" w:rsidP="00227E98">
            <w:r>
              <w:t>1.8 Hz</w:t>
            </w:r>
          </w:p>
        </w:tc>
      </w:tr>
      <w:tr w:rsidR="00F713EE" w:rsidTr="00F713EE">
        <w:tc>
          <w:tcPr>
            <w:tcW w:w="740" w:type="dxa"/>
          </w:tcPr>
          <w:p w:rsidR="00F713EE" w:rsidRDefault="00F713EE" w:rsidP="00227E98">
            <w:r>
              <w:t xml:space="preserve">30 </w:t>
            </w:r>
            <w:proofErr w:type="spellStart"/>
            <w:r>
              <w:t>ft</w:t>
            </w:r>
            <w:proofErr w:type="spellEnd"/>
          </w:p>
        </w:tc>
        <w:tc>
          <w:tcPr>
            <w:tcW w:w="1250" w:type="dxa"/>
          </w:tcPr>
          <w:p w:rsidR="00F713EE" w:rsidRDefault="00F713EE" w:rsidP="00227E98">
            <w:r>
              <w:t>2 Hz</w:t>
            </w:r>
          </w:p>
        </w:tc>
        <w:tc>
          <w:tcPr>
            <w:tcW w:w="1361" w:type="dxa"/>
          </w:tcPr>
          <w:p w:rsidR="00F713EE" w:rsidRDefault="00F713EE" w:rsidP="00227E98">
            <w:r>
              <w:t>3 Hz</w:t>
            </w:r>
          </w:p>
        </w:tc>
      </w:tr>
      <w:tr w:rsidR="00F713EE" w:rsidTr="00F713EE">
        <w:tc>
          <w:tcPr>
            <w:tcW w:w="740" w:type="dxa"/>
          </w:tcPr>
          <w:p w:rsidR="00F713EE" w:rsidRDefault="00F713EE" w:rsidP="00227E98">
            <w:r>
              <w:t xml:space="preserve">20 </w:t>
            </w:r>
            <w:proofErr w:type="spellStart"/>
            <w:r>
              <w:t>ft</w:t>
            </w:r>
            <w:proofErr w:type="spellEnd"/>
          </w:p>
        </w:tc>
        <w:tc>
          <w:tcPr>
            <w:tcW w:w="1250" w:type="dxa"/>
          </w:tcPr>
          <w:p w:rsidR="00F713EE" w:rsidRDefault="00F713EE" w:rsidP="00227E98">
            <w:r>
              <w:t>3 Hz</w:t>
            </w:r>
          </w:p>
        </w:tc>
        <w:tc>
          <w:tcPr>
            <w:tcW w:w="1361" w:type="dxa"/>
          </w:tcPr>
          <w:p w:rsidR="00F713EE" w:rsidRDefault="00F713EE" w:rsidP="00227E98">
            <w:r>
              <w:t>4.5 Hz</w:t>
            </w:r>
          </w:p>
        </w:tc>
      </w:tr>
      <w:tr w:rsidR="00F713EE" w:rsidTr="00F713EE">
        <w:tc>
          <w:tcPr>
            <w:tcW w:w="740" w:type="dxa"/>
          </w:tcPr>
          <w:p w:rsidR="00F713EE" w:rsidRDefault="00F713EE" w:rsidP="00227E98">
            <w:r>
              <w:t xml:space="preserve">10 </w:t>
            </w:r>
            <w:proofErr w:type="spellStart"/>
            <w:r>
              <w:t>ft</w:t>
            </w:r>
            <w:proofErr w:type="spellEnd"/>
          </w:p>
        </w:tc>
        <w:tc>
          <w:tcPr>
            <w:tcW w:w="1250" w:type="dxa"/>
          </w:tcPr>
          <w:p w:rsidR="00F713EE" w:rsidRDefault="00F713EE" w:rsidP="00227E98">
            <w:r>
              <w:t>6 Hz</w:t>
            </w:r>
          </w:p>
        </w:tc>
        <w:tc>
          <w:tcPr>
            <w:tcW w:w="1361" w:type="dxa"/>
          </w:tcPr>
          <w:p w:rsidR="00F713EE" w:rsidRDefault="00F713EE" w:rsidP="00227E98">
            <w:r>
              <w:t>9 Hz</w:t>
            </w:r>
          </w:p>
        </w:tc>
      </w:tr>
      <w:tr w:rsidR="00F713EE" w:rsidTr="00F713EE">
        <w:tc>
          <w:tcPr>
            <w:tcW w:w="740" w:type="dxa"/>
          </w:tcPr>
          <w:p w:rsidR="00F713EE" w:rsidRDefault="00F713EE" w:rsidP="00227E98">
            <w:r>
              <w:lastRenderedPageBreak/>
              <w:t xml:space="preserve">5 </w:t>
            </w:r>
            <w:proofErr w:type="spellStart"/>
            <w:r>
              <w:t>ft</w:t>
            </w:r>
            <w:proofErr w:type="spellEnd"/>
          </w:p>
        </w:tc>
        <w:tc>
          <w:tcPr>
            <w:tcW w:w="1250" w:type="dxa"/>
          </w:tcPr>
          <w:p w:rsidR="00F713EE" w:rsidRDefault="00F713EE" w:rsidP="00227E98">
            <w:r>
              <w:t>12 Hz</w:t>
            </w:r>
          </w:p>
        </w:tc>
        <w:tc>
          <w:tcPr>
            <w:tcW w:w="1361" w:type="dxa"/>
          </w:tcPr>
          <w:p w:rsidR="00F713EE" w:rsidRDefault="00F713EE" w:rsidP="00227E98">
            <w:r>
              <w:t>18 Hz</w:t>
            </w:r>
          </w:p>
        </w:tc>
      </w:tr>
    </w:tbl>
    <w:p w:rsidR="00460C73" w:rsidRDefault="00460C73" w:rsidP="00460C73">
      <w:r>
        <w:t xml:space="preserve">A stopband filter is designed with a stopband range of </w:t>
      </w:r>
      <w:r>
        <w:sym w:font="Symbol" w:char="F0B1"/>
      </w:r>
      <w:r>
        <w:t>20% specified frequency. Therefore the following filters were implemented.</w:t>
      </w:r>
    </w:p>
    <w:tbl>
      <w:tblPr>
        <w:tblStyle w:val="TableGrid"/>
        <w:tblW w:w="0" w:type="auto"/>
        <w:tblLook w:val="04A0" w:firstRow="1" w:lastRow="0" w:firstColumn="1" w:lastColumn="0" w:noHBand="0" w:noVBand="1"/>
      </w:tblPr>
      <w:tblGrid>
        <w:gridCol w:w="795"/>
        <w:gridCol w:w="1295"/>
        <w:gridCol w:w="1295"/>
      </w:tblGrid>
      <w:tr w:rsidR="00460C73" w:rsidTr="00227E98">
        <w:tc>
          <w:tcPr>
            <w:tcW w:w="795" w:type="dxa"/>
          </w:tcPr>
          <w:p w:rsidR="00460C73" w:rsidRDefault="00460C73" w:rsidP="00227E98">
            <w:r>
              <w:t>50 ft.</w:t>
            </w:r>
          </w:p>
        </w:tc>
        <w:tc>
          <w:tcPr>
            <w:tcW w:w="1295" w:type="dxa"/>
          </w:tcPr>
          <w:p w:rsidR="00460C73" w:rsidRDefault="00460C73" w:rsidP="00227E98">
            <w:r>
              <w:t>0.0013 /in.</w:t>
            </w:r>
          </w:p>
        </w:tc>
        <w:tc>
          <w:tcPr>
            <w:tcW w:w="1295" w:type="dxa"/>
          </w:tcPr>
          <w:p w:rsidR="00460C73" w:rsidRDefault="00460C73" w:rsidP="00227E98">
            <w:r>
              <w:t>0.0020 /in.</w:t>
            </w:r>
          </w:p>
        </w:tc>
      </w:tr>
      <w:tr w:rsidR="00460C73" w:rsidTr="00227E98">
        <w:tc>
          <w:tcPr>
            <w:tcW w:w="795" w:type="dxa"/>
          </w:tcPr>
          <w:p w:rsidR="00460C73" w:rsidRDefault="00460C73" w:rsidP="00227E98">
            <w:r>
              <w:t>30 ft.</w:t>
            </w:r>
          </w:p>
        </w:tc>
        <w:tc>
          <w:tcPr>
            <w:tcW w:w="1295" w:type="dxa"/>
          </w:tcPr>
          <w:p w:rsidR="00460C73" w:rsidRDefault="00460C73" w:rsidP="00227E98">
            <w:r>
              <w:t>0.0022 /in.</w:t>
            </w:r>
          </w:p>
        </w:tc>
        <w:tc>
          <w:tcPr>
            <w:tcW w:w="1295" w:type="dxa"/>
          </w:tcPr>
          <w:p w:rsidR="00460C73" w:rsidRDefault="00460C73" w:rsidP="00227E98">
            <w:r>
              <w:t>0.0033 /in.</w:t>
            </w:r>
          </w:p>
        </w:tc>
      </w:tr>
      <w:tr w:rsidR="00460C73" w:rsidTr="00227E98">
        <w:tc>
          <w:tcPr>
            <w:tcW w:w="795" w:type="dxa"/>
          </w:tcPr>
          <w:p w:rsidR="00460C73" w:rsidRDefault="00460C73" w:rsidP="00227E98">
            <w:r>
              <w:t>20 ft.</w:t>
            </w:r>
          </w:p>
        </w:tc>
        <w:tc>
          <w:tcPr>
            <w:tcW w:w="1295" w:type="dxa"/>
          </w:tcPr>
          <w:p w:rsidR="00460C73" w:rsidRDefault="00460C73" w:rsidP="00227E98">
            <w:r>
              <w:t>0.0033 /in.</w:t>
            </w:r>
          </w:p>
        </w:tc>
        <w:tc>
          <w:tcPr>
            <w:tcW w:w="1295" w:type="dxa"/>
          </w:tcPr>
          <w:p w:rsidR="00460C73" w:rsidRDefault="00460C73" w:rsidP="00227E98">
            <w:r>
              <w:t>0.0050 /in.</w:t>
            </w:r>
          </w:p>
        </w:tc>
      </w:tr>
      <w:tr w:rsidR="00460C73" w:rsidTr="00227E98">
        <w:tc>
          <w:tcPr>
            <w:tcW w:w="795" w:type="dxa"/>
          </w:tcPr>
          <w:p w:rsidR="00460C73" w:rsidRDefault="00460C73" w:rsidP="00227E98">
            <w:r>
              <w:t>10 ft.</w:t>
            </w:r>
          </w:p>
        </w:tc>
        <w:tc>
          <w:tcPr>
            <w:tcW w:w="1295" w:type="dxa"/>
          </w:tcPr>
          <w:p w:rsidR="00460C73" w:rsidRDefault="00460C73" w:rsidP="00227E98">
            <w:r>
              <w:t>0.0067 /in.</w:t>
            </w:r>
          </w:p>
        </w:tc>
        <w:tc>
          <w:tcPr>
            <w:tcW w:w="1295" w:type="dxa"/>
          </w:tcPr>
          <w:p w:rsidR="00460C73" w:rsidRDefault="00460C73" w:rsidP="00227E98">
            <w:r>
              <w:t>0.010 /in.</w:t>
            </w:r>
          </w:p>
        </w:tc>
      </w:tr>
      <w:tr w:rsidR="00460C73" w:rsidTr="00227E98">
        <w:tc>
          <w:tcPr>
            <w:tcW w:w="795" w:type="dxa"/>
          </w:tcPr>
          <w:p w:rsidR="00460C73" w:rsidRDefault="00460C73" w:rsidP="00227E98">
            <w:r>
              <w:t>5 ft.</w:t>
            </w:r>
          </w:p>
        </w:tc>
        <w:tc>
          <w:tcPr>
            <w:tcW w:w="1295" w:type="dxa"/>
          </w:tcPr>
          <w:p w:rsidR="00460C73" w:rsidRDefault="00460C73" w:rsidP="00227E98">
            <w:r>
              <w:t>0.0133 /in.</w:t>
            </w:r>
          </w:p>
        </w:tc>
        <w:tc>
          <w:tcPr>
            <w:tcW w:w="1295" w:type="dxa"/>
          </w:tcPr>
          <w:p w:rsidR="00460C73" w:rsidRDefault="00460C73" w:rsidP="00227E98">
            <w:r>
              <w:t>0.020 /in.</w:t>
            </w:r>
          </w:p>
        </w:tc>
      </w:tr>
    </w:tbl>
    <w:p w:rsidR="00460C73" w:rsidRDefault="00460C73" w:rsidP="00460C73">
      <w:r>
        <w:t xml:space="preserve"> </w:t>
      </w:r>
    </w:p>
    <w:p w:rsidR="00460C73" w:rsidRDefault="00460C73" w:rsidP="00137550">
      <w:r>
        <w:rPr>
          <w:noProof/>
        </w:rPr>
        <w:drawing>
          <wp:inline distT="0" distB="0" distL="0" distR="0">
            <wp:extent cx="5943600" cy="2105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105790"/>
                    </a:xfrm>
                    <a:prstGeom prst="rect">
                      <a:avLst/>
                    </a:prstGeom>
                    <a:noFill/>
                    <a:ln>
                      <a:noFill/>
                    </a:ln>
                  </pic:spPr>
                </pic:pic>
              </a:graphicData>
            </a:graphic>
          </wp:inline>
        </w:drawing>
      </w:r>
    </w:p>
    <w:p w:rsidR="00460C73" w:rsidRDefault="00460C73" w:rsidP="00137550">
      <w:r>
        <w:rPr>
          <w:noProof/>
        </w:rPr>
        <w:drawing>
          <wp:inline distT="0" distB="0" distL="0" distR="0">
            <wp:extent cx="5943600" cy="20611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061191"/>
                    </a:xfrm>
                    <a:prstGeom prst="rect">
                      <a:avLst/>
                    </a:prstGeom>
                    <a:noFill/>
                    <a:ln>
                      <a:noFill/>
                    </a:ln>
                  </pic:spPr>
                </pic:pic>
              </a:graphicData>
            </a:graphic>
          </wp:inline>
        </w:drawing>
      </w:r>
    </w:p>
    <w:p w:rsidR="00104CC8" w:rsidRDefault="00460C73" w:rsidP="00137550">
      <w:r>
        <w:t>As one would expect, the dynamic amplification of bridge response was minimized when the profile features corresponding to 20 feet were removed, thereby preventing the profile from causing a forcing frequency that matches the bridge frequency.</w:t>
      </w:r>
      <w:r w:rsidR="00F713EE">
        <w:t xml:space="preserve"> Simulation</w:t>
      </w:r>
      <w:r w:rsidR="00060B0F">
        <w:t>s</w:t>
      </w:r>
      <w:r w:rsidR="00F713EE">
        <w:t xml:space="preserve"> were repeated at 1080 in/sec (61mph). </w:t>
      </w:r>
    </w:p>
    <w:p w:rsidR="00F713EE" w:rsidRDefault="00F713EE" w:rsidP="00137550">
      <w:pPr>
        <w:rPr>
          <w:color w:val="365F91" w:themeColor="accent1" w:themeShade="BF"/>
          <w:sz w:val="28"/>
          <w:szCs w:val="28"/>
        </w:rPr>
      </w:pPr>
      <w:r>
        <w:rPr>
          <w:noProof/>
          <w:color w:val="365F91" w:themeColor="accent1" w:themeShade="BF"/>
          <w:sz w:val="28"/>
          <w:szCs w:val="28"/>
        </w:rPr>
        <w:lastRenderedPageBreak/>
        <w:drawing>
          <wp:inline distT="0" distB="0" distL="0" distR="0">
            <wp:extent cx="5943600" cy="2413574"/>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413574"/>
                    </a:xfrm>
                    <a:prstGeom prst="rect">
                      <a:avLst/>
                    </a:prstGeom>
                    <a:noFill/>
                    <a:ln>
                      <a:noFill/>
                    </a:ln>
                  </pic:spPr>
                </pic:pic>
              </a:graphicData>
            </a:graphic>
          </wp:inline>
        </w:drawing>
      </w:r>
    </w:p>
    <w:p w:rsidR="00F713EE" w:rsidRDefault="00F713EE" w:rsidP="00F713EE">
      <w:r>
        <w:t xml:space="preserve">Again, we see that dynamic amplification is minimized when the forcing frequency corresponding to the bridge natural frequency is removed from the profile. The simulation was repeated but with a </w:t>
      </w:r>
      <w:r w:rsidR="00060B0F">
        <w:t xml:space="preserve">stiffer bridge with a first natural frequency of 4.5 Hz and a vehicle speed of 1080 in/sec. At this speed, a wavelength of 20 </w:t>
      </w:r>
      <w:proofErr w:type="spellStart"/>
      <w:r w:rsidR="00060B0F">
        <w:t>ft</w:t>
      </w:r>
      <w:proofErr w:type="spellEnd"/>
      <w:r w:rsidR="00060B0F">
        <w:t xml:space="preserve"> corresponds to a forcing frequency of 4.5 Hz, and as the plot below indicates, those profile features with a wavelength near 20ft contributes the most to dynamic amplification.</w:t>
      </w:r>
    </w:p>
    <w:p w:rsidR="00060B0F" w:rsidRDefault="00060B0F" w:rsidP="00F713EE">
      <w:r>
        <w:rPr>
          <w:noProof/>
        </w:rPr>
        <w:drawing>
          <wp:inline distT="0" distB="0" distL="0" distR="0">
            <wp:extent cx="5943600" cy="214135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141353"/>
                    </a:xfrm>
                    <a:prstGeom prst="rect">
                      <a:avLst/>
                    </a:prstGeom>
                    <a:noFill/>
                    <a:ln>
                      <a:noFill/>
                    </a:ln>
                  </pic:spPr>
                </pic:pic>
              </a:graphicData>
            </a:graphic>
          </wp:inline>
        </w:drawing>
      </w:r>
    </w:p>
    <w:p w:rsidR="00911FDF" w:rsidRDefault="00911FDF" w:rsidP="00D56EB4">
      <w:pPr>
        <w:pStyle w:val="Heading2"/>
      </w:pPr>
      <w:r>
        <w:t>Summary</w:t>
      </w:r>
    </w:p>
    <w:p w:rsidR="00911FDF" w:rsidRDefault="00911FDF" w:rsidP="00911FDF">
      <w:pPr>
        <w:pStyle w:val="ListParagraph"/>
        <w:numPr>
          <w:ilvl w:val="0"/>
          <w:numId w:val="6"/>
        </w:numPr>
      </w:pPr>
      <w:r>
        <w:t xml:space="preserve">Much of the bridge response is due to profile features that result in forcing frequency matching the bridge natural frequency at vehicle speed. </w:t>
      </w:r>
    </w:p>
    <w:p w:rsidR="00911FDF" w:rsidRDefault="00911FDF" w:rsidP="00911FDF">
      <w:pPr>
        <w:pStyle w:val="ListParagraph"/>
        <w:numPr>
          <w:ilvl w:val="0"/>
          <w:numId w:val="6"/>
        </w:numPr>
      </w:pPr>
      <w:r>
        <w:t>Features corresponding to these frequencies (matching frequency at a range of vehicle speeds) may be removed (by grinding) to alleviate bridge resonance and reduce dynamic amplification.</w:t>
      </w:r>
    </w:p>
    <w:p w:rsidR="00911FDF" w:rsidRDefault="00911FDF" w:rsidP="00911FDF">
      <w:pPr>
        <w:pStyle w:val="ListParagraph"/>
        <w:numPr>
          <w:ilvl w:val="0"/>
          <w:numId w:val="6"/>
        </w:numPr>
      </w:pPr>
      <w:r>
        <w:t xml:space="preserve">More stringent straight-edge requirements may also serve to eliminate problematic frequency content and reduce dynamic amplification. </w:t>
      </w:r>
    </w:p>
    <w:p w:rsidR="00911FDF" w:rsidRPr="00911FDF" w:rsidRDefault="00911FDF" w:rsidP="00911FDF">
      <w:pPr>
        <w:pStyle w:val="ListParagraph"/>
        <w:numPr>
          <w:ilvl w:val="0"/>
          <w:numId w:val="6"/>
        </w:numPr>
      </w:pPr>
      <w:r>
        <w:t>IRI may also be a targeted metric, as detailed in the following section.</w:t>
      </w:r>
    </w:p>
    <w:p w:rsidR="006A4452" w:rsidRDefault="006A4452">
      <w:r>
        <w:br w:type="page"/>
      </w:r>
    </w:p>
    <w:p w:rsidR="006A4452" w:rsidRDefault="006A4452" w:rsidP="006A4452">
      <w:pPr>
        <w:pStyle w:val="Heading1"/>
      </w:pPr>
      <w:r>
        <w:lastRenderedPageBreak/>
        <w:t>Profile Characterization</w:t>
      </w:r>
    </w:p>
    <w:p w:rsidR="006A4452" w:rsidRDefault="006A4452" w:rsidP="006A4452">
      <w:r>
        <w:t xml:space="preserve">The objective of this study is to find a relationship between the frequency content of the profile and the dynamic amplification. </w:t>
      </w:r>
    </w:p>
    <w:p w:rsidR="006A4452" w:rsidRDefault="006A4452" w:rsidP="006A4452">
      <w:r>
        <w:t xml:space="preserve">The challenging part of this is to characterize the frequency content by using only a few parameters. </w:t>
      </w:r>
    </w:p>
    <w:p w:rsidR="006A4452" w:rsidRDefault="006A4452" w:rsidP="006A4452">
      <w:pPr>
        <w:pStyle w:val="Heading2"/>
      </w:pPr>
      <w:r>
        <w:t>Profile Characterization Parameter 1</w:t>
      </w:r>
    </w:p>
    <w:p w:rsidR="00FE0F6F" w:rsidRDefault="006A4452" w:rsidP="006A4452">
      <w:r>
        <w:t xml:space="preserve">The simplest parameter would be the power of the profile at the frequency of the bridge; however, the forcing frequency induced by the profile is dependent on vehicle speed. Therefore, for the sake of simplicity, we may consider the spatial frequency that causes a forcing frequency equal to the bridge natural frequency at a speed of 50 mph. </w:t>
      </w:r>
      <w:r w:rsidR="00FE0F6F">
        <w:t>The forcing frequency can be described by the following equation:</w:t>
      </w:r>
    </w:p>
    <w:p w:rsidR="00FE0F6F" w:rsidRDefault="00B31D24" w:rsidP="006A4452">
      <w:pPr>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v</m:t>
            </m:r>
          </m:num>
          <m:den>
            <m:sSub>
              <m:sSubPr>
                <m:ctrlPr>
                  <w:rPr>
                    <w:rFonts w:ascii="Cambria Math" w:hAnsi="Cambria Math"/>
                    <w:i/>
                  </w:rPr>
                </m:ctrlPr>
              </m:sSubPr>
              <m:e>
                <m:r>
                  <w:rPr>
                    <w:rFonts w:ascii="Cambria Math" w:hAnsi="Cambria Math"/>
                  </w:rPr>
                  <m:t>w</m:t>
                </m:r>
              </m:e>
              <m:sub>
                <m:r>
                  <w:rPr>
                    <w:rFonts w:ascii="Cambria Math" w:hAnsi="Cambria Math"/>
                  </w:rPr>
                  <m:t>S</m:t>
                </m:r>
              </m:sub>
            </m:sSub>
          </m:den>
        </m:f>
      </m:oMath>
      <w:r w:rsidR="00FE0F6F">
        <w:rPr>
          <w:rFonts w:eastAsiaTheme="minorEastAsia"/>
        </w:rPr>
        <w:t xml:space="preserve">  </w:t>
      </w:r>
      <w:r w:rsidR="00FE0F6F">
        <w:rPr>
          <w:rFonts w:eastAsiaTheme="minorEastAsia"/>
        </w:rPr>
        <w:tab/>
        <w:t>Where f</w:t>
      </w:r>
      <w:r w:rsidR="00FE0F6F" w:rsidRPr="00FE0F6F">
        <w:rPr>
          <w:rFonts w:eastAsiaTheme="minorEastAsia"/>
          <w:vertAlign w:val="subscript"/>
        </w:rPr>
        <w:t>F</w:t>
      </w:r>
      <w:r w:rsidR="00FE0F6F">
        <w:rPr>
          <w:rFonts w:eastAsiaTheme="minorEastAsia"/>
          <w:vertAlign w:val="subscript"/>
        </w:rPr>
        <w:t xml:space="preserve"> </w:t>
      </w:r>
      <w:r w:rsidR="00FE0F6F">
        <w:rPr>
          <w:rFonts w:eastAsiaTheme="minorEastAsia"/>
        </w:rPr>
        <w:t xml:space="preserve">is the forcing frequency, v is the vehicle velocity, and </w:t>
      </w:r>
      <w:proofErr w:type="spellStart"/>
      <w:r w:rsidR="00FE0F6F">
        <w:rPr>
          <w:rFonts w:eastAsiaTheme="minorEastAsia"/>
        </w:rPr>
        <w:t>w</w:t>
      </w:r>
      <w:r w:rsidR="00FE0F6F" w:rsidRPr="00FE0F6F">
        <w:rPr>
          <w:rFonts w:eastAsiaTheme="minorEastAsia"/>
          <w:vertAlign w:val="subscript"/>
        </w:rPr>
        <w:t>s</w:t>
      </w:r>
      <w:proofErr w:type="spellEnd"/>
      <w:r w:rsidR="00FE0F6F">
        <w:rPr>
          <w:rFonts w:eastAsiaTheme="minorEastAsia"/>
        </w:rPr>
        <w:t xml:space="preserve"> </w:t>
      </w:r>
      <w:proofErr w:type="gramStart"/>
      <w:r w:rsidR="00FE0F6F">
        <w:rPr>
          <w:rFonts w:eastAsiaTheme="minorEastAsia"/>
        </w:rPr>
        <w:t>is</w:t>
      </w:r>
      <w:proofErr w:type="gramEnd"/>
      <w:r w:rsidR="00FE0F6F">
        <w:rPr>
          <w:rFonts w:eastAsiaTheme="minorEastAsia"/>
        </w:rPr>
        <w:t xml:space="preserve"> the wavelength of the profile feature. </w:t>
      </w:r>
    </w:p>
    <w:p w:rsidR="00FE0F6F" w:rsidRDefault="00FE0F6F" w:rsidP="006A4452">
      <w:pPr>
        <w:rPr>
          <w:rFonts w:eastAsiaTheme="minorEastAsia"/>
        </w:rPr>
      </w:pPr>
      <w:r>
        <w:rPr>
          <w:rFonts w:eastAsiaTheme="minorEastAsia"/>
        </w:rPr>
        <w:t xml:space="preserve">Therefore, the parameter of interest will be the power of the profile features with a wavelength equal </w:t>
      </w:r>
      <w:proofErr w:type="gramStart"/>
      <w:r>
        <w:rPr>
          <w:rFonts w:eastAsiaTheme="minorEastAsia"/>
        </w:rPr>
        <w:t xml:space="preserve">to </w:t>
      </w:r>
      <w:proofErr w:type="gramEnd"/>
      <m:oMath>
        <m:f>
          <m:fPr>
            <m:ctrlPr>
              <w:rPr>
                <w:rFonts w:ascii="Cambria Math" w:eastAsiaTheme="minorEastAsia" w:hAnsi="Cambria Math"/>
                <w:i/>
              </w:rPr>
            </m:ctrlPr>
          </m:fPr>
          <m:num>
            <m:r>
              <w:rPr>
                <w:rFonts w:ascii="Cambria Math" w:eastAsiaTheme="minorEastAsia" w:hAnsi="Cambria Math"/>
              </w:rPr>
              <m:t>v</m:t>
            </m:r>
          </m:num>
          <m:den>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t>
                </m:r>
              </m:sub>
            </m:sSub>
          </m:den>
        </m:f>
      </m:oMath>
      <w:r>
        <w:rPr>
          <w:rFonts w:eastAsiaTheme="minorEastAsia"/>
        </w:rPr>
        <w:t xml:space="preserve">, or 50mph divided by the bridge natural frequency. For a bridge natural frequency equal to 3 Hz, this wavelength is: </w:t>
      </w:r>
      <m:oMath>
        <m:f>
          <m:fPr>
            <m:ctrlPr>
              <w:rPr>
                <w:rFonts w:ascii="Cambria Math" w:eastAsiaTheme="minorEastAsia" w:hAnsi="Cambria Math"/>
                <w:i/>
              </w:rPr>
            </m:ctrlPr>
          </m:fPr>
          <m:num>
            <m:r>
              <w:rPr>
                <w:rFonts w:ascii="Cambria Math" w:eastAsiaTheme="minorEastAsia" w:hAnsi="Cambria Math"/>
              </w:rPr>
              <m:t>880</m:t>
            </m:r>
            <m:f>
              <m:fPr>
                <m:ctrlPr>
                  <w:rPr>
                    <w:rFonts w:ascii="Cambria Math" w:eastAsiaTheme="minorEastAsia" w:hAnsi="Cambria Math"/>
                    <w:i/>
                  </w:rPr>
                </m:ctrlPr>
              </m:fPr>
              <m:num>
                <m:r>
                  <w:rPr>
                    <w:rFonts w:ascii="Cambria Math" w:eastAsiaTheme="minorEastAsia" w:hAnsi="Cambria Math"/>
                  </w:rPr>
                  <m:t>in</m:t>
                </m:r>
              </m:num>
              <m:den>
                <m:r>
                  <w:rPr>
                    <w:rFonts w:ascii="Cambria Math" w:eastAsiaTheme="minorEastAsia" w:hAnsi="Cambria Math"/>
                  </w:rPr>
                  <m:t>sec</m:t>
                </m:r>
              </m:den>
            </m:f>
          </m:num>
          <m:den>
            <m:r>
              <w:rPr>
                <w:rFonts w:ascii="Cambria Math" w:eastAsiaTheme="minorEastAsia" w:hAnsi="Cambria Math"/>
              </w:rPr>
              <m:t>3 Hz</m:t>
            </m:r>
          </m:den>
        </m:f>
        <m:r>
          <w:rPr>
            <w:rFonts w:ascii="Cambria Math" w:eastAsiaTheme="minorEastAsia" w:hAnsi="Cambria Math"/>
          </w:rPr>
          <m:t>=293.3 in</m:t>
        </m:r>
      </m:oMath>
      <w:r>
        <w:rPr>
          <w:rFonts w:eastAsiaTheme="minorEastAsia"/>
        </w:rPr>
        <w:t xml:space="preserve"> (24.4 ft or </w:t>
      </w:r>
      <w:r w:rsidRPr="00FE0F6F">
        <w:rPr>
          <w:rFonts w:eastAsiaTheme="minorEastAsia"/>
        </w:rPr>
        <w:t>7.45</w:t>
      </w:r>
      <w:r>
        <w:rPr>
          <w:rFonts w:eastAsiaTheme="minorEastAsia"/>
        </w:rPr>
        <w:t xml:space="preserve"> meters).</w:t>
      </w:r>
    </w:p>
    <w:p w:rsidR="00CD4FFC" w:rsidRDefault="00CD4FFC" w:rsidP="00CD4FFC">
      <w:pPr>
        <w:pStyle w:val="Heading2"/>
        <w:rPr>
          <w:rFonts w:eastAsiaTheme="minorEastAsia"/>
        </w:rPr>
      </w:pPr>
      <w:r>
        <w:rPr>
          <w:rFonts w:eastAsiaTheme="minorEastAsia"/>
        </w:rPr>
        <w:t>Profile Characterization: IRI</w:t>
      </w:r>
    </w:p>
    <w:p w:rsidR="00CD4FFC" w:rsidRDefault="00CD4FFC" w:rsidP="00CD4FFC">
      <w:r>
        <w:t xml:space="preserve">The International roughness index was </w:t>
      </w:r>
      <w:r w:rsidR="00D3671C">
        <w:t>established in 1986, and has become a widely used metric for road roughness. It is computed by simulating a quarter-car (Golden car) model at 80 km/</w:t>
      </w:r>
      <w:proofErr w:type="spellStart"/>
      <w:r w:rsidR="00D3671C">
        <w:t>hr</w:t>
      </w:r>
      <w:proofErr w:type="spellEnd"/>
      <w:r w:rsidR="00D3671C">
        <w:t xml:space="preserve"> </w:t>
      </w:r>
      <w:r w:rsidR="00911FDF">
        <w:t xml:space="preserve">(50 mph) </w:t>
      </w:r>
      <w:r w:rsidR="00D3671C">
        <w:t xml:space="preserve">over the longitudinal profile, and accumulates the vertical motion of the suspension. </w:t>
      </w:r>
      <w:r w:rsidR="008D1080">
        <w:fldChar w:fldCharType="begin"/>
      </w:r>
      <w:r w:rsidR="00B31432">
        <w:instrText xml:space="preserve"> ADDIN ZOTERO_ITEM CSL_CITATION {"citationID":"dpFZqSuZ","properties":{"formattedCitation":"(Michael W. Sayers 1995)","plainCitation":"(Michael W. Sayers 1995)","noteIndex":0},"citationItems":[{"id":554,"uris":["http://zotero.org/users/3157746/items/N7LPINA3"],"uri":["http://zotero.org/users/3157746/items/N7LPINA3"],"itemData":{"id":554,"type":"article-journal","title":"On the Calculation of International Roughness Index from Longitudinal Road Profile","container-title":"Transportation Research Record","issue":"1501","source":"Zotero","language":"en","author":[{"family":"Sayers","given":"Michael W."}],"issued":{"date-parts":[["1995"]]}}}],"schema":"https://github.com/citation-style-language/schema/raw/master/csl-citation.json"} </w:instrText>
      </w:r>
      <w:r w:rsidR="008D1080">
        <w:fldChar w:fldCharType="separate"/>
      </w:r>
      <w:r w:rsidR="00B31432" w:rsidRPr="00B31432">
        <w:rPr>
          <w:rFonts w:ascii="Calibri" w:hAnsi="Calibri" w:cs="Calibri"/>
        </w:rPr>
        <w:t>(Michael W. Sayers 1995)</w:t>
      </w:r>
      <w:r w:rsidR="008D1080">
        <w:fldChar w:fldCharType="end"/>
      </w:r>
    </w:p>
    <w:p w:rsidR="00D3671C" w:rsidRDefault="00D3671C" w:rsidP="00CD4FFC">
      <w:r>
        <w:t>Since this metric already exists, and is widely used, it makes sense to try to correlate dynamic amplification with IRI, or with a metric similar to IRI (other outputs of the quarter-car simulation).</w:t>
      </w:r>
    </w:p>
    <w:p w:rsidR="007B4F69" w:rsidRDefault="007B4F69" w:rsidP="007B4F69">
      <w:pPr>
        <w:pStyle w:val="Heading3"/>
      </w:pPr>
      <w:r>
        <w:t>Correlation between IRI and dynamic amplification</w:t>
      </w:r>
    </w:p>
    <w:p w:rsidR="007B4F69" w:rsidRDefault="007B4F69" w:rsidP="007B4F69">
      <w:r>
        <w:t xml:space="preserve">It may be easier to show that there isn’t correlation by creating a profile with a low IRI that produces large dynamic amplification. </w:t>
      </w:r>
    </w:p>
    <w:p w:rsidR="007B4F69" w:rsidRDefault="00BE2A39" w:rsidP="007B4F69">
      <w:r>
        <w:t>Correlation between IRI based on golden car state-space model and max displacement / static displacement (</w:t>
      </w:r>
      <w:proofErr w:type="spellStart"/>
      <w:r>
        <w:t>dyn</w:t>
      </w:r>
      <w:proofErr w:type="spellEnd"/>
      <w:r>
        <w:t xml:space="preserve">. </w:t>
      </w:r>
      <w:proofErr w:type="gramStart"/>
      <w:r>
        <w:t>Amp.).</w:t>
      </w:r>
      <w:proofErr w:type="gramEnd"/>
      <w:r>
        <w:t xml:space="preserve"> </w:t>
      </w:r>
    </w:p>
    <w:p w:rsidR="00462AE7" w:rsidRDefault="00462AE7" w:rsidP="007B4F69">
      <w:r>
        <w:t>A measured profile was considered. This profile was filtered to remove spatial frequency content that created forcing frequency of 3 Hz</w:t>
      </w:r>
      <w:r w:rsidR="00911FDF">
        <w:t xml:space="preserve"> (at 50 mph)</w:t>
      </w:r>
      <w:r>
        <w:t xml:space="preserve">. The IRIs of both the original profile and the filtered profile were computed. A scaling factor was applied to the filtered profile to give it an IRI matching that of the original profile. In this way 2 profiles were obtained that had equal IRIs, but contained different spatial frequency content. These 2 profiles were examined with a vehicle-bridge state space model for which the bridge was assigned stiffness values that resulted in a natural frequency of 3 Hz. </w:t>
      </w:r>
    </w:p>
    <w:p w:rsidR="00462AE7" w:rsidRDefault="00462AE7" w:rsidP="007B4F69">
      <w:r>
        <w:lastRenderedPageBreak/>
        <w:t xml:space="preserve">The bridge displacement amplification is compared below (bridge displacement/bridge static displacement). </w:t>
      </w:r>
    </w:p>
    <w:p w:rsidR="00462AE7" w:rsidRDefault="00462AE7" w:rsidP="00462AE7">
      <w:pPr>
        <w:keepNext/>
      </w:pPr>
      <w:r>
        <w:rPr>
          <w:noProof/>
        </w:rPr>
        <w:drawing>
          <wp:inline distT="0" distB="0" distL="0" distR="0">
            <wp:extent cx="5943600" cy="211340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462AE7" w:rsidRDefault="00462AE7" w:rsidP="00462AE7">
      <w:pPr>
        <w:pStyle w:val="Caption"/>
        <w:jc w:val="center"/>
      </w:pPr>
      <w:r>
        <w:t xml:space="preserve">Figure </w:t>
      </w:r>
      <w:fldSimple w:instr=" SEQ Figure \* ARABIC ">
        <w:r w:rsidR="00414A2F">
          <w:rPr>
            <w:noProof/>
          </w:rPr>
          <w:t>1</w:t>
        </w:r>
      </w:fldSimple>
      <w:r>
        <w:t>: Bridge Displacement Amplification with "golden-car"</w:t>
      </w:r>
      <w:r w:rsidR="004F27A7">
        <w:t xml:space="preserve"> (1.295 vs 1.071)</w:t>
      </w:r>
    </w:p>
    <w:p w:rsidR="004F27A7" w:rsidRDefault="00462AE7" w:rsidP="004F27A7">
      <w:pPr>
        <w:keepNext/>
      </w:pPr>
      <w:r>
        <w:rPr>
          <w:noProof/>
        </w:rPr>
        <w:drawing>
          <wp:inline distT="0" distB="0" distL="0" distR="0" wp14:anchorId="2C02C0FA" wp14:editId="00B1FA56">
            <wp:extent cx="5943600" cy="2113406"/>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462AE7" w:rsidRDefault="004F27A7" w:rsidP="004F27A7">
      <w:pPr>
        <w:pStyle w:val="Caption"/>
        <w:jc w:val="center"/>
      </w:pPr>
      <w:r>
        <w:t xml:space="preserve">Figure </w:t>
      </w:r>
      <w:fldSimple w:instr=" SEQ Figure \* ARABIC ">
        <w:r w:rsidR="00414A2F">
          <w:rPr>
            <w:noProof/>
          </w:rPr>
          <w:t>2</w:t>
        </w:r>
      </w:fldSimple>
      <w:r>
        <w:t>: Bridge Displacement Amplification with "test-truck" (2.067 vs 1.168)</w:t>
      </w:r>
    </w:p>
    <w:p w:rsidR="004F27A7" w:rsidRPr="004F27A7" w:rsidRDefault="004F27A7" w:rsidP="004F27A7">
      <w:r>
        <w:t xml:space="preserve">It can be seen from the above graphs that although 2 profiles may have the same IRI, they can cause very different bridge responses, which is even more pronounced with a heavier vehicle with a natural frequency similar to the bridge. </w:t>
      </w:r>
    </w:p>
    <w:p w:rsidR="00BE2A39" w:rsidRDefault="004F27A7" w:rsidP="004F27A7">
      <w:pPr>
        <w:pStyle w:val="Heading3"/>
      </w:pPr>
      <w:r>
        <w:t>Profile with good IRI causi</w:t>
      </w:r>
      <w:r w:rsidR="00F44698">
        <w:t>ng large dynamic amplification</w:t>
      </w:r>
    </w:p>
    <w:p w:rsidR="00F44698" w:rsidRDefault="00F44698" w:rsidP="00F44698">
      <w:r>
        <w:t xml:space="preserve">However, a profile with a low IRI value is unlikely to cause significant amplification. </w:t>
      </w:r>
    </w:p>
    <w:p w:rsidR="00F44698" w:rsidRDefault="00F44698" w:rsidP="00F44698">
      <w:r>
        <w:t xml:space="preserve">A profile was created by using a pass-band filter to filter out everything but the profile content corresponding to a forcing frequency equal to 3 Hz at 720 in/sec. This profile was then scaled such that </w:t>
      </w:r>
      <w:proofErr w:type="gramStart"/>
      <w:r>
        <w:t>it’s</w:t>
      </w:r>
      <w:proofErr w:type="gramEnd"/>
      <w:r>
        <w:t xml:space="preserve"> IRI was less than 72 in/mi (IRI=71). This profile was analyzed with the vehicle-bridge state-space model and found to cause little dynamic amplification (max amplification = 1.168). </w:t>
      </w:r>
    </w:p>
    <w:p w:rsidR="00F44698" w:rsidRDefault="00F44698" w:rsidP="00F44698">
      <w:r>
        <w:rPr>
          <w:noProof/>
        </w:rPr>
        <w:lastRenderedPageBreak/>
        <w:drawing>
          <wp:inline distT="0" distB="0" distL="0" distR="0">
            <wp:extent cx="5943600" cy="2113406"/>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F44698" w:rsidRDefault="00F44698" w:rsidP="00F44698">
      <w:r>
        <w:t xml:space="preserve">It is doubted that any real profile would have such limited frequency content, and therefore, this scenario presents the worst case scenario (profile is almost entirely composed of spatial frequencies that correspond to the bridge’s natural frequency) and it is expected that any real profile with an IRI of less than 72 would </w:t>
      </w:r>
      <w:r w:rsidR="00911FDF">
        <w:t xml:space="preserve">have greater diversity in frequency content and therefore </w:t>
      </w:r>
      <w:r>
        <w:t>result in dynamic amplification less than the 1.168 experienced in the previous simulation.</w:t>
      </w:r>
    </w:p>
    <w:p w:rsidR="00F44698" w:rsidRDefault="00F44698" w:rsidP="00F44698">
      <w:r>
        <w:rPr>
          <w:noProof/>
        </w:rPr>
        <w:drawing>
          <wp:inline distT="0" distB="0" distL="0" distR="0">
            <wp:extent cx="5327650" cy="3994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D56EB4" w:rsidRDefault="00D56EB4" w:rsidP="00D56EB4">
      <w:pPr>
        <w:pStyle w:val="Heading3"/>
      </w:pPr>
      <w:r>
        <w:t>Computation of the IRI</w:t>
      </w:r>
    </w:p>
    <w:p w:rsidR="00D56EB4" w:rsidRDefault="00D56EB4" w:rsidP="00D56EB4">
      <w:r>
        <w:t xml:space="preserve">A quarter-car model described by the equations of motion was transformed into a state-space model, and assigned parameter values for the “golden-car”. This model was run with a measured profile at 80 </w:t>
      </w:r>
      <w:r>
        <w:lastRenderedPageBreak/>
        <w:t xml:space="preserve">km/h. The profile was first smoothed with a moving average over a distance of 250mm. Initial conditions (vehicle initial displacement and velocity) were assigned based on recommendations provided by </w:t>
      </w:r>
      <w:r>
        <w:fldChar w:fldCharType="begin"/>
      </w:r>
      <w:r>
        <w:instrText xml:space="preserve"> ADDIN ZOTERO_ITEM CSL_CITATION {"citationID":"VgHyGQw9","properties":{"formattedCitation":"(M. W. Sayers 1984)","plainCitation":"(M. W. Sayers 1984)","noteIndex":0},"citationItems":[{"id":557,"uris":["http://zotero.org/users/3157746/items/FCZEZM8C"],"uri":["http://zotero.org/users/3157746/items/FCZEZM8C"],"itemData":{"id":557,"type":"article-journal","title":"International experiment to establish correlation and standard calibration methods for road roughness measurements. Volume 2: appendices","source":"Google Scholar","shortTitle":"International experiment to establish correlation and standard calibration methods for road roughness measurements. Volume 2","author":[{"family":"Sayers","given":"M. W."}],"issued":{"date-parts":[["1984"]]}}}],"schema":"https://github.com/citation-style-language/schema/raw/master/csl-citation.json"} </w:instrText>
      </w:r>
      <w:r>
        <w:fldChar w:fldCharType="separate"/>
      </w:r>
      <w:r w:rsidRPr="00B31432">
        <w:rPr>
          <w:rFonts w:ascii="Calibri" w:hAnsi="Calibri" w:cs="Calibri"/>
        </w:rPr>
        <w:t>(M. W. Sayers 1984)</w:t>
      </w:r>
      <w:r>
        <w:fldChar w:fldCharType="end"/>
      </w:r>
      <w:r>
        <w:t>. The accumulated suspension travel was computed based on simulation output according to the following equation:</w:t>
      </w:r>
    </w:p>
    <w:p w:rsidR="00D56EB4" w:rsidRPr="00D95F5D" w:rsidRDefault="00D56EB4" w:rsidP="00D56EB4">
      <m:oMathPara>
        <m:oMath>
          <m:r>
            <w:rPr>
              <w:rFonts w:ascii="Cambria Math" w:hAnsi="Cambria Math"/>
            </w:rPr>
            <m:t xml:space="preserve">IRI= </m:t>
          </m:r>
          <m:f>
            <m:fPr>
              <m:ctrlPr>
                <w:rPr>
                  <w:rFonts w:ascii="Cambria Math" w:eastAsiaTheme="minorEastAsia"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1</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e>
              </m:nary>
            </m:num>
            <m:den>
              <m:r>
                <w:rPr>
                  <w:rFonts w:ascii="Cambria Math" w:eastAsiaTheme="minorEastAsia" w:hAnsi="Cambria Math"/>
                </w:rPr>
                <m:t>L</m:t>
              </m:r>
            </m:den>
          </m:f>
        </m:oMath>
      </m:oMathPara>
    </w:p>
    <w:p w:rsidR="00D56EB4" w:rsidRDefault="00D56EB4" w:rsidP="00D56EB4">
      <w:pPr>
        <w:rPr>
          <w:rFonts w:eastAsiaTheme="minorEastAsia"/>
        </w:rPr>
      </w:pPr>
      <w:r>
        <w:rPr>
          <w:rFonts w:eastAsiaTheme="minorEastAsia"/>
        </w:rPr>
        <w:t xml:space="preserve">The software created to compute the IRI was checked against available commercial software packages as is summarized in the table below (using profile </w:t>
      </w:r>
      <w:r w:rsidRPr="00A66833">
        <w:rPr>
          <w:rFonts w:eastAsiaTheme="minorEastAsia"/>
        </w:rPr>
        <w:t>EB L2run120171111_0801_Rt 76</w:t>
      </w:r>
      <w:r>
        <w:rPr>
          <w:rFonts w:eastAsiaTheme="minorEastAsia"/>
        </w:rPr>
        <w:t>).</w:t>
      </w:r>
    </w:p>
    <w:p w:rsidR="00D56EB4" w:rsidRDefault="00D56EB4" w:rsidP="00D56EB4">
      <w:pPr>
        <w:rPr>
          <w:rFonts w:eastAsiaTheme="minorEastAsia"/>
        </w:rPr>
      </w:pPr>
    </w:p>
    <w:tbl>
      <w:tblPr>
        <w:tblStyle w:val="TableGrid"/>
        <w:tblW w:w="0" w:type="auto"/>
        <w:jc w:val="center"/>
        <w:tblLook w:val="04A0" w:firstRow="1" w:lastRow="0" w:firstColumn="1" w:lastColumn="0" w:noHBand="0" w:noVBand="1"/>
      </w:tblPr>
      <w:tblGrid>
        <w:gridCol w:w="1511"/>
        <w:gridCol w:w="1350"/>
        <w:gridCol w:w="1276"/>
        <w:gridCol w:w="1564"/>
        <w:gridCol w:w="941"/>
      </w:tblGrid>
      <w:tr w:rsidR="00D56EB4" w:rsidTr="00175975">
        <w:trPr>
          <w:jc w:val="center"/>
        </w:trPr>
        <w:tc>
          <w:tcPr>
            <w:tcW w:w="1511" w:type="dxa"/>
            <w:vAlign w:val="center"/>
          </w:tcPr>
          <w:p w:rsidR="00D56EB4" w:rsidRDefault="00D56EB4" w:rsidP="00175975">
            <w:pPr>
              <w:jc w:val="center"/>
              <w:rPr>
                <w:rFonts w:eastAsiaTheme="minorEastAsia"/>
              </w:rPr>
            </w:pPr>
            <w:r>
              <w:rPr>
                <w:rFonts w:eastAsiaTheme="minorEastAsia"/>
              </w:rPr>
              <w:t>Begin Station</w:t>
            </w:r>
          </w:p>
        </w:tc>
        <w:tc>
          <w:tcPr>
            <w:tcW w:w="1350" w:type="dxa"/>
            <w:vAlign w:val="center"/>
          </w:tcPr>
          <w:p w:rsidR="00D56EB4" w:rsidRDefault="00D56EB4" w:rsidP="00175975">
            <w:pPr>
              <w:jc w:val="center"/>
              <w:rPr>
                <w:rFonts w:eastAsiaTheme="minorEastAsia"/>
              </w:rPr>
            </w:pPr>
            <w:r>
              <w:rPr>
                <w:rFonts w:eastAsiaTheme="minorEastAsia"/>
              </w:rPr>
              <w:t>End Station</w:t>
            </w:r>
          </w:p>
        </w:tc>
        <w:tc>
          <w:tcPr>
            <w:tcW w:w="1276" w:type="dxa"/>
            <w:vAlign w:val="center"/>
          </w:tcPr>
          <w:p w:rsidR="00D56EB4" w:rsidRDefault="00D56EB4" w:rsidP="00175975">
            <w:pPr>
              <w:jc w:val="center"/>
              <w:rPr>
                <w:rFonts w:eastAsiaTheme="minorEastAsia"/>
              </w:rPr>
            </w:pPr>
            <w:proofErr w:type="spellStart"/>
            <w:r>
              <w:rPr>
                <w:rFonts w:eastAsiaTheme="minorEastAsia"/>
              </w:rPr>
              <w:t>ProVAL</w:t>
            </w:r>
            <w:proofErr w:type="spellEnd"/>
            <w:r>
              <w:rPr>
                <w:rFonts w:eastAsiaTheme="minorEastAsia"/>
              </w:rPr>
              <w:t xml:space="preserve"> IRI</w:t>
            </w:r>
          </w:p>
          <w:p w:rsidR="00D56EB4" w:rsidRDefault="00D56EB4" w:rsidP="00175975">
            <w:pPr>
              <w:jc w:val="center"/>
              <w:rPr>
                <w:rFonts w:eastAsiaTheme="minorEastAsia"/>
              </w:rPr>
            </w:pPr>
            <w:r>
              <w:rPr>
                <w:rFonts w:eastAsiaTheme="minorEastAsia"/>
              </w:rPr>
              <w:t>(in/mi)</w:t>
            </w:r>
          </w:p>
        </w:tc>
        <w:tc>
          <w:tcPr>
            <w:tcW w:w="1564" w:type="dxa"/>
            <w:vAlign w:val="center"/>
          </w:tcPr>
          <w:p w:rsidR="00D56EB4" w:rsidRDefault="00D56EB4" w:rsidP="00175975">
            <w:pPr>
              <w:jc w:val="center"/>
              <w:rPr>
                <w:rFonts w:eastAsiaTheme="minorEastAsia"/>
              </w:rPr>
            </w:pPr>
            <w:r>
              <w:rPr>
                <w:rFonts w:eastAsiaTheme="minorEastAsia"/>
              </w:rPr>
              <w:t>Computed IRI</w:t>
            </w:r>
          </w:p>
          <w:p w:rsidR="00D56EB4" w:rsidRDefault="00D56EB4" w:rsidP="00175975">
            <w:pPr>
              <w:jc w:val="center"/>
              <w:rPr>
                <w:rFonts w:eastAsiaTheme="minorEastAsia"/>
              </w:rPr>
            </w:pPr>
            <w:r>
              <w:rPr>
                <w:rFonts w:eastAsiaTheme="minorEastAsia"/>
              </w:rPr>
              <w:t>(in/mi)</w:t>
            </w:r>
          </w:p>
        </w:tc>
        <w:tc>
          <w:tcPr>
            <w:tcW w:w="941" w:type="dxa"/>
            <w:vAlign w:val="center"/>
          </w:tcPr>
          <w:p w:rsidR="00D56EB4" w:rsidRDefault="00D56EB4" w:rsidP="00175975">
            <w:pPr>
              <w:jc w:val="center"/>
              <w:rPr>
                <w:rFonts w:eastAsiaTheme="minorEastAsia"/>
              </w:rPr>
            </w:pPr>
            <w:r>
              <w:rPr>
                <w:rFonts w:eastAsiaTheme="minorEastAsia"/>
              </w:rPr>
              <w:t>% diff</w:t>
            </w:r>
          </w:p>
        </w:tc>
      </w:tr>
      <w:tr w:rsidR="00D56EB4" w:rsidTr="00175975">
        <w:trPr>
          <w:jc w:val="center"/>
        </w:trPr>
        <w:tc>
          <w:tcPr>
            <w:tcW w:w="1511" w:type="dxa"/>
            <w:vAlign w:val="bottom"/>
          </w:tcPr>
          <w:p w:rsidR="00D56EB4" w:rsidRDefault="00D56EB4" w:rsidP="00175975">
            <w:pPr>
              <w:jc w:val="center"/>
              <w:rPr>
                <w:rFonts w:ascii="Calibri" w:hAnsi="Calibri" w:cs="Calibri"/>
                <w:color w:val="000000"/>
              </w:rPr>
            </w:pPr>
            <w:r>
              <w:rPr>
                <w:rFonts w:ascii="Calibri" w:hAnsi="Calibri" w:cs="Calibri"/>
                <w:color w:val="000000"/>
              </w:rPr>
              <w:t>0+00</w:t>
            </w:r>
          </w:p>
        </w:tc>
        <w:tc>
          <w:tcPr>
            <w:tcW w:w="1350" w:type="dxa"/>
            <w:vAlign w:val="bottom"/>
          </w:tcPr>
          <w:p w:rsidR="00D56EB4" w:rsidRDefault="00D56EB4" w:rsidP="00175975">
            <w:pPr>
              <w:jc w:val="center"/>
              <w:rPr>
                <w:rFonts w:ascii="Calibri" w:hAnsi="Calibri" w:cs="Calibri"/>
                <w:color w:val="000000"/>
              </w:rPr>
            </w:pPr>
            <w:r>
              <w:rPr>
                <w:rFonts w:ascii="Calibri" w:hAnsi="Calibri" w:cs="Calibri"/>
                <w:color w:val="000000"/>
              </w:rPr>
              <w:t>528+00</w:t>
            </w:r>
          </w:p>
        </w:tc>
        <w:tc>
          <w:tcPr>
            <w:tcW w:w="1276" w:type="dxa"/>
            <w:vAlign w:val="bottom"/>
          </w:tcPr>
          <w:p w:rsidR="00D56EB4" w:rsidRDefault="00D56EB4" w:rsidP="00175975">
            <w:pPr>
              <w:jc w:val="right"/>
              <w:rPr>
                <w:rFonts w:ascii="Calibri" w:hAnsi="Calibri" w:cs="Calibri"/>
                <w:color w:val="000000"/>
              </w:rPr>
            </w:pPr>
            <w:r>
              <w:rPr>
                <w:rFonts w:ascii="Calibri" w:hAnsi="Calibri" w:cs="Calibri"/>
                <w:color w:val="000000"/>
              </w:rPr>
              <w:t>157.41</w:t>
            </w:r>
          </w:p>
        </w:tc>
        <w:tc>
          <w:tcPr>
            <w:tcW w:w="1564" w:type="dxa"/>
            <w:vAlign w:val="bottom"/>
          </w:tcPr>
          <w:p w:rsidR="00D56EB4" w:rsidRDefault="00D56EB4" w:rsidP="00175975">
            <w:pPr>
              <w:jc w:val="right"/>
              <w:rPr>
                <w:rFonts w:ascii="Calibri" w:hAnsi="Calibri" w:cs="Calibri"/>
                <w:color w:val="000000"/>
              </w:rPr>
            </w:pPr>
            <w:r>
              <w:rPr>
                <w:rFonts w:ascii="Calibri" w:hAnsi="Calibri" w:cs="Calibri"/>
                <w:color w:val="000000"/>
              </w:rPr>
              <w:t>157.43</w:t>
            </w:r>
          </w:p>
        </w:tc>
        <w:tc>
          <w:tcPr>
            <w:tcW w:w="941" w:type="dxa"/>
            <w:vAlign w:val="bottom"/>
          </w:tcPr>
          <w:p w:rsidR="00D56EB4" w:rsidRDefault="00D56EB4" w:rsidP="00175975">
            <w:pPr>
              <w:jc w:val="right"/>
              <w:rPr>
                <w:rFonts w:ascii="Calibri" w:hAnsi="Calibri" w:cs="Calibri"/>
                <w:color w:val="000000"/>
              </w:rPr>
            </w:pPr>
            <w:r>
              <w:rPr>
                <w:rFonts w:ascii="Calibri" w:hAnsi="Calibri" w:cs="Calibri"/>
                <w:color w:val="000000"/>
              </w:rPr>
              <w:t>0.01%</w:t>
            </w:r>
          </w:p>
        </w:tc>
      </w:tr>
      <w:tr w:rsidR="00D56EB4" w:rsidTr="00175975">
        <w:trPr>
          <w:jc w:val="center"/>
        </w:trPr>
        <w:tc>
          <w:tcPr>
            <w:tcW w:w="1511" w:type="dxa"/>
            <w:vAlign w:val="bottom"/>
          </w:tcPr>
          <w:p w:rsidR="00D56EB4" w:rsidRDefault="00D56EB4" w:rsidP="00175975">
            <w:pPr>
              <w:jc w:val="center"/>
              <w:rPr>
                <w:rFonts w:ascii="Calibri" w:hAnsi="Calibri" w:cs="Calibri"/>
                <w:color w:val="000000"/>
              </w:rPr>
            </w:pPr>
            <w:r>
              <w:rPr>
                <w:rFonts w:ascii="Calibri" w:hAnsi="Calibri" w:cs="Calibri"/>
                <w:color w:val="000000"/>
              </w:rPr>
              <w:t>528+00</w:t>
            </w:r>
          </w:p>
        </w:tc>
        <w:tc>
          <w:tcPr>
            <w:tcW w:w="1350" w:type="dxa"/>
            <w:vAlign w:val="bottom"/>
          </w:tcPr>
          <w:p w:rsidR="00D56EB4" w:rsidRDefault="00D56EB4" w:rsidP="00175975">
            <w:pPr>
              <w:jc w:val="center"/>
              <w:rPr>
                <w:rFonts w:ascii="Calibri" w:hAnsi="Calibri" w:cs="Calibri"/>
                <w:color w:val="000000"/>
              </w:rPr>
            </w:pPr>
            <w:r>
              <w:rPr>
                <w:rFonts w:ascii="Calibri" w:hAnsi="Calibri" w:cs="Calibri"/>
                <w:color w:val="000000"/>
              </w:rPr>
              <w:t>10+56.0</w:t>
            </w:r>
          </w:p>
        </w:tc>
        <w:tc>
          <w:tcPr>
            <w:tcW w:w="1276" w:type="dxa"/>
            <w:vAlign w:val="bottom"/>
          </w:tcPr>
          <w:p w:rsidR="00D56EB4" w:rsidRDefault="00D56EB4" w:rsidP="00175975">
            <w:pPr>
              <w:jc w:val="right"/>
              <w:rPr>
                <w:rFonts w:ascii="Calibri" w:hAnsi="Calibri" w:cs="Calibri"/>
                <w:color w:val="000000"/>
              </w:rPr>
            </w:pPr>
            <w:r>
              <w:rPr>
                <w:rFonts w:ascii="Calibri" w:hAnsi="Calibri" w:cs="Calibri"/>
                <w:color w:val="000000"/>
              </w:rPr>
              <w:t>221.18</w:t>
            </w:r>
          </w:p>
        </w:tc>
        <w:tc>
          <w:tcPr>
            <w:tcW w:w="1564" w:type="dxa"/>
            <w:vAlign w:val="bottom"/>
          </w:tcPr>
          <w:p w:rsidR="00D56EB4" w:rsidRDefault="00D56EB4" w:rsidP="00175975">
            <w:pPr>
              <w:jc w:val="right"/>
              <w:rPr>
                <w:rFonts w:ascii="Calibri" w:hAnsi="Calibri" w:cs="Calibri"/>
                <w:color w:val="000000"/>
              </w:rPr>
            </w:pPr>
            <w:r>
              <w:rPr>
                <w:rFonts w:ascii="Calibri" w:hAnsi="Calibri" w:cs="Calibri"/>
                <w:color w:val="000000"/>
              </w:rPr>
              <w:t>221.24</w:t>
            </w:r>
          </w:p>
        </w:tc>
        <w:tc>
          <w:tcPr>
            <w:tcW w:w="941" w:type="dxa"/>
            <w:vAlign w:val="bottom"/>
          </w:tcPr>
          <w:p w:rsidR="00D56EB4" w:rsidRDefault="00D56EB4" w:rsidP="00175975">
            <w:pPr>
              <w:jc w:val="right"/>
              <w:rPr>
                <w:rFonts w:ascii="Calibri" w:hAnsi="Calibri" w:cs="Calibri"/>
                <w:color w:val="000000"/>
              </w:rPr>
            </w:pPr>
            <w:r>
              <w:rPr>
                <w:rFonts w:ascii="Calibri" w:hAnsi="Calibri" w:cs="Calibri"/>
                <w:color w:val="000000"/>
              </w:rPr>
              <w:t>0.03%</w:t>
            </w:r>
          </w:p>
        </w:tc>
      </w:tr>
      <w:tr w:rsidR="00D56EB4" w:rsidTr="00175975">
        <w:trPr>
          <w:jc w:val="center"/>
        </w:trPr>
        <w:tc>
          <w:tcPr>
            <w:tcW w:w="1511" w:type="dxa"/>
            <w:vAlign w:val="bottom"/>
          </w:tcPr>
          <w:p w:rsidR="00D56EB4" w:rsidRDefault="00D56EB4" w:rsidP="00175975">
            <w:pPr>
              <w:jc w:val="center"/>
              <w:rPr>
                <w:rFonts w:ascii="Calibri" w:hAnsi="Calibri" w:cs="Calibri"/>
                <w:color w:val="000000"/>
              </w:rPr>
            </w:pPr>
            <w:r>
              <w:rPr>
                <w:rFonts w:ascii="Calibri" w:hAnsi="Calibri" w:cs="Calibri"/>
                <w:color w:val="000000"/>
              </w:rPr>
              <w:t>10+56.0</w:t>
            </w:r>
          </w:p>
        </w:tc>
        <w:tc>
          <w:tcPr>
            <w:tcW w:w="1350" w:type="dxa"/>
            <w:vAlign w:val="bottom"/>
          </w:tcPr>
          <w:p w:rsidR="00D56EB4" w:rsidRDefault="00D56EB4" w:rsidP="00175975">
            <w:pPr>
              <w:jc w:val="center"/>
              <w:rPr>
                <w:rFonts w:ascii="Calibri" w:hAnsi="Calibri" w:cs="Calibri"/>
                <w:color w:val="000000"/>
              </w:rPr>
            </w:pPr>
            <w:r>
              <w:rPr>
                <w:rFonts w:ascii="Calibri" w:hAnsi="Calibri" w:cs="Calibri"/>
                <w:color w:val="000000"/>
              </w:rPr>
              <w:t>15+84.0</w:t>
            </w:r>
          </w:p>
        </w:tc>
        <w:tc>
          <w:tcPr>
            <w:tcW w:w="1276" w:type="dxa"/>
            <w:vAlign w:val="bottom"/>
          </w:tcPr>
          <w:p w:rsidR="00D56EB4" w:rsidRDefault="00D56EB4" w:rsidP="00175975">
            <w:pPr>
              <w:jc w:val="right"/>
              <w:rPr>
                <w:rFonts w:ascii="Calibri" w:hAnsi="Calibri" w:cs="Calibri"/>
                <w:color w:val="000000"/>
              </w:rPr>
            </w:pPr>
            <w:r>
              <w:rPr>
                <w:rFonts w:ascii="Calibri" w:hAnsi="Calibri" w:cs="Calibri"/>
                <w:color w:val="000000"/>
              </w:rPr>
              <w:t>175.51</w:t>
            </w:r>
          </w:p>
        </w:tc>
        <w:tc>
          <w:tcPr>
            <w:tcW w:w="1564" w:type="dxa"/>
            <w:vAlign w:val="bottom"/>
          </w:tcPr>
          <w:p w:rsidR="00D56EB4" w:rsidRDefault="00D56EB4" w:rsidP="00175975">
            <w:pPr>
              <w:jc w:val="right"/>
              <w:rPr>
                <w:rFonts w:ascii="Calibri" w:hAnsi="Calibri" w:cs="Calibri"/>
                <w:color w:val="000000"/>
              </w:rPr>
            </w:pPr>
            <w:r>
              <w:rPr>
                <w:rFonts w:ascii="Calibri" w:hAnsi="Calibri" w:cs="Calibri"/>
                <w:color w:val="000000"/>
              </w:rPr>
              <w:t>175.51</w:t>
            </w:r>
          </w:p>
        </w:tc>
        <w:tc>
          <w:tcPr>
            <w:tcW w:w="941" w:type="dxa"/>
            <w:vAlign w:val="bottom"/>
          </w:tcPr>
          <w:p w:rsidR="00D56EB4" w:rsidRDefault="00D56EB4" w:rsidP="00175975">
            <w:pPr>
              <w:jc w:val="right"/>
              <w:rPr>
                <w:rFonts w:ascii="Calibri" w:hAnsi="Calibri" w:cs="Calibri"/>
                <w:color w:val="000000"/>
              </w:rPr>
            </w:pPr>
            <w:r>
              <w:rPr>
                <w:rFonts w:ascii="Calibri" w:hAnsi="Calibri" w:cs="Calibri"/>
                <w:color w:val="000000"/>
              </w:rPr>
              <w:t>0.00%</w:t>
            </w:r>
          </w:p>
        </w:tc>
      </w:tr>
      <w:tr w:rsidR="00D56EB4" w:rsidTr="00175975">
        <w:trPr>
          <w:jc w:val="center"/>
        </w:trPr>
        <w:tc>
          <w:tcPr>
            <w:tcW w:w="1511" w:type="dxa"/>
            <w:vAlign w:val="bottom"/>
          </w:tcPr>
          <w:p w:rsidR="00D56EB4" w:rsidRDefault="00D56EB4" w:rsidP="00175975">
            <w:pPr>
              <w:jc w:val="center"/>
              <w:rPr>
                <w:rFonts w:ascii="Calibri" w:hAnsi="Calibri" w:cs="Calibri"/>
                <w:color w:val="000000"/>
              </w:rPr>
            </w:pPr>
            <w:r>
              <w:rPr>
                <w:rFonts w:ascii="Calibri" w:hAnsi="Calibri" w:cs="Calibri"/>
                <w:color w:val="000000"/>
              </w:rPr>
              <w:t>15+84.0</w:t>
            </w:r>
          </w:p>
        </w:tc>
        <w:tc>
          <w:tcPr>
            <w:tcW w:w="1350" w:type="dxa"/>
            <w:vAlign w:val="bottom"/>
          </w:tcPr>
          <w:p w:rsidR="00D56EB4" w:rsidRDefault="00D56EB4" w:rsidP="00175975">
            <w:pPr>
              <w:jc w:val="center"/>
              <w:rPr>
                <w:rFonts w:ascii="Calibri" w:hAnsi="Calibri" w:cs="Calibri"/>
                <w:color w:val="000000"/>
              </w:rPr>
            </w:pPr>
            <w:r>
              <w:rPr>
                <w:rFonts w:ascii="Calibri" w:hAnsi="Calibri" w:cs="Calibri"/>
                <w:color w:val="000000"/>
              </w:rPr>
              <w:t>21+12.0</w:t>
            </w:r>
          </w:p>
        </w:tc>
        <w:tc>
          <w:tcPr>
            <w:tcW w:w="1276" w:type="dxa"/>
            <w:vAlign w:val="bottom"/>
          </w:tcPr>
          <w:p w:rsidR="00D56EB4" w:rsidRDefault="00D56EB4" w:rsidP="00175975">
            <w:pPr>
              <w:jc w:val="right"/>
              <w:rPr>
                <w:rFonts w:ascii="Calibri" w:hAnsi="Calibri" w:cs="Calibri"/>
                <w:color w:val="000000"/>
              </w:rPr>
            </w:pPr>
            <w:r>
              <w:rPr>
                <w:rFonts w:ascii="Calibri" w:hAnsi="Calibri" w:cs="Calibri"/>
                <w:color w:val="000000"/>
              </w:rPr>
              <w:t>211.9</w:t>
            </w:r>
          </w:p>
        </w:tc>
        <w:tc>
          <w:tcPr>
            <w:tcW w:w="1564" w:type="dxa"/>
            <w:vAlign w:val="bottom"/>
          </w:tcPr>
          <w:p w:rsidR="00D56EB4" w:rsidRDefault="00D56EB4" w:rsidP="00175975">
            <w:pPr>
              <w:jc w:val="right"/>
              <w:rPr>
                <w:rFonts w:ascii="Calibri" w:hAnsi="Calibri" w:cs="Calibri"/>
                <w:color w:val="000000"/>
              </w:rPr>
            </w:pPr>
            <w:r>
              <w:rPr>
                <w:rFonts w:ascii="Calibri" w:hAnsi="Calibri" w:cs="Calibri"/>
                <w:color w:val="000000"/>
              </w:rPr>
              <w:t>211.82</w:t>
            </w:r>
          </w:p>
        </w:tc>
        <w:tc>
          <w:tcPr>
            <w:tcW w:w="941" w:type="dxa"/>
            <w:vAlign w:val="bottom"/>
          </w:tcPr>
          <w:p w:rsidR="00D56EB4" w:rsidRDefault="00D56EB4" w:rsidP="00175975">
            <w:pPr>
              <w:jc w:val="right"/>
              <w:rPr>
                <w:rFonts w:ascii="Calibri" w:hAnsi="Calibri" w:cs="Calibri"/>
                <w:color w:val="000000"/>
              </w:rPr>
            </w:pPr>
            <w:r>
              <w:rPr>
                <w:rFonts w:ascii="Calibri" w:hAnsi="Calibri" w:cs="Calibri"/>
                <w:color w:val="000000"/>
              </w:rPr>
              <w:t>-0.04%</w:t>
            </w:r>
          </w:p>
        </w:tc>
      </w:tr>
      <w:tr w:rsidR="00D56EB4" w:rsidTr="00175975">
        <w:trPr>
          <w:jc w:val="center"/>
        </w:trPr>
        <w:tc>
          <w:tcPr>
            <w:tcW w:w="1511" w:type="dxa"/>
            <w:vAlign w:val="bottom"/>
          </w:tcPr>
          <w:p w:rsidR="00D56EB4" w:rsidRDefault="00D56EB4" w:rsidP="00175975">
            <w:pPr>
              <w:jc w:val="center"/>
              <w:rPr>
                <w:rFonts w:ascii="Calibri" w:hAnsi="Calibri" w:cs="Calibri"/>
                <w:color w:val="000000"/>
              </w:rPr>
            </w:pPr>
            <w:r>
              <w:rPr>
                <w:rFonts w:ascii="Calibri" w:hAnsi="Calibri" w:cs="Calibri"/>
                <w:color w:val="000000"/>
              </w:rPr>
              <w:t>21+12.0</w:t>
            </w:r>
          </w:p>
        </w:tc>
        <w:tc>
          <w:tcPr>
            <w:tcW w:w="1350" w:type="dxa"/>
            <w:vAlign w:val="bottom"/>
          </w:tcPr>
          <w:p w:rsidR="00D56EB4" w:rsidRDefault="00D56EB4" w:rsidP="00175975">
            <w:pPr>
              <w:jc w:val="center"/>
              <w:rPr>
                <w:rFonts w:ascii="Calibri" w:hAnsi="Calibri" w:cs="Calibri"/>
                <w:color w:val="000000"/>
              </w:rPr>
            </w:pPr>
            <w:r>
              <w:rPr>
                <w:rFonts w:ascii="Calibri" w:hAnsi="Calibri" w:cs="Calibri"/>
                <w:color w:val="000000"/>
              </w:rPr>
              <w:t>24+97.7</w:t>
            </w:r>
          </w:p>
        </w:tc>
        <w:tc>
          <w:tcPr>
            <w:tcW w:w="1276" w:type="dxa"/>
            <w:vAlign w:val="bottom"/>
          </w:tcPr>
          <w:p w:rsidR="00D56EB4" w:rsidRDefault="00D56EB4" w:rsidP="00175975">
            <w:pPr>
              <w:jc w:val="right"/>
              <w:rPr>
                <w:rFonts w:ascii="Calibri" w:hAnsi="Calibri" w:cs="Calibri"/>
                <w:color w:val="000000"/>
              </w:rPr>
            </w:pPr>
            <w:r>
              <w:rPr>
                <w:rFonts w:ascii="Calibri" w:hAnsi="Calibri" w:cs="Calibri"/>
                <w:color w:val="000000"/>
              </w:rPr>
              <w:t>83.61</w:t>
            </w:r>
          </w:p>
        </w:tc>
        <w:tc>
          <w:tcPr>
            <w:tcW w:w="1564" w:type="dxa"/>
            <w:vAlign w:val="bottom"/>
          </w:tcPr>
          <w:p w:rsidR="00D56EB4" w:rsidRDefault="00D56EB4" w:rsidP="00175975">
            <w:pPr>
              <w:jc w:val="right"/>
              <w:rPr>
                <w:rFonts w:ascii="Calibri" w:hAnsi="Calibri" w:cs="Calibri"/>
                <w:color w:val="000000"/>
              </w:rPr>
            </w:pPr>
            <w:r>
              <w:rPr>
                <w:rFonts w:ascii="Calibri" w:hAnsi="Calibri" w:cs="Calibri"/>
                <w:color w:val="000000"/>
              </w:rPr>
              <w:t>83.92</w:t>
            </w:r>
          </w:p>
        </w:tc>
        <w:tc>
          <w:tcPr>
            <w:tcW w:w="941" w:type="dxa"/>
            <w:vAlign w:val="bottom"/>
          </w:tcPr>
          <w:p w:rsidR="00D56EB4" w:rsidRDefault="00D56EB4" w:rsidP="00175975">
            <w:pPr>
              <w:jc w:val="right"/>
              <w:rPr>
                <w:rFonts w:ascii="Calibri" w:hAnsi="Calibri" w:cs="Calibri"/>
                <w:color w:val="000000"/>
              </w:rPr>
            </w:pPr>
            <w:r>
              <w:rPr>
                <w:rFonts w:ascii="Calibri" w:hAnsi="Calibri" w:cs="Calibri"/>
                <w:color w:val="000000"/>
              </w:rPr>
              <w:t>0.37%</w:t>
            </w:r>
          </w:p>
        </w:tc>
      </w:tr>
    </w:tbl>
    <w:p w:rsidR="00D56EB4" w:rsidRDefault="00D56EB4" w:rsidP="00D56EB4">
      <w:pPr>
        <w:rPr>
          <w:rFonts w:eastAsiaTheme="minorEastAsia"/>
        </w:rPr>
      </w:pPr>
    </w:p>
    <w:p w:rsidR="00D56EB4" w:rsidRDefault="00D56EB4" w:rsidP="00D56EB4">
      <w:pPr>
        <w:rPr>
          <w:rFonts w:eastAsiaTheme="minorEastAsia"/>
        </w:rPr>
      </w:pPr>
      <w:r>
        <w:rPr>
          <w:rFonts w:eastAsiaTheme="minorEastAsia"/>
        </w:rPr>
        <w:t xml:space="preserve">Side note: The accumulated suspension travel is linearly related to the scale of the profile, i.e. </w:t>
      </w:r>
      <w:proofErr w:type="gramStart"/>
      <w:r>
        <w:rPr>
          <w:rFonts w:eastAsiaTheme="minorEastAsia"/>
        </w:rPr>
        <w:t>IRI(</w:t>
      </w:r>
      <w:proofErr w:type="gramEnd"/>
      <w:r>
        <w:rPr>
          <w:rFonts w:eastAsiaTheme="minorEastAsia"/>
        </w:rPr>
        <w:t xml:space="preserve">profile)x2=IRI(profilex2). In fact all of the state’s time histories or linear combinations of them also scale directly with profile. I imagine this is a fundamental property of linear state space models. I do not think the combined </w:t>
      </w:r>
      <w:proofErr w:type="gramStart"/>
      <w:r>
        <w:rPr>
          <w:rFonts w:eastAsiaTheme="minorEastAsia"/>
        </w:rPr>
        <w:t>bridge,</w:t>
      </w:r>
      <w:proofErr w:type="gramEnd"/>
      <w:r>
        <w:rPr>
          <w:rFonts w:eastAsiaTheme="minorEastAsia"/>
        </w:rPr>
        <w:t xml:space="preserve"> vehicle state-space model will have this same property. </w:t>
      </w:r>
    </w:p>
    <w:p w:rsidR="00D56EB4" w:rsidRDefault="00D56EB4" w:rsidP="00D56EB4">
      <w:r>
        <w:br w:type="page"/>
      </w:r>
    </w:p>
    <w:p w:rsidR="00911FDF" w:rsidRDefault="00911FDF" w:rsidP="00911FDF">
      <w:pPr>
        <w:pStyle w:val="Heading2"/>
      </w:pPr>
      <w:r>
        <w:lastRenderedPageBreak/>
        <w:t>IRI and ISO 8608</w:t>
      </w:r>
    </w:p>
    <w:p w:rsidR="00911FDF" w:rsidRDefault="00911FDF" w:rsidP="00911FDF">
      <w:r>
        <w:t>Using ISO 8608 standards we may control the frequency content of artificial profiles (with parameter w), we may then scale the profile to achieve a target IRI. In this way we may obtain a library of profiles with varying IRI and frequency content (w)</w:t>
      </w:r>
      <w:r w:rsidR="00D56EB4">
        <w:t xml:space="preserve">. We may also wish to develop several profiles for a given </w:t>
      </w:r>
      <w:proofErr w:type="gramStart"/>
      <w:r w:rsidR="00D56EB4">
        <w:t>IRI,</w:t>
      </w:r>
      <w:proofErr w:type="gramEnd"/>
      <w:r w:rsidR="00D56EB4">
        <w:t xml:space="preserve"> w combination to examine the effect phase angle (spatial location of features) has on bridge response. </w:t>
      </w:r>
    </w:p>
    <w:p w:rsidR="006B7776" w:rsidRDefault="006B7776" w:rsidP="00911FDF">
      <w:r>
        <w:t>Simulations will be performed with these profiles at various speeds for various bridge and vehicle parameters (bridge natural frequency, bridge mass, vehicle natural frequency, vehicle mass, vehicle damping).</w:t>
      </w:r>
      <w:r w:rsidR="00EA314D">
        <w:t xml:space="preserve"> The bounds of the parameters are given in the following table:</w:t>
      </w:r>
    </w:p>
    <w:tbl>
      <w:tblPr>
        <w:tblStyle w:val="TableGrid"/>
        <w:tblW w:w="8195" w:type="dxa"/>
        <w:tblLook w:val="04A0" w:firstRow="1" w:lastRow="0" w:firstColumn="1" w:lastColumn="0" w:noHBand="0" w:noVBand="1"/>
      </w:tblPr>
      <w:tblGrid>
        <w:gridCol w:w="2151"/>
        <w:gridCol w:w="1506"/>
        <w:gridCol w:w="1513"/>
        <w:gridCol w:w="1109"/>
        <w:gridCol w:w="1916"/>
      </w:tblGrid>
      <w:tr w:rsidR="00EA314D" w:rsidTr="005355E7">
        <w:tc>
          <w:tcPr>
            <w:tcW w:w="2151" w:type="dxa"/>
          </w:tcPr>
          <w:p w:rsidR="00EA314D" w:rsidRDefault="00EA314D" w:rsidP="00911FDF"/>
        </w:tc>
        <w:tc>
          <w:tcPr>
            <w:tcW w:w="1506" w:type="dxa"/>
          </w:tcPr>
          <w:p w:rsidR="00EA314D" w:rsidRDefault="00EA314D" w:rsidP="00911FDF">
            <w:r>
              <w:t>Lower bound</w:t>
            </w:r>
          </w:p>
        </w:tc>
        <w:tc>
          <w:tcPr>
            <w:tcW w:w="1513" w:type="dxa"/>
          </w:tcPr>
          <w:p w:rsidR="00EA314D" w:rsidRDefault="00EA314D" w:rsidP="00911FDF">
            <w:r>
              <w:t>Upper bound</w:t>
            </w:r>
          </w:p>
        </w:tc>
        <w:tc>
          <w:tcPr>
            <w:tcW w:w="1109" w:type="dxa"/>
          </w:tcPr>
          <w:p w:rsidR="00EA314D" w:rsidRDefault="00EA314D" w:rsidP="00911FDF">
            <w:r>
              <w:t>Step size</w:t>
            </w:r>
          </w:p>
        </w:tc>
        <w:tc>
          <w:tcPr>
            <w:tcW w:w="1916" w:type="dxa"/>
          </w:tcPr>
          <w:p w:rsidR="00EA314D" w:rsidRDefault="00EA314D" w:rsidP="00911FDF">
            <w:r>
              <w:t>Units</w:t>
            </w:r>
          </w:p>
        </w:tc>
      </w:tr>
      <w:tr w:rsidR="00EA314D" w:rsidTr="005355E7">
        <w:tc>
          <w:tcPr>
            <w:tcW w:w="2151" w:type="dxa"/>
          </w:tcPr>
          <w:p w:rsidR="00EA314D" w:rsidRDefault="00EA314D" w:rsidP="00911FDF">
            <w:r>
              <w:t>Profile IRI</w:t>
            </w:r>
          </w:p>
        </w:tc>
        <w:tc>
          <w:tcPr>
            <w:tcW w:w="1506" w:type="dxa"/>
          </w:tcPr>
          <w:p w:rsidR="00EA314D" w:rsidRDefault="00EA314D" w:rsidP="00911FDF">
            <w:r>
              <w:t>50</w:t>
            </w:r>
          </w:p>
        </w:tc>
        <w:tc>
          <w:tcPr>
            <w:tcW w:w="1513" w:type="dxa"/>
          </w:tcPr>
          <w:p w:rsidR="00EA314D" w:rsidRDefault="00EA314D" w:rsidP="00911FDF">
            <w:r>
              <w:t>400</w:t>
            </w:r>
          </w:p>
        </w:tc>
        <w:tc>
          <w:tcPr>
            <w:tcW w:w="1109" w:type="dxa"/>
          </w:tcPr>
          <w:p w:rsidR="00EA314D" w:rsidRDefault="005355E7" w:rsidP="00911FDF">
            <w:r>
              <w:t>varies</w:t>
            </w:r>
            <w:r w:rsidR="00EA314D">
              <w:t xml:space="preserve"> </w:t>
            </w:r>
          </w:p>
        </w:tc>
        <w:tc>
          <w:tcPr>
            <w:tcW w:w="1916" w:type="dxa"/>
          </w:tcPr>
          <w:p w:rsidR="00EA314D" w:rsidRDefault="003E0497" w:rsidP="00911FDF">
            <w:r>
              <w:t>in/mi</w:t>
            </w:r>
          </w:p>
        </w:tc>
      </w:tr>
      <w:tr w:rsidR="00EA314D" w:rsidTr="005355E7">
        <w:tc>
          <w:tcPr>
            <w:tcW w:w="2151" w:type="dxa"/>
          </w:tcPr>
          <w:p w:rsidR="00EA314D" w:rsidRDefault="00EA314D" w:rsidP="00F65BB7">
            <w:r>
              <w:t xml:space="preserve">Profile </w:t>
            </w:r>
            <w:r w:rsidR="00F65BB7">
              <w:t>waviness</w:t>
            </w:r>
            <w:r>
              <w:t xml:space="preserve"> (w)</w:t>
            </w:r>
          </w:p>
        </w:tc>
        <w:tc>
          <w:tcPr>
            <w:tcW w:w="1506" w:type="dxa"/>
          </w:tcPr>
          <w:p w:rsidR="00EA314D" w:rsidRDefault="003E0497" w:rsidP="00911FDF">
            <w:r>
              <w:t>1.5</w:t>
            </w:r>
          </w:p>
        </w:tc>
        <w:tc>
          <w:tcPr>
            <w:tcW w:w="1513" w:type="dxa"/>
          </w:tcPr>
          <w:p w:rsidR="00EA314D" w:rsidRDefault="003E0497" w:rsidP="00911FDF">
            <w:r>
              <w:t>4.0</w:t>
            </w:r>
          </w:p>
        </w:tc>
        <w:tc>
          <w:tcPr>
            <w:tcW w:w="1109" w:type="dxa"/>
          </w:tcPr>
          <w:p w:rsidR="00EA314D" w:rsidRDefault="003E0497" w:rsidP="00911FDF">
            <w:r>
              <w:t>0.5</w:t>
            </w:r>
          </w:p>
        </w:tc>
        <w:tc>
          <w:tcPr>
            <w:tcW w:w="1916" w:type="dxa"/>
          </w:tcPr>
          <w:p w:rsidR="00EA314D" w:rsidRDefault="00EA314D" w:rsidP="00911FDF"/>
        </w:tc>
      </w:tr>
      <w:tr w:rsidR="00EA314D" w:rsidTr="005355E7">
        <w:tc>
          <w:tcPr>
            <w:tcW w:w="2151" w:type="dxa"/>
          </w:tcPr>
          <w:p w:rsidR="00EA314D" w:rsidRDefault="00EA314D" w:rsidP="00911FDF">
            <w:r>
              <w:t>Bridge natural frequency</w:t>
            </w:r>
          </w:p>
        </w:tc>
        <w:tc>
          <w:tcPr>
            <w:tcW w:w="1506" w:type="dxa"/>
          </w:tcPr>
          <w:p w:rsidR="00EA314D" w:rsidRDefault="00F65BB7" w:rsidP="00911FDF">
            <w:r>
              <w:t>1</w:t>
            </w:r>
          </w:p>
        </w:tc>
        <w:tc>
          <w:tcPr>
            <w:tcW w:w="1513" w:type="dxa"/>
          </w:tcPr>
          <w:p w:rsidR="00EA314D" w:rsidRDefault="00F65BB7" w:rsidP="00911FDF">
            <w:r>
              <w:t>6</w:t>
            </w:r>
          </w:p>
        </w:tc>
        <w:tc>
          <w:tcPr>
            <w:tcW w:w="1109" w:type="dxa"/>
          </w:tcPr>
          <w:p w:rsidR="00EA314D" w:rsidRDefault="00F65BB7" w:rsidP="00911FDF">
            <w:r>
              <w:t>1</w:t>
            </w:r>
          </w:p>
        </w:tc>
        <w:tc>
          <w:tcPr>
            <w:tcW w:w="1916" w:type="dxa"/>
          </w:tcPr>
          <w:p w:rsidR="00EA314D" w:rsidRDefault="00F65BB7" w:rsidP="00911FDF">
            <w:r>
              <w:t>Hz</w:t>
            </w:r>
          </w:p>
        </w:tc>
      </w:tr>
      <w:tr w:rsidR="00EA314D" w:rsidTr="005355E7">
        <w:tc>
          <w:tcPr>
            <w:tcW w:w="2151" w:type="dxa"/>
          </w:tcPr>
          <w:p w:rsidR="00EA314D" w:rsidRDefault="00EA314D" w:rsidP="00911FDF">
            <w:r>
              <w:t>Bridge mass</w:t>
            </w:r>
          </w:p>
        </w:tc>
        <w:tc>
          <w:tcPr>
            <w:tcW w:w="1506" w:type="dxa"/>
          </w:tcPr>
          <w:p w:rsidR="00EA314D" w:rsidRDefault="00F65BB7" w:rsidP="00911FDF">
            <w:r>
              <w:t>1500</w:t>
            </w:r>
          </w:p>
        </w:tc>
        <w:tc>
          <w:tcPr>
            <w:tcW w:w="1513" w:type="dxa"/>
          </w:tcPr>
          <w:p w:rsidR="00EA314D" w:rsidRDefault="00F65BB7" w:rsidP="00911FDF">
            <w:r>
              <w:t>2500</w:t>
            </w:r>
          </w:p>
        </w:tc>
        <w:tc>
          <w:tcPr>
            <w:tcW w:w="1109" w:type="dxa"/>
          </w:tcPr>
          <w:p w:rsidR="00EA314D" w:rsidRDefault="00F65BB7" w:rsidP="00911FDF">
            <w:r>
              <w:t>500</w:t>
            </w:r>
          </w:p>
        </w:tc>
        <w:tc>
          <w:tcPr>
            <w:tcW w:w="1916" w:type="dxa"/>
          </w:tcPr>
          <w:p w:rsidR="00EA314D" w:rsidRDefault="00F65BB7" w:rsidP="00911FDF">
            <w:proofErr w:type="spellStart"/>
            <w:r>
              <w:t>slinch</w:t>
            </w:r>
            <w:proofErr w:type="spellEnd"/>
          </w:p>
        </w:tc>
      </w:tr>
      <w:tr w:rsidR="00EA314D" w:rsidTr="005355E7">
        <w:tc>
          <w:tcPr>
            <w:tcW w:w="2151" w:type="dxa"/>
          </w:tcPr>
          <w:p w:rsidR="00EA314D" w:rsidRDefault="00EA314D" w:rsidP="00911FDF">
            <w:r>
              <w:t>Vehicle mass</w:t>
            </w:r>
          </w:p>
        </w:tc>
        <w:tc>
          <w:tcPr>
            <w:tcW w:w="1506" w:type="dxa"/>
          </w:tcPr>
          <w:p w:rsidR="00EA314D" w:rsidRDefault="00F65BB7" w:rsidP="00911FDF">
            <w:r>
              <w:t>10</w:t>
            </w:r>
          </w:p>
        </w:tc>
        <w:tc>
          <w:tcPr>
            <w:tcW w:w="1513" w:type="dxa"/>
          </w:tcPr>
          <w:p w:rsidR="00EA314D" w:rsidRDefault="00F65BB7" w:rsidP="00911FDF">
            <w:r>
              <w:t>300</w:t>
            </w:r>
          </w:p>
        </w:tc>
        <w:tc>
          <w:tcPr>
            <w:tcW w:w="1109" w:type="dxa"/>
          </w:tcPr>
          <w:p w:rsidR="00EA314D" w:rsidRDefault="00F65BB7" w:rsidP="00911FDF">
            <w:r>
              <w:t>50</w:t>
            </w:r>
          </w:p>
        </w:tc>
        <w:tc>
          <w:tcPr>
            <w:tcW w:w="1916" w:type="dxa"/>
          </w:tcPr>
          <w:p w:rsidR="00EA314D" w:rsidRDefault="00F65BB7" w:rsidP="00911FDF">
            <w:proofErr w:type="spellStart"/>
            <w:r>
              <w:t>slinch</w:t>
            </w:r>
            <w:proofErr w:type="spellEnd"/>
          </w:p>
        </w:tc>
      </w:tr>
    </w:tbl>
    <w:p w:rsidR="00EA314D" w:rsidRDefault="00EA314D" w:rsidP="00911FDF"/>
    <w:p w:rsidR="003E0497" w:rsidRDefault="003E0497" w:rsidP="00911FDF">
      <w:r>
        <w:t xml:space="preserve">Profile </w:t>
      </w:r>
      <w:r w:rsidR="00F65BB7">
        <w:t>waviness</w:t>
      </w:r>
      <w:r>
        <w:t xml:space="preserve"> parameter (w) range was set after considering the range of values reported by </w:t>
      </w:r>
      <w:r>
        <w:fldChar w:fldCharType="begin"/>
      </w:r>
      <w:r w:rsidR="00F65BB7">
        <w:instrText xml:space="preserve"> ADDIN ZOTERO_ITEM CSL_CITATION {"citationID":"iBFSx6Zp","properties":{"formattedCitation":"(Krop\\uc0\\u225{}\\uc0\\u269{} and M\\uc0\\u250{}\\uc0\\u269{}ka 2009)","plainCitation":"(Kropáč and Múčka 2009)","noteIndex":0},"citationItems":[{"id":522,"uris":["http://zotero.org/users/3157746/items/ZCC6XDG8"],"uri":["http://zotero.org/users/3157746/items/ZCC6XDG8"],"itemData":{"id":522,"type":"article-journal","title":"Effects of longitudinal road waviness on vehicle vibration response","container-title":"Vehicle System Dynamics","page":"135-153","volume":"47","issue":"2","source":"CrossRef","abstract":"The simplest form of the power spectral density (PSD) for characterising longitudinal road unevenness is as a line on a log-log chart. The influence of waviness (the slope of the line) on the vibration response variance of selected quantities of the travelling vehicle was investigated using simulations of various vehicle types. For expressing the response variance, besides the unevenness index and the travel speed raised to the power containing the longitudinal road waviness (vw–1), the integrated frequency response must also be taken into account. The latter is dependent on the road waviness, but this last component may be expressed as a product of two factors. The one is dependent on the vehicle structure and the quantity to be measured, while the other is dependent on the waviness only. This separation simplifies the study of the effect of waviness on various aspects of the vehicle dynamics. Finally, a simplified method for estimating the unevenness index and waviness without knowing the longitudinal road profile is described.","DOI":"10.1080/00423110701867299","ISSN":"0042-3114, 1744-5159","language":"en","author":[{"family":"Kropáč","given":"O."},{"family":"Múčka","given":"P."}],"issued":{"date-parts":[["2009",2]]}}}],"schema":"https://github.com/citation-style-language/schema/raw/master/csl-citation.json"} </w:instrText>
      </w:r>
      <w:r>
        <w:fldChar w:fldCharType="separate"/>
      </w:r>
      <w:r w:rsidR="00F65BB7" w:rsidRPr="00F65BB7">
        <w:rPr>
          <w:rFonts w:ascii="Calibri" w:hAnsi="Calibri" w:cs="Calibri"/>
          <w:szCs w:val="24"/>
        </w:rPr>
        <w:t>(Kropáč and Múčka 2009)</w:t>
      </w:r>
      <w:r>
        <w:fldChar w:fldCharType="end"/>
      </w:r>
      <w:r w:rsidR="00F65BB7">
        <w:t xml:space="preserve"> (1.5-3.5)</w:t>
      </w:r>
      <w:r>
        <w:t xml:space="preserve">. </w:t>
      </w:r>
      <w:r w:rsidR="005355E7">
        <w:t>The values of waviness have a large effect on the frequency content of the profile, as shown in the following plot.</w:t>
      </w:r>
    </w:p>
    <w:p w:rsidR="005355E7" w:rsidRDefault="005355E7" w:rsidP="00911FDF">
      <w:r>
        <w:rPr>
          <w:noProof/>
        </w:rPr>
        <w:drawing>
          <wp:inline distT="0" distB="0" distL="0" distR="0">
            <wp:extent cx="5943600" cy="162624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1626243"/>
                    </a:xfrm>
                    <a:prstGeom prst="rect">
                      <a:avLst/>
                    </a:prstGeom>
                    <a:noFill/>
                    <a:ln>
                      <a:noFill/>
                    </a:ln>
                  </pic:spPr>
                </pic:pic>
              </a:graphicData>
            </a:graphic>
          </wp:inline>
        </w:drawing>
      </w:r>
    </w:p>
    <w:p w:rsidR="00192958" w:rsidRDefault="00192958" w:rsidP="00192958">
      <w:pPr>
        <w:pStyle w:val="Heading3"/>
      </w:pPr>
      <w:r>
        <w:t>Phase Angle</w:t>
      </w:r>
    </w:p>
    <w:p w:rsidR="00846C9E" w:rsidRDefault="00846C9E" w:rsidP="00911FDF">
      <w:r>
        <w:t>To examine the effect of spatial distribution of profile frequency content (i.e. phases) several different profiles were generated for a given IRI and waviness with phase angles being randomly generated with the random number generator reseeded for each profile. The following plot examines the bridge response to the different profiles.</w:t>
      </w:r>
    </w:p>
    <w:p w:rsidR="00670563" w:rsidRDefault="00670563" w:rsidP="00911FDF">
      <w:r>
        <w:rPr>
          <w:noProof/>
        </w:rPr>
        <w:lastRenderedPageBreak/>
        <w:drawing>
          <wp:inline distT="0" distB="0" distL="0" distR="0">
            <wp:extent cx="3282950" cy="2461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82950" cy="2461234"/>
                    </a:xfrm>
                    <a:prstGeom prst="rect">
                      <a:avLst/>
                    </a:prstGeom>
                    <a:noFill/>
                    <a:ln>
                      <a:noFill/>
                    </a:ln>
                  </pic:spPr>
                </pic:pic>
              </a:graphicData>
            </a:graphic>
          </wp:inline>
        </w:drawing>
      </w:r>
    </w:p>
    <w:p w:rsidR="00670563" w:rsidRDefault="00670563" w:rsidP="00911FDF">
      <w:proofErr w:type="gramStart"/>
      <w:r>
        <w:t xml:space="preserve">Now with constant profile displacement </w:t>
      </w:r>
      <w:proofErr w:type="spellStart"/>
      <w:r>
        <w:t>psd</w:t>
      </w:r>
      <w:proofErr w:type="spellEnd"/>
      <w:r>
        <w:t xml:space="preserve"> (ISO 8608).</w:t>
      </w:r>
      <w:proofErr w:type="gramEnd"/>
    </w:p>
    <w:p w:rsidR="00414A2F" w:rsidRDefault="00414A2F" w:rsidP="00911FDF">
      <w:r>
        <w:rPr>
          <w:noProof/>
        </w:rPr>
        <w:drawing>
          <wp:inline distT="0" distB="0" distL="0" distR="0">
            <wp:extent cx="3124200" cy="2342219"/>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24200" cy="2342219"/>
                    </a:xfrm>
                    <a:prstGeom prst="rect">
                      <a:avLst/>
                    </a:prstGeom>
                    <a:noFill/>
                    <a:ln>
                      <a:noFill/>
                    </a:ln>
                  </pic:spPr>
                </pic:pic>
              </a:graphicData>
            </a:graphic>
          </wp:inline>
        </w:drawing>
      </w:r>
    </w:p>
    <w:p w:rsidR="00414A2F" w:rsidRDefault="00414A2F" w:rsidP="00911FDF">
      <w:r>
        <w:t>The cases for maximum and minimum amplification are plotted below:</w:t>
      </w:r>
    </w:p>
    <w:p w:rsidR="00414A2F" w:rsidRDefault="00414A2F" w:rsidP="00414A2F">
      <w:pPr>
        <w:keepNext/>
      </w:pPr>
      <w:r>
        <w:rPr>
          <w:noProof/>
        </w:rPr>
        <w:drawing>
          <wp:inline distT="0" distB="0" distL="0" distR="0" wp14:anchorId="605C8B7C" wp14:editId="595FEF15">
            <wp:extent cx="5943600" cy="1806734"/>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1806734"/>
                    </a:xfrm>
                    <a:prstGeom prst="rect">
                      <a:avLst/>
                    </a:prstGeom>
                    <a:noFill/>
                    <a:ln>
                      <a:noFill/>
                    </a:ln>
                  </pic:spPr>
                </pic:pic>
              </a:graphicData>
            </a:graphic>
          </wp:inline>
        </w:drawing>
      </w:r>
    </w:p>
    <w:p w:rsidR="00414A2F" w:rsidRDefault="00414A2F" w:rsidP="00414A2F">
      <w:pPr>
        <w:pStyle w:val="Caption"/>
        <w:jc w:val="center"/>
      </w:pPr>
      <w:r>
        <w:t xml:space="preserve">Figure </w:t>
      </w:r>
      <w:fldSimple w:instr=" SEQ Figure \* ARABIC ">
        <w:r>
          <w:rPr>
            <w:noProof/>
          </w:rPr>
          <w:t>3</w:t>
        </w:r>
      </w:fldSimple>
      <w:r>
        <w:t>: Profiles with varying phase angles</w:t>
      </w:r>
    </w:p>
    <w:p w:rsidR="00414A2F" w:rsidRPr="00414A2F" w:rsidRDefault="00414A2F" w:rsidP="00414A2F">
      <w:r>
        <w:rPr>
          <w:noProof/>
        </w:rPr>
        <w:lastRenderedPageBreak/>
        <w:drawing>
          <wp:inline distT="0" distB="0" distL="0" distR="0">
            <wp:extent cx="5943600" cy="193152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1931521"/>
                    </a:xfrm>
                    <a:prstGeom prst="rect">
                      <a:avLst/>
                    </a:prstGeom>
                    <a:noFill/>
                    <a:ln>
                      <a:noFill/>
                    </a:ln>
                  </pic:spPr>
                </pic:pic>
              </a:graphicData>
            </a:graphic>
          </wp:inline>
        </w:drawing>
      </w:r>
    </w:p>
    <w:p w:rsidR="00670563" w:rsidRDefault="0092532D" w:rsidP="00911FDF">
      <w:r>
        <w:t xml:space="preserve">As we can see in the above plots, the phase angle of the profile can have a large effect on bridge response. One option would be to scale a mean response to account for variability (i.e. </w:t>
      </w:r>
      <w:proofErr w:type="spellStart"/>
      <w:r>
        <w:t>d_amp</w:t>
      </w:r>
      <w:proofErr w:type="spellEnd"/>
      <w:r>
        <w:t xml:space="preserve"> = factor*</w:t>
      </w:r>
      <w:proofErr w:type="gramStart"/>
      <w:r>
        <w:t>mean(</w:t>
      </w:r>
      <w:proofErr w:type="gramEnd"/>
      <w:r>
        <w:t xml:space="preserve">response)). Or reject both parameters as acceptable options. </w:t>
      </w:r>
    </w:p>
    <w:p w:rsidR="0092532D" w:rsidRDefault="0092532D" w:rsidP="00911FDF">
      <w:r>
        <w:t xml:space="preserve">If the bridge response can be greatly affected by the phase angle distribution of the profile feature wavelengths, then the individuality of the bridge requires a unique parameter (like IRI) that represents bridge response (e.g. multiple-degree of freedom state space model, single-span vehicle-bridge model). </w:t>
      </w:r>
    </w:p>
    <w:p w:rsidR="0092532D" w:rsidRDefault="0092532D" w:rsidP="00911FDF">
      <w:r>
        <w:t xml:space="preserve">Let’s examine the ability of </w:t>
      </w:r>
      <w:r w:rsidR="00B86634">
        <w:t>different models/algorithms to serve as predictive parameters of bridge response to profile induced dynamic amplification. These will include a double-sprung mass model and a sprung mass traveling over simply supported beam. These will be compared to a 3D FE model results.</w:t>
      </w:r>
    </w:p>
    <w:tbl>
      <w:tblPr>
        <w:tblStyle w:val="TableGrid"/>
        <w:tblW w:w="0" w:type="auto"/>
        <w:tblLook w:val="04A0" w:firstRow="1" w:lastRow="0" w:firstColumn="1" w:lastColumn="0" w:noHBand="0" w:noVBand="1"/>
      </w:tblPr>
      <w:tblGrid>
        <w:gridCol w:w="2056"/>
        <w:gridCol w:w="4366"/>
      </w:tblGrid>
      <w:tr w:rsidR="00A23590" w:rsidRPr="00A23590" w:rsidTr="00B44FB4">
        <w:tc>
          <w:tcPr>
            <w:tcW w:w="2056" w:type="dxa"/>
          </w:tcPr>
          <w:p w:rsidR="00A23590" w:rsidRPr="00A23590" w:rsidRDefault="00A23590" w:rsidP="00B44FB4"/>
        </w:tc>
        <w:tc>
          <w:tcPr>
            <w:tcW w:w="4366" w:type="dxa"/>
          </w:tcPr>
          <w:p w:rsidR="00A23590" w:rsidRPr="00A23590" w:rsidRDefault="00A23590" w:rsidP="00B44FB4"/>
        </w:tc>
      </w:tr>
      <w:tr w:rsidR="00A23590" w:rsidRPr="00A23590" w:rsidTr="00B44FB4">
        <w:tc>
          <w:tcPr>
            <w:tcW w:w="2056" w:type="dxa"/>
          </w:tcPr>
          <w:p w:rsidR="00A23590" w:rsidRPr="00A23590" w:rsidRDefault="00A23590" w:rsidP="00B44FB4">
            <w:proofErr w:type="spellStart"/>
            <w:r w:rsidRPr="00A23590">
              <w:t>fnb</w:t>
            </w:r>
            <w:proofErr w:type="spellEnd"/>
            <w:r w:rsidRPr="00A23590">
              <w:t xml:space="preserve"> = </w:t>
            </w:r>
          </w:p>
        </w:tc>
        <w:tc>
          <w:tcPr>
            <w:tcW w:w="4366" w:type="dxa"/>
          </w:tcPr>
          <w:p w:rsidR="00A23590" w:rsidRPr="00A23590" w:rsidRDefault="00FB15D8" w:rsidP="00FB15D8">
            <w:r>
              <w:t xml:space="preserve">2.08 </w:t>
            </w:r>
            <w:r w:rsidR="00A23590" w:rsidRPr="00A23590">
              <w:t xml:space="preserve"> natural frequency of bridge</w:t>
            </w:r>
          </w:p>
        </w:tc>
      </w:tr>
      <w:tr w:rsidR="00A23590" w:rsidRPr="00A23590" w:rsidTr="00B44FB4">
        <w:tc>
          <w:tcPr>
            <w:tcW w:w="2056" w:type="dxa"/>
          </w:tcPr>
          <w:p w:rsidR="00A23590" w:rsidRPr="00A23590" w:rsidRDefault="00A23590" w:rsidP="00B44FB4">
            <w:proofErr w:type="spellStart"/>
            <w:r w:rsidRPr="00A23590">
              <w:t>fnv</w:t>
            </w:r>
            <w:proofErr w:type="spellEnd"/>
            <w:r w:rsidRPr="00A23590">
              <w:t xml:space="preserve"> </w:t>
            </w:r>
          </w:p>
        </w:tc>
        <w:tc>
          <w:tcPr>
            <w:tcW w:w="4366" w:type="dxa"/>
          </w:tcPr>
          <w:p w:rsidR="00A23590" w:rsidRPr="00A23590" w:rsidRDefault="00A23590" w:rsidP="00B44FB4">
            <w:r w:rsidRPr="00A23590">
              <w:t>2.8; % natural frequency of vehicle</w:t>
            </w:r>
          </w:p>
        </w:tc>
      </w:tr>
      <w:tr w:rsidR="00A23590" w:rsidRPr="00A23590" w:rsidTr="00B44FB4">
        <w:tc>
          <w:tcPr>
            <w:tcW w:w="2056" w:type="dxa"/>
          </w:tcPr>
          <w:p w:rsidR="00A23590" w:rsidRPr="00A23590" w:rsidRDefault="00A23590" w:rsidP="00B44FB4">
            <w:proofErr w:type="spellStart"/>
            <w:r w:rsidRPr="00A23590">
              <w:t>mb</w:t>
            </w:r>
            <w:proofErr w:type="spellEnd"/>
            <w:r w:rsidRPr="00A23590">
              <w:t xml:space="preserve"> = </w:t>
            </w:r>
          </w:p>
        </w:tc>
        <w:tc>
          <w:tcPr>
            <w:tcW w:w="4366" w:type="dxa"/>
          </w:tcPr>
          <w:p w:rsidR="00A23590" w:rsidRPr="00A23590" w:rsidRDefault="00FB15D8" w:rsidP="00B44FB4">
            <w:r>
              <w:t>2320</w:t>
            </w:r>
            <w:r w:rsidR="00A23590" w:rsidRPr="00A23590">
              <w:t xml:space="preserve">; % </w:t>
            </w:r>
            <w:r w:rsidR="00A23590">
              <w:t xml:space="preserve">total </w:t>
            </w:r>
            <w:r w:rsidR="00A23590" w:rsidRPr="00A23590">
              <w:t>mass of bridge (</w:t>
            </w:r>
            <w:proofErr w:type="spellStart"/>
            <w:r w:rsidR="00A23590" w:rsidRPr="00A23590">
              <w:t>slinch</w:t>
            </w:r>
            <w:proofErr w:type="spellEnd"/>
            <w:r w:rsidR="00A23590" w:rsidRPr="00A23590">
              <w:t>)</w:t>
            </w:r>
          </w:p>
        </w:tc>
      </w:tr>
      <w:tr w:rsidR="00A23590" w:rsidRPr="00A23590" w:rsidTr="00B44FB4">
        <w:tc>
          <w:tcPr>
            <w:tcW w:w="2056" w:type="dxa"/>
          </w:tcPr>
          <w:p w:rsidR="00A23590" w:rsidRPr="00A23590" w:rsidRDefault="00A23590" w:rsidP="00B44FB4">
            <w:proofErr w:type="spellStart"/>
            <w:r w:rsidRPr="00A23590">
              <w:t>approach_length</w:t>
            </w:r>
            <w:proofErr w:type="spellEnd"/>
            <w:r w:rsidRPr="00A23590">
              <w:t xml:space="preserve"> = </w:t>
            </w:r>
          </w:p>
        </w:tc>
        <w:tc>
          <w:tcPr>
            <w:tcW w:w="4366" w:type="dxa"/>
          </w:tcPr>
          <w:p w:rsidR="00A23590" w:rsidRPr="00A23590" w:rsidRDefault="00A23590" w:rsidP="00B44FB4">
            <w:r w:rsidRPr="00A23590">
              <w:t>100; % length of approach profile (</w:t>
            </w:r>
            <w:proofErr w:type="spellStart"/>
            <w:r w:rsidRPr="00A23590">
              <w:t>ft</w:t>
            </w:r>
            <w:proofErr w:type="spellEnd"/>
            <w:r w:rsidRPr="00A23590">
              <w:t>)</w:t>
            </w:r>
          </w:p>
        </w:tc>
      </w:tr>
      <w:tr w:rsidR="00A23590" w:rsidRPr="00A23590" w:rsidTr="00B44FB4">
        <w:tc>
          <w:tcPr>
            <w:tcW w:w="2056" w:type="dxa"/>
          </w:tcPr>
          <w:p w:rsidR="00A23590" w:rsidRPr="00A23590" w:rsidRDefault="00A23590" w:rsidP="00B44FB4">
            <w:proofErr w:type="spellStart"/>
            <w:r w:rsidRPr="00A23590">
              <w:t>blength</w:t>
            </w:r>
            <w:proofErr w:type="spellEnd"/>
            <w:r w:rsidRPr="00A23590">
              <w:t xml:space="preserve"> = </w:t>
            </w:r>
          </w:p>
        </w:tc>
        <w:tc>
          <w:tcPr>
            <w:tcW w:w="4366" w:type="dxa"/>
          </w:tcPr>
          <w:p w:rsidR="00A23590" w:rsidRPr="00A23590" w:rsidRDefault="00A23590" w:rsidP="00B44FB4">
            <w:r w:rsidRPr="00A23590">
              <w:t xml:space="preserve">140; % </w:t>
            </w:r>
            <w:proofErr w:type="spellStart"/>
            <w:r w:rsidRPr="00A23590">
              <w:t>ft</w:t>
            </w:r>
            <w:proofErr w:type="spellEnd"/>
          </w:p>
        </w:tc>
      </w:tr>
      <w:tr w:rsidR="00A23590" w:rsidRPr="00A23590" w:rsidTr="00B44FB4">
        <w:tc>
          <w:tcPr>
            <w:tcW w:w="2056" w:type="dxa"/>
          </w:tcPr>
          <w:p w:rsidR="00A23590" w:rsidRPr="00A23590" w:rsidRDefault="00A23590" w:rsidP="00B44FB4">
            <w:proofErr w:type="spellStart"/>
            <w:r w:rsidRPr="00A23590">
              <w:t>mt</w:t>
            </w:r>
            <w:proofErr w:type="spellEnd"/>
            <w:r w:rsidRPr="00A23590">
              <w:t xml:space="preserve"> </w:t>
            </w:r>
          </w:p>
        </w:tc>
        <w:tc>
          <w:tcPr>
            <w:tcW w:w="4366" w:type="dxa"/>
          </w:tcPr>
          <w:p w:rsidR="00A23590" w:rsidRPr="00A23590" w:rsidRDefault="00A23590" w:rsidP="00B44FB4">
            <w:r w:rsidRPr="00A23590">
              <w:t>= 200; % mass of vehicle (</w:t>
            </w:r>
            <w:proofErr w:type="spellStart"/>
            <w:r w:rsidRPr="00A23590">
              <w:t>slinch</w:t>
            </w:r>
            <w:proofErr w:type="spellEnd"/>
            <w:r w:rsidRPr="00A23590">
              <w:t>)</w:t>
            </w:r>
          </w:p>
        </w:tc>
      </w:tr>
      <w:tr w:rsidR="00A23590" w:rsidRPr="00A23590" w:rsidTr="00B44FB4">
        <w:tc>
          <w:tcPr>
            <w:tcW w:w="2056" w:type="dxa"/>
          </w:tcPr>
          <w:p w:rsidR="00A23590" w:rsidRPr="00A23590" w:rsidRDefault="00A23590" w:rsidP="00B44FB4">
            <w:proofErr w:type="spellStart"/>
            <w:r w:rsidRPr="00A23590">
              <w:t>dt</w:t>
            </w:r>
            <w:proofErr w:type="spellEnd"/>
            <w:r w:rsidRPr="00A23590">
              <w:t xml:space="preserve"> = </w:t>
            </w:r>
          </w:p>
        </w:tc>
        <w:tc>
          <w:tcPr>
            <w:tcW w:w="4366" w:type="dxa"/>
          </w:tcPr>
          <w:p w:rsidR="00A23590" w:rsidRPr="00A23590" w:rsidRDefault="00A23590" w:rsidP="00B44FB4">
            <w:r w:rsidRPr="00A23590">
              <w:t>0.2; % vehicle damping ratio</w:t>
            </w:r>
          </w:p>
        </w:tc>
      </w:tr>
    </w:tbl>
    <w:p w:rsidR="00A23590" w:rsidRDefault="00A23590" w:rsidP="00911FDF"/>
    <w:p w:rsidR="00AA0EB2" w:rsidRDefault="00192958" w:rsidP="00911FDF">
      <w:r>
        <w:rPr>
          <w:noProof/>
        </w:rPr>
        <w:lastRenderedPageBreak/>
        <w:drawing>
          <wp:inline distT="0" distB="0" distL="0" distR="0" wp14:anchorId="79047E9D" wp14:editId="3BAFA65F">
            <wp:extent cx="4572000" cy="2750820"/>
            <wp:effectExtent l="0" t="0" r="19050" b="1143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AA0EB2" w:rsidRDefault="00192958" w:rsidP="00911FDF">
      <w:r>
        <w:rPr>
          <w:noProof/>
        </w:rPr>
        <w:drawing>
          <wp:inline distT="0" distB="0" distL="0" distR="0" wp14:anchorId="026530D8" wp14:editId="0F32C706">
            <wp:extent cx="4572000" cy="2758440"/>
            <wp:effectExtent l="0" t="0" r="19050" b="2286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AA0EB2" w:rsidRDefault="00AA0EB2" w:rsidP="00911FDF"/>
    <w:p w:rsidR="00A751F5" w:rsidRDefault="00A751F5" w:rsidP="00911FDF">
      <w:r>
        <w:t>Next: look at the simple models ability compared to an FE of a single span.</w:t>
      </w:r>
    </w:p>
    <w:p w:rsidR="00E044D1" w:rsidRDefault="00192958" w:rsidP="00911FDF">
      <w:r>
        <w:rPr>
          <w:noProof/>
        </w:rPr>
        <w:lastRenderedPageBreak/>
        <w:drawing>
          <wp:inline distT="0" distB="0" distL="0" distR="0" wp14:anchorId="1F766A1C" wp14:editId="2B032023">
            <wp:extent cx="4572000" cy="2750820"/>
            <wp:effectExtent l="0" t="0" r="19050" b="1143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803306" w:rsidRDefault="00803306" w:rsidP="00803306">
      <w:r>
        <w:t>Simulations were also performed with a profile that had the same ISO specs as above, but with the starting position varied (i.e. profile shifted on bridge) resulting in large variation in bridge displacement amplification. This further demonstrates the need to analyze individual profiles.</w:t>
      </w:r>
    </w:p>
    <w:p w:rsidR="00803306" w:rsidRDefault="00803306" w:rsidP="00803306">
      <w:r>
        <w:rPr>
          <w:noProof/>
        </w:rPr>
        <w:drawing>
          <wp:inline distT="0" distB="0" distL="0" distR="0">
            <wp:extent cx="2743200" cy="205658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43200" cy="2056582"/>
                    </a:xfrm>
                    <a:prstGeom prst="rect">
                      <a:avLst/>
                    </a:prstGeom>
                    <a:noFill/>
                    <a:ln>
                      <a:noFill/>
                    </a:ln>
                  </pic:spPr>
                </pic:pic>
              </a:graphicData>
            </a:graphic>
          </wp:inline>
        </w:drawing>
      </w:r>
      <w:r>
        <w:rPr>
          <w:noProof/>
        </w:rPr>
        <w:drawing>
          <wp:inline distT="0" distB="0" distL="0" distR="0" wp14:anchorId="213DB44F" wp14:editId="573B1117">
            <wp:extent cx="2743200" cy="2057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rsidR="00803306" w:rsidRDefault="00803306" w:rsidP="00192958">
      <w:pPr>
        <w:pStyle w:val="Heading3"/>
      </w:pPr>
    </w:p>
    <w:p w:rsidR="00A23590" w:rsidRDefault="00192958" w:rsidP="00192958">
      <w:pPr>
        <w:pStyle w:val="Heading3"/>
      </w:pPr>
      <w:r>
        <w:t>Summary</w:t>
      </w:r>
    </w:p>
    <w:p w:rsidR="00192958" w:rsidRPr="00192958" w:rsidRDefault="00192958" w:rsidP="00192958">
      <w:r>
        <w:t xml:space="preserve">The above graphs illustrate the inability of a double sprung mass to predict dynamic amplification. A more complex model (beam model) can accurately predict amplification for single-span bridges, but tend to underestimate amplification for a 2-span structure. </w:t>
      </w:r>
    </w:p>
    <w:p w:rsidR="00B86634" w:rsidRDefault="00B86634" w:rsidP="00B86634">
      <w:pPr>
        <w:pStyle w:val="Heading3"/>
      </w:pPr>
      <w:proofErr w:type="gramStart"/>
      <w:r>
        <w:t>Misc.</w:t>
      </w:r>
      <w:proofErr w:type="gramEnd"/>
      <w:r>
        <w:t xml:space="preserve"> </w:t>
      </w:r>
    </w:p>
    <w:p w:rsidR="006B7776" w:rsidRDefault="006B7776" w:rsidP="00911FDF">
      <w:r>
        <w:t xml:space="preserve">Possible form of equation for dynamic </w:t>
      </w:r>
      <w:r w:rsidR="005355E7">
        <w:t>amplification:</w:t>
      </w:r>
    </w:p>
    <w:p w:rsidR="006B7776" w:rsidRPr="005355E7" w:rsidRDefault="006B7776" w:rsidP="00911FDF">
      <w:pPr>
        <w:rPr>
          <w:rFonts w:eastAsiaTheme="minorEastAsia"/>
        </w:rPr>
      </w:pPr>
      <m:oMathPara>
        <m:oMath>
          <m:r>
            <w:rPr>
              <w:rFonts w:ascii="Cambria Math" w:hAnsi="Cambria Math"/>
            </w:rPr>
            <m:t>Bridge displacement=IRI*</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isp</m:t>
              </m:r>
            </m:e>
            <m:sub>
              <m:r>
                <w:rPr>
                  <w:rFonts w:ascii="Cambria Math" w:hAnsi="Cambria Math"/>
                </w:rPr>
                <m:t>LL</m:t>
              </m:r>
            </m:sub>
          </m:sSub>
          <m:r>
            <w:rPr>
              <w:rFonts w:ascii="Cambria Math" w:hAnsi="Cambria Math"/>
            </w:rPr>
            <m:t>+</m:t>
          </m:r>
          <m:d>
            <m:dPr>
              <m:ctrlPr>
                <w:rPr>
                  <w:rFonts w:ascii="Cambria Math" w:hAnsi="Cambria Math"/>
                  <w:i/>
                </w:rPr>
              </m:ctrlPr>
            </m:dPr>
            <m:e>
              <m:r>
                <w:rPr>
                  <w:rFonts w:ascii="Cambria Math" w:hAnsi="Cambria Math"/>
                </w:rPr>
                <m:t>IRI+w*</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b</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sSub>
                <m:sSubPr>
                  <m:ctrlPr>
                    <w:rPr>
                      <w:rFonts w:ascii="Cambria Math" w:hAnsi="Cambria Math"/>
                      <w:i/>
                    </w:rPr>
                  </m:ctrlPr>
                </m:sSubPr>
                <m:e>
                  <m:r>
                    <w:rPr>
                      <w:rFonts w:ascii="Cambria Math" w:hAnsi="Cambria Math"/>
                    </w:rPr>
                    <m:t>m</m:t>
                  </m:r>
                </m:e>
                <m:sub>
                  <m:r>
                    <w:rPr>
                      <w:rFonts w:ascii="Cambria Math" w:hAnsi="Cambria Math"/>
                    </w:rPr>
                    <m:t>b</m:t>
                  </m:r>
                </m:sub>
              </m:sSub>
            </m:den>
          </m:f>
          <m:r>
            <w:rPr>
              <w:rFonts w:ascii="Cambria Math" w:hAnsi="Cambria Math"/>
            </w:rPr>
            <m:t>*</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i/>
                    </w:rPr>
                    <w:sym w:font="Symbol" w:char="F07A"/>
                  </m:r>
                </m:den>
              </m:f>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isp</m:t>
              </m:r>
            </m:e>
            <m:sub>
              <m:r>
                <w:rPr>
                  <w:rFonts w:ascii="Cambria Math" w:hAnsi="Cambria Math"/>
                </w:rPr>
                <m:t>DL</m:t>
              </m:r>
            </m:sub>
          </m:sSub>
        </m:oMath>
      </m:oMathPara>
    </w:p>
    <w:p w:rsidR="005355E7" w:rsidRDefault="005355E7" w:rsidP="005355E7">
      <w:pPr>
        <w:pStyle w:val="Heading3"/>
      </w:pPr>
      <w:r>
        <w:lastRenderedPageBreak/>
        <w:t>Limited parametric study</w:t>
      </w:r>
      <w:r w:rsidR="006B5518">
        <w:t xml:space="preserve"> (perhaps no longer relevant due to the impact of phase)</w:t>
      </w:r>
    </w:p>
    <w:p w:rsidR="00D14BBC" w:rsidRDefault="00D14BBC" w:rsidP="005355E7">
      <w:r>
        <w:t xml:space="preserve">Higher waviness corresponds to a profile dominated by large wavelength features. </w:t>
      </w:r>
    </w:p>
    <w:p w:rsidR="00D14BBC" w:rsidRDefault="00D14BBC" w:rsidP="00D14BBC">
      <w:r>
        <w:t xml:space="preserve">Power of profile (frequency domain) at spatial frequency (n = </w:t>
      </w:r>
      <w:proofErr w:type="spellStart"/>
      <w:r>
        <w:t>fnb</w:t>
      </w:r>
      <w:proofErr w:type="spellEnd"/>
      <w:r>
        <w:t>/</w:t>
      </w:r>
      <w:proofErr w:type="spellStart"/>
      <w:r>
        <w:t>vel</w:t>
      </w:r>
      <w:proofErr w:type="spellEnd"/>
      <w:r>
        <w:t xml:space="preserve">): </w:t>
      </w:r>
    </w:p>
    <w:p w:rsidR="00D14BBC" w:rsidRPr="005355E7" w:rsidRDefault="00D14BBC" w:rsidP="00D14BBC"/>
    <w:p w:rsidR="00D56EB4" w:rsidRDefault="00D56EB4" w:rsidP="00D56EB4">
      <w:pPr>
        <w:pStyle w:val="Heading2"/>
      </w:pPr>
      <w:r>
        <w:t>Summary</w:t>
      </w:r>
    </w:p>
    <w:p w:rsidR="00D56EB4" w:rsidRDefault="00D56EB4" w:rsidP="00D56EB4">
      <w:pPr>
        <w:pStyle w:val="ListParagraph"/>
        <w:numPr>
          <w:ilvl w:val="0"/>
          <w:numId w:val="7"/>
        </w:numPr>
      </w:pPr>
      <w:r>
        <w:t>If a measurement of the profile can be obtained, it should be analyzed with a model that is capable of simulating vehicle-bridge interaction to determine the likely level of dynamic amplification.</w:t>
      </w:r>
    </w:p>
    <w:p w:rsidR="00D56EB4" w:rsidRDefault="00D56EB4" w:rsidP="00D56EB4">
      <w:pPr>
        <w:pStyle w:val="ListParagraph"/>
        <w:numPr>
          <w:ilvl w:val="0"/>
          <w:numId w:val="7"/>
        </w:numPr>
      </w:pPr>
      <w:r>
        <w:t xml:space="preserve">If the IRI of the section of roadway </w:t>
      </w:r>
      <w:r w:rsidR="006B7776">
        <w:t xml:space="preserve">over the bridge (and approach) is known, the frequency content may be assumed to be that corresponding to ISO 8608 </w:t>
      </w:r>
      <w:r w:rsidR="00F65BB7">
        <w:t>waviness</w:t>
      </w:r>
      <w:r w:rsidR="006B7776">
        <w:t xml:space="preserve"> (w) equal to (highest response).</w:t>
      </w:r>
    </w:p>
    <w:p w:rsidR="006B7776" w:rsidRDefault="00192958" w:rsidP="00D56EB4">
      <w:pPr>
        <w:pStyle w:val="ListParagraph"/>
        <w:numPr>
          <w:ilvl w:val="0"/>
          <w:numId w:val="7"/>
        </w:numPr>
      </w:pPr>
      <w:r>
        <w:t xml:space="preserve">The phase angles of frequency content have an effect on bridge response. Therefore, </w:t>
      </w:r>
      <w:r w:rsidR="00FD4938">
        <w:t>the effect of a profile on a bridge cannot be estimated with frequency content parameters.</w:t>
      </w:r>
    </w:p>
    <w:p w:rsidR="00FD4938" w:rsidRDefault="00FD4938" w:rsidP="00FD4938">
      <w:pPr>
        <w:pStyle w:val="ListParagraph"/>
        <w:numPr>
          <w:ilvl w:val="0"/>
          <w:numId w:val="7"/>
        </w:numPr>
      </w:pPr>
      <w:r>
        <w:t>A simplified beam model is capable of estimating the amplification for a single-span structure.</w:t>
      </w:r>
    </w:p>
    <w:p w:rsidR="00D56EB4" w:rsidRPr="00D56EB4" w:rsidRDefault="00D56EB4" w:rsidP="00D56EB4"/>
    <w:p w:rsidR="00563655" w:rsidRDefault="00104CC8" w:rsidP="00416F6A">
      <w:pPr>
        <w:pStyle w:val="Heading1"/>
      </w:pPr>
      <w:r>
        <w:t>Appendix</w:t>
      </w:r>
    </w:p>
    <w:p w:rsidR="00683BF2" w:rsidRDefault="00683BF2" w:rsidP="00683BF2">
      <w:pPr>
        <w:pStyle w:val="Heading2"/>
      </w:pPr>
      <w:r>
        <w:t xml:space="preserve">ISO 8608 </w:t>
      </w:r>
    </w:p>
    <w:p w:rsidR="00683BF2" w:rsidRDefault="00683BF2" w:rsidP="00683BF2">
      <w:r>
        <w:t>Ln(</w:t>
      </w:r>
      <w:proofErr w:type="spellStart"/>
      <w:r>
        <w:t>pxx</w:t>
      </w:r>
      <w:proofErr w:type="spellEnd"/>
      <w:r>
        <w:t>) = a*ln(</w:t>
      </w:r>
      <w:proofErr w:type="spellStart"/>
      <w:r>
        <w:t>ff</w:t>
      </w:r>
      <w:proofErr w:type="spellEnd"/>
      <w:r>
        <w:t xml:space="preserve">)+b  </w:t>
      </w:r>
      <w:proofErr w:type="spellStart"/>
      <w:r>
        <w:t>pxx</w:t>
      </w:r>
      <w:proofErr w:type="spellEnd"/>
      <w:r>
        <w:t xml:space="preserve"> = </w:t>
      </w:r>
      <w:proofErr w:type="spellStart"/>
      <w:r>
        <w:t>exp</w:t>
      </w:r>
      <w:proofErr w:type="spellEnd"/>
      <w:r>
        <w:t>(a*ln(</w:t>
      </w:r>
      <w:proofErr w:type="spellStart"/>
      <w:r>
        <w:t>ff</w:t>
      </w:r>
      <w:proofErr w:type="spellEnd"/>
      <w:r>
        <w:t xml:space="preserve">)+b) = </w:t>
      </w:r>
      <w:proofErr w:type="spellStart"/>
      <w:r>
        <w:t>exp</w:t>
      </w:r>
      <w:proofErr w:type="spellEnd"/>
      <w:r>
        <w:t>(ln(</w:t>
      </w:r>
      <w:proofErr w:type="spellStart"/>
      <w:r>
        <w:t>ff^a</w:t>
      </w:r>
      <w:proofErr w:type="spellEnd"/>
      <w:r>
        <w:t>))*</w:t>
      </w:r>
      <w:proofErr w:type="spellStart"/>
      <w:r>
        <w:t>exp</w:t>
      </w:r>
      <w:proofErr w:type="spellEnd"/>
      <w:r>
        <w:t xml:space="preserve">(b) = </w:t>
      </w:r>
      <w:proofErr w:type="spellStart"/>
      <w:r>
        <w:t>exp</w:t>
      </w:r>
      <w:proofErr w:type="spellEnd"/>
      <w:r>
        <w:t>(b)*</w:t>
      </w:r>
      <w:proofErr w:type="spellStart"/>
      <w:r>
        <w:t>ff^a</w:t>
      </w:r>
      <w:proofErr w:type="spellEnd"/>
    </w:p>
    <w:p w:rsidR="005D71DD" w:rsidRDefault="005D71DD" w:rsidP="00683BF2">
      <w:r>
        <w:t>Ln(</w:t>
      </w:r>
      <w:proofErr w:type="spellStart"/>
      <w:r>
        <w:t>pxx</w:t>
      </w:r>
      <w:proofErr w:type="spellEnd"/>
      <w:r>
        <w:t xml:space="preserve">) = </w:t>
      </w:r>
      <w:r w:rsidR="00AC01F2">
        <w:t>-</w:t>
      </w:r>
      <w:r>
        <w:t>w*ln(</w:t>
      </w:r>
      <w:proofErr w:type="spellStart"/>
      <w:r>
        <w:t>ff</w:t>
      </w:r>
      <w:proofErr w:type="spellEnd"/>
      <w:r>
        <w:t>)+b</w:t>
      </w:r>
      <w:r w:rsidR="00AC01F2">
        <w:t xml:space="preserve"> </w:t>
      </w:r>
      <w:proofErr w:type="spellStart"/>
      <w:r w:rsidR="00AC01F2">
        <w:t>pxx</w:t>
      </w:r>
      <w:proofErr w:type="spellEnd"/>
      <w:r w:rsidR="00AC01F2">
        <w:t xml:space="preserve"> = </w:t>
      </w:r>
      <w:proofErr w:type="spellStart"/>
      <w:r w:rsidR="00AC01F2">
        <w:t>exp</w:t>
      </w:r>
      <w:proofErr w:type="spellEnd"/>
      <w:r w:rsidR="00AC01F2">
        <w:t>(-w*ln(</w:t>
      </w:r>
      <w:proofErr w:type="spellStart"/>
      <w:r w:rsidR="00AC01F2">
        <w:t>ff</w:t>
      </w:r>
      <w:proofErr w:type="spellEnd"/>
      <w:r w:rsidR="00AC01F2">
        <w:t xml:space="preserve">)+b) = </w:t>
      </w:r>
      <w:proofErr w:type="spellStart"/>
      <w:r w:rsidR="00AC01F2">
        <w:t>exp</w:t>
      </w:r>
      <w:proofErr w:type="spellEnd"/>
      <w:r w:rsidR="00AC01F2">
        <w:t>(ln(</w:t>
      </w:r>
      <w:proofErr w:type="spellStart"/>
      <w:r w:rsidR="00AC01F2">
        <w:t>ff</w:t>
      </w:r>
      <w:proofErr w:type="spellEnd"/>
      <w:r w:rsidR="00AC01F2">
        <w:t xml:space="preserve">^(-w))+b) = </w:t>
      </w:r>
      <w:proofErr w:type="spellStart"/>
      <w:r w:rsidR="00AC01F2">
        <w:t>exp</w:t>
      </w:r>
      <w:proofErr w:type="spellEnd"/>
      <w:r w:rsidR="00AC01F2">
        <w:t>(b)*</w:t>
      </w:r>
      <w:proofErr w:type="spellStart"/>
      <w:r w:rsidR="00AC01F2">
        <w:t>ff</w:t>
      </w:r>
      <w:proofErr w:type="spellEnd"/>
      <w:r w:rsidR="00AC01F2">
        <w:t>^(-w)</w:t>
      </w:r>
    </w:p>
    <w:p w:rsidR="00152AEC" w:rsidRPr="00683BF2" w:rsidRDefault="00152AEC" w:rsidP="00683BF2">
      <w:r>
        <w:t xml:space="preserve">C = </w:t>
      </w:r>
      <w:proofErr w:type="spellStart"/>
      <w:proofErr w:type="gramStart"/>
      <w:r>
        <w:t>exp</w:t>
      </w:r>
      <w:proofErr w:type="spellEnd"/>
      <w:r>
        <w:t>(</w:t>
      </w:r>
      <w:proofErr w:type="gramEnd"/>
      <w:r>
        <w:t>b) = x*</w:t>
      </w:r>
      <w:proofErr w:type="spellStart"/>
      <w:r>
        <w:t>pxx</w:t>
      </w:r>
      <w:proofErr w:type="spellEnd"/>
      <w:r>
        <w:t>(n) = x*</w:t>
      </w:r>
      <w:proofErr w:type="spellStart"/>
      <w:r>
        <w:t>exp</w:t>
      </w:r>
      <w:proofErr w:type="spellEnd"/>
      <w:r>
        <w:t xml:space="preserve">(b)*n(-w)   x = </w:t>
      </w:r>
    </w:p>
    <w:p w:rsidR="00416F6A" w:rsidRDefault="00416F6A" w:rsidP="00416F6A">
      <w:pPr>
        <w:pStyle w:val="Heading2"/>
      </w:pPr>
      <w:r>
        <w:t>Equations of motion for simply-supported bridge with traversing vehicle</w:t>
      </w:r>
    </w:p>
    <w:p w:rsidR="00E41887" w:rsidRDefault="00416F6A" w:rsidP="00416F6A">
      <w:r>
        <w:t>The following equations of motion were developed for the i</w:t>
      </w:r>
      <w:r w:rsidR="008C3385">
        <w:t>dealized dynamic system shown below</w:t>
      </w:r>
      <w:proofErr w:type="gramStart"/>
      <w:r w:rsidR="008C3385">
        <w:t>.</w:t>
      </w:r>
      <w:r>
        <w:t>.</w:t>
      </w:r>
      <w:proofErr w:type="gramEnd"/>
    </w:p>
    <w:p w:rsidR="00E41887" w:rsidRDefault="008C3385" w:rsidP="008C3385">
      <w:pPr>
        <w:jc w:val="center"/>
      </w:pPr>
      <w:r>
        <w:rPr>
          <w:noProof/>
        </w:rPr>
        <w:drawing>
          <wp:inline distT="0" distB="0" distL="0" distR="0" wp14:anchorId="51745715" wp14:editId="123075B3">
            <wp:extent cx="3657600" cy="136245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657600" cy="1362456"/>
                    </a:xfrm>
                    <a:prstGeom prst="rect">
                      <a:avLst/>
                    </a:prstGeom>
                  </pic:spPr>
                </pic:pic>
              </a:graphicData>
            </a:graphic>
          </wp:inline>
        </w:drawing>
      </w:r>
    </w:p>
    <w:p w:rsidR="00E41887" w:rsidRDefault="00E41887" w:rsidP="00416F6A"/>
    <w:p w:rsidR="00E41887" w:rsidRDefault="00E41887" w:rsidP="00E41887">
      <w:pPr>
        <w:pStyle w:val="Heading2"/>
      </w:pPr>
      <w:r>
        <w:t>State-space equations for simply-supported bridge with profile</w:t>
      </w:r>
    </w:p>
    <w:p w:rsidR="00416F6A" w:rsidRDefault="00E41887" w:rsidP="00416F6A">
      <w:r>
        <w:t>The state-spaces of the bridge and vehicle ordinates can be described with the following function:</w:t>
      </w:r>
    </w:p>
    <w:p w:rsidR="00911A31" w:rsidRDefault="00911A31" w:rsidP="00911A31">
      <w:pPr>
        <w:pStyle w:val="Heading3"/>
      </w:pPr>
      <w:r>
        <w:lastRenderedPageBreak/>
        <w:t>Assumed deformation shape function</w:t>
      </w:r>
    </w:p>
    <w:p w:rsidR="00911A31" w:rsidRPr="005C795C" w:rsidRDefault="00911A31" w:rsidP="00911A31">
      <w:pP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w:t>
      </w:r>
      <w:proofErr w:type="gramStart"/>
      <w:r>
        <w:rPr>
          <w:rFonts w:eastAsiaTheme="minorEastAsia"/>
        </w:rPr>
        <w:t>for</w:t>
      </w:r>
      <w:proofErr w:type="gramEnd"/>
      <w:r>
        <w:rPr>
          <w:rFonts w:eastAsiaTheme="minorEastAsia"/>
        </w:rPr>
        <w:t xml:space="preserve"> </w:t>
      </w:r>
      <m:oMath>
        <m:r>
          <w:rPr>
            <w:rFonts w:ascii="Cambria Math" w:eastAsiaTheme="minorEastAsia" w:hAnsi="Cambria Math"/>
          </w:rPr>
          <m:t>0≤x≤L</m:t>
        </m:r>
      </m:oMath>
    </w:p>
    <w:p w:rsidR="00911A31" w:rsidRPr="00CC4986" w:rsidRDefault="00911A31" w:rsidP="00911A31">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911A31" w:rsidRPr="00CC4986" w:rsidRDefault="00911A31" w:rsidP="00911A31">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m:t>
                      </m:r>
                      <m:r>
                        <w:rPr>
                          <w:rFonts w:ascii="Cambria Math" w:eastAsiaTheme="minorEastAsia" w:hAnsi="Cambria Math"/>
                        </w:rPr>
                        <m:t>vt</m:t>
                      </m:r>
                    </m:num>
                    <m:den>
                      <m:r>
                        <w:rPr>
                          <w:rFonts w:ascii="Cambria Math" w:eastAsiaTheme="minorEastAsia" w:hAnsi="Cambria Math"/>
                        </w:rPr>
                        <m:t>L</m:t>
                      </m:r>
                    </m:den>
                  </m:f>
                </m:e>
              </m:d>
            </m:e>
          </m:func>
        </m:oMath>
      </m:oMathPara>
    </w:p>
    <w:p w:rsidR="00911A31" w:rsidRDefault="00911A31" w:rsidP="00911A31">
      <w:pPr>
        <w:pStyle w:val="Heading2"/>
        <w:rPr>
          <w:rFonts w:eastAsiaTheme="minorEastAsia"/>
        </w:rPr>
      </w:pPr>
      <w:r>
        <w:rPr>
          <w:rFonts w:eastAsiaTheme="minorEastAsia"/>
        </w:rPr>
        <w:t>Distributed mass and stiffness</w:t>
      </w:r>
    </w:p>
    <w:p w:rsidR="00911A31" w:rsidRPr="00255E5E" w:rsidRDefault="00911A31" w:rsidP="00911A31">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p w:rsidR="00911A31" w:rsidRPr="00196FC4" w:rsidRDefault="00911A31" w:rsidP="00911A31">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911A31" w:rsidRDefault="00911A31" w:rsidP="00911A31">
      <w:pPr>
        <w:pStyle w:val="Heading2"/>
        <w:rPr>
          <w:rFonts w:eastAsiaTheme="minorEastAsia"/>
        </w:rPr>
      </w:pPr>
      <w:r>
        <w:rPr>
          <w:rFonts w:eastAsiaTheme="minorEastAsia"/>
        </w:rPr>
        <w:t>Force transformation</w:t>
      </w:r>
    </w:p>
    <w:p w:rsidR="00911A31" w:rsidRPr="00255E5E" w:rsidRDefault="00911A31" w:rsidP="00911A31">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911A31" w:rsidRPr="005C795C" w:rsidRDefault="00911A31" w:rsidP="00911A31">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911A31" w:rsidRPr="00255E5E" w:rsidRDefault="00911A31" w:rsidP="00911A31">
      <w:pPr>
        <w:rPr>
          <w:rFonts w:asciiTheme="majorHAnsi" w:eastAsiaTheme="minorEastAsia" w:hAnsiTheme="majorHAnsi" w:cstheme="majorBidi"/>
        </w:rPr>
      </w:pPr>
    </w:p>
    <w:p w:rsidR="00911A31" w:rsidRDefault="00911A31" w:rsidP="00911A31">
      <w:pPr>
        <w:pStyle w:val="Heading2"/>
      </w:pPr>
      <w:r>
        <w:t>Equations of motion for when vehicle is on bridge:</w:t>
      </w:r>
    </w:p>
    <w:p w:rsidR="00911A31" w:rsidRPr="00D22EF9" w:rsidRDefault="00911A31" w:rsidP="00911A31">
      <w:r>
        <w:t xml:space="preserve">For </w:t>
      </w:r>
      <m:oMath>
        <m:r>
          <w:rPr>
            <w:rFonts w:ascii="Cambria Math" w:hAnsi="Cambria Math"/>
          </w:rPr>
          <m:t>0≤t</m:t>
        </m:r>
        <m:r>
          <w:rPr>
            <w:rFonts w:ascii="Cambria Math" w:hAnsi="Cambria Math"/>
          </w:rPr>
          <m:t>≤</m:t>
        </m:r>
        <m:r>
          <w:rPr>
            <w:rFonts w:ascii="Cambria Math" w:hAnsi="Cambria Math"/>
          </w:rPr>
          <m:t>L/v</m:t>
        </m:r>
      </m:oMath>
    </w:p>
    <w:p w:rsidR="00911A31" w:rsidRPr="001D66E3" w:rsidRDefault="00911A31" w:rsidP="00911A3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m:oMathPara>
    </w:p>
    <w:p w:rsidR="00911A31" w:rsidRPr="00196FC4" w:rsidRDefault="00911A31" w:rsidP="00911A31">
      <w:pPr>
        <w:rPr>
          <w:rFonts w:eastAsiaTheme="minorEastAsia"/>
        </w:rPr>
      </w:pPr>
      <m:oMathPara>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m:oMathPara>
    </w:p>
    <w:p w:rsidR="00911A31" w:rsidRDefault="00911A31" w:rsidP="00911A31">
      <w:pPr>
        <w:pStyle w:val="Heading2"/>
        <w:rPr>
          <w:rFonts w:eastAsiaTheme="minorEastAsia"/>
        </w:rPr>
      </w:pPr>
      <w:r>
        <w:rPr>
          <w:rFonts w:eastAsiaTheme="minorEastAsia"/>
        </w:rPr>
        <w:t>State Definitions</w:t>
      </w:r>
    </w:p>
    <w:p w:rsidR="00911A31" w:rsidRDefault="00911A31" w:rsidP="00911A31">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z</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z</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911A31" w:rsidRDefault="00911A31" w:rsidP="00911A31">
      <w:pPr>
        <w:pStyle w:val="Heading2"/>
      </w:pPr>
      <w:r>
        <w:t>Input</w:t>
      </w:r>
    </w:p>
    <w:p w:rsidR="00911A31" w:rsidRDefault="00911A31" w:rsidP="00911A31">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911A31" w:rsidRDefault="00911A31" w:rsidP="00911A31">
      <w:pPr>
        <w:pStyle w:val="Heading2"/>
      </w:pPr>
      <w:r>
        <w:t>State Space Equations</w:t>
      </w:r>
    </w:p>
    <w:p w:rsidR="00911A31" w:rsidRDefault="00911A31" w:rsidP="00911A31">
      <w:pPr>
        <w:jc w:val="center"/>
        <w:rPr>
          <w:rFonts w:eastAsiaTheme="minorEastAsia"/>
        </w:rP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911A31" w:rsidRPr="00F83F25" w:rsidRDefault="00911A31" w:rsidP="00911A31">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911A31" w:rsidRPr="00D22EF9" w:rsidRDefault="00911A31" w:rsidP="00911A31">
      <w:pPr>
        <w:rPr>
          <w:rFonts w:eastAsiaTheme="minorEastAsia"/>
        </w:rPr>
      </w:pPr>
      <m:oMathPara>
        <m:oMath>
          <m:r>
            <w:rPr>
              <w:rFonts w:ascii="Cambria Math" w:eastAsiaTheme="minorEastAsia" w:hAnsi="Cambria Math"/>
            </w:rPr>
            <w:lastRenderedPageBreak/>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m:t>
                            </m:r>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911A31" w:rsidRPr="00D22EF9" w:rsidRDefault="00911A31" w:rsidP="00911A31">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m:t>
                            </m:r>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911A31" w:rsidRPr="003A5A8A" w:rsidRDefault="00911A31" w:rsidP="00911A31">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911A31" w:rsidRDefault="00911A31" w:rsidP="00911A31">
      <w:pPr>
        <w:pStyle w:val="Heading2"/>
        <w:rPr>
          <w:rFonts w:eastAsiaTheme="minorEastAsia"/>
        </w:rPr>
      </w:pPr>
      <w:r>
        <w:rPr>
          <w:rFonts w:eastAsiaTheme="minorEastAsia"/>
        </w:rPr>
        <w:t>State Space matrices for vehicle off bridge:</w:t>
      </w:r>
    </w:p>
    <w:p w:rsidR="00911A31" w:rsidRPr="00D22EF9" w:rsidRDefault="00911A31" w:rsidP="00911A31">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r>
            <w:rPr>
              <w:rFonts w:ascii="Cambria Math" w:eastAsiaTheme="minorEastAsia" w:hAnsi="Cambria Math"/>
            </w:rPr>
            <m:t xml:space="preserve"> </m:t>
          </m:r>
        </m:oMath>
      </m:oMathPara>
    </w:p>
    <w:p w:rsidR="00911A31" w:rsidRPr="00D22EF9" w:rsidRDefault="00911A31" w:rsidP="00911A31">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bookmarkStart w:id="0" w:name="_GoBack"/>
      <w:bookmarkEnd w:id="0"/>
    </w:p>
    <w:p w:rsidR="00911A31" w:rsidRPr="003A5A8A" w:rsidRDefault="00911A31" w:rsidP="00911A31">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E41887" w:rsidRDefault="00E41887" w:rsidP="00416F6A"/>
    <w:p w:rsidR="00416F6A" w:rsidRPr="00416F6A" w:rsidRDefault="00416F6A" w:rsidP="00416F6A">
      <w:pPr>
        <w:jc w:val="right"/>
      </w:pPr>
    </w:p>
    <w:sectPr w:rsidR="00416F6A" w:rsidRPr="00416F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62A70"/>
    <w:multiLevelType w:val="hybridMultilevel"/>
    <w:tmpl w:val="70CEF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CE4A48"/>
    <w:multiLevelType w:val="hybridMultilevel"/>
    <w:tmpl w:val="BC2A2952"/>
    <w:lvl w:ilvl="0" w:tplc="B11643BE">
      <w:start w:val="1"/>
      <w:numFmt w:val="bullet"/>
      <w:lvlText w:val=""/>
      <w:lvlJc w:val="left"/>
      <w:pPr>
        <w:ind w:left="720" w:hanging="360"/>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8950D1"/>
    <w:multiLevelType w:val="hybridMultilevel"/>
    <w:tmpl w:val="560C5EEC"/>
    <w:lvl w:ilvl="0" w:tplc="B11643BE">
      <w:start w:val="1"/>
      <w:numFmt w:val="bullet"/>
      <w:lvlText w:val=""/>
      <w:lvlJc w:val="left"/>
      <w:pPr>
        <w:ind w:left="720" w:hanging="360"/>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AD190A"/>
    <w:multiLevelType w:val="hybridMultilevel"/>
    <w:tmpl w:val="75D01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231C14"/>
    <w:multiLevelType w:val="hybridMultilevel"/>
    <w:tmpl w:val="BAC0FF6C"/>
    <w:lvl w:ilvl="0" w:tplc="B11643BE">
      <w:start w:val="1"/>
      <w:numFmt w:val="bullet"/>
      <w:lvlText w:val=""/>
      <w:lvlJc w:val="left"/>
      <w:pPr>
        <w:ind w:left="720" w:hanging="360"/>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894D9C"/>
    <w:multiLevelType w:val="hybridMultilevel"/>
    <w:tmpl w:val="546E8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127534D"/>
    <w:multiLevelType w:val="hybridMultilevel"/>
    <w:tmpl w:val="D8607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
  </w:num>
  <w:num w:numId="4">
    <w:abstractNumId w:val="2"/>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7CCA"/>
    <w:rsid w:val="00003133"/>
    <w:rsid w:val="00060B0F"/>
    <w:rsid w:val="00083B60"/>
    <w:rsid w:val="00104CC8"/>
    <w:rsid w:val="0012362F"/>
    <w:rsid w:val="00137550"/>
    <w:rsid w:val="00152AEC"/>
    <w:rsid w:val="00192958"/>
    <w:rsid w:val="001D12BD"/>
    <w:rsid w:val="00204BC4"/>
    <w:rsid w:val="00256155"/>
    <w:rsid w:val="002A73C3"/>
    <w:rsid w:val="002B3897"/>
    <w:rsid w:val="002D7CCA"/>
    <w:rsid w:val="003260E0"/>
    <w:rsid w:val="0034365C"/>
    <w:rsid w:val="00362224"/>
    <w:rsid w:val="003C11EC"/>
    <w:rsid w:val="003E0497"/>
    <w:rsid w:val="00414A2F"/>
    <w:rsid w:val="00416F6A"/>
    <w:rsid w:val="0042444D"/>
    <w:rsid w:val="00460C73"/>
    <w:rsid w:val="00461D63"/>
    <w:rsid w:val="00462AE7"/>
    <w:rsid w:val="00486C7F"/>
    <w:rsid w:val="004F27A7"/>
    <w:rsid w:val="00533A83"/>
    <w:rsid w:val="005355E7"/>
    <w:rsid w:val="00550D12"/>
    <w:rsid w:val="00563655"/>
    <w:rsid w:val="00575569"/>
    <w:rsid w:val="005A7715"/>
    <w:rsid w:val="005D71DD"/>
    <w:rsid w:val="00635F1F"/>
    <w:rsid w:val="00670563"/>
    <w:rsid w:val="00683BF2"/>
    <w:rsid w:val="006A4452"/>
    <w:rsid w:val="006B5518"/>
    <w:rsid w:val="006B7776"/>
    <w:rsid w:val="007A3A00"/>
    <w:rsid w:val="007B4F69"/>
    <w:rsid w:val="00803306"/>
    <w:rsid w:val="0083794F"/>
    <w:rsid w:val="00846C9E"/>
    <w:rsid w:val="008C3385"/>
    <w:rsid w:val="008D1080"/>
    <w:rsid w:val="008D1695"/>
    <w:rsid w:val="00911A31"/>
    <w:rsid w:val="00911FDF"/>
    <w:rsid w:val="0092532D"/>
    <w:rsid w:val="00940B20"/>
    <w:rsid w:val="009E658C"/>
    <w:rsid w:val="009F06F1"/>
    <w:rsid w:val="00A23590"/>
    <w:rsid w:val="00A44610"/>
    <w:rsid w:val="00A56610"/>
    <w:rsid w:val="00A66833"/>
    <w:rsid w:val="00A751F5"/>
    <w:rsid w:val="00A83542"/>
    <w:rsid w:val="00AA0EB2"/>
    <w:rsid w:val="00AC01F2"/>
    <w:rsid w:val="00AC7CCA"/>
    <w:rsid w:val="00B24459"/>
    <w:rsid w:val="00B31432"/>
    <w:rsid w:val="00B31D24"/>
    <w:rsid w:val="00B54F93"/>
    <w:rsid w:val="00B67AC7"/>
    <w:rsid w:val="00B86634"/>
    <w:rsid w:val="00BD5614"/>
    <w:rsid w:val="00BE2A39"/>
    <w:rsid w:val="00BF1DF6"/>
    <w:rsid w:val="00BF37DC"/>
    <w:rsid w:val="00C10F89"/>
    <w:rsid w:val="00C1181A"/>
    <w:rsid w:val="00CD4FFC"/>
    <w:rsid w:val="00D14BBC"/>
    <w:rsid w:val="00D3671C"/>
    <w:rsid w:val="00D56EB4"/>
    <w:rsid w:val="00D95F5D"/>
    <w:rsid w:val="00DE1702"/>
    <w:rsid w:val="00E044D1"/>
    <w:rsid w:val="00E41887"/>
    <w:rsid w:val="00EA082F"/>
    <w:rsid w:val="00EA314D"/>
    <w:rsid w:val="00F10EB2"/>
    <w:rsid w:val="00F44698"/>
    <w:rsid w:val="00F65BB7"/>
    <w:rsid w:val="00F713EE"/>
    <w:rsid w:val="00FB15D8"/>
    <w:rsid w:val="00FB7B48"/>
    <w:rsid w:val="00FD4938"/>
    <w:rsid w:val="00FE0F6F"/>
    <w:rsid w:val="00FE3B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16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06F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365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11FD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695"/>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8D16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695"/>
    <w:rPr>
      <w:rFonts w:ascii="Tahoma" w:hAnsi="Tahoma" w:cs="Tahoma"/>
      <w:sz w:val="16"/>
      <w:szCs w:val="16"/>
    </w:rPr>
  </w:style>
  <w:style w:type="character" w:customStyle="1" w:styleId="Heading2Char">
    <w:name w:val="Heading 2 Char"/>
    <w:basedOn w:val="DefaultParagraphFont"/>
    <w:link w:val="Heading2"/>
    <w:uiPriority w:val="9"/>
    <w:rsid w:val="009F06F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6365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16F6A"/>
    <w:pPr>
      <w:ind w:left="720"/>
      <w:contextualSpacing/>
    </w:pPr>
  </w:style>
  <w:style w:type="character" w:styleId="PlaceholderText">
    <w:name w:val="Placeholder Text"/>
    <w:basedOn w:val="DefaultParagraphFont"/>
    <w:uiPriority w:val="99"/>
    <w:semiHidden/>
    <w:rsid w:val="00A56610"/>
    <w:rPr>
      <w:color w:val="808080"/>
    </w:rPr>
  </w:style>
  <w:style w:type="table" w:styleId="TableGrid">
    <w:name w:val="Table Grid"/>
    <w:basedOn w:val="TableNormal"/>
    <w:uiPriority w:val="59"/>
    <w:rsid w:val="002B3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2AE7"/>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911FDF"/>
    <w:rPr>
      <w:rFonts w:asciiTheme="majorHAnsi" w:eastAsiaTheme="majorEastAsia" w:hAnsiTheme="majorHAnsi" w:cstheme="majorBidi"/>
      <w:b/>
      <w:bCs/>
      <w:i/>
      <w:iCs/>
      <w:color w:val="4F81BD" w:themeColor="accent1"/>
    </w:rPr>
  </w:style>
  <w:style w:type="paragraph" w:styleId="NoSpacing">
    <w:name w:val="No Spacing"/>
    <w:uiPriority w:val="1"/>
    <w:qFormat/>
    <w:rsid w:val="00683BF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16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06F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365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11FD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695"/>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8D16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695"/>
    <w:rPr>
      <w:rFonts w:ascii="Tahoma" w:hAnsi="Tahoma" w:cs="Tahoma"/>
      <w:sz w:val="16"/>
      <w:szCs w:val="16"/>
    </w:rPr>
  </w:style>
  <w:style w:type="character" w:customStyle="1" w:styleId="Heading2Char">
    <w:name w:val="Heading 2 Char"/>
    <w:basedOn w:val="DefaultParagraphFont"/>
    <w:link w:val="Heading2"/>
    <w:uiPriority w:val="9"/>
    <w:rsid w:val="009F06F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6365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16F6A"/>
    <w:pPr>
      <w:ind w:left="720"/>
      <w:contextualSpacing/>
    </w:pPr>
  </w:style>
  <w:style w:type="character" w:styleId="PlaceholderText">
    <w:name w:val="Placeholder Text"/>
    <w:basedOn w:val="DefaultParagraphFont"/>
    <w:uiPriority w:val="99"/>
    <w:semiHidden/>
    <w:rsid w:val="00A56610"/>
    <w:rPr>
      <w:color w:val="808080"/>
    </w:rPr>
  </w:style>
  <w:style w:type="table" w:styleId="TableGrid">
    <w:name w:val="Table Grid"/>
    <w:basedOn w:val="TableNormal"/>
    <w:uiPriority w:val="59"/>
    <w:rsid w:val="002B3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2AE7"/>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911FDF"/>
    <w:rPr>
      <w:rFonts w:asciiTheme="majorHAnsi" w:eastAsiaTheme="majorEastAsia" w:hAnsiTheme="majorHAnsi" w:cstheme="majorBidi"/>
      <w:b/>
      <w:bCs/>
      <w:i/>
      <w:iCs/>
      <w:color w:val="4F81BD" w:themeColor="accent1"/>
    </w:rPr>
  </w:style>
  <w:style w:type="paragraph" w:styleId="NoSpacing">
    <w:name w:val="No Spacing"/>
    <w:uiPriority w:val="1"/>
    <w:qFormat/>
    <w:rsid w:val="00683B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773074">
      <w:bodyDiv w:val="1"/>
      <w:marLeft w:val="0"/>
      <w:marRight w:val="0"/>
      <w:marTop w:val="0"/>
      <w:marBottom w:val="0"/>
      <w:divBdr>
        <w:top w:val="none" w:sz="0" w:space="0" w:color="auto"/>
        <w:left w:val="none" w:sz="0" w:space="0" w:color="auto"/>
        <w:bottom w:val="none" w:sz="0" w:space="0" w:color="auto"/>
        <w:right w:val="none" w:sz="0" w:space="0" w:color="auto"/>
      </w:divBdr>
      <w:divsChild>
        <w:div w:id="744373756">
          <w:marLeft w:val="480"/>
          <w:marRight w:val="0"/>
          <w:marTop w:val="0"/>
          <w:marBottom w:val="0"/>
          <w:divBdr>
            <w:top w:val="none" w:sz="0" w:space="0" w:color="auto"/>
            <w:left w:val="none" w:sz="0" w:space="0" w:color="auto"/>
            <w:bottom w:val="none" w:sz="0" w:space="0" w:color="auto"/>
            <w:right w:val="none" w:sz="0" w:space="0" w:color="auto"/>
          </w:divBdr>
          <w:divsChild>
            <w:div w:id="108838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406587">
      <w:bodyDiv w:val="1"/>
      <w:marLeft w:val="0"/>
      <w:marRight w:val="0"/>
      <w:marTop w:val="0"/>
      <w:marBottom w:val="0"/>
      <w:divBdr>
        <w:top w:val="none" w:sz="0" w:space="0" w:color="auto"/>
        <w:left w:val="none" w:sz="0" w:space="0" w:color="auto"/>
        <w:bottom w:val="none" w:sz="0" w:space="0" w:color="auto"/>
        <w:right w:val="none" w:sz="0" w:space="0" w:color="auto"/>
      </w:divBdr>
      <w:divsChild>
        <w:div w:id="145827615">
          <w:marLeft w:val="480"/>
          <w:marRight w:val="0"/>
          <w:marTop w:val="0"/>
          <w:marBottom w:val="0"/>
          <w:divBdr>
            <w:top w:val="none" w:sz="0" w:space="0" w:color="auto"/>
            <w:left w:val="none" w:sz="0" w:space="0" w:color="auto"/>
            <w:bottom w:val="none" w:sz="0" w:space="0" w:color="auto"/>
            <w:right w:val="none" w:sz="0" w:space="0" w:color="auto"/>
          </w:divBdr>
          <w:divsChild>
            <w:div w:id="153269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chart" Target="charts/chart3.xml"/><Relationship Id="rId3" Type="http://schemas.microsoft.com/office/2007/relationships/stylesWithEffects" Target="stylesWithEffects.xml"/><Relationship Id="rId21" Type="http://schemas.openxmlformats.org/officeDocument/2006/relationships/image" Target="media/image15.emf"/><Relationship Id="rId34" Type="http://schemas.openxmlformats.org/officeDocument/2006/relationships/image" Target="media/image28.emf"/><Relationship Id="rId42" Type="http://schemas.openxmlformats.org/officeDocument/2006/relationships/image" Target="media/image33.emf"/><Relationship Id="rId7" Type="http://schemas.openxmlformats.org/officeDocument/2006/relationships/image" Target="media/image2.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image" Target="media/image32.emf"/><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chart" Target="charts/chart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chart" Target="charts/chart1.xml"/><Relationship Id="rId19" Type="http://schemas.openxmlformats.org/officeDocument/2006/relationships/image" Target="media/image13.emf"/><Relationship Id="rId31" Type="http://schemas.openxmlformats.org/officeDocument/2006/relationships/image" Target="media/image25.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image" Target="media/image34.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Data\profile_study\Model_suitability_2s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Projects_Git\DAmp\Data\profile_study\Model_suitability_2s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Projects_Git\DAmp\Data\profile_study\Model_suitability_1s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marker>
            <c:symbol val="none"/>
          </c:marker>
          <c:xVal>
            <c:numRef>
              <c:f>Sheet1!$B$1:$B$30239</c:f>
              <c:numCache>
                <c:formatCode>General</c:formatCode>
                <c:ptCount val="30239"/>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numCache>
            </c:numRef>
          </c:xVal>
          <c:yVal>
            <c:numRef>
              <c:f>Sheet1!$C$1:$C$30239</c:f>
              <c:numCache>
                <c:formatCode>General</c:formatCode>
                <c:ptCount val="30239"/>
                <c:pt idx="0">
                  <c:v>0</c:v>
                </c:pt>
                <c:pt idx="1">
                  <c:v>-4.2105700000000002E-4</c:v>
                </c:pt>
                <c:pt idx="2">
                  <c:v>-8.4211400000000004E-4</c:v>
                </c:pt>
                <c:pt idx="3">
                  <c:v>-1.2631700000000001E-3</c:v>
                </c:pt>
                <c:pt idx="4">
                  <c:v>-1.6842300000000001E-3</c:v>
                </c:pt>
                <c:pt idx="5">
                  <c:v>-2.1052900000000001E-3</c:v>
                </c:pt>
                <c:pt idx="6">
                  <c:v>-2.5263400000000002E-3</c:v>
                </c:pt>
                <c:pt idx="7">
                  <c:v>-2.9474000000000002E-3</c:v>
                </c:pt>
                <c:pt idx="8">
                  <c:v>-3.3684600000000002E-3</c:v>
                </c:pt>
                <c:pt idx="9">
                  <c:v>-3.7895099999999998E-3</c:v>
                </c:pt>
                <c:pt idx="10">
                  <c:v>-4.2105700000000003E-3</c:v>
                </c:pt>
                <c:pt idx="11">
                  <c:v>-4.6316300000000003E-3</c:v>
                </c:pt>
                <c:pt idx="12">
                  <c:v>-5.0526800000000004E-3</c:v>
                </c:pt>
                <c:pt idx="13">
                  <c:v>-5.4737400000000004E-3</c:v>
                </c:pt>
                <c:pt idx="14">
                  <c:v>-5.8948000000000004E-3</c:v>
                </c:pt>
                <c:pt idx="15">
                  <c:v>-6.3158600000000004E-3</c:v>
                </c:pt>
                <c:pt idx="16">
                  <c:v>-6.7369099999999996E-3</c:v>
                </c:pt>
                <c:pt idx="17">
                  <c:v>-7.1579699999999996E-3</c:v>
                </c:pt>
                <c:pt idx="18">
                  <c:v>-7.5790299999999996E-3</c:v>
                </c:pt>
                <c:pt idx="19">
                  <c:v>-8.0000799999999997E-3</c:v>
                </c:pt>
                <c:pt idx="20">
                  <c:v>-8.4211400000000006E-3</c:v>
                </c:pt>
                <c:pt idx="21">
                  <c:v>-8.8421999999999997E-3</c:v>
                </c:pt>
                <c:pt idx="22">
                  <c:v>-9.2632500000000007E-3</c:v>
                </c:pt>
                <c:pt idx="23">
                  <c:v>-9.6843099999999998E-3</c:v>
                </c:pt>
                <c:pt idx="24">
                  <c:v>-1.01054E-2</c:v>
                </c:pt>
                <c:pt idx="25">
                  <c:v>-1.05264E-2</c:v>
                </c:pt>
                <c:pt idx="26">
                  <c:v>-1.0947500000000001E-2</c:v>
                </c:pt>
                <c:pt idx="27">
                  <c:v>-1.13685E-2</c:v>
                </c:pt>
                <c:pt idx="28">
                  <c:v>-1.1789600000000001E-2</c:v>
                </c:pt>
                <c:pt idx="29">
                  <c:v>-1.22107E-2</c:v>
                </c:pt>
                <c:pt idx="30">
                  <c:v>-1.2631699999999999E-2</c:v>
                </c:pt>
                <c:pt idx="31">
                  <c:v>-1.30528E-2</c:v>
                </c:pt>
                <c:pt idx="32">
                  <c:v>-1.3473799999999999E-2</c:v>
                </c:pt>
                <c:pt idx="33">
                  <c:v>-1.38949E-2</c:v>
                </c:pt>
                <c:pt idx="34">
                  <c:v>-1.4315899999999999E-2</c:v>
                </c:pt>
                <c:pt idx="35">
                  <c:v>-1.4737E-2</c:v>
                </c:pt>
                <c:pt idx="36">
                  <c:v>-1.5158100000000001E-2</c:v>
                </c:pt>
                <c:pt idx="37">
                  <c:v>-1.55791E-2</c:v>
                </c:pt>
                <c:pt idx="38">
                  <c:v>-1.6000199999999999E-2</c:v>
                </c:pt>
                <c:pt idx="39">
                  <c:v>-1.64212E-2</c:v>
                </c:pt>
                <c:pt idx="40">
                  <c:v>-1.6842300000000001E-2</c:v>
                </c:pt>
                <c:pt idx="41">
                  <c:v>-1.7263299999999999E-2</c:v>
                </c:pt>
                <c:pt idx="42">
                  <c:v>-1.7684399999999999E-2</c:v>
                </c:pt>
                <c:pt idx="43">
                  <c:v>-1.81055E-2</c:v>
                </c:pt>
                <c:pt idx="44">
                  <c:v>-1.8526500000000001E-2</c:v>
                </c:pt>
                <c:pt idx="45">
                  <c:v>-1.8947599999999998E-2</c:v>
                </c:pt>
                <c:pt idx="46">
                  <c:v>-1.93686E-2</c:v>
                </c:pt>
                <c:pt idx="47">
                  <c:v>-1.97897E-2</c:v>
                </c:pt>
                <c:pt idx="48">
                  <c:v>-2.0210700000000002E-2</c:v>
                </c:pt>
                <c:pt idx="49">
                  <c:v>-2.0631799999999999E-2</c:v>
                </c:pt>
                <c:pt idx="50">
                  <c:v>-2.1052899999999999E-2</c:v>
                </c:pt>
                <c:pt idx="51">
                  <c:v>-2.1473900000000001E-2</c:v>
                </c:pt>
                <c:pt idx="52">
                  <c:v>-2.1895000000000001E-2</c:v>
                </c:pt>
                <c:pt idx="53">
                  <c:v>-2.2315999999999999E-2</c:v>
                </c:pt>
                <c:pt idx="54">
                  <c:v>-2.27371E-2</c:v>
                </c:pt>
                <c:pt idx="55">
                  <c:v>-2.3158100000000001E-2</c:v>
                </c:pt>
                <c:pt idx="56">
                  <c:v>-2.3579200000000002E-2</c:v>
                </c:pt>
                <c:pt idx="57">
                  <c:v>-2.4000299999999999E-2</c:v>
                </c:pt>
                <c:pt idx="58">
                  <c:v>-2.44213E-2</c:v>
                </c:pt>
                <c:pt idx="59">
                  <c:v>-2.4842400000000001E-2</c:v>
                </c:pt>
                <c:pt idx="60">
                  <c:v>-2.5263399999999998E-2</c:v>
                </c:pt>
                <c:pt idx="61">
                  <c:v>-2.5684499999999999E-2</c:v>
                </c:pt>
                <c:pt idx="62">
                  <c:v>-2.61055E-2</c:v>
                </c:pt>
                <c:pt idx="63">
                  <c:v>-2.6526600000000001E-2</c:v>
                </c:pt>
                <c:pt idx="64">
                  <c:v>-2.6947599999999999E-2</c:v>
                </c:pt>
                <c:pt idx="65">
                  <c:v>-2.7368699999999999E-2</c:v>
                </c:pt>
                <c:pt idx="66">
                  <c:v>-2.77898E-2</c:v>
                </c:pt>
                <c:pt idx="67">
                  <c:v>-2.8210800000000001E-2</c:v>
                </c:pt>
                <c:pt idx="68">
                  <c:v>-2.8631899999999998E-2</c:v>
                </c:pt>
                <c:pt idx="69">
                  <c:v>-2.90529E-2</c:v>
                </c:pt>
                <c:pt idx="70">
                  <c:v>-2.9474E-2</c:v>
                </c:pt>
                <c:pt idx="71">
                  <c:v>-2.9895000000000001E-2</c:v>
                </c:pt>
                <c:pt idx="72">
                  <c:v>-3.0316099999999999E-2</c:v>
                </c:pt>
                <c:pt idx="73">
                  <c:v>-3.0737199999999999E-2</c:v>
                </c:pt>
                <c:pt idx="74">
                  <c:v>-3.11582E-2</c:v>
                </c:pt>
                <c:pt idx="75">
                  <c:v>-3.1579299999999998E-2</c:v>
                </c:pt>
                <c:pt idx="76">
                  <c:v>-3.2000300000000002E-2</c:v>
                </c:pt>
                <c:pt idx="77">
                  <c:v>-3.2421400000000003E-2</c:v>
                </c:pt>
                <c:pt idx="78">
                  <c:v>-3.2842400000000001E-2</c:v>
                </c:pt>
                <c:pt idx="79">
                  <c:v>-3.3263500000000001E-2</c:v>
                </c:pt>
                <c:pt idx="80">
                  <c:v>-3.3684600000000002E-2</c:v>
                </c:pt>
                <c:pt idx="81">
                  <c:v>-3.41056E-2</c:v>
                </c:pt>
                <c:pt idx="82">
                  <c:v>-3.45267E-2</c:v>
                </c:pt>
                <c:pt idx="83">
                  <c:v>-3.4947699999999998E-2</c:v>
                </c:pt>
                <c:pt idx="84">
                  <c:v>-3.5368799999999999E-2</c:v>
                </c:pt>
                <c:pt idx="85">
                  <c:v>-3.5789799999999997E-2</c:v>
                </c:pt>
                <c:pt idx="86">
                  <c:v>-3.6210899999999997E-2</c:v>
                </c:pt>
                <c:pt idx="87">
                  <c:v>-3.6631999999999998E-2</c:v>
                </c:pt>
                <c:pt idx="88">
                  <c:v>-3.7053000000000003E-2</c:v>
                </c:pt>
                <c:pt idx="89">
                  <c:v>-3.7474100000000003E-2</c:v>
                </c:pt>
                <c:pt idx="90">
                  <c:v>-3.7895100000000001E-2</c:v>
                </c:pt>
                <c:pt idx="91">
                  <c:v>-3.8316200000000002E-2</c:v>
                </c:pt>
                <c:pt idx="92">
                  <c:v>-3.8737199999999999E-2</c:v>
                </c:pt>
                <c:pt idx="93">
                  <c:v>-3.91583E-2</c:v>
                </c:pt>
                <c:pt idx="94">
                  <c:v>-3.9579400000000001E-2</c:v>
                </c:pt>
                <c:pt idx="95">
                  <c:v>-4.0000399999999998E-2</c:v>
                </c:pt>
                <c:pt idx="96">
                  <c:v>-4.0421499999999999E-2</c:v>
                </c:pt>
                <c:pt idx="97">
                  <c:v>-4.0842499999999997E-2</c:v>
                </c:pt>
                <c:pt idx="98">
                  <c:v>-4.1263599999999998E-2</c:v>
                </c:pt>
                <c:pt idx="99">
                  <c:v>-4.1684600000000002E-2</c:v>
                </c:pt>
                <c:pt idx="100">
                  <c:v>-4.2105700000000003E-2</c:v>
                </c:pt>
                <c:pt idx="101">
                  <c:v>-4.2526799999999997E-2</c:v>
                </c:pt>
                <c:pt idx="102">
                  <c:v>-4.2947800000000001E-2</c:v>
                </c:pt>
                <c:pt idx="103">
                  <c:v>-4.3368900000000002E-2</c:v>
                </c:pt>
                <c:pt idx="104">
                  <c:v>-4.37899E-2</c:v>
                </c:pt>
                <c:pt idx="105">
                  <c:v>-4.4211E-2</c:v>
                </c:pt>
                <c:pt idx="106">
                  <c:v>-4.4631999999999998E-2</c:v>
                </c:pt>
                <c:pt idx="107">
                  <c:v>-4.5053099999999999E-2</c:v>
                </c:pt>
                <c:pt idx="108">
                  <c:v>-4.5474199999999999E-2</c:v>
                </c:pt>
                <c:pt idx="109">
                  <c:v>-4.5895199999999997E-2</c:v>
                </c:pt>
                <c:pt idx="110">
                  <c:v>-4.6316299999999998E-2</c:v>
                </c:pt>
                <c:pt idx="111">
                  <c:v>-4.6737300000000002E-2</c:v>
                </c:pt>
                <c:pt idx="112">
                  <c:v>-4.7158400000000003E-2</c:v>
                </c:pt>
                <c:pt idx="113">
                  <c:v>-4.7579400000000001E-2</c:v>
                </c:pt>
                <c:pt idx="114">
                  <c:v>-4.8000500000000001E-2</c:v>
                </c:pt>
                <c:pt idx="115">
                  <c:v>-4.8421600000000002E-2</c:v>
                </c:pt>
                <c:pt idx="116">
                  <c:v>-4.88426E-2</c:v>
                </c:pt>
                <c:pt idx="117">
                  <c:v>-4.9263700000000001E-2</c:v>
                </c:pt>
                <c:pt idx="118">
                  <c:v>-4.9684699999999998E-2</c:v>
                </c:pt>
                <c:pt idx="119">
                  <c:v>-5.0105799999999999E-2</c:v>
                </c:pt>
                <c:pt idx="120">
                  <c:v>-5.0526799999999997E-2</c:v>
                </c:pt>
                <c:pt idx="121">
                  <c:v>-5.0947899999999997E-2</c:v>
                </c:pt>
                <c:pt idx="122">
                  <c:v>-5.1368999999999998E-2</c:v>
                </c:pt>
                <c:pt idx="123">
                  <c:v>-5.1790000000000003E-2</c:v>
                </c:pt>
                <c:pt idx="124">
                  <c:v>-5.2211100000000003E-2</c:v>
                </c:pt>
                <c:pt idx="125">
                  <c:v>-5.2632100000000001E-2</c:v>
                </c:pt>
                <c:pt idx="126">
                  <c:v>-5.3053200000000002E-2</c:v>
                </c:pt>
                <c:pt idx="127">
                  <c:v>-5.34742E-2</c:v>
                </c:pt>
                <c:pt idx="128">
                  <c:v>-5.38953E-2</c:v>
                </c:pt>
                <c:pt idx="129">
                  <c:v>-5.4316400000000001E-2</c:v>
                </c:pt>
                <c:pt idx="130">
                  <c:v>-5.4737399999999999E-2</c:v>
                </c:pt>
                <c:pt idx="131">
                  <c:v>-5.5158499999999999E-2</c:v>
                </c:pt>
                <c:pt idx="132">
                  <c:v>-5.5579499999999997E-2</c:v>
                </c:pt>
                <c:pt idx="133">
                  <c:v>-5.6000599999999998E-2</c:v>
                </c:pt>
                <c:pt idx="134">
                  <c:v>-5.6421600000000002E-2</c:v>
                </c:pt>
                <c:pt idx="135">
                  <c:v>-5.6842700000000003E-2</c:v>
                </c:pt>
                <c:pt idx="136">
                  <c:v>-5.7263799999999997E-2</c:v>
                </c:pt>
                <c:pt idx="137">
                  <c:v>-5.7684800000000001E-2</c:v>
                </c:pt>
                <c:pt idx="138">
                  <c:v>-5.8105900000000002E-2</c:v>
                </c:pt>
                <c:pt idx="139">
                  <c:v>-5.85269E-2</c:v>
                </c:pt>
                <c:pt idx="140">
                  <c:v>-5.8948E-2</c:v>
                </c:pt>
                <c:pt idx="141">
                  <c:v>-5.9368999999999998E-2</c:v>
                </c:pt>
                <c:pt idx="142">
                  <c:v>-5.9790099999999999E-2</c:v>
                </c:pt>
                <c:pt idx="143">
                  <c:v>-6.0211199999999999E-2</c:v>
                </c:pt>
                <c:pt idx="144">
                  <c:v>-6.0632199999999997E-2</c:v>
                </c:pt>
                <c:pt idx="145">
                  <c:v>-6.1053299999999998E-2</c:v>
                </c:pt>
                <c:pt idx="146">
                  <c:v>-6.1474300000000003E-2</c:v>
                </c:pt>
                <c:pt idx="147">
                  <c:v>-6.1895400000000003E-2</c:v>
                </c:pt>
                <c:pt idx="148">
                  <c:v>-6.2316400000000001E-2</c:v>
                </c:pt>
                <c:pt idx="149">
                  <c:v>-6.2737500000000002E-2</c:v>
                </c:pt>
                <c:pt idx="150">
                  <c:v>-6.3158599999999995E-2</c:v>
                </c:pt>
                <c:pt idx="151">
                  <c:v>-6.35796E-2</c:v>
                </c:pt>
                <c:pt idx="152">
                  <c:v>-6.4000699999999994E-2</c:v>
                </c:pt>
                <c:pt idx="153">
                  <c:v>-6.4421699999999998E-2</c:v>
                </c:pt>
                <c:pt idx="154">
                  <c:v>-6.4842800000000006E-2</c:v>
                </c:pt>
                <c:pt idx="155">
                  <c:v>-6.5263799999999997E-2</c:v>
                </c:pt>
                <c:pt idx="156">
                  <c:v>-6.5684900000000004E-2</c:v>
                </c:pt>
                <c:pt idx="157">
                  <c:v>-6.6105999999999998E-2</c:v>
                </c:pt>
                <c:pt idx="158">
                  <c:v>-6.6527000000000003E-2</c:v>
                </c:pt>
                <c:pt idx="159">
                  <c:v>-6.6948099999999997E-2</c:v>
                </c:pt>
                <c:pt idx="160">
                  <c:v>-6.7369100000000001E-2</c:v>
                </c:pt>
                <c:pt idx="161">
                  <c:v>-6.7790199999999995E-2</c:v>
                </c:pt>
                <c:pt idx="162">
                  <c:v>-6.82112E-2</c:v>
                </c:pt>
                <c:pt idx="163">
                  <c:v>-6.8632299999999993E-2</c:v>
                </c:pt>
                <c:pt idx="164">
                  <c:v>-6.9053400000000001E-2</c:v>
                </c:pt>
                <c:pt idx="165">
                  <c:v>-6.9474400000000006E-2</c:v>
                </c:pt>
                <c:pt idx="166">
                  <c:v>-6.9895499999999999E-2</c:v>
                </c:pt>
                <c:pt idx="167">
                  <c:v>-7.0316500000000004E-2</c:v>
                </c:pt>
                <c:pt idx="168">
                  <c:v>-7.0737599999999998E-2</c:v>
                </c:pt>
                <c:pt idx="169">
                  <c:v>-7.1158600000000002E-2</c:v>
                </c:pt>
                <c:pt idx="170">
                  <c:v>-7.1579699999999996E-2</c:v>
                </c:pt>
                <c:pt idx="171">
                  <c:v>-7.2000800000000004E-2</c:v>
                </c:pt>
                <c:pt idx="172">
                  <c:v>-7.2421799999999995E-2</c:v>
                </c:pt>
                <c:pt idx="173">
                  <c:v>-7.2842900000000002E-2</c:v>
                </c:pt>
                <c:pt idx="174">
                  <c:v>-7.3263900000000007E-2</c:v>
                </c:pt>
                <c:pt idx="175">
                  <c:v>-7.3685E-2</c:v>
                </c:pt>
                <c:pt idx="176">
                  <c:v>-7.4106000000000005E-2</c:v>
                </c:pt>
                <c:pt idx="177">
                  <c:v>-7.4527099999999999E-2</c:v>
                </c:pt>
                <c:pt idx="178">
                  <c:v>-7.4948200000000006E-2</c:v>
                </c:pt>
                <c:pt idx="179">
                  <c:v>-7.5369199999999997E-2</c:v>
                </c:pt>
                <c:pt idx="180">
                  <c:v>-7.5790300000000005E-2</c:v>
                </c:pt>
                <c:pt idx="181">
                  <c:v>-7.6211299999999996E-2</c:v>
                </c:pt>
                <c:pt idx="182">
                  <c:v>-7.6632400000000003E-2</c:v>
                </c:pt>
                <c:pt idx="183">
                  <c:v>-7.7053399999999994E-2</c:v>
                </c:pt>
                <c:pt idx="184">
                  <c:v>-7.7474500000000002E-2</c:v>
                </c:pt>
                <c:pt idx="185">
                  <c:v>-7.7895500000000006E-2</c:v>
                </c:pt>
                <c:pt idx="186">
                  <c:v>-7.83166E-2</c:v>
                </c:pt>
                <c:pt idx="187">
                  <c:v>-7.8737699999999994E-2</c:v>
                </c:pt>
                <c:pt idx="188">
                  <c:v>-7.9158699999999999E-2</c:v>
                </c:pt>
                <c:pt idx="189">
                  <c:v>-7.9579800000000006E-2</c:v>
                </c:pt>
                <c:pt idx="190">
                  <c:v>-8.0000799999999997E-2</c:v>
                </c:pt>
                <c:pt idx="191">
                  <c:v>-8.0421900000000004E-2</c:v>
                </c:pt>
                <c:pt idx="192">
                  <c:v>-8.0842899999999995E-2</c:v>
                </c:pt>
                <c:pt idx="193">
                  <c:v>-8.1264000000000003E-2</c:v>
                </c:pt>
                <c:pt idx="194">
                  <c:v>-8.1685099999999997E-2</c:v>
                </c:pt>
                <c:pt idx="195">
                  <c:v>-8.2106100000000001E-2</c:v>
                </c:pt>
                <c:pt idx="196">
                  <c:v>-8.2527199999999995E-2</c:v>
                </c:pt>
                <c:pt idx="197">
                  <c:v>-8.29482E-2</c:v>
                </c:pt>
                <c:pt idx="198">
                  <c:v>-8.3369299999999993E-2</c:v>
                </c:pt>
                <c:pt idx="199">
                  <c:v>-8.3790299999999998E-2</c:v>
                </c:pt>
                <c:pt idx="200">
                  <c:v>-8.4211400000000006E-2</c:v>
                </c:pt>
                <c:pt idx="201">
                  <c:v>-8.4632499999999999E-2</c:v>
                </c:pt>
                <c:pt idx="202">
                  <c:v>-8.5053500000000004E-2</c:v>
                </c:pt>
                <c:pt idx="203">
                  <c:v>-8.5474599999999998E-2</c:v>
                </c:pt>
                <c:pt idx="204">
                  <c:v>-8.5895600000000003E-2</c:v>
                </c:pt>
                <c:pt idx="205">
                  <c:v>-8.6316699999999996E-2</c:v>
                </c:pt>
                <c:pt idx="206">
                  <c:v>-8.6737700000000001E-2</c:v>
                </c:pt>
                <c:pt idx="207">
                  <c:v>-8.7158799999999995E-2</c:v>
                </c:pt>
                <c:pt idx="208">
                  <c:v>-8.7579900000000002E-2</c:v>
                </c:pt>
                <c:pt idx="209">
                  <c:v>-8.8000900000000007E-2</c:v>
                </c:pt>
                <c:pt idx="210">
                  <c:v>-8.8422000000000001E-2</c:v>
                </c:pt>
                <c:pt idx="211">
                  <c:v>-8.8843000000000005E-2</c:v>
                </c:pt>
                <c:pt idx="212">
                  <c:v>-8.9264099999999999E-2</c:v>
                </c:pt>
                <c:pt idx="213">
                  <c:v>-8.9685100000000004E-2</c:v>
                </c:pt>
                <c:pt idx="214">
                  <c:v>-9.0106199999999997E-2</c:v>
                </c:pt>
                <c:pt idx="215">
                  <c:v>-9.0527300000000005E-2</c:v>
                </c:pt>
                <c:pt idx="216">
                  <c:v>-9.0948299999999996E-2</c:v>
                </c:pt>
                <c:pt idx="217">
                  <c:v>-9.1369400000000003E-2</c:v>
                </c:pt>
                <c:pt idx="218">
                  <c:v>-9.1790399999999994E-2</c:v>
                </c:pt>
                <c:pt idx="219">
                  <c:v>-9.2211500000000002E-2</c:v>
                </c:pt>
                <c:pt idx="220">
                  <c:v>-9.2632500000000007E-2</c:v>
                </c:pt>
                <c:pt idx="221">
                  <c:v>-9.30536E-2</c:v>
                </c:pt>
                <c:pt idx="222">
                  <c:v>-9.3474699999999994E-2</c:v>
                </c:pt>
                <c:pt idx="223">
                  <c:v>-9.3895699999999999E-2</c:v>
                </c:pt>
                <c:pt idx="224">
                  <c:v>-9.4316800000000006E-2</c:v>
                </c:pt>
                <c:pt idx="225">
                  <c:v>-9.4737799999999997E-2</c:v>
                </c:pt>
                <c:pt idx="226">
                  <c:v>-9.5158900000000005E-2</c:v>
                </c:pt>
                <c:pt idx="227">
                  <c:v>-9.5579899999999995E-2</c:v>
                </c:pt>
                <c:pt idx="228">
                  <c:v>-9.6001000000000003E-2</c:v>
                </c:pt>
                <c:pt idx="229">
                  <c:v>-9.6422099999999997E-2</c:v>
                </c:pt>
                <c:pt idx="230">
                  <c:v>-9.6843100000000001E-2</c:v>
                </c:pt>
                <c:pt idx="231">
                  <c:v>-9.7264199999999995E-2</c:v>
                </c:pt>
                <c:pt idx="232">
                  <c:v>-9.76852E-2</c:v>
                </c:pt>
                <c:pt idx="233">
                  <c:v>-9.8106299999999994E-2</c:v>
                </c:pt>
                <c:pt idx="234">
                  <c:v>-9.8527299999999998E-2</c:v>
                </c:pt>
                <c:pt idx="235">
                  <c:v>-9.8948400000000006E-2</c:v>
                </c:pt>
                <c:pt idx="236">
                  <c:v>-9.9369499999999999E-2</c:v>
                </c:pt>
                <c:pt idx="237">
                  <c:v>-9.9790500000000004E-2</c:v>
                </c:pt>
                <c:pt idx="238">
                  <c:v>-0.100212</c:v>
                </c:pt>
                <c:pt idx="239">
                  <c:v>-0.100633</c:v>
                </c:pt>
                <c:pt idx="240">
                  <c:v>-0.101054</c:v>
                </c:pt>
                <c:pt idx="241">
                  <c:v>-0.101475</c:v>
                </c:pt>
                <c:pt idx="242">
                  <c:v>-0.101896</c:v>
                </c:pt>
                <c:pt idx="243">
                  <c:v>-9.7883600000000001E-2</c:v>
                </c:pt>
                <c:pt idx="244">
                  <c:v>-9.16627E-2</c:v>
                </c:pt>
                <c:pt idx="245">
                  <c:v>-8.8648199999999996E-2</c:v>
                </c:pt>
                <c:pt idx="246">
                  <c:v>-8.7222999999999995E-2</c:v>
                </c:pt>
                <c:pt idx="247">
                  <c:v>-8.4939799999999996E-2</c:v>
                </c:pt>
                <c:pt idx="248">
                  <c:v>-8.2967899999999997E-2</c:v>
                </c:pt>
                <c:pt idx="249">
                  <c:v>-8.1566700000000006E-2</c:v>
                </c:pt>
                <c:pt idx="250">
                  <c:v>-8.2733399999999999E-2</c:v>
                </c:pt>
                <c:pt idx="251">
                  <c:v>-8.5209400000000005E-2</c:v>
                </c:pt>
                <c:pt idx="252">
                  <c:v>-8.68641E-2</c:v>
                </c:pt>
                <c:pt idx="253">
                  <c:v>-8.9209999999999998E-2</c:v>
                </c:pt>
                <c:pt idx="254">
                  <c:v>-9.1358300000000003E-2</c:v>
                </c:pt>
                <c:pt idx="255">
                  <c:v>-9.3202300000000002E-2</c:v>
                </c:pt>
                <c:pt idx="256">
                  <c:v>-9.5624899999999999E-2</c:v>
                </c:pt>
                <c:pt idx="257">
                  <c:v>-0.102312</c:v>
                </c:pt>
                <c:pt idx="258">
                  <c:v>-0.110913</c:v>
                </c:pt>
                <c:pt idx="259">
                  <c:v>-0.116204</c:v>
                </c:pt>
                <c:pt idx="260">
                  <c:v>-0.117853</c:v>
                </c:pt>
                <c:pt idx="261">
                  <c:v>-0.117788</c:v>
                </c:pt>
                <c:pt idx="262">
                  <c:v>-0.119561</c:v>
                </c:pt>
                <c:pt idx="263">
                  <c:v>-0.12098299999999999</c:v>
                </c:pt>
                <c:pt idx="264">
                  <c:v>-0.122642</c:v>
                </c:pt>
                <c:pt idx="265">
                  <c:v>-0.124552</c:v>
                </c:pt>
                <c:pt idx="266">
                  <c:v>-0.12618799999999999</c:v>
                </c:pt>
                <c:pt idx="267">
                  <c:v>-0.12889500000000001</c:v>
                </c:pt>
                <c:pt idx="268">
                  <c:v>-0.1303</c:v>
                </c:pt>
                <c:pt idx="269">
                  <c:v>-0.13183900000000001</c:v>
                </c:pt>
                <c:pt idx="270">
                  <c:v>-0.13414999999999999</c:v>
                </c:pt>
                <c:pt idx="271">
                  <c:v>-0.13662099999999999</c:v>
                </c:pt>
                <c:pt idx="272">
                  <c:v>-0.13902100000000001</c:v>
                </c:pt>
                <c:pt idx="273">
                  <c:v>-0.13975299999999999</c:v>
                </c:pt>
                <c:pt idx="274">
                  <c:v>-0.141897</c:v>
                </c:pt>
                <c:pt idx="275">
                  <c:v>-0.145424</c:v>
                </c:pt>
                <c:pt idx="276">
                  <c:v>-0.14894299999999999</c:v>
                </c:pt>
                <c:pt idx="277">
                  <c:v>-0.15137999999999999</c:v>
                </c:pt>
                <c:pt idx="278">
                  <c:v>-0.15508</c:v>
                </c:pt>
                <c:pt idx="279">
                  <c:v>-0.15678700000000001</c:v>
                </c:pt>
                <c:pt idx="280">
                  <c:v>-0.15784899999999999</c:v>
                </c:pt>
                <c:pt idx="281">
                  <c:v>-0.15686800000000001</c:v>
                </c:pt>
                <c:pt idx="282">
                  <c:v>-0.159889</c:v>
                </c:pt>
                <c:pt idx="283">
                  <c:v>-0.16214999999999999</c:v>
                </c:pt>
                <c:pt idx="284">
                  <c:v>-0.16453699999999999</c:v>
                </c:pt>
                <c:pt idx="285">
                  <c:v>-0.16844600000000001</c:v>
                </c:pt>
                <c:pt idx="286">
                  <c:v>-0.174266</c:v>
                </c:pt>
                <c:pt idx="287">
                  <c:v>-0.17857899999999999</c:v>
                </c:pt>
                <c:pt idx="288">
                  <c:v>-0.18243000000000001</c:v>
                </c:pt>
                <c:pt idx="289">
                  <c:v>-0.185806</c:v>
                </c:pt>
                <c:pt idx="290">
                  <c:v>-0.188221</c:v>
                </c:pt>
                <c:pt idx="291">
                  <c:v>-0.19008800000000001</c:v>
                </c:pt>
                <c:pt idx="292">
                  <c:v>-0.19292300000000001</c:v>
                </c:pt>
                <c:pt idx="293">
                  <c:v>-0.196241</c:v>
                </c:pt>
                <c:pt idx="294">
                  <c:v>-0.20059199999999999</c:v>
                </c:pt>
                <c:pt idx="295">
                  <c:v>-0.204129</c:v>
                </c:pt>
                <c:pt idx="296">
                  <c:v>-0.20657800000000001</c:v>
                </c:pt>
                <c:pt idx="297">
                  <c:v>-0.20905899999999999</c:v>
                </c:pt>
                <c:pt idx="298">
                  <c:v>-0.21051400000000001</c:v>
                </c:pt>
                <c:pt idx="299">
                  <c:v>-0.212865</c:v>
                </c:pt>
                <c:pt idx="300">
                  <c:v>-0.21476799999999999</c:v>
                </c:pt>
                <c:pt idx="301">
                  <c:v>-0.217503</c:v>
                </c:pt>
                <c:pt idx="302">
                  <c:v>-0.216558</c:v>
                </c:pt>
                <c:pt idx="303">
                  <c:v>-0.219997</c:v>
                </c:pt>
                <c:pt idx="304">
                  <c:v>-0.22438900000000001</c:v>
                </c:pt>
                <c:pt idx="305">
                  <c:v>-0.227377</c:v>
                </c:pt>
                <c:pt idx="306">
                  <c:v>-0.23045499999999999</c:v>
                </c:pt>
                <c:pt idx="307">
                  <c:v>-0.232238</c:v>
                </c:pt>
                <c:pt idx="308">
                  <c:v>-0.23363100000000001</c:v>
                </c:pt>
                <c:pt idx="309">
                  <c:v>-0.23538799999999999</c:v>
                </c:pt>
                <c:pt idx="310">
                  <c:v>-0.23849000000000001</c:v>
                </c:pt>
                <c:pt idx="311">
                  <c:v>-0.24222399999999999</c:v>
                </c:pt>
                <c:pt idx="312">
                  <c:v>-0.244675</c:v>
                </c:pt>
                <c:pt idx="313">
                  <c:v>-0.24898400000000001</c:v>
                </c:pt>
                <c:pt idx="314">
                  <c:v>-0.25382399999999999</c:v>
                </c:pt>
                <c:pt idx="315">
                  <c:v>-0.25793700000000003</c:v>
                </c:pt>
                <c:pt idx="316">
                  <c:v>-0.26153500000000002</c:v>
                </c:pt>
                <c:pt idx="317">
                  <c:v>-0.26533600000000002</c:v>
                </c:pt>
                <c:pt idx="318">
                  <c:v>-0.26962900000000001</c:v>
                </c:pt>
                <c:pt idx="319">
                  <c:v>-0.274422</c:v>
                </c:pt>
                <c:pt idx="320">
                  <c:v>-0.27488800000000002</c:v>
                </c:pt>
                <c:pt idx="321">
                  <c:v>-0.274816</c:v>
                </c:pt>
                <c:pt idx="322">
                  <c:v>-0.27652700000000002</c:v>
                </c:pt>
                <c:pt idx="323">
                  <c:v>-0.277698</c:v>
                </c:pt>
                <c:pt idx="324">
                  <c:v>-0.27899800000000002</c:v>
                </c:pt>
                <c:pt idx="325">
                  <c:v>-0.280804</c:v>
                </c:pt>
                <c:pt idx="326">
                  <c:v>-0.28134700000000001</c:v>
                </c:pt>
                <c:pt idx="327">
                  <c:v>-0.28188600000000003</c:v>
                </c:pt>
                <c:pt idx="328">
                  <c:v>-0.28339700000000001</c:v>
                </c:pt>
                <c:pt idx="329">
                  <c:v>-0.28722799999999998</c:v>
                </c:pt>
                <c:pt idx="330">
                  <c:v>-0.29295199999999999</c:v>
                </c:pt>
                <c:pt idx="331">
                  <c:v>-0.29793199999999997</c:v>
                </c:pt>
                <c:pt idx="332">
                  <c:v>-0.30234800000000001</c:v>
                </c:pt>
                <c:pt idx="333">
                  <c:v>-0.30533399999999999</c:v>
                </c:pt>
                <c:pt idx="334">
                  <c:v>-0.30703999999999998</c:v>
                </c:pt>
                <c:pt idx="335">
                  <c:v>-0.30840800000000002</c:v>
                </c:pt>
                <c:pt idx="336">
                  <c:v>-0.30949700000000002</c:v>
                </c:pt>
                <c:pt idx="337">
                  <c:v>-0.31232500000000002</c:v>
                </c:pt>
                <c:pt idx="338">
                  <c:v>-0.312168</c:v>
                </c:pt>
                <c:pt idx="339">
                  <c:v>-0.31226500000000001</c:v>
                </c:pt>
                <c:pt idx="340">
                  <c:v>-0.315301</c:v>
                </c:pt>
                <c:pt idx="341">
                  <c:v>-0.316994</c:v>
                </c:pt>
                <c:pt idx="342">
                  <c:v>-0.32206699999999999</c:v>
                </c:pt>
                <c:pt idx="343">
                  <c:v>-0.32417000000000001</c:v>
                </c:pt>
                <c:pt idx="344">
                  <c:v>-0.32348399999999999</c:v>
                </c:pt>
                <c:pt idx="345">
                  <c:v>-0.32614199999999999</c:v>
                </c:pt>
                <c:pt idx="346">
                  <c:v>-0.32893899999999998</c:v>
                </c:pt>
                <c:pt idx="347">
                  <c:v>-0.33262900000000001</c:v>
                </c:pt>
                <c:pt idx="348">
                  <c:v>-0.33714899999999998</c:v>
                </c:pt>
                <c:pt idx="349">
                  <c:v>-0.34350799999999998</c:v>
                </c:pt>
                <c:pt idx="350">
                  <c:v>-0.35015400000000002</c:v>
                </c:pt>
                <c:pt idx="351">
                  <c:v>-0.354043</c:v>
                </c:pt>
                <c:pt idx="352">
                  <c:v>-0.35763</c:v>
                </c:pt>
                <c:pt idx="353">
                  <c:v>-0.36176900000000001</c:v>
                </c:pt>
                <c:pt idx="354">
                  <c:v>-0.36529499999999998</c:v>
                </c:pt>
                <c:pt idx="355">
                  <c:v>-0.36788300000000002</c:v>
                </c:pt>
                <c:pt idx="356">
                  <c:v>-0.36913200000000002</c:v>
                </c:pt>
                <c:pt idx="357">
                  <c:v>-0.37079800000000002</c:v>
                </c:pt>
                <c:pt idx="358">
                  <c:v>-0.37010399999999999</c:v>
                </c:pt>
                <c:pt idx="359">
                  <c:v>-0.36915500000000001</c:v>
                </c:pt>
                <c:pt idx="360">
                  <c:v>-0.36908200000000002</c:v>
                </c:pt>
                <c:pt idx="361">
                  <c:v>-0.37213000000000002</c:v>
                </c:pt>
                <c:pt idx="362">
                  <c:v>-0.373386</c:v>
                </c:pt>
                <c:pt idx="363">
                  <c:v>-0.37458900000000001</c:v>
                </c:pt>
                <c:pt idx="364">
                  <c:v>-0.37767000000000001</c:v>
                </c:pt>
                <c:pt idx="365">
                  <c:v>-0.37581599999999998</c:v>
                </c:pt>
                <c:pt idx="366">
                  <c:v>-0.37770199999999998</c:v>
                </c:pt>
                <c:pt idx="367">
                  <c:v>-0.37796600000000002</c:v>
                </c:pt>
                <c:pt idx="368">
                  <c:v>-0.379911</c:v>
                </c:pt>
                <c:pt idx="369">
                  <c:v>-0.38226100000000002</c:v>
                </c:pt>
                <c:pt idx="370">
                  <c:v>-0.38460699999999998</c:v>
                </c:pt>
                <c:pt idx="371">
                  <c:v>-0.386716</c:v>
                </c:pt>
                <c:pt idx="372">
                  <c:v>-0.38846399999999998</c:v>
                </c:pt>
                <c:pt idx="373">
                  <c:v>-0.39041199999999998</c:v>
                </c:pt>
                <c:pt idx="374">
                  <c:v>-0.39178600000000002</c:v>
                </c:pt>
                <c:pt idx="375">
                  <c:v>-0.39262799999999998</c:v>
                </c:pt>
                <c:pt idx="376">
                  <c:v>-0.39308799999999999</c:v>
                </c:pt>
                <c:pt idx="377">
                  <c:v>-0.394206</c:v>
                </c:pt>
                <c:pt idx="378">
                  <c:v>-0.39390999999999998</c:v>
                </c:pt>
                <c:pt idx="379">
                  <c:v>-0.39268700000000001</c:v>
                </c:pt>
                <c:pt idx="380">
                  <c:v>-0.39535999999999999</c:v>
                </c:pt>
                <c:pt idx="381">
                  <c:v>-0.39742</c:v>
                </c:pt>
                <c:pt idx="382">
                  <c:v>-0.39802900000000002</c:v>
                </c:pt>
                <c:pt idx="383">
                  <c:v>-0.39926400000000001</c:v>
                </c:pt>
                <c:pt idx="384">
                  <c:v>-0.40189799999999998</c:v>
                </c:pt>
                <c:pt idx="385">
                  <c:v>-0.40538000000000002</c:v>
                </c:pt>
                <c:pt idx="386">
                  <c:v>-0.407445</c:v>
                </c:pt>
                <c:pt idx="387">
                  <c:v>-0.40916599999999997</c:v>
                </c:pt>
                <c:pt idx="388">
                  <c:v>-0.41169499999999998</c:v>
                </c:pt>
                <c:pt idx="389">
                  <c:v>-0.414192</c:v>
                </c:pt>
                <c:pt idx="390">
                  <c:v>-0.416103</c:v>
                </c:pt>
                <c:pt idx="391">
                  <c:v>-0.41782900000000001</c:v>
                </c:pt>
                <c:pt idx="392">
                  <c:v>-0.42061900000000002</c:v>
                </c:pt>
                <c:pt idx="393">
                  <c:v>-0.42360799999999998</c:v>
                </c:pt>
                <c:pt idx="394">
                  <c:v>-0.42640699999999998</c:v>
                </c:pt>
                <c:pt idx="395">
                  <c:v>-0.42846699999999999</c:v>
                </c:pt>
                <c:pt idx="396">
                  <c:v>-0.43078300000000003</c:v>
                </c:pt>
                <c:pt idx="397">
                  <c:v>-0.42938500000000002</c:v>
                </c:pt>
                <c:pt idx="398">
                  <c:v>-0.42788500000000002</c:v>
                </c:pt>
                <c:pt idx="399">
                  <c:v>-0.430508</c:v>
                </c:pt>
                <c:pt idx="400">
                  <c:v>-0.432583</c:v>
                </c:pt>
                <c:pt idx="401">
                  <c:v>-0.435002</c:v>
                </c:pt>
                <c:pt idx="402">
                  <c:v>-0.43821500000000002</c:v>
                </c:pt>
                <c:pt idx="403">
                  <c:v>-0.44059599999999999</c:v>
                </c:pt>
                <c:pt idx="404">
                  <c:v>-0.44320100000000001</c:v>
                </c:pt>
                <c:pt idx="405">
                  <c:v>-0.44692799999999999</c:v>
                </c:pt>
                <c:pt idx="406">
                  <c:v>-0.45028099999999999</c:v>
                </c:pt>
                <c:pt idx="407">
                  <c:v>-0.45256999999999997</c:v>
                </c:pt>
                <c:pt idx="408">
                  <c:v>-0.45385799999999998</c:v>
                </c:pt>
                <c:pt idx="409">
                  <c:v>-0.45590799999999998</c:v>
                </c:pt>
                <c:pt idx="410">
                  <c:v>-0.45869399999999999</c:v>
                </c:pt>
                <c:pt idx="411">
                  <c:v>-0.46220099999999997</c:v>
                </c:pt>
                <c:pt idx="412">
                  <c:v>-0.464916</c:v>
                </c:pt>
                <c:pt idx="413">
                  <c:v>-0.467416</c:v>
                </c:pt>
                <c:pt idx="414">
                  <c:v>-0.469976</c:v>
                </c:pt>
                <c:pt idx="415">
                  <c:v>-0.46896500000000002</c:v>
                </c:pt>
                <c:pt idx="416">
                  <c:v>-0.468026</c:v>
                </c:pt>
                <c:pt idx="417">
                  <c:v>-0.469445</c:v>
                </c:pt>
                <c:pt idx="418">
                  <c:v>-0.46918700000000002</c:v>
                </c:pt>
                <c:pt idx="419">
                  <c:v>-0.47297699999999998</c:v>
                </c:pt>
                <c:pt idx="420">
                  <c:v>-0.47302499999999997</c:v>
                </c:pt>
                <c:pt idx="421">
                  <c:v>-0.47128900000000001</c:v>
                </c:pt>
                <c:pt idx="422">
                  <c:v>-0.47299000000000002</c:v>
                </c:pt>
                <c:pt idx="423">
                  <c:v>-0.47418500000000002</c:v>
                </c:pt>
                <c:pt idx="424">
                  <c:v>-0.47598299999999999</c:v>
                </c:pt>
                <c:pt idx="425">
                  <c:v>-0.47702899999999998</c:v>
                </c:pt>
                <c:pt idx="426">
                  <c:v>-0.47742499999999999</c:v>
                </c:pt>
                <c:pt idx="427">
                  <c:v>-0.47887200000000002</c:v>
                </c:pt>
                <c:pt idx="428">
                  <c:v>-0.48161399999999999</c:v>
                </c:pt>
                <c:pt idx="429">
                  <c:v>-0.483292</c:v>
                </c:pt>
                <c:pt idx="430">
                  <c:v>-0.48461100000000001</c:v>
                </c:pt>
                <c:pt idx="431">
                  <c:v>-0.48646200000000001</c:v>
                </c:pt>
                <c:pt idx="432">
                  <c:v>-0.48947000000000002</c:v>
                </c:pt>
                <c:pt idx="433">
                  <c:v>-0.48929899999999998</c:v>
                </c:pt>
                <c:pt idx="434">
                  <c:v>-0.48944900000000002</c:v>
                </c:pt>
                <c:pt idx="435">
                  <c:v>-0.49216199999999999</c:v>
                </c:pt>
                <c:pt idx="436">
                  <c:v>-0.49435099999999998</c:v>
                </c:pt>
                <c:pt idx="437">
                  <c:v>-0.49486799999999997</c:v>
                </c:pt>
                <c:pt idx="438">
                  <c:v>-0.495502</c:v>
                </c:pt>
                <c:pt idx="439">
                  <c:v>-0.49757699999999999</c:v>
                </c:pt>
                <c:pt idx="440">
                  <c:v>-0.49915900000000002</c:v>
                </c:pt>
                <c:pt idx="441">
                  <c:v>-0.49998199999999998</c:v>
                </c:pt>
                <c:pt idx="442">
                  <c:v>-0.50024500000000005</c:v>
                </c:pt>
                <c:pt idx="443">
                  <c:v>-0.50064399999999998</c:v>
                </c:pt>
                <c:pt idx="444">
                  <c:v>-0.49946600000000002</c:v>
                </c:pt>
                <c:pt idx="445">
                  <c:v>-0.50020399999999998</c:v>
                </c:pt>
                <c:pt idx="446">
                  <c:v>-0.50290400000000002</c:v>
                </c:pt>
                <c:pt idx="447">
                  <c:v>-0.50561800000000001</c:v>
                </c:pt>
                <c:pt idx="448">
                  <c:v>-0.50847600000000004</c:v>
                </c:pt>
                <c:pt idx="449">
                  <c:v>-0.51038499999999998</c:v>
                </c:pt>
                <c:pt idx="450">
                  <c:v>-0.51249400000000001</c:v>
                </c:pt>
                <c:pt idx="451">
                  <c:v>-0.51470800000000005</c:v>
                </c:pt>
                <c:pt idx="452">
                  <c:v>-0.51750499999999999</c:v>
                </c:pt>
                <c:pt idx="453">
                  <c:v>-0.519069</c:v>
                </c:pt>
                <c:pt idx="454">
                  <c:v>-0.52024400000000004</c:v>
                </c:pt>
                <c:pt idx="455">
                  <c:v>-0.52157399999999998</c:v>
                </c:pt>
                <c:pt idx="456">
                  <c:v>-0.52240299999999995</c:v>
                </c:pt>
                <c:pt idx="457">
                  <c:v>-0.52319499999999997</c:v>
                </c:pt>
                <c:pt idx="458">
                  <c:v>-0.52383400000000002</c:v>
                </c:pt>
                <c:pt idx="459">
                  <c:v>-0.52634400000000003</c:v>
                </c:pt>
                <c:pt idx="460">
                  <c:v>-0.52966800000000003</c:v>
                </c:pt>
                <c:pt idx="461">
                  <c:v>-0.53295400000000004</c:v>
                </c:pt>
                <c:pt idx="462">
                  <c:v>-0.53639700000000001</c:v>
                </c:pt>
                <c:pt idx="463">
                  <c:v>-0.53790199999999999</c:v>
                </c:pt>
                <c:pt idx="464">
                  <c:v>-0.53908999999999996</c:v>
                </c:pt>
                <c:pt idx="465">
                  <c:v>-0.54145600000000005</c:v>
                </c:pt>
                <c:pt idx="466">
                  <c:v>-0.54229400000000005</c:v>
                </c:pt>
                <c:pt idx="467">
                  <c:v>-0.545014</c:v>
                </c:pt>
                <c:pt idx="468">
                  <c:v>-0.54789299999999996</c:v>
                </c:pt>
                <c:pt idx="469">
                  <c:v>-0.55029300000000003</c:v>
                </c:pt>
                <c:pt idx="470">
                  <c:v>-0.55069400000000002</c:v>
                </c:pt>
                <c:pt idx="471">
                  <c:v>-0.55001699999999998</c:v>
                </c:pt>
                <c:pt idx="472">
                  <c:v>-0.54885600000000001</c:v>
                </c:pt>
                <c:pt idx="473">
                  <c:v>-0.54467200000000005</c:v>
                </c:pt>
                <c:pt idx="474">
                  <c:v>-0.54660399999999998</c:v>
                </c:pt>
                <c:pt idx="475">
                  <c:v>-0.54893899999999995</c:v>
                </c:pt>
                <c:pt idx="476">
                  <c:v>-0.55029899999999998</c:v>
                </c:pt>
                <c:pt idx="477">
                  <c:v>-0.55167600000000006</c:v>
                </c:pt>
                <c:pt idx="478">
                  <c:v>-0.55244899999999997</c:v>
                </c:pt>
                <c:pt idx="479">
                  <c:v>-0.55178799999999995</c:v>
                </c:pt>
                <c:pt idx="480">
                  <c:v>-0.55235100000000004</c:v>
                </c:pt>
                <c:pt idx="481">
                  <c:v>-0.55430299999999999</c:v>
                </c:pt>
                <c:pt idx="482">
                  <c:v>-0.55623699999999998</c:v>
                </c:pt>
                <c:pt idx="483">
                  <c:v>-0.55871700000000002</c:v>
                </c:pt>
                <c:pt idx="484">
                  <c:v>-0.56105000000000005</c:v>
                </c:pt>
                <c:pt idx="485">
                  <c:v>-0.56303400000000003</c:v>
                </c:pt>
                <c:pt idx="486">
                  <c:v>-0.56626100000000001</c:v>
                </c:pt>
                <c:pt idx="487">
                  <c:v>-0.57008899999999996</c:v>
                </c:pt>
                <c:pt idx="488">
                  <c:v>-0.57220400000000005</c:v>
                </c:pt>
                <c:pt idx="489">
                  <c:v>-0.57366499999999998</c:v>
                </c:pt>
                <c:pt idx="490">
                  <c:v>-0.57576799999999995</c:v>
                </c:pt>
                <c:pt idx="491">
                  <c:v>-0.57733199999999996</c:v>
                </c:pt>
                <c:pt idx="492">
                  <c:v>-0.57683499999999999</c:v>
                </c:pt>
                <c:pt idx="493">
                  <c:v>-0.57681099999999996</c:v>
                </c:pt>
                <c:pt idx="494">
                  <c:v>-0.57832799999999995</c:v>
                </c:pt>
                <c:pt idx="495">
                  <c:v>-0.57929200000000003</c:v>
                </c:pt>
                <c:pt idx="496">
                  <c:v>-0.58102100000000001</c:v>
                </c:pt>
                <c:pt idx="497">
                  <c:v>-0.58297299999999996</c:v>
                </c:pt>
                <c:pt idx="498">
                  <c:v>-0.58400200000000002</c:v>
                </c:pt>
                <c:pt idx="499">
                  <c:v>-0.58472100000000005</c:v>
                </c:pt>
                <c:pt idx="500">
                  <c:v>-0.58644399999999997</c:v>
                </c:pt>
                <c:pt idx="501">
                  <c:v>-0.58753299999999997</c:v>
                </c:pt>
                <c:pt idx="502">
                  <c:v>-0.58792599999999995</c:v>
                </c:pt>
                <c:pt idx="503">
                  <c:v>-0.58849300000000004</c:v>
                </c:pt>
                <c:pt idx="504">
                  <c:v>-0.58887100000000003</c:v>
                </c:pt>
                <c:pt idx="505">
                  <c:v>-0.59004000000000001</c:v>
                </c:pt>
                <c:pt idx="506">
                  <c:v>-0.59238800000000003</c:v>
                </c:pt>
                <c:pt idx="507">
                  <c:v>-0.59372100000000005</c:v>
                </c:pt>
                <c:pt idx="508">
                  <c:v>-0.595503</c:v>
                </c:pt>
                <c:pt idx="509">
                  <c:v>-0.59606599999999998</c:v>
                </c:pt>
                <c:pt idx="510">
                  <c:v>-0.59484899999999996</c:v>
                </c:pt>
                <c:pt idx="511">
                  <c:v>-0.59367099999999995</c:v>
                </c:pt>
                <c:pt idx="512">
                  <c:v>-0.59416800000000003</c:v>
                </c:pt>
                <c:pt idx="513">
                  <c:v>-0.59378699999999995</c:v>
                </c:pt>
                <c:pt idx="514">
                  <c:v>-0.59272499999999995</c:v>
                </c:pt>
                <c:pt idx="515">
                  <c:v>-0.59219900000000003</c:v>
                </c:pt>
                <c:pt idx="516">
                  <c:v>-0.59074199999999999</c:v>
                </c:pt>
                <c:pt idx="517">
                  <c:v>-0.59010899999999999</c:v>
                </c:pt>
                <c:pt idx="518">
                  <c:v>-0.59167400000000003</c:v>
                </c:pt>
                <c:pt idx="519">
                  <c:v>-0.59406400000000004</c:v>
                </c:pt>
                <c:pt idx="520">
                  <c:v>-0.595275</c:v>
                </c:pt>
                <c:pt idx="521">
                  <c:v>-0.59749099999999999</c:v>
                </c:pt>
                <c:pt idx="522">
                  <c:v>-0.599796</c:v>
                </c:pt>
                <c:pt idx="523">
                  <c:v>-0.59894999999999998</c:v>
                </c:pt>
                <c:pt idx="524">
                  <c:v>-0.59806099999999995</c:v>
                </c:pt>
                <c:pt idx="525">
                  <c:v>-0.59910099999999999</c:v>
                </c:pt>
                <c:pt idx="526">
                  <c:v>-0.59945499999999996</c:v>
                </c:pt>
                <c:pt idx="527">
                  <c:v>-0.59988900000000001</c:v>
                </c:pt>
                <c:pt idx="528">
                  <c:v>-0.60147899999999999</c:v>
                </c:pt>
                <c:pt idx="529">
                  <c:v>-0.60312600000000005</c:v>
                </c:pt>
                <c:pt idx="530">
                  <c:v>-0.60536900000000005</c:v>
                </c:pt>
                <c:pt idx="531">
                  <c:v>-0.60624199999999995</c:v>
                </c:pt>
                <c:pt idx="532">
                  <c:v>-0.60688799999999998</c:v>
                </c:pt>
                <c:pt idx="533">
                  <c:v>-0.60763699999999998</c:v>
                </c:pt>
                <c:pt idx="534">
                  <c:v>-0.60785500000000003</c:v>
                </c:pt>
                <c:pt idx="535">
                  <c:v>-0.60852200000000001</c:v>
                </c:pt>
                <c:pt idx="536">
                  <c:v>-0.60973999999999995</c:v>
                </c:pt>
                <c:pt idx="537">
                  <c:v>-0.61099300000000001</c:v>
                </c:pt>
                <c:pt idx="538">
                  <c:v>-0.61222900000000002</c:v>
                </c:pt>
                <c:pt idx="539">
                  <c:v>-0.61449399999999998</c:v>
                </c:pt>
                <c:pt idx="540">
                  <c:v>-0.61626999999999998</c:v>
                </c:pt>
                <c:pt idx="541">
                  <c:v>-0.61803799999999998</c:v>
                </c:pt>
                <c:pt idx="542">
                  <c:v>-0.61882000000000004</c:v>
                </c:pt>
                <c:pt idx="543">
                  <c:v>-0.62065499999999996</c:v>
                </c:pt>
                <c:pt idx="544">
                  <c:v>-0.62241299999999999</c:v>
                </c:pt>
                <c:pt idx="545">
                  <c:v>-0.62316099999999996</c:v>
                </c:pt>
                <c:pt idx="546">
                  <c:v>-0.62275899999999995</c:v>
                </c:pt>
                <c:pt idx="547">
                  <c:v>-0.621278</c:v>
                </c:pt>
                <c:pt idx="548">
                  <c:v>-0.62384300000000004</c:v>
                </c:pt>
                <c:pt idx="549">
                  <c:v>-0.62622</c:v>
                </c:pt>
                <c:pt idx="550">
                  <c:v>-0.62893200000000005</c:v>
                </c:pt>
                <c:pt idx="551">
                  <c:v>-0.62881600000000004</c:v>
                </c:pt>
                <c:pt idx="552">
                  <c:v>-0.62634699999999999</c:v>
                </c:pt>
                <c:pt idx="553">
                  <c:v>-0.62486200000000003</c:v>
                </c:pt>
                <c:pt idx="554">
                  <c:v>-0.62761900000000004</c:v>
                </c:pt>
                <c:pt idx="555">
                  <c:v>-0.62990800000000002</c:v>
                </c:pt>
                <c:pt idx="556">
                  <c:v>-0.632378</c:v>
                </c:pt>
                <c:pt idx="557">
                  <c:v>-0.63463400000000003</c:v>
                </c:pt>
                <c:pt idx="558">
                  <c:v>-0.63578900000000005</c:v>
                </c:pt>
                <c:pt idx="559">
                  <c:v>-0.63595599999999997</c:v>
                </c:pt>
                <c:pt idx="560">
                  <c:v>-0.63712999999999997</c:v>
                </c:pt>
                <c:pt idx="561">
                  <c:v>-0.63965499999999997</c:v>
                </c:pt>
                <c:pt idx="562">
                  <c:v>-0.64007199999999997</c:v>
                </c:pt>
                <c:pt idx="563">
                  <c:v>-0.64261400000000002</c:v>
                </c:pt>
                <c:pt idx="564">
                  <c:v>-0.64533200000000002</c:v>
                </c:pt>
                <c:pt idx="565">
                  <c:v>-0.64727500000000004</c:v>
                </c:pt>
                <c:pt idx="566">
                  <c:v>-0.64894399999999997</c:v>
                </c:pt>
                <c:pt idx="567">
                  <c:v>-0.65000400000000003</c:v>
                </c:pt>
                <c:pt idx="568">
                  <c:v>-0.65143600000000002</c:v>
                </c:pt>
                <c:pt idx="569">
                  <c:v>-0.65229499999999996</c:v>
                </c:pt>
                <c:pt idx="570">
                  <c:v>-0.65231700000000004</c:v>
                </c:pt>
                <c:pt idx="571">
                  <c:v>-0.65218699999999996</c:v>
                </c:pt>
                <c:pt idx="572">
                  <c:v>-0.653775</c:v>
                </c:pt>
                <c:pt idx="573">
                  <c:v>-0.65589299999999995</c:v>
                </c:pt>
                <c:pt idx="574">
                  <c:v>-0.657833</c:v>
                </c:pt>
                <c:pt idx="575">
                  <c:v>-0.65887799999999996</c:v>
                </c:pt>
                <c:pt idx="576">
                  <c:v>-0.65964</c:v>
                </c:pt>
                <c:pt idx="577">
                  <c:v>-0.66188400000000003</c:v>
                </c:pt>
                <c:pt idx="578">
                  <c:v>-0.66405199999999998</c:v>
                </c:pt>
                <c:pt idx="579">
                  <c:v>-0.665794</c:v>
                </c:pt>
                <c:pt idx="580">
                  <c:v>-0.66774299999999998</c:v>
                </c:pt>
                <c:pt idx="581">
                  <c:v>-0.66932199999999997</c:v>
                </c:pt>
                <c:pt idx="582">
                  <c:v>-0.67074</c:v>
                </c:pt>
                <c:pt idx="583">
                  <c:v>-0.67175600000000002</c:v>
                </c:pt>
                <c:pt idx="584">
                  <c:v>-0.67315100000000005</c:v>
                </c:pt>
                <c:pt idx="585">
                  <c:v>-0.67483800000000005</c:v>
                </c:pt>
                <c:pt idx="586">
                  <c:v>-0.67649700000000001</c:v>
                </c:pt>
                <c:pt idx="587">
                  <c:v>-0.67803400000000003</c:v>
                </c:pt>
                <c:pt idx="588">
                  <c:v>-0.678504</c:v>
                </c:pt>
                <c:pt idx="589">
                  <c:v>-0.67917400000000006</c:v>
                </c:pt>
                <c:pt idx="590">
                  <c:v>-0.68023</c:v>
                </c:pt>
                <c:pt idx="591">
                  <c:v>-0.68074400000000002</c:v>
                </c:pt>
                <c:pt idx="592">
                  <c:v>-0.68174400000000002</c:v>
                </c:pt>
                <c:pt idx="593">
                  <c:v>-0.67910700000000002</c:v>
                </c:pt>
                <c:pt idx="594">
                  <c:v>-0.67776599999999998</c:v>
                </c:pt>
                <c:pt idx="595">
                  <c:v>-0.67980499999999999</c:v>
                </c:pt>
                <c:pt idx="596">
                  <c:v>-0.68164800000000003</c:v>
                </c:pt>
                <c:pt idx="597">
                  <c:v>-0.68438500000000002</c:v>
                </c:pt>
                <c:pt idx="598">
                  <c:v>-0.68652599999999997</c:v>
                </c:pt>
                <c:pt idx="599">
                  <c:v>-0.68836399999999998</c:v>
                </c:pt>
                <c:pt idx="600">
                  <c:v>-0.689303</c:v>
                </c:pt>
                <c:pt idx="601">
                  <c:v>-0.69123199999999996</c:v>
                </c:pt>
                <c:pt idx="602">
                  <c:v>-0.69225400000000004</c:v>
                </c:pt>
                <c:pt idx="603">
                  <c:v>-0.69742599999999999</c:v>
                </c:pt>
                <c:pt idx="604">
                  <c:v>-0.69707699999999995</c:v>
                </c:pt>
                <c:pt idx="605">
                  <c:v>-0.69572900000000004</c:v>
                </c:pt>
                <c:pt idx="606">
                  <c:v>-0.69735100000000005</c:v>
                </c:pt>
                <c:pt idx="607">
                  <c:v>-0.69804900000000003</c:v>
                </c:pt>
                <c:pt idx="608">
                  <c:v>-0.69850500000000004</c:v>
                </c:pt>
                <c:pt idx="609">
                  <c:v>-0.69944499999999998</c:v>
                </c:pt>
                <c:pt idx="610">
                  <c:v>-0.70089000000000001</c:v>
                </c:pt>
                <c:pt idx="611">
                  <c:v>-0.702094</c:v>
                </c:pt>
                <c:pt idx="612">
                  <c:v>-0.70178300000000005</c:v>
                </c:pt>
                <c:pt idx="613">
                  <c:v>-0.70198899999999997</c:v>
                </c:pt>
                <c:pt idx="614">
                  <c:v>-0.703399</c:v>
                </c:pt>
                <c:pt idx="615">
                  <c:v>-0.70447400000000004</c:v>
                </c:pt>
                <c:pt idx="616">
                  <c:v>-0.70525099999999996</c:v>
                </c:pt>
                <c:pt idx="617">
                  <c:v>-0.70677900000000005</c:v>
                </c:pt>
                <c:pt idx="618">
                  <c:v>-0.70917699999999995</c:v>
                </c:pt>
                <c:pt idx="619">
                  <c:v>-0.71124100000000001</c:v>
                </c:pt>
                <c:pt idx="620">
                  <c:v>-0.71325700000000003</c:v>
                </c:pt>
                <c:pt idx="621">
                  <c:v>-0.71446299999999996</c:v>
                </c:pt>
                <c:pt idx="622">
                  <c:v>-0.71553199999999995</c:v>
                </c:pt>
                <c:pt idx="623">
                  <c:v>-0.71532600000000002</c:v>
                </c:pt>
                <c:pt idx="624">
                  <c:v>-0.71548999999999996</c:v>
                </c:pt>
                <c:pt idx="625">
                  <c:v>-0.71532899999999999</c:v>
                </c:pt>
                <c:pt idx="626">
                  <c:v>-0.71497500000000003</c:v>
                </c:pt>
                <c:pt idx="627">
                  <c:v>-0.71533000000000002</c:v>
                </c:pt>
                <c:pt idx="628">
                  <c:v>-0.71338699999999999</c:v>
                </c:pt>
                <c:pt idx="629">
                  <c:v>-0.71174599999999999</c:v>
                </c:pt>
                <c:pt idx="630">
                  <c:v>-0.71116400000000002</c:v>
                </c:pt>
                <c:pt idx="631">
                  <c:v>-0.71133199999999996</c:v>
                </c:pt>
                <c:pt idx="632">
                  <c:v>-0.71180600000000005</c:v>
                </c:pt>
                <c:pt idx="633">
                  <c:v>-0.70761700000000005</c:v>
                </c:pt>
                <c:pt idx="634">
                  <c:v>-0.70540400000000003</c:v>
                </c:pt>
                <c:pt idx="635">
                  <c:v>-0.70626100000000003</c:v>
                </c:pt>
                <c:pt idx="636">
                  <c:v>-0.70533400000000002</c:v>
                </c:pt>
                <c:pt idx="637">
                  <c:v>-0.70399100000000003</c:v>
                </c:pt>
                <c:pt idx="638">
                  <c:v>-0.70394699999999999</c:v>
                </c:pt>
                <c:pt idx="639">
                  <c:v>-0.70333900000000005</c:v>
                </c:pt>
                <c:pt idx="640">
                  <c:v>-0.702407</c:v>
                </c:pt>
                <c:pt idx="641">
                  <c:v>-0.70124900000000001</c:v>
                </c:pt>
                <c:pt idx="642">
                  <c:v>-0.70199100000000003</c:v>
                </c:pt>
                <c:pt idx="643">
                  <c:v>-0.70174999999999998</c:v>
                </c:pt>
                <c:pt idx="644">
                  <c:v>-0.70104699999999998</c:v>
                </c:pt>
                <c:pt idx="645">
                  <c:v>-0.70072299999999998</c:v>
                </c:pt>
                <c:pt idx="646">
                  <c:v>-0.700569</c:v>
                </c:pt>
                <c:pt idx="647">
                  <c:v>-0.701631</c:v>
                </c:pt>
                <c:pt idx="648">
                  <c:v>-0.70451799999999998</c:v>
                </c:pt>
                <c:pt idx="649">
                  <c:v>-0.70709599999999995</c:v>
                </c:pt>
                <c:pt idx="650">
                  <c:v>-0.708735</c:v>
                </c:pt>
                <c:pt idx="651">
                  <c:v>-0.71079899999999996</c:v>
                </c:pt>
                <c:pt idx="652">
                  <c:v>-0.71261799999999997</c:v>
                </c:pt>
                <c:pt idx="653">
                  <c:v>-0.71452800000000005</c:v>
                </c:pt>
                <c:pt idx="654">
                  <c:v>-0.71718800000000005</c:v>
                </c:pt>
                <c:pt idx="655">
                  <c:v>-0.71930300000000003</c:v>
                </c:pt>
                <c:pt idx="656">
                  <c:v>-0.72017200000000003</c:v>
                </c:pt>
                <c:pt idx="657">
                  <c:v>-0.72099000000000002</c:v>
                </c:pt>
                <c:pt idx="658">
                  <c:v>-0.72080900000000003</c:v>
                </c:pt>
                <c:pt idx="659">
                  <c:v>-0.72165999999999997</c:v>
                </c:pt>
                <c:pt idx="660">
                  <c:v>-0.72213499999999997</c:v>
                </c:pt>
                <c:pt idx="661">
                  <c:v>-0.723356</c:v>
                </c:pt>
                <c:pt idx="662">
                  <c:v>-0.72493200000000002</c:v>
                </c:pt>
                <c:pt idx="663">
                  <c:v>-0.72574799999999995</c:v>
                </c:pt>
                <c:pt idx="664">
                  <c:v>-0.72651200000000005</c:v>
                </c:pt>
                <c:pt idx="665">
                  <c:v>-0.72703899999999999</c:v>
                </c:pt>
                <c:pt idx="666">
                  <c:v>-0.72669399999999995</c:v>
                </c:pt>
                <c:pt idx="667">
                  <c:v>-0.72786499999999998</c:v>
                </c:pt>
                <c:pt idx="668">
                  <c:v>-0.72950899999999996</c:v>
                </c:pt>
                <c:pt idx="669">
                  <c:v>-0.73034399999999999</c:v>
                </c:pt>
                <c:pt idx="670">
                  <c:v>-0.73137300000000005</c:v>
                </c:pt>
                <c:pt idx="671">
                  <c:v>-0.73319900000000005</c:v>
                </c:pt>
                <c:pt idx="672">
                  <c:v>-0.73422200000000004</c:v>
                </c:pt>
                <c:pt idx="673">
                  <c:v>-0.73540000000000005</c:v>
                </c:pt>
                <c:pt idx="674">
                  <c:v>-0.73371299999999995</c:v>
                </c:pt>
                <c:pt idx="675">
                  <c:v>-0.734371</c:v>
                </c:pt>
                <c:pt idx="676">
                  <c:v>-0.73699999999999999</c:v>
                </c:pt>
                <c:pt idx="677">
                  <c:v>-0.73721700000000001</c:v>
                </c:pt>
                <c:pt idx="678">
                  <c:v>-0.73768699999999998</c:v>
                </c:pt>
                <c:pt idx="679">
                  <c:v>-0.73829800000000001</c:v>
                </c:pt>
                <c:pt idx="680">
                  <c:v>-0.73860999999999999</c:v>
                </c:pt>
                <c:pt idx="681">
                  <c:v>-0.73877300000000001</c:v>
                </c:pt>
                <c:pt idx="682">
                  <c:v>-0.73789800000000005</c:v>
                </c:pt>
                <c:pt idx="683">
                  <c:v>-0.73685</c:v>
                </c:pt>
                <c:pt idx="684">
                  <c:v>-0.73496099999999998</c:v>
                </c:pt>
                <c:pt idx="685">
                  <c:v>-0.73349900000000001</c:v>
                </c:pt>
                <c:pt idx="686">
                  <c:v>-0.73227100000000001</c:v>
                </c:pt>
                <c:pt idx="687">
                  <c:v>-0.73249699999999995</c:v>
                </c:pt>
                <c:pt idx="688">
                  <c:v>-0.73333400000000004</c:v>
                </c:pt>
                <c:pt idx="689">
                  <c:v>-0.73304999999999998</c:v>
                </c:pt>
                <c:pt idx="690">
                  <c:v>-0.73212200000000005</c:v>
                </c:pt>
                <c:pt idx="691">
                  <c:v>-0.73088399999999998</c:v>
                </c:pt>
                <c:pt idx="692">
                  <c:v>-0.73060000000000003</c:v>
                </c:pt>
                <c:pt idx="693">
                  <c:v>-0.72990600000000005</c:v>
                </c:pt>
                <c:pt idx="694">
                  <c:v>-0.72908899999999999</c:v>
                </c:pt>
                <c:pt idx="695">
                  <c:v>-0.72842099999999999</c:v>
                </c:pt>
                <c:pt idx="696">
                  <c:v>-0.726572</c:v>
                </c:pt>
                <c:pt idx="697">
                  <c:v>-0.72509299999999999</c:v>
                </c:pt>
                <c:pt idx="698">
                  <c:v>-0.72424500000000003</c:v>
                </c:pt>
                <c:pt idx="699">
                  <c:v>-0.72261500000000001</c:v>
                </c:pt>
                <c:pt idx="700">
                  <c:v>-0.72016199999999997</c:v>
                </c:pt>
                <c:pt idx="701">
                  <c:v>-0.717889</c:v>
                </c:pt>
                <c:pt idx="702">
                  <c:v>-0.71638599999999997</c:v>
                </c:pt>
                <c:pt idx="703">
                  <c:v>-0.71645999999999999</c:v>
                </c:pt>
                <c:pt idx="704">
                  <c:v>-0.71673399999999998</c:v>
                </c:pt>
                <c:pt idx="705">
                  <c:v>-0.716723</c:v>
                </c:pt>
                <c:pt idx="706">
                  <c:v>-0.71644099999999999</c:v>
                </c:pt>
                <c:pt idx="707">
                  <c:v>-0.71590500000000001</c:v>
                </c:pt>
                <c:pt idx="708">
                  <c:v>-0.715472</c:v>
                </c:pt>
                <c:pt idx="709">
                  <c:v>-0.71477400000000002</c:v>
                </c:pt>
                <c:pt idx="710">
                  <c:v>-0.71343800000000002</c:v>
                </c:pt>
                <c:pt idx="711">
                  <c:v>-0.71394100000000005</c:v>
                </c:pt>
                <c:pt idx="712">
                  <c:v>-0.70966300000000004</c:v>
                </c:pt>
                <c:pt idx="713">
                  <c:v>-0.70704</c:v>
                </c:pt>
                <c:pt idx="714">
                  <c:v>-0.70704699999999998</c:v>
                </c:pt>
                <c:pt idx="715">
                  <c:v>-0.70625800000000005</c:v>
                </c:pt>
                <c:pt idx="716">
                  <c:v>-0.705457</c:v>
                </c:pt>
                <c:pt idx="717">
                  <c:v>-0.70543</c:v>
                </c:pt>
                <c:pt idx="718">
                  <c:v>-0.70586400000000005</c:v>
                </c:pt>
                <c:pt idx="719">
                  <c:v>-0.70571099999999998</c:v>
                </c:pt>
                <c:pt idx="720">
                  <c:v>-0.70440199999999997</c:v>
                </c:pt>
                <c:pt idx="721">
                  <c:v>-0.70223400000000002</c:v>
                </c:pt>
                <c:pt idx="722">
                  <c:v>-0.70122399999999996</c:v>
                </c:pt>
                <c:pt idx="723">
                  <c:v>-0.70116199999999995</c:v>
                </c:pt>
                <c:pt idx="724">
                  <c:v>-0.69955599999999996</c:v>
                </c:pt>
                <c:pt idx="725">
                  <c:v>-0.69690099999999999</c:v>
                </c:pt>
                <c:pt idx="726">
                  <c:v>-0.695187</c:v>
                </c:pt>
                <c:pt idx="727">
                  <c:v>-0.69376800000000005</c:v>
                </c:pt>
                <c:pt idx="728">
                  <c:v>-0.69097500000000001</c:v>
                </c:pt>
                <c:pt idx="729">
                  <c:v>-0.68951600000000002</c:v>
                </c:pt>
                <c:pt idx="730">
                  <c:v>-0.68952199999999997</c:v>
                </c:pt>
                <c:pt idx="731">
                  <c:v>-0.68855500000000003</c:v>
                </c:pt>
                <c:pt idx="732">
                  <c:v>-0.68873200000000001</c:v>
                </c:pt>
                <c:pt idx="733">
                  <c:v>-0.68456600000000001</c:v>
                </c:pt>
                <c:pt idx="734">
                  <c:v>-0.68152699999999999</c:v>
                </c:pt>
                <c:pt idx="735">
                  <c:v>-0.68179599999999996</c:v>
                </c:pt>
                <c:pt idx="736">
                  <c:v>-0.68149400000000004</c:v>
                </c:pt>
                <c:pt idx="737">
                  <c:v>-0.68246799999999996</c:v>
                </c:pt>
                <c:pt idx="738">
                  <c:v>-0.68526699999999996</c:v>
                </c:pt>
                <c:pt idx="739">
                  <c:v>-0.68796900000000005</c:v>
                </c:pt>
                <c:pt idx="740">
                  <c:v>-0.68994699999999998</c:v>
                </c:pt>
                <c:pt idx="741">
                  <c:v>-0.69065299999999996</c:v>
                </c:pt>
                <c:pt idx="742">
                  <c:v>-0.69109699999999996</c:v>
                </c:pt>
                <c:pt idx="743">
                  <c:v>-0.68932099999999996</c:v>
                </c:pt>
                <c:pt idx="744">
                  <c:v>-0.68556300000000003</c:v>
                </c:pt>
                <c:pt idx="745">
                  <c:v>-0.68316600000000005</c:v>
                </c:pt>
                <c:pt idx="746">
                  <c:v>-0.68005300000000002</c:v>
                </c:pt>
                <c:pt idx="747">
                  <c:v>-0.67847500000000005</c:v>
                </c:pt>
                <c:pt idx="748">
                  <c:v>-0.67845699999999998</c:v>
                </c:pt>
                <c:pt idx="749">
                  <c:v>-0.67843799999999999</c:v>
                </c:pt>
                <c:pt idx="750">
                  <c:v>-0.67869999999999997</c:v>
                </c:pt>
                <c:pt idx="751">
                  <c:v>-0.67926600000000004</c:v>
                </c:pt>
                <c:pt idx="752">
                  <c:v>-0.67959199999999997</c:v>
                </c:pt>
                <c:pt idx="753">
                  <c:v>-0.67456199999999999</c:v>
                </c:pt>
                <c:pt idx="754">
                  <c:v>-0.66954000000000002</c:v>
                </c:pt>
                <c:pt idx="755">
                  <c:v>-0.668489</c:v>
                </c:pt>
                <c:pt idx="756">
                  <c:v>-0.66767799999999999</c:v>
                </c:pt>
                <c:pt idx="757">
                  <c:v>-0.66569299999999998</c:v>
                </c:pt>
                <c:pt idx="758">
                  <c:v>-0.66410199999999997</c:v>
                </c:pt>
                <c:pt idx="759">
                  <c:v>-0.66256300000000001</c:v>
                </c:pt>
                <c:pt idx="760">
                  <c:v>-0.66167500000000001</c:v>
                </c:pt>
                <c:pt idx="761">
                  <c:v>-0.66166100000000005</c:v>
                </c:pt>
                <c:pt idx="762">
                  <c:v>-0.66127899999999995</c:v>
                </c:pt>
                <c:pt idx="763">
                  <c:v>-0.659883</c:v>
                </c:pt>
                <c:pt idx="764">
                  <c:v>-0.65870600000000001</c:v>
                </c:pt>
                <c:pt idx="765">
                  <c:v>-0.65820000000000001</c:v>
                </c:pt>
                <c:pt idx="766">
                  <c:v>-0.65725299999999998</c:v>
                </c:pt>
                <c:pt idx="767">
                  <c:v>-0.65583599999999997</c:v>
                </c:pt>
                <c:pt idx="768">
                  <c:v>-0.65382600000000002</c:v>
                </c:pt>
                <c:pt idx="769">
                  <c:v>-0.65176599999999996</c:v>
                </c:pt>
                <c:pt idx="770">
                  <c:v>-0.64908699999999997</c:v>
                </c:pt>
                <c:pt idx="771">
                  <c:v>-0.64745799999999998</c:v>
                </c:pt>
                <c:pt idx="772">
                  <c:v>-0.64190999999999998</c:v>
                </c:pt>
                <c:pt idx="773">
                  <c:v>-0.64315900000000004</c:v>
                </c:pt>
                <c:pt idx="774">
                  <c:v>-0.64172099999999999</c:v>
                </c:pt>
                <c:pt idx="775">
                  <c:v>-0.63763999999999998</c:v>
                </c:pt>
                <c:pt idx="776">
                  <c:v>-0.63797099999999995</c:v>
                </c:pt>
                <c:pt idx="777">
                  <c:v>-0.63658899999999996</c:v>
                </c:pt>
                <c:pt idx="778">
                  <c:v>-0.63691500000000001</c:v>
                </c:pt>
                <c:pt idx="779">
                  <c:v>-0.63680899999999996</c:v>
                </c:pt>
                <c:pt idx="780">
                  <c:v>-0.63550499999999999</c:v>
                </c:pt>
                <c:pt idx="781">
                  <c:v>-0.63449800000000001</c:v>
                </c:pt>
                <c:pt idx="782">
                  <c:v>-0.63336499999999996</c:v>
                </c:pt>
                <c:pt idx="783">
                  <c:v>-0.63259200000000004</c:v>
                </c:pt>
                <c:pt idx="784">
                  <c:v>-0.63210699999999997</c:v>
                </c:pt>
                <c:pt idx="785">
                  <c:v>-0.63131999999999999</c:v>
                </c:pt>
                <c:pt idx="786">
                  <c:v>-0.62985500000000005</c:v>
                </c:pt>
                <c:pt idx="787">
                  <c:v>-0.62866100000000003</c:v>
                </c:pt>
                <c:pt idx="788">
                  <c:v>-0.62727500000000003</c:v>
                </c:pt>
                <c:pt idx="789">
                  <c:v>-0.62626099999999996</c:v>
                </c:pt>
                <c:pt idx="790">
                  <c:v>-0.62594000000000005</c:v>
                </c:pt>
                <c:pt idx="791">
                  <c:v>-0.62490999999999997</c:v>
                </c:pt>
                <c:pt idx="792">
                  <c:v>-0.62453599999999998</c:v>
                </c:pt>
                <c:pt idx="793">
                  <c:v>-0.62010200000000004</c:v>
                </c:pt>
                <c:pt idx="794">
                  <c:v>-0.618201</c:v>
                </c:pt>
                <c:pt idx="795">
                  <c:v>-0.61940399999999995</c:v>
                </c:pt>
                <c:pt idx="796">
                  <c:v>-0.61843499999999996</c:v>
                </c:pt>
                <c:pt idx="797">
                  <c:v>-0.61803900000000001</c:v>
                </c:pt>
                <c:pt idx="798">
                  <c:v>-0.61827100000000002</c:v>
                </c:pt>
                <c:pt idx="799">
                  <c:v>-0.61981900000000001</c:v>
                </c:pt>
                <c:pt idx="800">
                  <c:v>-0.62143499999999996</c:v>
                </c:pt>
                <c:pt idx="801">
                  <c:v>-0.62199099999999996</c:v>
                </c:pt>
                <c:pt idx="802">
                  <c:v>-0.62285500000000005</c:v>
                </c:pt>
                <c:pt idx="803">
                  <c:v>-0.62376699999999996</c:v>
                </c:pt>
                <c:pt idx="804">
                  <c:v>-0.62359399999999998</c:v>
                </c:pt>
                <c:pt idx="805">
                  <c:v>-0.62353199999999998</c:v>
                </c:pt>
                <c:pt idx="806">
                  <c:v>-0.62504099999999996</c:v>
                </c:pt>
                <c:pt idx="807">
                  <c:v>-0.62552600000000003</c:v>
                </c:pt>
                <c:pt idx="808">
                  <c:v>-0.62674399999999997</c:v>
                </c:pt>
                <c:pt idx="809">
                  <c:v>-0.62876399999999999</c:v>
                </c:pt>
                <c:pt idx="810">
                  <c:v>-0.63004400000000005</c:v>
                </c:pt>
                <c:pt idx="811">
                  <c:v>-0.630444</c:v>
                </c:pt>
                <c:pt idx="812">
                  <c:v>-0.62881100000000001</c:v>
                </c:pt>
                <c:pt idx="813">
                  <c:v>-0.62977499999999997</c:v>
                </c:pt>
                <c:pt idx="814">
                  <c:v>-0.62650399999999995</c:v>
                </c:pt>
                <c:pt idx="815">
                  <c:v>-0.62391200000000002</c:v>
                </c:pt>
                <c:pt idx="816">
                  <c:v>-0.62481799999999998</c:v>
                </c:pt>
                <c:pt idx="817">
                  <c:v>-0.62627299999999997</c:v>
                </c:pt>
                <c:pt idx="818">
                  <c:v>-0.62843300000000002</c:v>
                </c:pt>
                <c:pt idx="819">
                  <c:v>-0.629027</c:v>
                </c:pt>
                <c:pt idx="820">
                  <c:v>-0.62932699999999997</c:v>
                </c:pt>
                <c:pt idx="821">
                  <c:v>-0.63030399999999998</c:v>
                </c:pt>
                <c:pt idx="822">
                  <c:v>-0.62958199999999997</c:v>
                </c:pt>
                <c:pt idx="823">
                  <c:v>-0.62875000000000003</c:v>
                </c:pt>
                <c:pt idx="824">
                  <c:v>-0.628328</c:v>
                </c:pt>
                <c:pt idx="825">
                  <c:v>-0.62701600000000002</c:v>
                </c:pt>
                <c:pt idx="826">
                  <c:v>-0.62629800000000002</c:v>
                </c:pt>
                <c:pt idx="827">
                  <c:v>-0.62625900000000001</c:v>
                </c:pt>
                <c:pt idx="828">
                  <c:v>-0.627224</c:v>
                </c:pt>
                <c:pt idx="829">
                  <c:v>-0.62786299999999995</c:v>
                </c:pt>
                <c:pt idx="830">
                  <c:v>-0.62815600000000005</c:v>
                </c:pt>
                <c:pt idx="831">
                  <c:v>-0.62979399999999996</c:v>
                </c:pt>
                <c:pt idx="832">
                  <c:v>-0.63261400000000001</c:v>
                </c:pt>
                <c:pt idx="833">
                  <c:v>-0.63405900000000004</c:v>
                </c:pt>
                <c:pt idx="834">
                  <c:v>-0.63029900000000005</c:v>
                </c:pt>
                <c:pt idx="835">
                  <c:v>-0.62765300000000002</c:v>
                </c:pt>
                <c:pt idx="836">
                  <c:v>-0.62799000000000005</c:v>
                </c:pt>
                <c:pt idx="837">
                  <c:v>-0.62796799999999997</c:v>
                </c:pt>
                <c:pt idx="838">
                  <c:v>-0.627355</c:v>
                </c:pt>
                <c:pt idx="839">
                  <c:v>-0.62668900000000005</c:v>
                </c:pt>
                <c:pt idx="840">
                  <c:v>-0.62539</c:v>
                </c:pt>
                <c:pt idx="841">
                  <c:v>-0.62326700000000002</c:v>
                </c:pt>
                <c:pt idx="842">
                  <c:v>-0.62105299999999997</c:v>
                </c:pt>
                <c:pt idx="843">
                  <c:v>-0.61879700000000004</c:v>
                </c:pt>
                <c:pt idx="844">
                  <c:v>-0.61691700000000005</c:v>
                </c:pt>
                <c:pt idx="845">
                  <c:v>-0.61527100000000001</c:v>
                </c:pt>
                <c:pt idx="846">
                  <c:v>-0.61353899999999995</c:v>
                </c:pt>
                <c:pt idx="847">
                  <c:v>-0.61211000000000004</c:v>
                </c:pt>
                <c:pt idx="848">
                  <c:v>-0.61134200000000005</c:v>
                </c:pt>
                <c:pt idx="849">
                  <c:v>-0.61041699999999999</c:v>
                </c:pt>
                <c:pt idx="850">
                  <c:v>-0.609093</c:v>
                </c:pt>
                <c:pt idx="851">
                  <c:v>-0.60859700000000005</c:v>
                </c:pt>
                <c:pt idx="852">
                  <c:v>-0.60837799999999997</c:v>
                </c:pt>
                <c:pt idx="853">
                  <c:v>-0.60679700000000003</c:v>
                </c:pt>
                <c:pt idx="854">
                  <c:v>-0.60622100000000001</c:v>
                </c:pt>
                <c:pt idx="855">
                  <c:v>-0.60315200000000002</c:v>
                </c:pt>
                <c:pt idx="856">
                  <c:v>-0.60298300000000005</c:v>
                </c:pt>
                <c:pt idx="857">
                  <c:v>-0.60653500000000005</c:v>
                </c:pt>
                <c:pt idx="858">
                  <c:v>-0.60984400000000005</c:v>
                </c:pt>
                <c:pt idx="859">
                  <c:v>-0.61085100000000003</c:v>
                </c:pt>
                <c:pt idx="860">
                  <c:v>-0.61023700000000003</c:v>
                </c:pt>
                <c:pt idx="861">
                  <c:v>-0.60939100000000002</c:v>
                </c:pt>
                <c:pt idx="862">
                  <c:v>-0.60810200000000003</c:v>
                </c:pt>
                <c:pt idx="863">
                  <c:v>-0.60784499999999997</c:v>
                </c:pt>
                <c:pt idx="864">
                  <c:v>-0.60685999999999996</c:v>
                </c:pt>
                <c:pt idx="865">
                  <c:v>-0.60540099999999997</c:v>
                </c:pt>
                <c:pt idx="866">
                  <c:v>-0.60478799999999999</c:v>
                </c:pt>
                <c:pt idx="867">
                  <c:v>-0.60406800000000005</c:v>
                </c:pt>
                <c:pt idx="868">
                  <c:v>-0.60454399999999997</c:v>
                </c:pt>
                <c:pt idx="869">
                  <c:v>-0.60521000000000003</c:v>
                </c:pt>
                <c:pt idx="870">
                  <c:v>-0.60609400000000002</c:v>
                </c:pt>
                <c:pt idx="871">
                  <c:v>-0.60612600000000005</c:v>
                </c:pt>
                <c:pt idx="872">
                  <c:v>-0.60577599999999998</c:v>
                </c:pt>
                <c:pt idx="873">
                  <c:v>-0.60584700000000002</c:v>
                </c:pt>
                <c:pt idx="874">
                  <c:v>-0.60578900000000002</c:v>
                </c:pt>
                <c:pt idx="875">
                  <c:v>-0.60579899999999998</c:v>
                </c:pt>
                <c:pt idx="876">
                  <c:v>-0.60372000000000003</c:v>
                </c:pt>
                <c:pt idx="877">
                  <c:v>-0.60497100000000004</c:v>
                </c:pt>
                <c:pt idx="878">
                  <c:v>-0.60714800000000002</c:v>
                </c:pt>
                <c:pt idx="879">
                  <c:v>-0.60803399999999996</c:v>
                </c:pt>
                <c:pt idx="880">
                  <c:v>-0.60823099999999997</c:v>
                </c:pt>
                <c:pt idx="881">
                  <c:v>-0.60765499999999995</c:v>
                </c:pt>
                <c:pt idx="882">
                  <c:v>-0.60936500000000005</c:v>
                </c:pt>
                <c:pt idx="883">
                  <c:v>-0.61185900000000004</c:v>
                </c:pt>
                <c:pt idx="884">
                  <c:v>-0.61347499999999999</c:v>
                </c:pt>
                <c:pt idx="885">
                  <c:v>-0.61527100000000001</c:v>
                </c:pt>
                <c:pt idx="886">
                  <c:v>-0.61759299999999995</c:v>
                </c:pt>
                <c:pt idx="887">
                  <c:v>-0.61846699999999999</c:v>
                </c:pt>
                <c:pt idx="888">
                  <c:v>-0.61825600000000003</c:v>
                </c:pt>
                <c:pt idx="889">
                  <c:v>-0.61907699999999999</c:v>
                </c:pt>
                <c:pt idx="890">
                  <c:v>-0.61995500000000003</c:v>
                </c:pt>
                <c:pt idx="891">
                  <c:v>-0.62255700000000003</c:v>
                </c:pt>
                <c:pt idx="892">
                  <c:v>-0.62409199999999998</c:v>
                </c:pt>
                <c:pt idx="893">
                  <c:v>-0.62356299999999998</c:v>
                </c:pt>
                <c:pt idx="894">
                  <c:v>-0.62336800000000003</c:v>
                </c:pt>
                <c:pt idx="895">
                  <c:v>-0.62227200000000005</c:v>
                </c:pt>
                <c:pt idx="896">
                  <c:v>-0.62116800000000005</c:v>
                </c:pt>
                <c:pt idx="897">
                  <c:v>-0.61603200000000002</c:v>
                </c:pt>
                <c:pt idx="898">
                  <c:v>-0.61255800000000005</c:v>
                </c:pt>
                <c:pt idx="899">
                  <c:v>-0.61229800000000001</c:v>
                </c:pt>
                <c:pt idx="900">
                  <c:v>-0.61136699999999999</c:v>
                </c:pt>
                <c:pt idx="901">
                  <c:v>-0.61033300000000001</c:v>
                </c:pt>
                <c:pt idx="902">
                  <c:v>-0.61087499999999995</c:v>
                </c:pt>
                <c:pt idx="903">
                  <c:v>-0.61319299999999999</c:v>
                </c:pt>
                <c:pt idx="904">
                  <c:v>-0.61462700000000003</c:v>
                </c:pt>
                <c:pt idx="905">
                  <c:v>-0.61450499999999997</c:v>
                </c:pt>
                <c:pt idx="906">
                  <c:v>-0.61472700000000002</c:v>
                </c:pt>
                <c:pt idx="907">
                  <c:v>-0.615533</c:v>
                </c:pt>
                <c:pt idx="908">
                  <c:v>-0.61632799999999999</c:v>
                </c:pt>
                <c:pt idx="909">
                  <c:v>-0.61849500000000002</c:v>
                </c:pt>
                <c:pt idx="910">
                  <c:v>-0.62109599999999998</c:v>
                </c:pt>
                <c:pt idx="911">
                  <c:v>-0.62312699999999999</c:v>
                </c:pt>
                <c:pt idx="912">
                  <c:v>-0.62589899999999998</c:v>
                </c:pt>
                <c:pt idx="913">
                  <c:v>-0.62739199999999995</c:v>
                </c:pt>
                <c:pt idx="914">
                  <c:v>-0.62685900000000006</c:v>
                </c:pt>
                <c:pt idx="915">
                  <c:v>-0.62605100000000002</c:v>
                </c:pt>
                <c:pt idx="916">
                  <c:v>-0.62557399999999996</c:v>
                </c:pt>
                <c:pt idx="917">
                  <c:v>-0.62526000000000004</c:v>
                </c:pt>
                <c:pt idx="918">
                  <c:v>-0.62007400000000001</c:v>
                </c:pt>
                <c:pt idx="919">
                  <c:v>-0.61619199999999996</c:v>
                </c:pt>
                <c:pt idx="920">
                  <c:v>-0.61792899999999995</c:v>
                </c:pt>
                <c:pt idx="921">
                  <c:v>-0.61899999999999999</c:v>
                </c:pt>
                <c:pt idx="922">
                  <c:v>-0.61878699999999998</c:v>
                </c:pt>
                <c:pt idx="923">
                  <c:v>-0.61911799999999995</c:v>
                </c:pt>
                <c:pt idx="924">
                  <c:v>-0.61995199999999995</c:v>
                </c:pt>
                <c:pt idx="925">
                  <c:v>-0.61930499999999999</c:v>
                </c:pt>
                <c:pt idx="926">
                  <c:v>-0.61856100000000003</c:v>
                </c:pt>
                <c:pt idx="927">
                  <c:v>-0.61833899999999997</c:v>
                </c:pt>
                <c:pt idx="928">
                  <c:v>-0.61727500000000002</c:v>
                </c:pt>
                <c:pt idx="929">
                  <c:v>-0.61646000000000001</c:v>
                </c:pt>
                <c:pt idx="930">
                  <c:v>-0.61707900000000004</c:v>
                </c:pt>
                <c:pt idx="931">
                  <c:v>-0.61725099999999999</c:v>
                </c:pt>
                <c:pt idx="932">
                  <c:v>-0.61651100000000003</c:v>
                </c:pt>
                <c:pt idx="933">
                  <c:v>-0.61735499999999999</c:v>
                </c:pt>
                <c:pt idx="934">
                  <c:v>-0.618174</c:v>
                </c:pt>
                <c:pt idx="935">
                  <c:v>-0.617591</c:v>
                </c:pt>
                <c:pt idx="936">
                  <c:v>-0.61709999999999998</c:v>
                </c:pt>
                <c:pt idx="937">
                  <c:v>-0.61598299999999995</c:v>
                </c:pt>
                <c:pt idx="938">
                  <c:v>-0.61595299999999997</c:v>
                </c:pt>
                <c:pt idx="939">
                  <c:v>-0.61298799999999998</c:v>
                </c:pt>
                <c:pt idx="940">
                  <c:v>-0.60863299999999998</c:v>
                </c:pt>
                <c:pt idx="941">
                  <c:v>-0.60792800000000002</c:v>
                </c:pt>
                <c:pt idx="942">
                  <c:v>-0.60643400000000003</c:v>
                </c:pt>
                <c:pt idx="943">
                  <c:v>-0.60524</c:v>
                </c:pt>
                <c:pt idx="944">
                  <c:v>-0.60507299999999997</c:v>
                </c:pt>
                <c:pt idx="945">
                  <c:v>-0.60479099999999997</c:v>
                </c:pt>
                <c:pt idx="946">
                  <c:v>-0.60586200000000001</c:v>
                </c:pt>
                <c:pt idx="947">
                  <c:v>-0.60849200000000003</c:v>
                </c:pt>
                <c:pt idx="948">
                  <c:v>-0.60970899999999995</c:v>
                </c:pt>
                <c:pt idx="949">
                  <c:v>-0.61284400000000006</c:v>
                </c:pt>
                <c:pt idx="950">
                  <c:v>-0.615896</c:v>
                </c:pt>
                <c:pt idx="951">
                  <c:v>-0.61568000000000001</c:v>
                </c:pt>
                <c:pt idx="952">
                  <c:v>-0.61553599999999997</c:v>
                </c:pt>
                <c:pt idx="953">
                  <c:v>-0.61487499999999995</c:v>
                </c:pt>
                <c:pt idx="954">
                  <c:v>-0.61472700000000002</c:v>
                </c:pt>
                <c:pt idx="955">
                  <c:v>-0.61566200000000004</c:v>
                </c:pt>
                <c:pt idx="956">
                  <c:v>-0.61610799999999999</c:v>
                </c:pt>
                <c:pt idx="957">
                  <c:v>-0.61676200000000003</c:v>
                </c:pt>
                <c:pt idx="958">
                  <c:v>-0.62064600000000003</c:v>
                </c:pt>
                <c:pt idx="959">
                  <c:v>-0.61973699999999998</c:v>
                </c:pt>
                <c:pt idx="960">
                  <c:v>-0.61650000000000005</c:v>
                </c:pt>
                <c:pt idx="961">
                  <c:v>-0.61790199999999995</c:v>
                </c:pt>
                <c:pt idx="962">
                  <c:v>-0.61790100000000003</c:v>
                </c:pt>
                <c:pt idx="963">
                  <c:v>-0.61809700000000001</c:v>
                </c:pt>
                <c:pt idx="964">
                  <c:v>-0.61780100000000004</c:v>
                </c:pt>
                <c:pt idx="965">
                  <c:v>-0.61743700000000001</c:v>
                </c:pt>
                <c:pt idx="966">
                  <c:v>-0.61676200000000003</c:v>
                </c:pt>
                <c:pt idx="967">
                  <c:v>-0.61691200000000002</c:v>
                </c:pt>
                <c:pt idx="968">
                  <c:v>-0.61711300000000002</c:v>
                </c:pt>
                <c:pt idx="969">
                  <c:v>-0.61778200000000005</c:v>
                </c:pt>
                <c:pt idx="970">
                  <c:v>-0.61810799999999999</c:v>
                </c:pt>
                <c:pt idx="971">
                  <c:v>-0.61822900000000003</c:v>
                </c:pt>
                <c:pt idx="972">
                  <c:v>-0.61926800000000004</c:v>
                </c:pt>
                <c:pt idx="973">
                  <c:v>-0.62091700000000005</c:v>
                </c:pt>
                <c:pt idx="974">
                  <c:v>-0.62389099999999997</c:v>
                </c:pt>
                <c:pt idx="975">
                  <c:v>-0.62632900000000002</c:v>
                </c:pt>
                <c:pt idx="976">
                  <c:v>-0.62577799999999995</c:v>
                </c:pt>
                <c:pt idx="977">
                  <c:v>-0.62556500000000004</c:v>
                </c:pt>
                <c:pt idx="978">
                  <c:v>-0.62596600000000002</c:v>
                </c:pt>
                <c:pt idx="979">
                  <c:v>-0.62758999999999998</c:v>
                </c:pt>
                <c:pt idx="980">
                  <c:v>-0.62683500000000003</c:v>
                </c:pt>
                <c:pt idx="981">
                  <c:v>-0.62486399999999998</c:v>
                </c:pt>
                <c:pt idx="982">
                  <c:v>-0.62588600000000005</c:v>
                </c:pt>
                <c:pt idx="983">
                  <c:v>-0.62534199999999995</c:v>
                </c:pt>
                <c:pt idx="984">
                  <c:v>-0.624807</c:v>
                </c:pt>
                <c:pt idx="985">
                  <c:v>-0.62493100000000001</c:v>
                </c:pt>
                <c:pt idx="986">
                  <c:v>-0.62417500000000004</c:v>
                </c:pt>
                <c:pt idx="987">
                  <c:v>-0.623722</c:v>
                </c:pt>
                <c:pt idx="988">
                  <c:v>-0.62364699999999995</c:v>
                </c:pt>
                <c:pt idx="989">
                  <c:v>-0.62238199999999999</c:v>
                </c:pt>
                <c:pt idx="990">
                  <c:v>-0.62126499999999996</c:v>
                </c:pt>
                <c:pt idx="991">
                  <c:v>-0.62017199999999995</c:v>
                </c:pt>
                <c:pt idx="992">
                  <c:v>-0.61916599999999999</c:v>
                </c:pt>
                <c:pt idx="993">
                  <c:v>-0.61877000000000004</c:v>
                </c:pt>
                <c:pt idx="994">
                  <c:v>-0.61768999999999996</c:v>
                </c:pt>
                <c:pt idx="995">
                  <c:v>-0.61606000000000005</c:v>
                </c:pt>
                <c:pt idx="996">
                  <c:v>-0.61437900000000001</c:v>
                </c:pt>
                <c:pt idx="997">
                  <c:v>-0.61302299999999998</c:v>
                </c:pt>
                <c:pt idx="998">
                  <c:v>-0.61205399999999999</c:v>
                </c:pt>
                <c:pt idx="999">
                  <c:v>-0.61332500000000001</c:v>
                </c:pt>
                <c:pt idx="1000">
                  <c:v>-0.61507800000000001</c:v>
                </c:pt>
                <c:pt idx="1001">
                  <c:v>-0.61686700000000005</c:v>
                </c:pt>
                <c:pt idx="1002">
                  <c:v>-0.61902100000000004</c:v>
                </c:pt>
                <c:pt idx="1003">
                  <c:v>-0.61892199999999997</c:v>
                </c:pt>
                <c:pt idx="1004">
                  <c:v>-0.61888299999999996</c:v>
                </c:pt>
                <c:pt idx="1005">
                  <c:v>-0.61726800000000004</c:v>
                </c:pt>
                <c:pt idx="1006">
                  <c:v>-0.61957600000000002</c:v>
                </c:pt>
                <c:pt idx="1007">
                  <c:v>-0.61810699999999996</c:v>
                </c:pt>
                <c:pt idx="1008">
                  <c:v>-0.61041199999999995</c:v>
                </c:pt>
                <c:pt idx="1009">
                  <c:v>-0.60851599999999995</c:v>
                </c:pt>
                <c:pt idx="1010">
                  <c:v>-0.60582999999999998</c:v>
                </c:pt>
                <c:pt idx="1011">
                  <c:v>-0.60264099999999998</c:v>
                </c:pt>
                <c:pt idx="1012">
                  <c:v>-0.59672700000000001</c:v>
                </c:pt>
                <c:pt idx="1013">
                  <c:v>-0.59074499999999996</c:v>
                </c:pt>
                <c:pt idx="1014">
                  <c:v>-0.58735999999999999</c:v>
                </c:pt>
                <c:pt idx="1015">
                  <c:v>-0.584901</c:v>
                </c:pt>
                <c:pt idx="1016">
                  <c:v>-0.58245800000000003</c:v>
                </c:pt>
                <c:pt idx="1017">
                  <c:v>-0.58078700000000005</c:v>
                </c:pt>
                <c:pt idx="1018">
                  <c:v>-0.57876499999999997</c:v>
                </c:pt>
                <c:pt idx="1019">
                  <c:v>-0.57599100000000003</c:v>
                </c:pt>
                <c:pt idx="1020">
                  <c:v>-0.573963</c:v>
                </c:pt>
                <c:pt idx="1021">
                  <c:v>-0.57418400000000003</c:v>
                </c:pt>
                <c:pt idx="1022">
                  <c:v>-0.56917099999999998</c:v>
                </c:pt>
                <c:pt idx="1023">
                  <c:v>-0.56428999999999996</c:v>
                </c:pt>
                <c:pt idx="1024">
                  <c:v>-0.56320400000000004</c:v>
                </c:pt>
                <c:pt idx="1025">
                  <c:v>-0.56294699999999998</c:v>
                </c:pt>
                <c:pt idx="1026">
                  <c:v>-0.56366099999999997</c:v>
                </c:pt>
                <c:pt idx="1027">
                  <c:v>-0.56332199999999999</c:v>
                </c:pt>
                <c:pt idx="1028">
                  <c:v>-0.56384000000000001</c:v>
                </c:pt>
                <c:pt idx="1029">
                  <c:v>-0.56559999999999999</c:v>
                </c:pt>
                <c:pt idx="1030">
                  <c:v>-0.566716</c:v>
                </c:pt>
                <c:pt idx="1031">
                  <c:v>-0.56711</c:v>
                </c:pt>
                <c:pt idx="1032">
                  <c:v>-0.56684000000000001</c:v>
                </c:pt>
                <c:pt idx="1033">
                  <c:v>-0.56726399999999999</c:v>
                </c:pt>
                <c:pt idx="1034">
                  <c:v>-0.56759599999999999</c:v>
                </c:pt>
                <c:pt idx="1035">
                  <c:v>-0.56850000000000001</c:v>
                </c:pt>
                <c:pt idx="1036">
                  <c:v>-0.56945500000000004</c:v>
                </c:pt>
                <c:pt idx="1037">
                  <c:v>-0.57010300000000003</c:v>
                </c:pt>
                <c:pt idx="1038">
                  <c:v>-0.57089900000000005</c:v>
                </c:pt>
                <c:pt idx="1039">
                  <c:v>-0.57099999999999995</c:v>
                </c:pt>
                <c:pt idx="1040">
                  <c:v>-0.56993099999999997</c:v>
                </c:pt>
                <c:pt idx="1041">
                  <c:v>-0.57097500000000001</c:v>
                </c:pt>
                <c:pt idx="1042">
                  <c:v>-0.56687200000000004</c:v>
                </c:pt>
                <c:pt idx="1043">
                  <c:v>-0.56593199999999999</c:v>
                </c:pt>
                <c:pt idx="1044">
                  <c:v>-0.56495200000000001</c:v>
                </c:pt>
                <c:pt idx="1045">
                  <c:v>-0.561643</c:v>
                </c:pt>
                <c:pt idx="1046">
                  <c:v>-0.55907799999999996</c:v>
                </c:pt>
                <c:pt idx="1047">
                  <c:v>-0.557917</c:v>
                </c:pt>
                <c:pt idx="1048">
                  <c:v>-0.55906400000000001</c:v>
                </c:pt>
                <c:pt idx="1049">
                  <c:v>-0.55892600000000003</c:v>
                </c:pt>
                <c:pt idx="1050">
                  <c:v>-0.55951300000000004</c:v>
                </c:pt>
                <c:pt idx="1051">
                  <c:v>-0.56024399999999996</c:v>
                </c:pt>
                <c:pt idx="1052">
                  <c:v>-0.56145900000000004</c:v>
                </c:pt>
                <c:pt idx="1053">
                  <c:v>-0.56224600000000002</c:v>
                </c:pt>
                <c:pt idx="1054">
                  <c:v>-0.56248900000000002</c:v>
                </c:pt>
                <c:pt idx="1055">
                  <c:v>-0.56224399999999997</c:v>
                </c:pt>
                <c:pt idx="1056">
                  <c:v>-0.56094900000000003</c:v>
                </c:pt>
                <c:pt idx="1057">
                  <c:v>-0.56065500000000001</c:v>
                </c:pt>
                <c:pt idx="1058">
                  <c:v>-0.560388</c:v>
                </c:pt>
                <c:pt idx="1059">
                  <c:v>-0.56111299999999997</c:v>
                </c:pt>
                <c:pt idx="1060">
                  <c:v>-0.56024200000000002</c:v>
                </c:pt>
                <c:pt idx="1061">
                  <c:v>-0.55963399999999996</c:v>
                </c:pt>
                <c:pt idx="1062">
                  <c:v>-0.55937199999999998</c:v>
                </c:pt>
                <c:pt idx="1063">
                  <c:v>-0.55367</c:v>
                </c:pt>
                <c:pt idx="1064">
                  <c:v>-0.55435000000000001</c:v>
                </c:pt>
                <c:pt idx="1065">
                  <c:v>-0.55381000000000002</c:v>
                </c:pt>
                <c:pt idx="1066">
                  <c:v>-0.55314399999999997</c:v>
                </c:pt>
                <c:pt idx="1067">
                  <c:v>-0.55277200000000004</c:v>
                </c:pt>
                <c:pt idx="1068">
                  <c:v>-0.55216299999999996</c:v>
                </c:pt>
                <c:pt idx="1069">
                  <c:v>-0.552311</c:v>
                </c:pt>
                <c:pt idx="1070">
                  <c:v>-0.55136700000000005</c:v>
                </c:pt>
                <c:pt idx="1071">
                  <c:v>-0.55077100000000001</c:v>
                </c:pt>
                <c:pt idx="1072">
                  <c:v>-0.55044199999999999</c:v>
                </c:pt>
                <c:pt idx="1073">
                  <c:v>-0.54942599999999997</c:v>
                </c:pt>
                <c:pt idx="1074">
                  <c:v>-0.54822400000000004</c:v>
                </c:pt>
                <c:pt idx="1075">
                  <c:v>-0.54771599999999998</c:v>
                </c:pt>
                <c:pt idx="1076">
                  <c:v>-0.54735699999999998</c:v>
                </c:pt>
                <c:pt idx="1077">
                  <c:v>-0.54625900000000005</c:v>
                </c:pt>
                <c:pt idx="1078">
                  <c:v>-0.54521900000000001</c:v>
                </c:pt>
                <c:pt idx="1079">
                  <c:v>-0.54421600000000003</c:v>
                </c:pt>
                <c:pt idx="1080">
                  <c:v>-0.54318100000000002</c:v>
                </c:pt>
                <c:pt idx="1081">
                  <c:v>-0.54223100000000002</c:v>
                </c:pt>
                <c:pt idx="1082">
                  <c:v>-0.542516</c:v>
                </c:pt>
                <c:pt idx="1083">
                  <c:v>-0.53821200000000002</c:v>
                </c:pt>
                <c:pt idx="1084">
                  <c:v>-0.53485199999999999</c:v>
                </c:pt>
                <c:pt idx="1085">
                  <c:v>-0.535694</c:v>
                </c:pt>
                <c:pt idx="1086">
                  <c:v>-0.53514700000000004</c:v>
                </c:pt>
                <c:pt idx="1087">
                  <c:v>-0.53459699999999999</c:v>
                </c:pt>
                <c:pt idx="1088">
                  <c:v>-0.53512700000000002</c:v>
                </c:pt>
                <c:pt idx="1089">
                  <c:v>-0.535829</c:v>
                </c:pt>
                <c:pt idx="1090">
                  <c:v>-0.53419499999999998</c:v>
                </c:pt>
                <c:pt idx="1091">
                  <c:v>-0.53125900000000004</c:v>
                </c:pt>
                <c:pt idx="1092">
                  <c:v>-0.52970300000000003</c:v>
                </c:pt>
                <c:pt idx="1093">
                  <c:v>-0.52890899999999996</c:v>
                </c:pt>
                <c:pt idx="1094">
                  <c:v>-0.52833200000000002</c:v>
                </c:pt>
                <c:pt idx="1095">
                  <c:v>-0.52577099999999999</c:v>
                </c:pt>
                <c:pt idx="1096">
                  <c:v>-0.52334700000000001</c:v>
                </c:pt>
                <c:pt idx="1097">
                  <c:v>-0.52212099999999995</c:v>
                </c:pt>
                <c:pt idx="1098">
                  <c:v>-0.51989300000000005</c:v>
                </c:pt>
                <c:pt idx="1099">
                  <c:v>-0.51816799999999996</c:v>
                </c:pt>
                <c:pt idx="1100">
                  <c:v>-0.51490999999999998</c:v>
                </c:pt>
                <c:pt idx="1101">
                  <c:v>-0.51316399999999995</c:v>
                </c:pt>
                <c:pt idx="1102">
                  <c:v>-0.50991200000000003</c:v>
                </c:pt>
                <c:pt idx="1103">
                  <c:v>-0.50633799999999995</c:v>
                </c:pt>
                <c:pt idx="1104">
                  <c:v>-0.49924000000000002</c:v>
                </c:pt>
                <c:pt idx="1105">
                  <c:v>-0.49784800000000001</c:v>
                </c:pt>
                <c:pt idx="1106">
                  <c:v>-0.49564599999999998</c:v>
                </c:pt>
                <c:pt idx="1107">
                  <c:v>-0.49521500000000002</c:v>
                </c:pt>
                <c:pt idx="1108">
                  <c:v>-0.49418699999999999</c:v>
                </c:pt>
                <c:pt idx="1109">
                  <c:v>-0.49202800000000002</c:v>
                </c:pt>
                <c:pt idx="1110">
                  <c:v>-0.49117</c:v>
                </c:pt>
                <c:pt idx="1111">
                  <c:v>-0.49024899999999999</c:v>
                </c:pt>
                <c:pt idx="1112">
                  <c:v>-0.487396</c:v>
                </c:pt>
                <c:pt idx="1113">
                  <c:v>-0.48509999999999998</c:v>
                </c:pt>
                <c:pt idx="1114">
                  <c:v>-0.48401100000000002</c:v>
                </c:pt>
                <c:pt idx="1115">
                  <c:v>-0.47982799999999998</c:v>
                </c:pt>
                <c:pt idx="1116">
                  <c:v>-0.476881</c:v>
                </c:pt>
                <c:pt idx="1117">
                  <c:v>-0.47592200000000001</c:v>
                </c:pt>
                <c:pt idx="1118">
                  <c:v>-0.47389999999999999</c:v>
                </c:pt>
                <c:pt idx="1119">
                  <c:v>-0.47349999999999998</c:v>
                </c:pt>
                <c:pt idx="1120">
                  <c:v>-0.47140799999999999</c:v>
                </c:pt>
                <c:pt idx="1121">
                  <c:v>-0.46881200000000001</c:v>
                </c:pt>
                <c:pt idx="1122">
                  <c:v>-0.46815299999999999</c:v>
                </c:pt>
                <c:pt idx="1123">
                  <c:v>-0.468165</c:v>
                </c:pt>
                <c:pt idx="1124">
                  <c:v>-0.461893</c:v>
                </c:pt>
                <c:pt idx="1125">
                  <c:v>-0.459235</c:v>
                </c:pt>
                <c:pt idx="1126">
                  <c:v>-0.45993699999999998</c:v>
                </c:pt>
                <c:pt idx="1127">
                  <c:v>-0.45756599999999997</c:v>
                </c:pt>
                <c:pt idx="1128">
                  <c:v>-0.45552199999999998</c:v>
                </c:pt>
                <c:pt idx="1129">
                  <c:v>-0.45187699999999997</c:v>
                </c:pt>
                <c:pt idx="1130">
                  <c:v>-0.448295</c:v>
                </c:pt>
                <c:pt idx="1131">
                  <c:v>-0.447326</c:v>
                </c:pt>
                <c:pt idx="1132">
                  <c:v>-0.44783200000000001</c:v>
                </c:pt>
                <c:pt idx="1133">
                  <c:v>-0.44761099999999998</c:v>
                </c:pt>
                <c:pt idx="1134">
                  <c:v>-0.44605699999999998</c:v>
                </c:pt>
                <c:pt idx="1135">
                  <c:v>-0.44644600000000001</c:v>
                </c:pt>
                <c:pt idx="1136">
                  <c:v>-0.44658599999999998</c:v>
                </c:pt>
                <c:pt idx="1137">
                  <c:v>-0.44621</c:v>
                </c:pt>
                <c:pt idx="1138">
                  <c:v>-0.44427899999999998</c:v>
                </c:pt>
                <c:pt idx="1139">
                  <c:v>-0.44234800000000002</c:v>
                </c:pt>
                <c:pt idx="1140">
                  <c:v>-0.43837700000000002</c:v>
                </c:pt>
                <c:pt idx="1141">
                  <c:v>-0.43696800000000002</c:v>
                </c:pt>
                <c:pt idx="1142">
                  <c:v>-0.43560900000000002</c:v>
                </c:pt>
                <c:pt idx="1143">
                  <c:v>-0.43382300000000001</c:v>
                </c:pt>
                <c:pt idx="1144">
                  <c:v>-0.42595699999999997</c:v>
                </c:pt>
                <c:pt idx="1145">
                  <c:v>-0.42557400000000001</c:v>
                </c:pt>
                <c:pt idx="1146">
                  <c:v>-0.42507299999999998</c:v>
                </c:pt>
                <c:pt idx="1147">
                  <c:v>-0.42420600000000003</c:v>
                </c:pt>
                <c:pt idx="1148">
                  <c:v>-0.42342600000000002</c:v>
                </c:pt>
                <c:pt idx="1149">
                  <c:v>-0.42316700000000002</c:v>
                </c:pt>
                <c:pt idx="1150">
                  <c:v>-0.42276599999999998</c:v>
                </c:pt>
                <c:pt idx="1151">
                  <c:v>-0.42191200000000001</c:v>
                </c:pt>
                <c:pt idx="1152">
                  <c:v>-0.42115999999999998</c:v>
                </c:pt>
                <c:pt idx="1153">
                  <c:v>-0.42024899999999998</c:v>
                </c:pt>
                <c:pt idx="1154">
                  <c:v>-0.41899199999999998</c:v>
                </c:pt>
                <c:pt idx="1155">
                  <c:v>-0.418514</c:v>
                </c:pt>
                <c:pt idx="1156">
                  <c:v>-0.41902299999999998</c:v>
                </c:pt>
                <c:pt idx="1157">
                  <c:v>-0.41859600000000002</c:v>
                </c:pt>
                <c:pt idx="1158">
                  <c:v>-0.41709600000000002</c:v>
                </c:pt>
                <c:pt idx="1159">
                  <c:v>-0.41594199999999998</c:v>
                </c:pt>
                <c:pt idx="1160">
                  <c:v>-0.41408600000000001</c:v>
                </c:pt>
                <c:pt idx="1161">
                  <c:v>-0.414549</c:v>
                </c:pt>
                <c:pt idx="1162">
                  <c:v>-0.40995799999999999</c:v>
                </c:pt>
                <c:pt idx="1163">
                  <c:v>-0.40387600000000001</c:v>
                </c:pt>
                <c:pt idx="1164">
                  <c:v>-0.40283400000000003</c:v>
                </c:pt>
                <c:pt idx="1165">
                  <c:v>-0.40076299999999998</c:v>
                </c:pt>
                <c:pt idx="1166">
                  <c:v>-0.39966200000000002</c:v>
                </c:pt>
                <c:pt idx="1167">
                  <c:v>-0.39795199999999997</c:v>
                </c:pt>
                <c:pt idx="1168">
                  <c:v>-0.39596700000000001</c:v>
                </c:pt>
                <c:pt idx="1169">
                  <c:v>-0.39323900000000001</c:v>
                </c:pt>
                <c:pt idx="1170">
                  <c:v>-0.39216800000000002</c:v>
                </c:pt>
                <c:pt idx="1171">
                  <c:v>-0.39079900000000001</c:v>
                </c:pt>
                <c:pt idx="1172">
                  <c:v>-0.38940399999999997</c:v>
                </c:pt>
                <c:pt idx="1173">
                  <c:v>-0.38861699999999999</c:v>
                </c:pt>
                <c:pt idx="1174">
                  <c:v>-0.388349</c:v>
                </c:pt>
                <c:pt idx="1175">
                  <c:v>-0.38664900000000002</c:v>
                </c:pt>
                <c:pt idx="1176">
                  <c:v>-0.38446200000000003</c:v>
                </c:pt>
                <c:pt idx="1177">
                  <c:v>-0.38326900000000003</c:v>
                </c:pt>
                <c:pt idx="1178">
                  <c:v>-0.38289600000000001</c:v>
                </c:pt>
                <c:pt idx="1179">
                  <c:v>-0.38276500000000002</c:v>
                </c:pt>
                <c:pt idx="1180">
                  <c:v>-0.38194800000000001</c:v>
                </c:pt>
                <c:pt idx="1181">
                  <c:v>-0.37896400000000002</c:v>
                </c:pt>
                <c:pt idx="1182">
                  <c:v>-0.37656299999999998</c:v>
                </c:pt>
                <c:pt idx="1183">
                  <c:v>-0.36900699999999997</c:v>
                </c:pt>
                <c:pt idx="1184">
                  <c:v>-0.36368899999999998</c:v>
                </c:pt>
                <c:pt idx="1185">
                  <c:v>-0.36357200000000001</c:v>
                </c:pt>
                <c:pt idx="1186">
                  <c:v>-0.36182500000000001</c:v>
                </c:pt>
                <c:pt idx="1187">
                  <c:v>-0.36015200000000003</c:v>
                </c:pt>
                <c:pt idx="1188">
                  <c:v>-0.35695700000000002</c:v>
                </c:pt>
                <c:pt idx="1189">
                  <c:v>-0.35353800000000002</c:v>
                </c:pt>
                <c:pt idx="1190">
                  <c:v>-0.35097600000000001</c:v>
                </c:pt>
                <c:pt idx="1191">
                  <c:v>-0.34959000000000001</c:v>
                </c:pt>
                <c:pt idx="1192">
                  <c:v>-0.34890700000000002</c:v>
                </c:pt>
                <c:pt idx="1193">
                  <c:v>-0.348053</c:v>
                </c:pt>
                <c:pt idx="1194">
                  <c:v>-0.34732400000000002</c:v>
                </c:pt>
                <c:pt idx="1195">
                  <c:v>-0.34623599999999999</c:v>
                </c:pt>
                <c:pt idx="1196">
                  <c:v>-0.345028</c:v>
                </c:pt>
                <c:pt idx="1197">
                  <c:v>-0.34548099999999998</c:v>
                </c:pt>
                <c:pt idx="1198">
                  <c:v>-0.34521600000000002</c:v>
                </c:pt>
                <c:pt idx="1199">
                  <c:v>-0.34539300000000001</c:v>
                </c:pt>
                <c:pt idx="1200">
                  <c:v>-0.34565200000000001</c:v>
                </c:pt>
                <c:pt idx="1201">
                  <c:v>-0.34557500000000002</c:v>
                </c:pt>
                <c:pt idx="1202">
                  <c:v>-0.34414600000000001</c:v>
                </c:pt>
                <c:pt idx="1203">
                  <c:v>-0.34382200000000002</c:v>
                </c:pt>
                <c:pt idx="1204">
                  <c:v>-0.33865600000000001</c:v>
                </c:pt>
                <c:pt idx="1205">
                  <c:v>-0.33462500000000001</c:v>
                </c:pt>
                <c:pt idx="1206">
                  <c:v>-0.33377400000000002</c:v>
                </c:pt>
                <c:pt idx="1207">
                  <c:v>-0.33246199999999998</c:v>
                </c:pt>
                <c:pt idx="1208">
                  <c:v>-0.33226299999999998</c:v>
                </c:pt>
                <c:pt idx="1209">
                  <c:v>-0.33223200000000003</c:v>
                </c:pt>
                <c:pt idx="1210">
                  <c:v>-0.331729</c:v>
                </c:pt>
                <c:pt idx="1211">
                  <c:v>-0.33166600000000002</c:v>
                </c:pt>
                <c:pt idx="1212">
                  <c:v>-0.332098</c:v>
                </c:pt>
                <c:pt idx="1213">
                  <c:v>-0.33106999999999998</c:v>
                </c:pt>
                <c:pt idx="1214">
                  <c:v>-0.33155600000000002</c:v>
                </c:pt>
                <c:pt idx="1215">
                  <c:v>-0.332038</c:v>
                </c:pt>
                <c:pt idx="1216">
                  <c:v>-0.33188699999999999</c:v>
                </c:pt>
                <c:pt idx="1217">
                  <c:v>-0.331959</c:v>
                </c:pt>
                <c:pt idx="1218">
                  <c:v>-0.33153199999999999</c:v>
                </c:pt>
                <c:pt idx="1219">
                  <c:v>-0.33177600000000002</c:v>
                </c:pt>
                <c:pt idx="1220">
                  <c:v>-0.33268799999999998</c:v>
                </c:pt>
                <c:pt idx="1221">
                  <c:v>-0.33304499999999998</c:v>
                </c:pt>
                <c:pt idx="1222">
                  <c:v>-0.33229199999999998</c:v>
                </c:pt>
                <c:pt idx="1223">
                  <c:v>-0.33225199999999999</c:v>
                </c:pt>
                <c:pt idx="1224">
                  <c:v>-0.328546</c:v>
                </c:pt>
                <c:pt idx="1225">
                  <c:v>-0.32427899999999998</c:v>
                </c:pt>
                <c:pt idx="1226">
                  <c:v>-0.324237</c:v>
                </c:pt>
                <c:pt idx="1227">
                  <c:v>-0.32361800000000002</c:v>
                </c:pt>
                <c:pt idx="1228">
                  <c:v>-0.32227</c:v>
                </c:pt>
                <c:pt idx="1229">
                  <c:v>-0.32584200000000002</c:v>
                </c:pt>
                <c:pt idx="1230">
                  <c:v>-0.32799200000000001</c:v>
                </c:pt>
                <c:pt idx="1231">
                  <c:v>-0.32347599999999999</c:v>
                </c:pt>
                <c:pt idx="1232">
                  <c:v>-0.323741</c:v>
                </c:pt>
                <c:pt idx="1233">
                  <c:v>-0.32272800000000001</c:v>
                </c:pt>
                <c:pt idx="1234">
                  <c:v>-0.32261899999999999</c:v>
                </c:pt>
                <c:pt idx="1235">
                  <c:v>-0.32176700000000003</c:v>
                </c:pt>
                <c:pt idx="1236">
                  <c:v>-0.32097900000000001</c:v>
                </c:pt>
                <c:pt idx="1237">
                  <c:v>-0.321633</c:v>
                </c:pt>
                <c:pt idx="1238">
                  <c:v>-0.32096400000000003</c:v>
                </c:pt>
                <c:pt idx="1239">
                  <c:v>-0.31926300000000002</c:v>
                </c:pt>
                <c:pt idx="1240">
                  <c:v>-0.317218</c:v>
                </c:pt>
                <c:pt idx="1241">
                  <c:v>-0.31670799999999999</c:v>
                </c:pt>
                <c:pt idx="1242">
                  <c:v>-0.31731900000000002</c:v>
                </c:pt>
                <c:pt idx="1243">
                  <c:v>-0.31434600000000001</c:v>
                </c:pt>
                <c:pt idx="1244">
                  <c:v>-0.30954500000000001</c:v>
                </c:pt>
                <c:pt idx="1245">
                  <c:v>-0.31434200000000001</c:v>
                </c:pt>
                <c:pt idx="1246">
                  <c:v>-0.30811300000000003</c:v>
                </c:pt>
                <c:pt idx="1247">
                  <c:v>-0.30803399999999997</c:v>
                </c:pt>
                <c:pt idx="1248">
                  <c:v>-0.30502299999999999</c:v>
                </c:pt>
                <c:pt idx="1249">
                  <c:v>-0.30375200000000002</c:v>
                </c:pt>
                <c:pt idx="1250">
                  <c:v>-0.30785000000000001</c:v>
                </c:pt>
                <c:pt idx="1251">
                  <c:v>-0.29950599999999999</c:v>
                </c:pt>
                <c:pt idx="1252">
                  <c:v>-0.299794</c:v>
                </c:pt>
                <c:pt idx="1253">
                  <c:v>-0.29744300000000001</c:v>
                </c:pt>
                <c:pt idx="1254">
                  <c:v>-0.29740800000000001</c:v>
                </c:pt>
                <c:pt idx="1255">
                  <c:v>-0.29766199999999998</c:v>
                </c:pt>
                <c:pt idx="1256">
                  <c:v>-0.297962</c:v>
                </c:pt>
                <c:pt idx="1257">
                  <c:v>-0.29876599999999998</c:v>
                </c:pt>
                <c:pt idx="1258">
                  <c:v>-0.30004999999999998</c:v>
                </c:pt>
                <c:pt idx="1259">
                  <c:v>-0.30082500000000001</c:v>
                </c:pt>
                <c:pt idx="1260">
                  <c:v>-0.30012899999999998</c:v>
                </c:pt>
                <c:pt idx="1261">
                  <c:v>-0.301431</c:v>
                </c:pt>
                <c:pt idx="1262">
                  <c:v>-0.30078700000000003</c:v>
                </c:pt>
                <c:pt idx="1263">
                  <c:v>-0.30103600000000003</c:v>
                </c:pt>
                <c:pt idx="1264">
                  <c:v>-0.30143700000000001</c:v>
                </c:pt>
                <c:pt idx="1265">
                  <c:v>-0.30070200000000002</c:v>
                </c:pt>
                <c:pt idx="1266">
                  <c:v>-0.300508</c:v>
                </c:pt>
                <c:pt idx="1267">
                  <c:v>-0.292549</c:v>
                </c:pt>
                <c:pt idx="1268">
                  <c:v>-0.29156399999999999</c:v>
                </c:pt>
                <c:pt idx="1269">
                  <c:v>-0.29163699999999998</c:v>
                </c:pt>
                <c:pt idx="1270">
                  <c:v>-0.29147800000000001</c:v>
                </c:pt>
                <c:pt idx="1271">
                  <c:v>-0.29047699999999999</c:v>
                </c:pt>
                <c:pt idx="1272">
                  <c:v>-0.28931099999999998</c:v>
                </c:pt>
                <c:pt idx="1273">
                  <c:v>-0.28815099999999999</c:v>
                </c:pt>
                <c:pt idx="1274">
                  <c:v>-0.28740900000000003</c:v>
                </c:pt>
                <c:pt idx="1275">
                  <c:v>-0.28711799999999998</c:v>
                </c:pt>
                <c:pt idx="1276">
                  <c:v>-0.28754299999999999</c:v>
                </c:pt>
                <c:pt idx="1277">
                  <c:v>-0.28668399999999999</c:v>
                </c:pt>
                <c:pt idx="1278">
                  <c:v>-0.28584799999999999</c:v>
                </c:pt>
                <c:pt idx="1279">
                  <c:v>-0.28531499999999999</c:v>
                </c:pt>
                <c:pt idx="1280">
                  <c:v>-0.28430899999999998</c:v>
                </c:pt>
                <c:pt idx="1281">
                  <c:v>-0.28309699999999999</c:v>
                </c:pt>
                <c:pt idx="1282">
                  <c:v>-0.28238000000000002</c:v>
                </c:pt>
                <c:pt idx="1283">
                  <c:v>-0.28150399999999998</c:v>
                </c:pt>
                <c:pt idx="1284">
                  <c:v>-0.27986800000000001</c:v>
                </c:pt>
                <c:pt idx="1285">
                  <c:v>-0.27897</c:v>
                </c:pt>
                <c:pt idx="1286">
                  <c:v>-0.27824700000000002</c:v>
                </c:pt>
                <c:pt idx="1287">
                  <c:v>-0.27809699999999998</c:v>
                </c:pt>
                <c:pt idx="1288">
                  <c:v>-0.27223799999999998</c:v>
                </c:pt>
                <c:pt idx="1289">
                  <c:v>-0.26901700000000001</c:v>
                </c:pt>
                <c:pt idx="1290">
                  <c:v>-0.26871099999999998</c:v>
                </c:pt>
                <c:pt idx="1291">
                  <c:v>-0.26736799999999999</c:v>
                </c:pt>
                <c:pt idx="1292">
                  <c:v>-0.266293</c:v>
                </c:pt>
                <c:pt idx="1293">
                  <c:v>-0.26516699999999999</c:v>
                </c:pt>
                <c:pt idx="1294">
                  <c:v>-0.26398500000000003</c:v>
                </c:pt>
                <c:pt idx="1295">
                  <c:v>-0.26317099999999999</c:v>
                </c:pt>
                <c:pt idx="1296">
                  <c:v>-0.26249800000000001</c:v>
                </c:pt>
                <c:pt idx="1297">
                  <c:v>-0.26233800000000002</c:v>
                </c:pt>
                <c:pt idx="1298">
                  <c:v>-0.26321800000000001</c:v>
                </c:pt>
                <c:pt idx="1299">
                  <c:v>-0.26330199999999998</c:v>
                </c:pt>
                <c:pt idx="1300">
                  <c:v>-0.26221299999999997</c:v>
                </c:pt>
                <c:pt idx="1301">
                  <c:v>-0.26115100000000002</c:v>
                </c:pt>
                <c:pt idx="1302">
                  <c:v>-0.25969199999999998</c:v>
                </c:pt>
                <c:pt idx="1303">
                  <c:v>-0.25997799999999999</c:v>
                </c:pt>
                <c:pt idx="1304">
                  <c:v>-0.25741999999999998</c:v>
                </c:pt>
                <c:pt idx="1305">
                  <c:v>-0.254249</c:v>
                </c:pt>
                <c:pt idx="1306">
                  <c:v>-0.25469399999999998</c:v>
                </c:pt>
                <c:pt idx="1307">
                  <c:v>-0.252967</c:v>
                </c:pt>
                <c:pt idx="1308">
                  <c:v>-0.25094100000000003</c:v>
                </c:pt>
                <c:pt idx="1309">
                  <c:v>-0.24967800000000001</c:v>
                </c:pt>
                <c:pt idx="1310">
                  <c:v>-0.24818499999999999</c:v>
                </c:pt>
                <c:pt idx="1311">
                  <c:v>-0.24698400000000001</c:v>
                </c:pt>
                <c:pt idx="1312">
                  <c:v>-0.244615</c:v>
                </c:pt>
                <c:pt idx="1313">
                  <c:v>-0.24247199999999999</c:v>
                </c:pt>
                <c:pt idx="1314">
                  <c:v>-0.24050099999999999</c:v>
                </c:pt>
                <c:pt idx="1315">
                  <c:v>-0.238814</c:v>
                </c:pt>
                <c:pt idx="1316">
                  <c:v>-0.23219600000000001</c:v>
                </c:pt>
                <c:pt idx="1317">
                  <c:v>-0.22555800000000001</c:v>
                </c:pt>
                <c:pt idx="1318">
                  <c:v>-0.22421099999999999</c:v>
                </c:pt>
                <c:pt idx="1319">
                  <c:v>-0.222381</c:v>
                </c:pt>
                <c:pt idx="1320">
                  <c:v>-0.22081400000000001</c:v>
                </c:pt>
                <c:pt idx="1321">
                  <c:v>-0.21870999999999999</c:v>
                </c:pt>
                <c:pt idx="1322">
                  <c:v>-0.21715400000000001</c:v>
                </c:pt>
                <c:pt idx="1323">
                  <c:v>-0.21523</c:v>
                </c:pt>
                <c:pt idx="1324">
                  <c:v>-0.21265999999999999</c:v>
                </c:pt>
                <c:pt idx="1325">
                  <c:v>-0.21029400000000001</c:v>
                </c:pt>
                <c:pt idx="1326">
                  <c:v>-0.207564</c:v>
                </c:pt>
                <c:pt idx="1327">
                  <c:v>-0.20621600000000001</c:v>
                </c:pt>
                <c:pt idx="1328">
                  <c:v>-0.200103</c:v>
                </c:pt>
                <c:pt idx="1329">
                  <c:v>-0.19467599999999999</c:v>
                </c:pt>
                <c:pt idx="1330">
                  <c:v>-0.194606</c:v>
                </c:pt>
                <c:pt idx="1331">
                  <c:v>-0.194079</c:v>
                </c:pt>
                <c:pt idx="1332">
                  <c:v>-0.19314899999999999</c:v>
                </c:pt>
                <c:pt idx="1333">
                  <c:v>-0.19145000000000001</c:v>
                </c:pt>
                <c:pt idx="1334">
                  <c:v>-0.190438</c:v>
                </c:pt>
                <c:pt idx="1335">
                  <c:v>-0.18892800000000001</c:v>
                </c:pt>
                <c:pt idx="1336">
                  <c:v>-0.18665399999999999</c:v>
                </c:pt>
                <c:pt idx="1337">
                  <c:v>-0.18601500000000001</c:v>
                </c:pt>
                <c:pt idx="1338">
                  <c:v>-0.185558</c:v>
                </c:pt>
                <c:pt idx="1339">
                  <c:v>-0.18670200000000001</c:v>
                </c:pt>
                <c:pt idx="1340">
                  <c:v>-0.18101900000000001</c:v>
                </c:pt>
                <c:pt idx="1341">
                  <c:v>-0.17608099999999999</c:v>
                </c:pt>
                <c:pt idx="1342">
                  <c:v>-0.180675</c:v>
                </c:pt>
                <c:pt idx="1343">
                  <c:v>-0.18262100000000001</c:v>
                </c:pt>
                <c:pt idx="1344">
                  <c:v>-0.18162200000000001</c:v>
                </c:pt>
                <c:pt idx="1345">
                  <c:v>-0.18065200000000001</c:v>
                </c:pt>
                <c:pt idx="1346">
                  <c:v>-0.17932000000000001</c:v>
                </c:pt>
                <c:pt idx="1347">
                  <c:v>-0.17824100000000001</c:v>
                </c:pt>
                <c:pt idx="1348">
                  <c:v>-0.176173</c:v>
                </c:pt>
                <c:pt idx="1349">
                  <c:v>-0.17458699999999999</c:v>
                </c:pt>
                <c:pt idx="1350">
                  <c:v>-0.17388000000000001</c:v>
                </c:pt>
                <c:pt idx="1351">
                  <c:v>-0.175016</c:v>
                </c:pt>
                <c:pt idx="1352">
                  <c:v>-0.16861499999999999</c:v>
                </c:pt>
                <c:pt idx="1353">
                  <c:v>-0.164243</c:v>
                </c:pt>
                <c:pt idx="1354">
                  <c:v>-0.16261600000000001</c:v>
                </c:pt>
                <c:pt idx="1355">
                  <c:v>-0.16126099999999999</c:v>
                </c:pt>
                <c:pt idx="1356">
                  <c:v>-0.159743</c:v>
                </c:pt>
                <c:pt idx="1357">
                  <c:v>-0.15737899999999999</c:v>
                </c:pt>
                <c:pt idx="1358">
                  <c:v>-0.15659100000000001</c:v>
                </c:pt>
                <c:pt idx="1359">
                  <c:v>-0.15413199999999999</c:v>
                </c:pt>
                <c:pt idx="1360">
                  <c:v>-0.152112</c:v>
                </c:pt>
                <c:pt idx="1361">
                  <c:v>-0.15134600000000001</c:v>
                </c:pt>
                <c:pt idx="1362">
                  <c:v>-0.15090100000000001</c:v>
                </c:pt>
                <c:pt idx="1363">
                  <c:v>-0.151391</c:v>
                </c:pt>
                <c:pt idx="1364">
                  <c:v>-0.14229800000000001</c:v>
                </c:pt>
                <c:pt idx="1365">
                  <c:v>-0.14136099999999999</c:v>
                </c:pt>
                <c:pt idx="1366">
                  <c:v>-0.140316</c:v>
                </c:pt>
                <c:pt idx="1367">
                  <c:v>-0.14053599999999999</c:v>
                </c:pt>
                <c:pt idx="1368">
                  <c:v>-0.139908</c:v>
                </c:pt>
                <c:pt idx="1369">
                  <c:v>-0.13871700000000001</c:v>
                </c:pt>
                <c:pt idx="1370">
                  <c:v>-0.137016</c:v>
                </c:pt>
                <c:pt idx="1371">
                  <c:v>-0.13581199999999999</c:v>
                </c:pt>
                <c:pt idx="1372">
                  <c:v>-0.134626</c:v>
                </c:pt>
                <c:pt idx="1373">
                  <c:v>-0.13391400000000001</c:v>
                </c:pt>
                <c:pt idx="1374">
                  <c:v>-0.13229299999999999</c:v>
                </c:pt>
                <c:pt idx="1375">
                  <c:v>-0.13134999999999999</c:v>
                </c:pt>
                <c:pt idx="1376">
                  <c:v>-0.12468799999999999</c:v>
                </c:pt>
                <c:pt idx="1377">
                  <c:v>-0.12426</c:v>
                </c:pt>
                <c:pt idx="1378">
                  <c:v>-0.122559</c:v>
                </c:pt>
                <c:pt idx="1379">
                  <c:v>-0.122459</c:v>
                </c:pt>
                <c:pt idx="1380">
                  <c:v>-0.121902</c:v>
                </c:pt>
                <c:pt idx="1381">
                  <c:v>-0.122084</c:v>
                </c:pt>
                <c:pt idx="1382">
                  <c:v>-0.11969100000000001</c:v>
                </c:pt>
                <c:pt idx="1383">
                  <c:v>-0.117698</c:v>
                </c:pt>
                <c:pt idx="1384">
                  <c:v>-0.116745</c:v>
                </c:pt>
                <c:pt idx="1385">
                  <c:v>-0.115978</c:v>
                </c:pt>
                <c:pt idx="1386">
                  <c:v>-0.115118</c:v>
                </c:pt>
                <c:pt idx="1387">
                  <c:v>-0.11172899999999999</c:v>
                </c:pt>
                <c:pt idx="1388">
                  <c:v>-0.10283</c:v>
                </c:pt>
                <c:pt idx="1389">
                  <c:v>-9.9518200000000001E-2</c:v>
                </c:pt>
                <c:pt idx="1390">
                  <c:v>-9.7644300000000003E-2</c:v>
                </c:pt>
                <c:pt idx="1391">
                  <c:v>-9.8116400000000006E-2</c:v>
                </c:pt>
                <c:pt idx="1392">
                  <c:v>-9.6245899999999995E-2</c:v>
                </c:pt>
                <c:pt idx="1393">
                  <c:v>-9.2938599999999996E-2</c:v>
                </c:pt>
                <c:pt idx="1394">
                  <c:v>-9.0109700000000001E-2</c:v>
                </c:pt>
                <c:pt idx="1395">
                  <c:v>-8.8436200000000006E-2</c:v>
                </c:pt>
                <c:pt idx="1396">
                  <c:v>-8.7471999999999994E-2</c:v>
                </c:pt>
                <c:pt idx="1397">
                  <c:v>-8.6322499999999996E-2</c:v>
                </c:pt>
                <c:pt idx="1398">
                  <c:v>-8.5521799999999995E-2</c:v>
                </c:pt>
                <c:pt idx="1399">
                  <c:v>-8.20274E-2</c:v>
                </c:pt>
                <c:pt idx="1400">
                  <c:v>-7.7672099999999994E-2</c:v>
                </c:pt>
                <c:pt idx="1401">
                  <c:v>-7.6387399999999994E-2</c:v>
                </c:pt>
                <c:pt idx="1402">
                  <c:v>-7.4575900000000001E-2</c:v>
                </c:pt>
                <c:pt idx="1403">
                  <c:v>-7.3751999999999998E-2</c:v>
                </c:pt>
                <c:pt idx="1404">
                  <c:v>-7.2540800000000003E-2</c:v>
                </c:pt>
                <c:pt idx="1405">
                  <c:v>-7.0705400000000002E-2</c:v>
                </c:pt>
                <c:pt idx="1406">
                  <c:v>-6.8989800000000004E-2</c:v>
                </c:pt>
                <c:pt idx="1407">
                  <c:v>-6.8904800000000002E-2</c:v>
                </c:pt>
                <c:pt idx="1408">
                  <c:v>-6.9376599999999997E-2</c:v>
                </c:pt>
                <c:pt idx="1409">
                  <c:v>-6.9111900000000004E-2</c:v>
                </c:pt>
                <c:pt idx="1410">
                  <c:v>-7.0079299999999997E-2</c:v>
                </c:pt>
                <c:pt idx="1411">
                  <c:v>-6.5736000000000003E-2</c:v>
                </c:pt>
                <c:pt idx="1412">
                  <c:v>-6.2969600000000001E-2</c:v>
                </c:pt>
                <c:pt idx="1413">
                  <c:v>-6.4353499999999994E-2</c:v>
                </c:pt>
                <c:pt idx="1414">
                  <c:v>-6.4062599999999997E-2</c:v>
                </c:pt>
                <c:pt idx="1415">
                  <c:v>-6.4492400000000005E-2</c:v>
                </c:pt>
                <c:pt idx="1416">
                  <c:v>-6.3331200000000004E-2</c:v>
                </c:pt>
                <c:pt idx="1417">
                  <c:v>-6.3707200000000005E-2</c:v>
                </c:pt>
                <c:pt idx="1418">
                  <c:v>-6.5437400000000007E-2</c:v>
                </c:pt>
                <c:pt idx="1419">
                  <c:v>-6.5757800000000005E-2</c:v>
                </c:pt>
                <c:pt idx="1420">
                  <c:v>-6.6215399999999994E-2</c:v>
                </c:pt>
                <c:pt idx="1421">
                  <c:v>-6.6659499999999997E-2</c:v>
                </c:pt>
                <c:pt idx="1422">
                  <c:v>-6.5554500000000002E-2</c:v>
                </c:pt>
                <c:pt idx="1423">
                  <c:v>-5.5243399999999998E-2</c:v>
                </c:pt>
                <c:pt idx="1424">
                  <c:v>-4.8559199999999997E-2</c:v>
                </c:pt>
                <c:pt idx="1425">
                  <c:v>-4.6688599999999997E-2</c:v>
                </c:pt>
                <c:pt idx="1426">
                  <c:v>-4.4186299999999998E-2</c:v>
                </c:pt>
                <c:pt idx="1427">
                  <c:v>-4.2272999999999998E-2</c:v>
                </c:pt>
                <c:pt idx="1428">
                  <c:v>-4.04756E-2</c:v>
                </c:pt>
                <c:pt idx="1429">
                  <c:v>-3.8941000000000003E-2</c:v>
                </c:pt>
                <c:pt idx="1430">
                  <c:v>-3.8434200000000002E-2</c:v>
                </c:pt>
                <c:pt idx="1431">
                  <c:v>-3.8243800000000001E-2</c:v>
                </c:pt>
                <c:pt idx="1432">
                  <c:v>-3.7715499999999999E-2</c:v>
                </c:pt>
                <c:pt idx="1433">
                  <c:v>-3.6322800000000002E-2</c:v>
                </c:pt>
                <c:pt idx="1434">
                  <c:v>-3.5961699999999999E-2</c:v>
                </c:pt>
                <c:pt idx="1435">
                  <c:v>-2.8601499999999998E-2</c:v>
                </c:pt>
                <c:pt idx="1436">
                  <c:v>-2.5730800000000002E-2</c:v>
                </c:pt>
                <c:pt idx="1437">
                  <c:v>-2.5894400000000001E-2</c:v>
                </c:pt>
                <c:pt idx="1438">
                  <c:v>-2.5935699999999999E-2</c:v>
                </c:pt>
                <c:pt idx="1439">
                  <c:v>-2.6463199999999999E-2</c:v>
                </c:pt>
                <c:pt idx="1440">
                  <c:v>-2.5536900000000001E-2</c:v>
                </c:pt>
                <c:pt idx="1441">
                  <c:v>-2.4679E-2</c:v>
                </c:pt>
                <c:pt idx="1442">
                  <c:v>-2.4099300000000001E-2</c:v>
                </c:pt>
                <c:pt idx="1443">
                  <c:v>-2.3061399999999999E-2</c:v>
                </c:pt>
                <c:pt idx="1444">
                  <c:v>-2.1801999999999998E-2</c:v>
                </c:pt>
                <c:pt idx="1445">
                  <c:v>-2.0547800000000001E-2</c:v>
                </c:pt>
                <c:pt idx="1446">
                  <c:v>-1.32464E-2</c:v>
                </c:pt>
                <c:pt idx="1447">
                  <c:v>-1.13519E-2</c:v>
                </c:pt>
                <c:pt idx="1448">
                  <c:v>-1.25948E-2</c:v>
                </c:pt>
                <c:pt idx="1449">
                  <c:v>-1.25253E-2</c:v>
                </c:pt>
                <c:pt idx="1450">
                  <c:v>-1.29896E-2</c:v>
                </c:pt>
                <c:pt idx="1451">
                  <c:v>-1.20859E-2</c:v>
                </c:pt>
                <c:pt idx="1452">
                  <c:v>-1.18896E-2</c:v>
                </c:pt>
                <c:pt idx="1453">
                  <c:v>-1.06783E-2</c:v>
                </c:pt>
                <c:pt idx="1454">
                  <c:v>-8.7301800000000006E-3</c:v>
                </c:pt>
                <c:pt idx="1455">
                  <c:v>-5.8221499999999999E-3</c:v>
                </c:pt>
                <c:pt idx="1456">
                  <c:v>-3.3923500000000001E-3</c:v>
                </c:pt>
                <c:pt idx="1457">
                  <c:v>-2.0684200000000001E-3</c:v>
                </c:pt>
                <c:pt idx="1458">
                  <c:v>5.29139E-3</c:v>
                </c:pt>
                <c:pt idx="1459">
                  <c:v>9.88436E-3</c:v>
                </c:pt>
                <c:pt idx="1460">
                  <c:v>1.3064600000000001E-2</c:v>
                </c:pt>
                <c:pt idx="1461">
                  <c:v>1.6792899999999999E-2</c:v>
                </c:pt>
                <c:pt idx="1462">
                  <c:v>1.8921400000000001E-2</c:v>
                </c:pt>
                <c:pt idx="1463">
                  <c:v>2.1723699999999999E-2</c:v>
                </c:pt>
                <c:pt idx="1464">
                  <c:v>2.4240500000000002E-2</c:v>
                </c:pt>
                <c:pt idx="1465">
                  <c:v>2.75304E-2</c:v>
                </c:pt>
                <c:pt idx="1466">
                  <c:v>3.0336399999999999E-2</c:v>
                </c:pt>
                <c:pt idx="1467">
                  <c:v>3.1849599999999999E-2</c:v>
                </c:pt>
                <c:pt idx="1468">
                  <c:v>3.34758E-2</c:v>
                </c:pt>
                <c:pt idx="1469">
                  <c:v>3.4074300000000002E-2</c:v>
                </c:pt>
                <c:pt idx="1470">
                  <c:v>4.1759699999999997E-2</c:v>
                </c:pt>
                <c:pt idx="1471">
                  <c:v>4.4890899999999997E-2</c:v>
                </c:pt>
                <c:pt idx="1472">
                  <c:v>4.6221999999999999E-2</c:v>
                </c:pt>
                <c:pt idx="1473">
                  <c:v>4.8328000000000003E-2</c:v>
                </c:pt>
                <c:pt idx="1474">
                  <c:v>4.9740100000000002E-2</c:v>
                </c:pt>
                <c:pt idx="1475">
                  <c:v>5.1475100000000003E-2</c:v>
                </c:pt>
                <c:pt idx="1476">
                  <c:v>5.3454700000000001E-2</c:v>
                </c:pt>
                <c:pt idx="1477">
                  <c:v>5.4835799999999997E-2</c:v>
                </c:pt>
                <c:pt idx="1478">
                  <c:v>5.6894500000000001E-2</c:v>
                </c:pt>
                <c:pt idx="1479">
                  <c:v>5.9672900000000001E-2</c:v>
                </c:pt>
                <c:pt idx="1480">
                  <c:v>6.2762799999999994E-2</c:v>
                </c:pt>
                <c:pt idx="1481">
                  <c:v>6.7045499999999994E-2</c:v>
                </c:pt>
                <c:pt idx="1482">
                  <c:v>7.0209300000000002E-2</c:v>
                </c:pt>
                <c:pt idx="1483">
                  <c:v>7.3421299999999995E-2</c:v>
                </c:pt>
                <c:pt idx="1484">
                  <c:v>7.5958700000000004E-2</c:v>
                </c:pt>
                <c:pt idx="1485">
                  <c:v>7.8881999999999994E-2</c:v>
                </c:pt>
                <c:pt idx="1486">
                  <c:v>8.2237000000000005E-2</c:v>
                </c:pt>
                <c:pt idx="1487">
                  <c:v>8.3379900000000007E-2</c:v>
                </c:pt>
                <c:pt idx="1488">
                  <c:v>9.0480500000000005E-2</c:v>
                </c:pt>
                <c:pt idx="1489">
                  <c:v>9.4297400000000003E-2</c:v>
                </c:pt>
                <c:pt idx="1490">
                  <c:v>9.4566899999999995E-2</c:v>
                </c:pt>
                <c:pt idx="1491">
                  <c:v>9.5807699999999996E-2</c:v>
                </c:pt>
                <c:pt idx="1492">
                  <c:v>9.7132899999999994E-2</c:v>
                </c:pt>
                <c:pt idx="1493">
                  <c:v>9.8057900000000003E-2</c:v>
                </c:pt>
                <c:pt idx="1494">
                  <c:v>9.8624699999999996E-2</c:v>
                </c:pt>
                <c:pt idx="1495">
                  <c:v>9.7898700000000005E-2</c:v>
                </c:pt>
                <c:pt idx="1496">
                  <c:v>9.8807599999999995E-2</c:v>
                </c:pt>
                <c:pt idx="1497">
                  <c:v>0.100394</c:v>
                </c:pt>
                <c:pt idx="1498">
                  <c:v>0.10165299999999999</c:v>
                </c:pt>
                <c:pt idx="1499">
                  <c:v>0.102199</c:v>
                </c:pt>
                <c:pt idx="1500">
                  <c:v>0.10270899999999999</c:v>
                </c:pt>
                <c:pt idx="1501">
                  <c:v>0.103174</c:v>
                </c:pt>
                <c:pt idx="1502">
                  <c:v>0.103355</c:v>
                </c:pt>
                <c:pt idx="1503">
                  <c:v>0.10349800000000001</c:v>
                </c:pt>
                <c:pt idx="1504">
                  <c:v>0.104209</c:v>
                </c:pt>
                <c:pt idx="1505">
                  <c:v>0.105822</c:v>
                </c:pt>
                <c:pt idx="1506">
                  <c:v>0.10566300000000001</c:v>
                </c:pt>
                <c:pt idx="1507">
                  <c:v>0.111498</c:v>
                </c:pt>
                <c:pt idx="1508">
                  <c:v>0.11576</c:v>
                </c:pt>
                <c:pt idx="1509">
                  <c:v>0.115025</c:v>
                </c:pt>
                <c:pt idx="1510">
                  <c:v>0.115398</c:v>
                </c:pt>
                <c:pt idx="1511">
                  <c:v>0.11577800000000001</c:v>
                </c:pt>
                <c:pt idx="1512">
                  <c:v>0.11648799999999999</c:v>
                </c:pt>
                <c:pt idx="1513">
                  <c:v>0.11726499999999999</c:v>
                </c:pt>
                <c:pt idx="1514">
                  <c:v>0.119062</c:v>
                </c:pt>
                <c:pt idx="1515">
                  <c:v>0.120876</c:v>
                </c:pt>
                <c:pt idx="1516">
                  <c:v>0.121368</c:v>
                </c:pt>
                <c:pt idx="1517">
                  <c:v>0.121512</c:v>
                </c:pt>
                <c:pt idx="1518">
                  <c:v>0.12134399999999999</c:v>
                </c:pt>
                <c:pt idx="1519">
                  <c:v>0.121214</c:v>
                </c:pt>
                <c:pt idx="1520">
                  <c:v>0.119781</c:v>
                </c:pt>
                <c:pt idx="1521">
                  <c:v>0.12435599999999999</c:v>
                </c:pt>
                <c:pt idx="1522">
                  <c:v>0.131743</c:v>
                </c:pt>
                <c:pt idx="1523">
                  <c:v>0.13364300000000001</c:v>
                </c:pt>
                <c:pt idx="1524">
                  <c:v>0.136738</c:v>
                </c:pt>
                <c:pt idx="1525">
                  <c:v>0.139353</c:v>
                </c:pt>
                <c:pt idx="1526">
                  <c:v>0.14003599999999999</c:v>
                </c:pt>
                <c:pt idx="1527">
                  <c:v>0.14052100000000001</c:v>
                </c:pt>
                <c:pt idx="1528">
                  <c:v>0.14133699999999999</c:v>
                </c:pt>
                <c:pt idx="1529">
                  <c:v>0.14133000000000001</c:v>
                </c:pt>
                <c:pt idx="1530">
                  <c:v>0.142652</c:v>
                </c:pt>
                <c:pt idx="1531">
                  <c:v>0.14454500000000001</c:v>
                </c:pt>
                <c:pt idx="1532">
                  <c:v>0.14515500000000001</c:v>
                </c:pt>
                <c:pt idx="1533">
                  <c:v>0.14491200000000001</c:v>
                </c:pt>
                <c:pt idx="1534">
                  <c:v>0.14355599999999999</c:v>
                </c:pt>
                <c:pt idx="1535">
                  <c:v>0.14910300000000001</c:v>
                </c:pt>
                <c:pt idx="1536">
                  <c:v>0.152805</c:v>
                </c:pt>
                <c:pt idx="1537">
                  <c:v>0.15058099999999999</c:v>
                </c:pt>
                <c:pt idx="1538">
                  <c:v>0.158415</c:v>
                </c:pt>
                <c:pt idx="1539">
                  <c:v>0.15871099999999999</c:v>
                </c:pt>
                <c:pt idx="1540">
                  <c:v>0.16070999999999999</c:v>
                </c:pt>
                <c:pt idx="1541">
                  <c:v>0.16275100000000001</c:v>
                </c:pt>
                <c:pt idx="1542">
                  <c:v>0.16461000000000001</c:v>
                </c:pt>
                <c:pt idx="1543">
                  <c:v>0.16619300000000001</c:v>
                </c:pt>
                <c:pt idx="1544">
                  <c:v>0.168381</c:v>
                </c:pt>
                <c:pt idx="1545">
                  <c:v>0.17104900000000001</c:v>
                </c:pt>
                <c:pt idx="1546">
                  <c:v>0.17305899999999999</c:v>
                </c:pt>
                <c:pt idx="1547">
                  <c:v>0.17322499999999999</c:v>
                </c:pt>
                <c:pt idx="1548">
                  <c:v>0.17330599999999999</c:v>
                </c:pt>
                <c:pt idx="1549">
                  <c:v>0.17313000000000001</c:v>
                </c:pt>
                <c:pt idx="1550">
                  <c:v>0.17691000000000001</c:v>
                </c:pt>
                <c:pt idx="1551">
                  <c:v>0.18504399999999999</c:v>
                </c:pt>
                <c:pt idx="1552">
                  <c:v>0.18689800000000001</c:v>
                </c:pt>
                <c:pt idx="1553">
                  <c:v>0.189832</c:v>
                </c:pt>
                <c:pt idx="1554">
                  <c:v>0.19109000000000001</c:v>
                </c:pt>
                <c:pt idx="1555">
                  <c:v>0.19267300000000001</c:v>
                </c:pt>
                <c:pt idx="1556">
                  <c:v>0.19397600000000001</c:v>
                </c:pt>
                <c:pt idx="1557">
                  <c:v>0.19517100000000001</c:v>
                </c:pt>
                <c:pt idx="1558">
                  <c:v>0.197852</c:v>
                </c:pt>
                <c:pt idx="1559">
                  <c:v>0.20002300000000001</c:v>
                </c:pt>
                <c:pt idx="1560">
                  <c:v>0.20086300000000001</c:v>
                </c:pt>
                <c:pt idx="1561">
                  <c:v>0.201879</c:v>
                </c:pt>
                <c:pt idx="1562">
                  <c:v>0.20194000000000001</c:v>
                </c:pt>
                <c:pt idx="1563">
                  <c:v>0.20456299999999999</c:v>
                </c:pt>
                <c:pt idx="1564">
                  <c:v>0.21415899999999999</c:v>
                </c:pt>
                <c:pt idx="1565">
                  <c:v>0.21646199999999999</c:v>
                </c:pt>
                <c:pt idx="1566">
                  <c:v>0.21998799999999999</c:v>
                </c:pt>
                <c:pt idx="1567">
                  <c:v>0.222334</c:v>
                </c:pt>
                <c:pt idx="1568">
                  <c:v>0.22541</c:v>
                </c:pt>
                <c:pt idx="1569">
                  <c:v>0.228829</c:v>
                </c:pt>
                <c:pt idx="1570">
                  <c:v>0.23233400000000001</c:v>
                </c:pt>
                <c:pt idx="1571">
                  <c:v>0.23691699999999999</c:v>
                </c:pt>
                <c:pt idx="1572">
                  <c:v>0.24169199999999999</c:v>
                </c:pt>
                <c:pt idx="1573">
                  <c:v>0.24785599999999999</c:v>
                </c:pt>
                <c:pt idx="1574">
                  <c:v>0.25899800000000001</c:v>
                </c:pt>
                <c:pt idx="1575">
                  <c:v>0.26276699999999997</c:v>
                </c:pt>
                <c:pt idx="1576">
                  <c:v>0.26573400000000003</c:v>
                </c:pt>
                <c:pt idx="1577">
                  <c:v>0.268621</c:v>
                </c:pt>
                <c:pt idx="1578">
                  <c:v>0.27092699999999997</c:v>
                </c:pt>
                <c:pt idx="1579">
                  <c:v>0.27234599999999998</c:v>
                </c:pt>
                <c:pt idx="1580">
                  <c:v>0.27423599999999998</c:v>
                </c:pt>
                <c:pt idx="1581">
                  <c:v>0.27506700000000001</c:v>
                </c:pt>
                <c:pt idx="1582">
                  <c:v>0.27606599999999998</c:v>
                </c:pt>
                <c:pt idx="1583">
                  <c:v>0.27731099999999997</c:v>
                </c:pt>
                <c:pt idx="1584">
                  <c:v>0.27810800000000002</c:v>
                </c:pt>
                <c:pt idx="1585">
                  <c:v>0.28536099999999998</c:v>
                </c:pt>
                <c:pt idx="1586">
                  <c:v>0.28398299999999999</c:v>
                </c:pt>
                <c:pt idx="1587">
                  <c:v>0.28505599999999998</c:v>
                </c:pt>
                <c:pt idx="1588">
                  <c:v>0.28694799999999998</c:v>
                </c:pt>
                <c:pt idx="1589">
                  <c:v>0.28935300000000003</c:v>
                </c:pt>
                <c:pt idx="1590">
                  <c:v>0.29226400000000002</c:v>
                </c:pt>
                <c:pt idx="1591">
                  <c:v>0.29615999999999998</c:v>
                </c:pt>
                <c:pt idx="1592">
                  <c:v>0.299983</c:v>
                </c:pt>
                <c:pt idx="1593">
                  <c:v>0.30237399999999998</c:v>
                </c:pt>
                <c:pt idx="1594">
                  <c:v>0.30621700000000002</c:v>
                </c:pt>
                <c:pt idx="1595">
                  <c:v>0.30916399999999999</c:v>
                </c:pt>
                <c:pt idx="1596">
                  <c:v>0.32051299999999999</c:v>
                </c:pt>
                <c:pt idx="1597">
                  <c:v>0.32482100000000003</c:v>
                </c:pt>
                <c:pt idx="1598">
                  <c:v>0.32968500000000001</c:v>
                </c:pt>
                <c:pt idx="1599">
                  <c:v>0.33553100000000002</c:v>
                </c:pt>
                <c:pt idx="1600">
                  <c:v>0.34435900000000003</c:v>
                </c:pt>
                <c:pt idx="1601">
                  <c:v>0.35220600000000002</c:v>
                </c:pt>
                <c:pt idx="1602">
                  <c:v>0.360043</c:v>
                </c:pt>
                <c:pt idx="1603">
                  <c:v>0.36739100000000002</c:v>
                </c:pt>
                <c:pt idx="1604">
                  <c:v>0.373309</c:v>
                </c:pt>
                <c:pt idx="1605">
                  <c:v>0.37609500000000001</c:v>
                </c:pt>
                <c:pt idx="1606">
                  <c:v>0.384436</c:v>
                </c:pt>
                <c:pt idx="1607">
                  <c:v>0.38597599999999999</c:v>
                </c:pt>
                <c:pt idx="1608">
                  <c:v>0.38583200000000001</c:v>
                </c:pt>
                <c:pt idx="1609">
                  <c:v>0.38473299999999999</c:v>
                </c:pt>
                <c:pt idx="1610">
                  <c:v>0.38218099999999999</c:v>
                </c:pt>
                <c:pt idx="1611">
                  <c:v>0.37754300000000002</c:v>
                </c:pt>
                <c:pt idx="1612">
                  <c:v>0.37480200000000002</c:v>
                </c:pt>
                <c:pt idx="1613">
                  <c:v>0.37265300000000001</c:v>
                </c:pt>
                <c:pt idx="1614">
                  <c:v>0.37092199999999997</c:v>
                </c:pt>
                <c:pt idx="1615">
                  <c:v>0.37032599999999999</c:v>
                </c:pt>
                <c:pt idx="1616">
                  <c:v>0.36758999999999997</c:v>
                </c:pt>
                <c:pt idx="1617">
                  <c:v>0.36841400000000002</c:v>
                </c:pt>
                <c:pt idx="1618">
                  <c:v>0.364537</c:v>
                </c:pt>
                <c:pt idx="1619">
                  <c:v>0.359763</c:v>
                </c:pt>
                <c:pt idx="1620">
                  <c:v>0.356933</c:v>
                </c:pt>
                <c:pt idx="1621">
                  <c:v>0.35577799999999998</c:v>
                </c:pt>
                <c:pt idx="1622">
                  <c:v>0.35268899999999997</c:v>
                </c:pt>
                <c:pt idx="1623">
                  <c:v>0.34995199999999999</c:v>
                </c:pt>
                <c:pt idx="1624">
                  <c:v>0.34726600000000002</c:v>
                </c:pt>
                <c:pt idx="1625">
                  <c:v>0.34499400000000002</c:v>
                </c:pt>
                <c:pt idx="1626">
                  <c:v>0.34492899999999999</c:v>
                </c:pt>
                <c:pt idx="1627">
                  <c:v>0.34889199999999998</c:v>
                </c:pt>
                <c:pt idx="1628">
                  <c:v>0.34562799999999999</c:v>
                </c:pt>
                <c:pt idx="1629">
                  <c:v>0.34271800000000002</c:v>
                </c:pt>
                <c:pt idx="1630">
                  <c:v>0.34089799999999998</c:v>
                </c:pt>
                <c:pt idx="1631">
                  <c:v>0.34070600000000001</c:v>
                </c:pt>
                <c:pt idx="1632">
                  <c:v>0.33895999999999998</c:v>
                </c:pt>
                <c:pt idx="1633">
                  <c:v>0.33965000000000001</c:v>
                </c:pt>
                <c:pt idx="1634">
                  <c:v>0.33861400000000003</c:v>
                </c:pt>
                <c:pt idx="1635">
                  <c:v>0.33691300000000002</c:v>
                </c:pt>
                <c:pt idx="1636">
                  <c:v>0.33617999999999998</c:v>
                </c:pt>
                <c:pt idx="1637">
                  <c:v>0.34319699999999997</c:v>
                </c:pt>
                <c:pt idx="1638">
                  <c:v>0.344495</c:v>
                </c:pt>
                <c:pt idx="1639">
                  <c:v>0.33803</c:v>
                </c:pt>
                <c:pt idx="1640">
                  <c:v>0.34037600000000001</c:v>
                </c:pt>
                <c:pt idx="1641">
                  <c:v>0.33863399999999999</c:v>
                </c:pt>
                <c:pt idx="1642">
                  <c:v>0.33665499999999998</c:v>
                </c:pt>
                <c:pt idx="1643">
                  <c:v>0.33634799999999998</c:v>
                </c:pt>
                <c:pt idx="1644">
                  <c:v>0.33576400000000001</c:v>
                </c:pt>
                <c:pt idx="1645">
                  <c:v>0.33230700000000002</c:v>
                </c:pt>
                <c:pt idx="1646">
                  <c:v>0.32846599999999998</c:v>
                </c:pt>
                <c:pt idx="1647">
                  <c:v>0.33313999999999999</c:v>
                </c:pt>
                <c:pt idx="1648">
                  <c:v>0.32961800000000002</c:v>
                </c:pt>
                <c:pt idx="1649">
                  <c:v>0.32508300000000001</c:v>
                </c:pt>
                <c:pt idx="1650">
                  <c:v>0.32267499999999999</c:v>
                </c:pt>
                <c:pt idx="1651">
                  <c:v>0.32179000000000002</c:v>
                </c:pt>
                <c:pt idx="1652">
                  <c:v>0.32158399999999998</c:v>
                </c:pt>
                <c:pt idx="1653">
                  <c:v>0.32025900000000002</c:v>
                </c:pt>
                <c:pt idx="1654">
                  <c:v>0.32091900000000001</c:v>
                </c:pt>
                <c:pt idx="1655">
                  <c:v>0.320629</c:v>
                </c:pt>
                <c:pt idx="1656">
                  <c:v>0.32188499999999998</c:v>
                </c:pt>
                <c:pt idx="1657">
                  <c:v>0.320635</c:v>
                </c:pt>
                <c:pt idx="1658">
                  <c:v>0.32177099999999997</c:v>
                </c:pt>
                <c:pt idx="1659">
                  <c:v>0.32106200000000001</c:v>
                </c:pt>
                <c:pt idx="1660">
                  <c:v>0.32170799999999999</c:v>
                </c:pt>
                <c:pt idx="1661">
                  <c:v>0.32142300000000001</c:v>
                </c:pt>
                <c:pt idx="1662">
                  <c:v>0.32296799999999998</c:v>
                </c:pt>
                <c:pt idx="1663">
                  <c:v>0.32482899999999998</c:v>
                </c:pt>
                <c:pt idx="1664">
                  <c:v>0.32364999999999999</c:v>
                </c:pt>
                <c:pt idx="1665">
                  <c:v>0.32317000000000001</c:v>
                </c:pt>
                <c:pt idx="1666">
                  <c:v>0.32444299999999998</c:v>
                </c:pt>
                <c:pt idx="1667">
                  <c:v>0.32436599999999999</c:v>
                </c:pt>
                <c:pt idx="1668">
                  <c:v>0.33153300000000002</c:v>
                </c:pt>
                <c:pt idx="1669">
                  <c:v>0.33068500000000001</c:v>
                </c:pt>
                <c:pt idx="1670">
                  <c:v>0.32827200000000001</c:v>
                </c:pt>
                <c:pt idx="1671">
                  <c:v>0.32645400000000002</c:v>
                </c:pt>
                <c:pt idx="1672">
                  <c:v>0.32460499999999998</c:v>
                </c:pt>
                <c:pt idx="1673">
                  <c:v>0.32327800000000001</c:v>
                </c:pt>
                <c:pt idx="1674">
                  <c:v>0.32144099999999998</c:v>
                </c:pt>
                <c:pt idx="1675">
                  <c:v>0.32009599999999999</c:v>
                </c:pt>
                <c:pt idx="1676">
                  <c:v>0.31828099999999998</c:v>
                </c:pt>
                <c:pt idx="1677">
                  <c:v>0.31638500000000003</c:v>
                </c:pt>
                <c:pt idx="1678">
                  <c:v>0.31605800000000001</c:v>
                </c:pt>
                <c:pt idx="1679">
                  <c:v>0.31462400000000001</c:v>
                </c:pt>
                <c:pt idx="1680">
                  <c:v>0.31872499999999998</c:v>
                </c:pt>
                <c:pt idx="1681">
                  <c:v>0.31994400000000001</c:v>
                </c:pt>
                <c:pt idx="1682">
                  <c:v>0.31923600000000002</c:v>
                </c:pt>
                <c:pt idx="1683">
                  <c:v>0.31127700000000003</c:v>
                </c:pt>
                <c:pt idx="1684">
                  <c:v>0.31681799999999999</c:v>
                </c:pt>
                <c:pt idx="1685">
                  <c:v>0.31752000000000002</c:v>
                </c:pt>
                <c:pt idx="1686">
                  <c:v>0.31964700000000001</c:v>
                </c:pt>
                <c:pt idx="1687">
                  <c:v>0.31879000000000002</c:v>
                </c:pt>
                <c:pt idx="1688">
                  <c:v>0.317411</c:v>
                </c:pt>
                <c:pt idx="1689">
                  <c:v>0.31702900000000001</c:v>
                </c:pt>
                <c:pt idx="1690">
                  <c:v>0.31614100000000001</c:v>
                </c:pt>
                <c:pt idx="1691">
                  <c:v>0.31474099999999999</c:v>
                </c:pt>
                <c:pt idx="1692">
                  <c:v>0.314971</c:v>
                </c:pt>
                <c:pt idx="1693">
                  <c:v>0.32410299999999997</c:v>
                </c:pt>
                <c:pt idx="1694">
                  <c:v>0.32455899999999999</c:v>
                </c:pt>
                <c:pt idx="1695">
                  <c:v>0.32422000000000001</c:v>
                </c:pt>
                <c:pt idx="1696">
                  <c:v>0.32256000000000001</c:v>
                </c:pt>
                <c:pt idx="1697">
                  <c:v>0.31437500000000002</c:v>
                </c:pt>
                <c:pt idx="1698">
                  <c:v>0.32121100000000002</c:v>
                </c:pt>
                <c:pt idx="1699">
                  <c:v>0.32150000000000001</c:v>
                </c:pt>
                <c:pt idx="1700">
                  <c:v>0.320664</c:v>
                </c:pt>
                <c:pt idx="1701">
                  <c:v>0.32128699999999999</c:v>
                </c:pt>
                <c:pt idx="1702">
                  <c:v>0.32183899999999999</c:v>
                </c:pt>
                <c:pt idx="1703">
                  <c:v>0.32189600000000002</c:v>
                </c:pt>
                <c:pt idx="1704">
                  <c:v>0.32200099999999998</c:v>
                </c:pt>
                <c:pt idx="1705">
                  <c:v>0.32195400000000002</c:v>
                </c:pt>
                <c:pt idx="1706">
                  <c:v>0.32247300000000001</c:v>
                </c:pt>
                <c:pt idx="1707">
                  <c:v>0.33009899999999998</c:v>
                </c:pt>
                <c:pt idx="1708">
                  <c:v>0.33111800000000002</c:v>
                </c:pt>
                <c:pt idx="1709">
                  <c:v>0.32972600000000002</c:v>
                </c:pt>
                <c:pt idx="1710">
                  <c:v>0.32983800000000002</c:v>
                </c:pt>
                <c:pt idx="1711">
                  <c:v>0.32929799999999998</c:v>
                </c:pt>
                <c:pt idx="1712">
                  <c:v>0.32834200000000002</c:v>
                </c:pt>
                <c:pt idx="1713">
                  <c:v>0.32798899999999998</c:v>
                </c:pt>
                <c:pt idx="1714">
                  <c:v>0.32857599999999998</c:v>
                </c:pt>
                <c:pt idx="1715">
                  <c:v>0.32908700000000002</c:v>
                </c:pt>
                <c:pt idx="1716">
                  <c:v>0.33036599999999999</c:v>
                </c:pt>
                <c:pt idx="1717">
                  <c:v>0.33266600000000002</c:v>
                </c:pt>
                <c:pt idx="1718">
                  <c:v>0.33573500000000001</c:v>
                </c:pt>
                <c:pt idx="1719">
                  <c:v>0.34722900000000001</c:v>
                </c:pt>
                <c:pt idx="1720">
                  <c:v>0.35041299999999997</c:v>
                </c:pt>
                <c:pt idx="1721">
                  <c:v>0.35314299999999998</c:v>
                </c:pt>
                <c:pt idx="1722">
                  <c:v>0.35665400000000003</c:v>
                </c:pt>
                <c:pt idx="1723">
                  <c:v>0.35965000000000003</c:v>
                </c:pt>
                <c:pt idx="1724">
                  <c:v>0.36260599999999998</c:v>
                </c:pt>
                <c:pt idx="1725">
                  <c:v>0.36511700000000002</c:v>
                </c:pt>
                <c:pt idx="1726">
                  <c:v>0.36749599999999999</c:v>
                </c:pt>
                <c:pt idx="1727">
                  <c:v>0.36895699999999998</c:v>
                </c:pt>
                <c:pt idx="1728">
                  <c:v>0.37032999999999999</c:v>
                </c:pt>
                <c:pt idx="1729">
                  <c:v>0.37158999999999998</c:v>
                </c:pt>
                <c:pt idx="1730">
                  <c:v>0.373834</c:v>
                </c:pt>
                <c:pt idx="1731">
                  <c:v>0.37613799999999997</c:v>
                </c:pt>
                <c:pt idx="1732">
                  <c:v>0.37986500000000001</c:v>
                </c:pt>
                <c:pt idx="1733">
                  <c:v>0.375662</c:v>
                </c:pt>
                <c:pt idx="1734">
                  <c:v>0.37513800000000003</c:v>
                </c:pt>
                <c:pt idx="1735">
                  <c:v>0.371278</c:v>
                </c:pt>
                <c:pt idx="1736">
                  <c:v>0.36920199999999997</c:v>
                </c:pt>
                <c:pt idx="1737">
                  <c:v>0.36817699999999998</c:v>
                </c:pt>
                <c:pt idx="1738">
                  <c:v>0.366421</c:v>
                </c:pt>
                <c:pt idx="1739">
                  <c:v>0.36448700000000001</c:v>
                </c:pt>
                <c:pt idx="1740">
                  <c:v>0.363653</c:v>
                </c:pt>
                <c:pt idx="1741">
                  <c:v>0.362983</c:v>
                </c:pt>
                <c:pt idx="1742">
                  <c:v>0.36103200000000002</c:v>
                </c:pt>
                <c:pt idx="1743">
                  <c:v>0.36254199999999998</c:v>
                </c:pt>
                <c:pt idx="1744">
                  <c:v>0.36969200000000002</c:v>
                </c:pt>
                <c:pt idx="1745">
                  <c:v>0.372284</c:v>
                </c:pt>
                <c:pt idx="1746">
                  <c:v>0.376191</c:v>
                </c:pt>
                <c:pt idx="1747">
                  <c:v>0.378243</c:v>
                </c:pt>
                <c:pt idx="1748">
                  <c:v>0.38134499999999999</c:v>
                </c:pt>
                <c:pt idx="1749">
                  <c:v>0.38539400000000001</c:v>
                </c:pt>
                <c:pt idx="1750">
                  <c:v>0.38786100000000001</c:v>
                </c:pt>
                <c:pt idx="1751">
                  <c:v>0.39017099999999999</c:v>
                </c:pt>
                <c:pt idx="1752">
                  <c:v>0.39173000000000002</c:v>
                </c:pt>
                <c:pt idx="1753">
                  <c:v>0.39555000000000001</c:v>
                </c:pt>
                <c:pt idx="1754">
                  <c:v>0.39794299999999999</c:v>
                </c:pt>
                <c:pt idx="1755">
                  <c:v>0.399455</c:v>
                </c:pt>
                <c:pt idx="1756">
                  <c:v>0.40354499999999999</c:v>
                </c:pt>
                <c:pt idx="1757">
                  <c:v>0.41141</c:v>
                </c:pt>
                <c:pt idx="1758">
                  <c:v>0.41114400000000001</c:v>
                </c:pt>
                <c:pt idx="1759">
                  <c:v>0.41238200000000003</c:v>
                </c:pt>
                <c:pt idx="1760">
                  <c:v>0.41292200000000001</c:v>
                </c:pt>
                <c:pt idx="1761">
                  <c:v>0.41249599999999997</c:v>
                </c:pt>
                <c:pt idx="1762">
                  <c:v>0.41200100000000001</c:v>
                </c:pt>
                <c:pt idx="1763">
                  <c:v>0.410636</c:v>
                </c:pt>
                <c:pt idx="1764">
                  <c:v>0.40938799999999997</c:v>
                </c:pt>
                <c:pt idx="1765">
                  <c:v>0.41019299999999997</c:v>
                </c:pt>
                <c:pt idx="1766">
                  <c:v>0.41015800000000002</c:v>
                </c:pt>
                <c:pt idx="1767">
                  <c:v>0.41003699999999998</c:v>
                </c:pt>
                <c:pt idx="1768">
                  <c:v>0.41406300000000001</c:v>
                </c:pt>
                <c:pt idx="1769">
                  <c:v>0.41947400000000001</c:v>
                </c:pt>
                <c:pt idx="1770">
                  <c:v>0.41722900000000002</c:v>
                </c:pt>
                <c:pt idx="1771">
                  <c:v>0.41723300000000002</c:v>
                </c:pt>
                <c:pt idx="1772">
                  <c:v>0.41639900000000002</c:v>
                </c:pt>
                <c:pt idx="1773">
                  <c:v>0.41343999999999997</c:v>
                </c:pt>
                <c:pt idx="1774">
                  <c:v>0.41103499999999998</c:v>
                </c:pt>
                <c:pt idx="1775">
                  <c:v>0.41109200000000001</c:v>
                </c:pt>
                <c:pt idx="1776">
                  <c:v>0.41247200000000001</c:v>
                </c:pt>
                <c:pt idx="1777">
                  <c:v>0.41392299999999999</c:v>
                </c:pt>
                <c:pt idx="1778">
                  <c:v>0.41479500000000002</c:v>
                </c:pt>
                <c:pt idx="1779">
                  <c:v>0.41614699999999999</c:v>
                </c:pt>
                <c:pt idx="1780">
                  <c:v>0.41625400000000001</c:v>
                </c:pt>
                <c:pt idx="1781">
                  <c:v>0.42124099999999998</c:v>
                </c:pt>
                <c:pt idx="1782">
                  <c:v>0.427118</c:v>
                </c:pt>
                <c:pt idx="1783">
                  <c:v>0.42667300000000002</c:v>
                </c:pt>
                <c:pt idx="1784">
                  <c:v>0.42573100000000003</c:v>
                </c:pt>
                <c:pt idx="1785">
                  <c:v>0.42477300000000001</c:v>
                </c:pt>
                <c:pt idx="1786">
                  <c:v>0.42484699999999997</c:v>
                </c:pt>
                <c:pt idx="1787">
                  <c:v>0.42393900000000001</c:v>
                </c:pt>
                <c:pt idx="1788">
                  <c:v>0.42318600000000001</c:v>
                </c:pt>
                <c:pt idx="1789">
                  <c:v>0.42266500000000001</c:v>
                </c:pt>
                <c:pt idx="1790">
                  <c:v>0.422404</c:v>
                </c:pt>
                <c:pt idx="1791">
                  <c:v>0.42236000000000001</c:v>
                </c:pt>
                <c:pt idx="1792">
                  <c:v>0.42124</c:v>
                </c:pt>
                <c:pt idx="1793">
                  <c:v>0.42494500000000002</c:v>
                </c:pt>
                <c:pt idx="1794">
                  <c:v>0.427898</c:v>
                </c:pt>
                <c:pt idx="1795">
                  <c:v>0.42517300000000002</c:v>
                </c:pt>
                <c:pt idx="1796">
                  <c:v>0.42341899999999999</c:v>
                </c:pt>
                <c:pt idx="1797">
                  <c:v>0.42090699999999998</c:v>
                </c:pt>
                <c:pt idx="1798">
                  <c:v>0.419211</c:v>
                </c:pt>
                <c:pt idx="1799">
                  <c:v>0.419518</c:v>
                </c:pt>
                <c:pt idx="1800">
                  <c:v>0.419348</c:v>
                </c:pt>
                <c:pt idx="1801">
                  <c:v>0.41747899999999999</c:v>
                </c:pt>
                <c:pt idx="1802">
                  <c:v>0.41599999999999998</c:v>
                </c:pt>
                <c:pt idx="1803">
                  <c:v>0.414439</c:v>
                </c:pt>
                <c:pt idx="1804">
                  <c:v>0.412549</c:v>
                </c:pt>
                <c:pt idx="1805">
                  <c:v>0.40916599999999997</c:v>
                </c:pt>
                <c:pt idx="1806">
                  <c:v>0.41197800000000001</c:v>
                </c:pt>
                <c:pt idx="1807">
                  <c:v>0.41480499999999998</c:v>
                </c:pt>
                <c:pt idx="1808">
                  <c:v>0.41287099999999999</c:v>
                </c:pt>
                <c:pt idx="1809">
                  <c:v>0.41181800000000002</c:v>
                </c:pt>
                <c:pt idx="1810">
                  <c:v>0.411769</c:v>
                </c:pt>
                <c:pt idx="1811">
                  <c:v>0.41081299999999998</c:v>
                </c:pt>
                <c:pt idx="1812">
                  <c:v>0.40884399999999999</c:v>
                </c:pt>
                <c:pt idx="1813">
                  <c:v>0.40668500000000002</c:v>
                </c:pt>
                <c:pt idx="1814">
                  <c:v>0.40668700000000002</c:v>
                </c:pt>
                <c:pt idx="1815">
                  <c:v>0.407553</c:v>
                </c:pt>
                <c:pt idx="1816">
                  <c:v>0.40706599999999998</c:v>
                </c:pt>
                <c:pt idx="1817">
                  <c:v>0.40535500000000002</c:v>
                </c:pt>
                <c:pt idx="1818">
                  <c:v>0.40423799999999999</c:v>
                </c:pt>
                <c:pt idx="1819">
                  <c:v>0.40261599999999997</c:v>
                </c:pt>
                <c:pt idx="1820">
                  <c:v>0.40616000000000002</c:v>
                </c:pt>
                <c:pt idx="1821">
                  <c:v>0.40783799999999998</c:v>
                </c:pt>
                <c:pt idx="1822">
                  <c:v>0.40708899999999998</c:v>
                </c:pt>
                <c:pt idx="1823">
                  <c:v>0.40665499999999999</c:v>
                </c:pt>
                <c:pt idx="1824">
                  <c:v>0.40633999999999998</c:v>
                </c:pt>
                <c:pt idx="1825">
                  <c:v>0.405949</c:v>
                </c:pt>
                <c:pt idx="1826">
                  <c:v>0.40456599999999998</c:v>
                </c:pt>
                <c:pt idx="1827">
                  <c:v>0.403337</c:v>
                </c:pt>
                <c:pt idx="1828">
                  <c:v>0.40330700000000003</c:v>
                </c:pt>
                <c:pt idx="1829">
                  <c:v>0.40475699999999998</c:v>
                </c:pt>
                <c:pt idx="1830">
                  <c:v>0.40584599999999998</c:v>
                </c:pt>
                <c:pt idx="1831">
                  <c:v>0.407723</c:v>
                </c:pt>
                <c:pt idx="1832">
                  <c:v>0.40666799999999997</c:v>
                </c:pt>
                <c:pt idx="1833">
                  <c:v>0.41095199999999998</c:v>
                </c:pt>
                <c:pt idx="1834">
                  <c:v>0.41109499999999999</c:v>
                </c:pt>
                <c:pt idx="1835">
                  <c:v>0.41049400000000003</c:v>
                </c:pt>
                <c:pt idx="1836">
                  <c:v>0.410972</c:v>
                </c:pt>
                <c:pt idx="1837">
                  <c:v>0.409941</c:v>
                </c:pt>
                <c:pt idx="1838">
                  <c:v>0.40909000000000001</c:v>
                </c:pt>
                <c:pt idx="1839">
                  <c:v>0.41022199999999998</c:v>
                </c:pt>
                <c:pt idx="1840">
                  <c:v>0.41080299999999997</c:v>
                </c:pt>
                <c:pt idx="1841">
                  <c:v>0.41065200000000002</c:v>
                </c:pt>
                <c:pt idx="1842">
                  <c:v>0.41080800000000001</c:v>
                </c:pt>
                <c:pt idx="1843">
                  <c:v>0.41003899999999999</c:v>
                </c:pt>
                <c:pt idx="1844">
                  <c:v>0.409275</c:v>
                </c:pt>
                <c:pt idx="1845">
                  <c:v>0.40904800000000002</c:v>
                </c:pt>
                <c:pt idx="1846">
                  <c:v>0.407661</c:v>
                </c:pt>
                <c:pt idx="1847">
                  <c:v>0.41267700000000002</c:v>
                </c:pt>
                <c:pt idx="1848">
                  <c:v>0.41427799999999998</c:v>
                </c:pt>
                <c:pt idx="1849">
                  <c:v>0.41500199999999998</c:v>
                </c:pt>
                <c:pt idx="1850">
                  <c:v>0.407744</c:v>
                </c:pt>
                <c:pt idx="1851">
                  <c:v>0.41174500000000003</c:v>
                </c:pt>
                <c:pt idx="1852">
                  <c:v>0.41492800000000002</c:v>
                </c:pt>
                <c:pt idx="1853">
                  <c:v>0.414742</c:v>
                </c:pt>
                <c:pt idx="1854">
                  <c:v>0.41523900000000002</c:v>
                </c:pt>
                <c:pt idx="1855">
                  <c:v>0.41674899999999998</c:v>
                </c:pt>
                <c:pt idx="1856">
                  <c:v>0.41896299999999997</c:v>
                </c:pt>
                <c:pt idx="1857">
                  <c:v>0.41985899999999998</c:v>
                </c:pt>
                <c:pt idx="1858">
                  <c:v>0.42249799999999998</c:v>
                </c:pt>
                <c:pt idx="1859">
                  <c:v>0.42504399999999998</c:v>
                </c:pt>
                <c:pt idx="1860">
                  <c:v>0.43455899999999997</c:v>
                </c:pt>
                <c:pt idx="1861">
                  <c:v>0.437137</c:v>
                </c:pt>
                <c:pt idx="1862">
                  <c:v>0.437915</c:v>
                </c:pt>
                <c:pt idx="1863">
                  <c:v>0.43234299999999998</c:v>
                </c:pt>
                <c:pt idx="1864">
                  <c:v>0.43703700000000001</c:v>
                </c:pt>
                <c:pt idx="1865">
                  <c:v>0.43868499999999999</c:v>
                </c:pt>
                <c:pt idx="1866">
                  <c:v>0.43786199999999997</c:v>
                </c:pt>
                <c:pt idx="1867">
                  <c:v>0.43809599999999999</c:v>
                </c:pt>
                <c:pt idx="1868">
                  <c:v>0.43689800000000001</c:v>
                </c:pt>
                <c:pt idx="1869">
                  <c:v>0.43777700000000003</c:v>
                </c:pt>
                <c:pt idx="1870">
                  <c:v>0.43900499999999998</c:v>
                </c:pt>
                <c:pt idx="1871">
                  <c:v>0.43891999999999998</c:v>
                </c:pt>
                <c:pt idx="1872">
                  <c:v>0.43934699999999999</c:v>
                </c:pt>
                <c:pt idx="1873">
                  <c:v>0.43931599999999998</c:v>
                </c:pt>
                <c:pt idx="1874">
                  <c:v>0.44690600000000003</c:v>
                </c:pt>
                <c:pt idx="1875">
                  <c:v>0.45036500000000002</c:v>
                </c:pt>
                <c:pt idx="1876">
                  <c:v>0.451324</c:v>
                </c:pt>
                <c:pt idx="1877">
                  <c:v>0.45364500000000002</c:v>
                </c:pt>
                <c:pt idx="1878">
                  <c:v>0.45579500000000001</c:v>
                </c:pt>
                <c:pt idx="1879">
                  <c:v>0.46021899999999999</c:v>
                </c:pt>
                <c:pt idx="1880">
                  <c:v>0.46490100000000001</c:v>
                </c:pt>
                <c:pt idx="1881">
                  <c:v>0.46766799999999997</c:v>
                </c:pt>
                <c:pt idx="1882">
                  <c:v>0.46865000000000001</c:v>
                </c:pt>
                <c:pt idx="1883">
                  <c:v>0.46929500000000002</c:v>
                </c:pt>
                <c:pt idx="1884">
                  <c:v>0.46806500000000001</c:v>
                </c:pt>
                <c:pt idx="1885">
                  <c:v>0.47335700000000003</c:v>
                </c:pt>
                <c:pt idx="1886">
                  <c:v>0.47399400000000003</c:v>
                </c:pt>
                <c:pt idx="1887">
                  <c:v>0.47265600000000002</c:v>
                </c:pt>
                <c:pt idx="1888">
                  <c:v>0.47059200000000001</c:v>
                </c:pt>
                <c:pt idx="1889">
                  <c:v>0.46920499999999998</c:v>
                </c:pt>
                <c:pt idx="1890">
                  <c:v>0.467947</c:v>
                </c:pt>
                <c:pt idx="1891">
                  <c:v>0.46792800000000001</c:v>
                </c:pt>
                <c:pt idx="1892">
                  <c:v>0.46879100000000001</c:v>
                </c:pt>
                <c:pt idx="1893">
                  <c:v>0.46869</c:v>
                </c:pt>
                <c:pt idx="1894">
                  <c:v>0.46882800000000002</c:v>
                </c:pt>
                <c:pt idx="1895">
                  <c:v>0.46951399999999999</c:v>
                </c:pt>
                <c:pt idx="1896">
                  <c:v>0.47072599999999998</c:v>
                </c:pt>
                <c:pt idx="1897">
                  <c:v>0.47143000000000002</c:v>
                </c:pt>
                <c:pt idx="1898">
                  <c:v>0.47003200000000001</c:v>
                </c:pt>
                <c:pt idx="1899">
                  <c:v>0.47630899999999998</c:v>
                </c:pt>
                <c:pt idx="1900">
                  <c:v>0.47689199999999998</c:v>
                </c:pt>
                <c:pt idx="1901">
                  <c:v>0.47576800000000002</c:v>
                </c:pt>
                <c:pt idx="1902">
                  <c:v>0.47548299999999999</c:v>
                </c:pt>
                <c:pt idx="1903">
                  <c:v>0.47567399999999999</c:v>
                </c:pt>
                <c:pt idx="1904">
                  <c:v>0.47552499999999998</c:v>
                </c:pt>
                <c:pt idx="1905">
                  <c:v>0.475105</c:v>
                </c:pt>
                <c:pt idx="1906">
                  <c:v>0.47617900000000002</c:v>
                </c:pt>
                <c:pt idx="1907">
                  <c:v>0.47698800000000002</c:v>
                </c:pt>
                <c:pt idx="1908">
                  <c:v>0.47748200000000002</c:v>
                </c:pt>
                <c:pt idx="1909">
                  <c:v>0.47649000000000002</c:v>
                </c:pt>
                <c:pt idx="1910">
                  <c:v>0.48221799999999998</c:v>
                </c:pt>
                <c:pt idx="1911">
                  <c:v>0.47591</c:v>
                </c:pt>
                <c:pt idx="1912">
                  <c:v>0.48152299999999998</c:v>
                </c:pt>
                <c:pt idx="1913">
                  <c:v>0.48213499999999998</c:v>
                </c:pt>
                <c:pt idx="1914">
                  <c:v>0.48305900000000002</c:v>
                </c:pt>
                <c:pt idx="1915">
                  <c:v>0.48505999999999999</c:v>
                </c:pt>
                <c:pt idx="1916">
                  <c:v>0.48533900000000002</c:v>
                </c:pt>
                <c:pt idx="1917">
                  <c:v>0.48559400000000003</c:v>
                </c:pt>
                <c:pt idx="1918">
                  <c:v>0.48475200000000002</c:v>
                </c:pt>
                <c:pt idx="1919">
                  <c:v>0.48563200000000001</c:v>
                </c:pt>
                <c:pt idx="1920">
                  <c:v>0.48718</c:v>
                </c:pt>
                <c:pt idx="1921">
                  <c:v>0.48961700000000002</c:v>
                </c:pt>
                <c:pt idx="1922">
                  <c:v>0.48930099999999999</c:v>
                </c:pt>
                <c:pt idx="1923">
                  <c:v>0.49694300000000002</c:v>
                </c:pt>
                <c:pt idx="1924">
                  <c:v>0.49915300000000001</c:v>
                </c:pt>
                <c:pt idx="1925">
                  <c:v>0.50051199999999996</c:v>
                </c:pt>
                <c:pt idx="1926">
                  <c:v>0.50137200000000004</c:v>
                </c:pt>
                <c:pt idx="1927">
                  <c:v>0.50192400000000004</c:v>
                </c:pt>
                <c:pt idx="1928">
                  <c:v>0.50295500000000004</c:v>
                </c:pt>
                <c:pt idx="1929">
                  <c:v>0.50458899999999995</c:v>
                </c:pt>
                <c:pt idx="1930">
                  <c:v>0.50539999999999996</c:v>
                </c:pt>
                <c:pt idx="1931">
                  <c:v>0.50546199999999997</c:v>
                </c:pt>
                <c:pt idx="1932">
                  <c:v>0.506471</c:v>
                </c:pt>
                <c:pt idx="1933">
                  <c:v>0.50692199999999998</c:v>
                </c:pt>
                <c:pt idx="1934">
                  <c:v>0.50595299999999999</c:v>
                </c:pt>
                <c:pt idx="1935">
                  <c:v>0.51172899999999999</c:v>
                </c:pt>
                <c:pt idx="1936">
                  <c:v>0.51266699999999998</c:v>
                </c:pt>
                <c:pt idx="1937">
                  <c:v>0.51339100000000004</c:v>
                </c:pt>
                <c:pt idx="1938">
                  <c:v>0.51491500000000001</c:v>
                </c:pt>
                <c:pt idx="1939">
                  <c:v>0.51745600000000003</c:v>
                </c:pt>
                <c:pt idx="1940">
                  <c:v>0.51911099999999999</c:v>
                </c:pt>
                <c:pt idx="1941">
                  <c:v>0.52123900000000001</c:v>
                </c:pt>
                <c:pt idx="1942">
                  <c:v>0.52153400000000005</c:v>
                </c:pt>
                <c:pt idx="1943">
                  <c:v>0.52197099999999996</c:v>
                </c:pt>
                <c:pt idx="1944">
                  <c:v>0.52256999999999998</c:v>
                </c:pt>
                <c:pt idx="1945">
                  <c:v>0.52310999999999996</c:v>
                </c:pt>
                <c:pt idx="1946">
                  <c:v>0.52337199999999995</c:v>
                </c:pt>
                <c:pt idx="1947">
                  <c:v>0.52345600000000003</c:v>
                </c:pt>
                <c:pt idx="1948">
                  <c:v>0.53307499999999997</c:v>
                </c:pt>
                <c:pt idx="1949">
                  <c:v>0.53588599999999997</c:v>
                </c:pt>
                <c:pt idx="1950">
                  <c:v>0.53750600000000004</c:v>
                </c:pt>
                <c:pt idx="1951">
                  <c:v>0.53969199999999995</c:v>
                </c:pt>
                <c:pt idx="1952">
                  <c:v>0.54120299999999999</c:v>
                </c:pt>
                <c:pt idx="1953">
                  <c:v>0.54318900000000003</c:v>
                </c:pt>
                <c:pt idx="1954">
                  <c:v>0.54480399999999995</c:v>
                </c:pt>
                <c:pt idx="1955">
                  <c:v>0.54623500000000003</c:v>
                </c:pt>
                <c:pt idx="1956">
                  <c:v>0.54827899999999996</c:v>
                </c:pt>
                <c:pt idx="1957">
                  <c:v>0.549064</c:v>
                </c:pt>
                <c:pt idx="1958">
                  <c:v>0.54835</c:v>
                </c:pt>
                <c:pt idx="1959">
                  <c:v>0.54704799999999998</c:v>
                </c:pt>
                <c:pt idx="1960">
                  <c:v>0.55361099999999996</c:v>
                </c:pt>
                <c:pt idx="1961">
                  <c:v>0.55483099999999996</c:v>
                </c:pt>
                <c:pt idx="1962">
                  <c:v>0.55359700000000001</c:v>
                </c:pt>
                <c:pt idx="1963">
                  <c:v>0.55311399999999999</c:v>
                </c:pt>
                <c:pt idx="1964">
                  <c:v>0.552095</c:v>
                </c:pt>
                <c:pt idx="1965">
                  <c:v>0.55188000000000004</c:v>
                </c:pt>
                <c:pt idx="1966">
                  <c:v>0.55200800000000005</c:v>
                </c:pt>
                <c:pt idx="1967">
                  <c:v>0.55065600000000003</c:v>
                </c:pt>
                <c:pt idx="1968">
                  <c:v>0.54936799999999997</c:v>
                </c:pt>
                <c:pt idx="1969">
                  <c:v>0.54969100000000004</c:v>
                </c:pt>
                <c:pt idx="1970">
                  <c:v>0.54974000000000001</c:v>
                </c:pt>
                <c:pt idx="1971">
                  <c:v>0.54940900000000004</c:v>
                </c:pt>
                <c:pt idx="1972">
                  <c:v>0.54871800000000004</c:v>
                </c:pt>
                <c:pt idx="1973">
                  <c:v>0.55816299999999996</c:v>
                </c:pt>
                <c:pt idx="1974">
                  <c:v>0.55978499999999998</c:v>
                </c:pt>
                <c:pt idx="1975">
                  <c:v>0.55980300000000005</c:v>
                </c:pt>
                <c:pt idx="1976">
                  <c:v>0.55933900000000003</c:v>
                </c:pt>
                <c:pt idx="1977">
                  <c:v>0.56044300000000002</c:v>
                </c:pt>
                <c:pt idx="1978">
                  <c:v>0.56174800000000003</c:v>
                </c:pt>
                <c:pt idx="1979">
                  <c:v>0.56498499999999996</c:v>
                </c:pt>
                <c:pt idx="1980">
                  <c:v>0.56654899999999997</c:v>
                </c:pt>
                <c:pt idx="1981">
                  <c:v>0.56524399999999997</c:v>
                </c:pt>
                <c:pt idx="1982">
                  <c:v>0.56347700000000001</c:v>
                </c:pt>
                <c:pt idx="1983">
                  <c:v>0.56253299999999995</c:v>
                </c:pt>
                <c:pt idx="1984">
                  <c:v>0.56061899999999998</c:v>
                </c:pt>
                <c:pt idx="1985">
                  <c:v>0.56650500000000004</c:v>
                </c:pt>
                <c:pt idx="1986">
                  <c:v>0.56641300000000006</c:v>
                </c:pt>
                <c:pt idx="1987">
                  <c:v>0.56511400000000001</c:v>
                </c:pt>
                <c:pt idx="1988">
                  <c:v>0.565554</c:v>
                </c:pt>
                <c:pt idx="1989">
                  <c:v>0.56537499999999996</c:v>
                </c:pt>
                <c:pt idx="1990">
                  <c:v>0.56648100000000001</c:v>
                </c:pt>
                <c:pt idx="1991">
                  <c:v>0.56784900000000005</c:v>
                </c:pt>
                <c:pt idx="1992">
                  <c:v>0.56966300000000003</c:v>
                </c:pt>
                <c:pt idx="1993">
                  <c:v>0.57080799999999998</c:v>
                </c:pt>
                <c:pt idx="1994">
                  <c:v>0.57075699999999996</c:v>
                </c:pt>
                <c:pt idx="1995">
                  <c:v>0.57091400000000003</c:v>
                </c:pt>
                <c:pt idx="1996">
                  <c:v>0.57179199999999997</c:v>
                </c:pt>
                <c:pt idx="1997">
                  <c:v>0.57277900000000004</c:v>
                </c:pt>
                <c:pt idx="1998">
                  <c:v>0.57985200000000003</c:v>
                </c:pt>
                <c:pt idx="1999">
                  <c:v>0.58120700000000003</c:v>
                </c:pt>
                <c:pt idx="2000">
                  <c:v>0.58116999999999996</c:v>
                </c:pt>
                <c:pt idx="2001">
                  <c:v>0.58040099999999994</c:v>
                </c:pt>
                <c:pt idx="2002">
                  <c:v>0.57938500000000004</c:v>
                </c:pt>
                <c:pt idx="2003">
                  <c:v>0.57995399999999997</c:v>
                </c:pt>
                <c:pt idx="2004">
                  <c:v>0.58089199999999996</c:v>
                </c:pt>
                <c:pt idx="2005">
                  <c:v>0.580959</c:v>
                </c:pt>
                <c:pt idx="2006">
                  <c:v>0.58019500000000002</c:v>
                </c:pt>
                <c:pt idx="2007">
                  <c:v>0.58064000000000004</c:v>
                </c:pt>
                <c:pt idx="2008">
                  <c:v>0.58145999999999998</c:v>
                </c:pt>
                <c:pt idx="2009">
                  <c:v>0.57996700000000001</c:v>
                </c:pt>
                <c:pt idx="2010">
                  <c:v>0.58648</c:v>
                </c:pt>
                <c:pt idx="2011">
                  <c:v>0.58933100000000005</c:v>
                </c:pt>
                <c:pt idx="2012">
                  <c:v>0.58235999999999999</c:v>
                </c:pt>
                <c:pt idx="2013">
                  <c:v>0.58730300000000002</c:v>
                </c:pt>
                <c:pt idx="2014">
                  <c:v>0.590036</c:v>
                </c:pt>
                <c:pt idx="2015">
                  <c:v>0.59175500000000003</c:v>
                </c:pt>
                <c:pt idx="2016">
                  <c:v>0.595472</c:v>
                </c:pt>
                <c:pt idx="2017">
                  <c:v>0.59955800000000004</c:v>
                </c:pt>
                <c:pt idx="2018">
                  <c:v>0.600603</c:v>
                </c:pt>
                <c:pt idx="2019">
                  <c:v>0.60042700000000004</c:v>
                </c:pt>
                <c:pt idx="2020">
                  <c:v>0.60009500000000005</c:v>
                </c:pt>
                <c:pt idx="2021">
                  <c:v>0.60706199999999999</c:v>
                </c:pt>
                <c:pt idx="2022">
                  <c:v>0.60937600000000003</c:v>
                </c:pt>
                <c:pt idx="2023">
                  <c:v>0.60915300000000006</c:v>
                </c:pt>
                <c:pt idx="2024">
                  <c:v>0.60914699999999999</c:v>
                </c:pt>
                <c:pt idx="2025">
                  <c:v>0.60887800000000003</c:v>
                </c:pt>
                <c:pt idx="2026">
                  <c:v>0.60825899999999999</c:v>
                </c:pt>
                <c:pt idx="2027">
                  <c:v>0.60724999999999996</c:v>
                </c:pt>
                <c:pt idx="2028">
                  <c:v>0.60497000000000001</c:v>
                </c:pt>
                <c:pt idx="2029">
                  <c:v>0.60428700000000002</c:v>
                </c:pt>
                <c:pt idx="2030">
                  <c:v>0.60333800000000004</c:v>
                </c:pt>
                <c:pt idx="2031">
                  <c:v>0.60216599999999998</c:v>
                </c:pt>
                <c:pt idx="2032">
                  <c:v>0.60017600000000004</c:v>
                </c:pt>
                <c:pt idx="2033">
                  <c:v>0.60388699999999995</c:v>
                </c:pt>
                <c:pt idx="2034">
                  <c:v>0.60529200000000005</c:v>
                </c:pt>
                <c:pt idx="2035">
                  <c:v>0.60392699999999999</c:v>
                </c:pt>
                <c:pt idx="2036">
                  <c:v>0.602217</c:v>
                </c:pt>
                <c:pt idx="2037">
                  <c:v>0.60109699999999999</c:v>
                </c:pt>
                <c:pt idx="2038">
                  <c:v>0.600499</c:v>
                </c:pt>
                <c:pt idx="2039">
                  <c:v>0.59884700000000002</c:v>
                </c:pt>
                <c:pt idx="2040">
                  <c:v>0.59768500000000002</c:v>
                </c:pt>
                <c:pt idx="2041">
                  <c:v>0.59731100000000004</c:v>
                </c:pt>
                <c:pt idx="2042">
                  <c:v>0.597248</c:v>
                </c:pt>
                <c:pt idx="2043">
                  <c:v>0.59796800000000006</c:v>
                </c:pt>
                <c:pt idx="2044">
                  <c:v>0.59556500000000001</c:v>
                </c:pt>
                <c:pt idx="2045">
                  <c:v>0.600719</c:v>
                </c:pt>
                <c:pt idx="2046">
                  <c:v>0.60202900000000004</c:v>
                </c:pt>
                <c:pt idx="2047">
                  <c:v>0.60045400000000004</c:v>
                </c:pt>
                <c:pt idx="2048">
                  <c:v>0.59948900000000005</c:v>
                </c:pt>
                <c:pt idx="2049">
                  <c:v>0.597862</c:v>
                </c:pt>
                <c:pt idx="2050">
                  <c:v>0.59492199999999995</c:v>
                </c:pt>
                <c:pt idx="2051">
                  <c:v>0.59169099999999997</c:v>
                </c:pt>
                <c:pt idx="2052">
                  <c:v>0.59004000000000001</c:v>
                </c:pt>
                <c:pt idx="2053">
                  <c:v>0.58849300000000004</c:v>
                </c:pt>
                <c:pt idx="2054">
                  <c:v>0.58613599999999999</c:v>
                </c:pt>
                <c:pt idx="2055">
                  <c:v>0.58428500000000005</c:v>
                </c:pt>
                <c:pt idx="2056">
                  <c:v>0.58226199999999995</c:v>
                </c:pt>
                <c:pt idx="2057">
                  <c:v>0.58730099999999996</c:v>
                </c:pt>
                <c:pt idx="2058">
                  <c:v>0.58870400000000001</c:v>
                </c:pt>
                <c:pt idx="2059">
                  <c:v>0.58804199999999995</c:v>
                </c:pt>
                <c:pt idx="2060">
                  <c:v>0.588028</c:v>
                </c:pt>
                <c:pt idx="2061">
                  <c:v>0.58762199999999998</c:v>
                </c:pt>
                <c:pt idx="2062">
                  <c:v>0.58693700000000004</c:v>
                </c:pt>
                <c:pt idx="2063">
                  <c:v>0.58596999999999999</c:v>
                </c:pt>
                <c:pt idx="2064">
                  <c:v>0.58548900000000004</c:v>
                </c:pt>
                <c:pt idx="2065">
                  <c:v>0.58506899999999995</c:v>
                </c:pt>
                <c:pt idx="2066">
                  <c:v>0.58496999999999999</c:v>
                </c:pt>
                <c:pt idx="2067">
                  <c:v>0.58352199999999999</c:v>
                </c:pt>
                <c:pt idx="2068">
                  <c:v>0.58978600000000003</c:v>
                </c:pt>
                <c:pt idx="2069">
                  <c:v>0.59219100000000002</c:v>
                </c:pt>
                <c:pt idx="2070">
                  <c:v>0.59292400000000001</c:v>
                </c:pt>
                <c:pt idx="2071">
                  <c:v>0.58600699999999994</c:v>
                </c:pt>
                <c:pt idx="2072">
                  <c:v>0.58971300000000004</c:v>
                </c:pt>
                <c:pt idx="2073">
                  <c:v>0.59277100000000005</c:v>
                </c:pt>
                <c:pt idx="2074">
                  <c:v>0.59106999999999998</c:v>
                </c:pt>
                <c:pt idx="2075">
                  <c:v>0.59107799999999999</c:v>
                </c:pt>
                <c:pt idx="2076">
                  <c:v>0.59121800000000002</c:v>
                </c:pt>
                <c:pt idx="2077">
                  <c:v>0.59121599999999996</c:v>
                </c:pt>
                <c:pt idx="2078">
                  <c:v>0.59165199999999996</c:v>
                </c:pt>
                <c:pt idx="2079">
                  <c:v>0.59014900000000003</c:v>
                </c:pt>
                <c:pt idx="2080">
                  <c:v>0.59458</c:v>
                </c:pt>
                <c:pt idx="2081">
                  <c:v>0.59584400000000004</c:v>
                </c:pt>
                <c:pt idx="2082">
                  <c:v>0.59474899999999997</c:v>
                </c:pt>
                <c:pt idx="2083">
                  <c:v>0.59449399999999997</c:v>
                </c:pt>
                <c:pt idx="2084">
                  <c:v>0.59425399999999995</c:v>
                </c:pt>
                <c:pt idx="2085">
                  <c:v>0.59521500000000005</c:v>
                </c:pt>
                <c:pt idx="2086">
                  <c:v>0.59558500000000003</c:v>
                </c:pt>
                <c:pt idx="2087">
                  <c:v>0.59567800000000004</c:v>
                </c:pt>
                <c:pt idx="2088">
                  <c:v>0.59505200000000003</c:v>
                </c:pt>
                <c:pt idx="2089">
                  <c:v>0.59398099999999998</c:v>
                </c:pt>
                <c:pt idx="2090">
                  <c:v>0.59331</c:v>
                </c:pt>
                <c:pt idx="2091">
                  <c:v>0.59143500000000004</c:v>
                </c:pt>
                <c:pt idx="2092">
                  <c:v>0.59640899999999997</c:v>
                </c:pt>
                <c:pt idx="2093">
                  <c:v>0.59762199999999999</c:v>
                </c:pt>
                <c:pt idx="2094">
                  <c:v>0.59693700000000005</c:v>
                </c:pt>
                <c:pt idx="2095">
                  <c:v>0.59670000000000001</c:v>
                </c:pt>
                <c:pt idx="2096">
                  <c:v>0.59700600000000004</c:v>
                </c:pt>
                <c:pt idx="2097">
                  <c:v>0.59686399999999995</c:v>
                </c:pt>
                <c:pt idx="2098">
                  <c:v>0.59660299999999999</c:v>
                </c:pt>
                <c:pt idx="2099">
                  <c:v>0.59739799999999998</c:v>
                </c:pt>
                <c:pt idx="2100">
                  <c:v>0.59864499999999998</c:v>
                </c:pt>
                <c:pt idx="2101">
                  <c:v>0.59850599999999998</c:v>
                </c:pt>
                <c:pt idx="2102">
                  <c:v>0.59809199999999996</c:v>
                </c:pt>
                <c:pt idx="2103">
                  <c:v>0.59746100000000002</c:v>
                </c:pt>
                <c:pt idx="2104">
                  <c:v>0.60453100000000004</c:v>
                </c:pt>
                <c:pt idx="2105">
                  <c:v>0.60899499999999995</c:v>
                </c:pt>
                <c:pt idx="2106">
                  <c:v>0.60257099999999997</c:v>
                </c:pt>
                <c:pt idx="2107">
                  <c:v>0.60733499999999996</c:v>
                </c:pt>
                <c:pt idx="2108">
                  <c:v>0.60997500000000004</c:v>
                </c:pt>
                <c:pt idx="2109">
                  <c:v>0.60967300000000002</c:v>
                </c:pt>
                <c:pt idx="2110">
                  <c:v>0.61047700000000005</c:v>
                </c:pt>
                <c:pt idx="2111">
                  <c:v>0.61021199999999998</c:v>
                </c:pt>
                <c:pt idx="2112">
                  <c:v>0.60928099999999996</c:v>
                </c:pt>
                <c:pt idx="2113">
                  <c:v>0.60829299999999997</c:v>
                </c:pt>
                <c:pt idx="2114">
                  <c:v>0.60677199999999998</c:v>
                </c:pt>
                <c:pt idx="2115">
                  <c:v>0.60375400000000001</c:v>
                </c:pt>
                <c:pt idx="2116">
                  <c:v>0.60856399999999999</c:v>
                </c:pt>
                <c:pt idx="2117">
                  <c:v>0.61029999999999995</c:v>
                </c:pt>
                <c:pt idx="2118">
                  <c:v>0.61016099999999995</c:v>
                </c:pt>
                <c:pt idx="2119">
                  <c:v>0.61124599999999996</c:v>
                </c:pt>
                <c:pt idx="2120">
                  <c:v>0.61176900000000001</c:v>
                </c:pt>
                <c:pt idx="2121">
                  <c:v>0.61262700000000003</c:v>
                </c:pt>
                <c:pt idx="2122">
                  <c:v>0.61335600000000001</c:v>
                </c:pt>
                <c:pt idx="2123">
                  <c:v>0.61293600000000004</c:v>
                </c:pt>
                <c:pt idx="2124">
                  <c:v>0.61280999999999997</c:v>
                </c:pt>
                <c:pt idx="2125">
                  <c:v>0.61239399999999999</c:v>
                </c:pt>
                <c:pt idx="2126">
                  <c:v>0.61189000000000004</c:v>
                </c:pt>
                <c:pt idx="2127">
                  <c:v>0.611734</c:v>
                </c:pt>
                <c:pt idx="2128">
                  <c:v>0.61871299999999996</c:v>
                </c:pt>
                <c:pt idx="2129">
                  <c:v>0.62032799999999999</c:v>
                </c:pt>
                <c:pt idx="2130">
                  <c:v>0.62078800000000001</c:v>
                </c:pt>
                <c:pt idx="2131">
                  <c:v>0.62040099999999998</c:v>
                </c:pt>
                <c:pt idx="2132">
                  <c:v>0.61855199999999999</c:v>
                </c:pt>
                <c:pt idx="2133">
                  <c:v>0.61906499999999998</c:v>
                </c:pt>
                <c:pt idx="2134">
                  <c:v>0.61997800000000003</c:v>
                </c:pt>
                <c:pt idx="2135">
                  <c:v>0.62187199999999998</c:v>
                </c:pt>
                <c:pt idx="2136">
                  <c:v>0.62224400000000002</c:v>
                </c:pt>
                <c:pt idx="2137">
                  <c:v>0.62198399999999998</c:v>
                </c:pt>
                <c:pt idx="2138">
                  <c:v>0.62249100000000002</c:v>
                </c:pt>
                <c:pt idx="2139">
                  <c:v>0.62262600000000001</c:v>
                </c:pt>
                <c:pt idx="2140">
                  <c:v>0.629417</c:v>
                </c:pt>
                <c:pt idx="2141">
                  <c:v>0.63233600000000001</c:v>
                </c:pt>
                <c:pt idx="2142">
                  <c:v>0.63200800000000001</c:v>
                </c:pt>
                <c:pt idx="2143">
                  <c:v>0.63329599999999997</c:v>
                </c:pt>
                <c:pt idx="2144">
                  <c:v>0.633849</c:v>
                </c:pt>
                <c:pt idx="2145">
                  <c:v>0.63499899999999998</c:v>
                </c:pt>
                <c:pt idx="2146">
                  <c:v>0.63658300000000001</c:v>
                </c:pt>
                <c:pt idx="2147">
                  <c:v>0.63697400000000004</c:v>
                </c:pt>
                <c:pt idx="2148">
                  <c:v>0.63894399999999996</c:v>
                </c:pt>
                <c:pt idx="2149">
                  <c:v>0.64198100000000002</c:v>
                </c:pt>
                <c:pt idx="2150">
                  <c:v>0.64437500000000003</c:v>
                </c:pt>
                <c:pt idx="2151">
                  <c:v>0.65155300000000005</c:v>
                </c:pt>
                <c:pt idx="2152">
                  <c:v>0.65415199999999996</c:v>
                </c:pt>
                <c:pt idx="2153">
                  <c:v>0.65388400000000002</c:v>
                </c:pt>
                <c:pt idx="2154">
                  <c:v>0.65496799999999999</c:v>
                </c:pt>
                <c:pt idx="2155">
                  <c:v>0.65700599999999998</c:v>
                </c:pt>
                <c:pt idx="2156">
                  <c:v>0.65707899999999997</c:v>
                </c:pt>
                <c:pt idx="2157">
                  <c:v>0.65775600000000001</c:v>
                </c:pt>
                <c:pt idx="2158">
                  <c:v>0.65830699999999998</c:v>
                </c:pt>
                <c:pt idx="2159">
                  <c:v>0.658111</c:v>
                </c:pt>
                <c:pt idx="2160">
                  <c:v>0.65859999999999996</c:v>
                </c:pt>
                <c:pt idx="2161">
                  <c:v>0.65790099999999996</c:v>
                </c:pt>
                <c:pt idx="2162">
                  <c:v>0.66394799999999998</c:v>
                </c:pt>
                <c:pt idx="2163">
                  <c:v>0.66436300000000004</c:v>
                </c:pt>
                <c:pt idx="2164">
                  <c:v>0.66380700000000004</c:v>
                </c:pt>
                <c:pt idx="2165">
                  <c:v>0.66424899999999998</c:v>
                </c:pt>
                <c:pt idx="2166">
                  <c:v>0.66401399999999999</c:v>
                </c:pt>
                <c:pt idx="2167">
                  <c:v>0.66520599999999996</c:v>
                </c:pt>
                <c:pt idx="2168">
                  <c:v>0.66580499999999998</c:v>
                </c:pt>
                <c:pt idx="2169">
                  <c:v>0.66476999999999997</c:v>
                </c:pt>
                <c:pt idx="2170">
                  <c:v>0.66351099999999996</c:v>
                </c:pt>
                <c:pt idx="2171">
                  <c:v>0.66283199999999998</c:v>
                </c:pt>
                <c:pt idx="2172">
                  <c:v>0.66293899999999994</c:v>
                </c:pt>
                <c:pt idx="2173">
                  <c:v>0.67011799999999999</c:v>
                </c:pt>
                <c:pt idx="2174">
                  <c:v>0.67090000000000005</c:v>
                </c:pt>
                <c:pt idx="2175">
                  <c:v>0.66994799999999999</c:v>
                </c:pt>
                <c:pt idx="2176">
                  <c:v>0.67055799999999999</c:v>
                </c:pt>
                <c:pt idx="2177">
                  <c:v>0.67243399999999998</c:v>
                </c:pt>
                <c:pt idx="2178">
                  <c:v>0.67236899999999999</c:v>
                </c:pt>
                <c:pt idx="2179">
                  <c:v>0.67269299999999999</c:v>
                </c:pt>
                <c:pt idx="2180">
                  <c:v>0.67116699999999996</c:v>
                </c:pt>
                <c:pt idx="2181">
                  <c:v>0.669458</c:v>
                </c:pt>
                <c:pt idx="2182">
                  <c:v>0.66681599999999996</c:v>
                </c:pt>
                <c:pt idx="2183">
                  <c:v>0.66588700000000001</c:v>
                </c:pt>
                <c:pt idx="2184">
                  <c:v>0.67210400000000003</c:v>
                </c:pt>
                <c:pt idx="2185">
                  <c:v>0.67203000000000002</c:v>
                </c:pt>
                <c:pt idx="2186">
                  <c:v>0.67192200000000002</c:v>
                </c:pt>
                <c:pt idx="2187">
                  <c:v>0.67416799999999999</c:v>
                </c:pt>
                <c:pt idx="2188">
                  <c:v>0.67513900000000004</c:v>
                </c:pt>
                <c:pt idx="2189">
                  <c:v>0.67410499999999995</c:v>
                </c:pt>
                <c:pt idx="2190">
                  <c:v>0.67132800000000004</c:v>
                </c:pt>
                <c:pt idx="2191">
                  <c:v>0.67043299999999995</c:v>
                </c:pt>
                <c:pt idx="2192">
                  <c:v>0.66967600000000005</c:v>
                </c:pt>
                <c:pt idx="2193">
                  <c:v>0.66907099999999997</c:v>
                </c:pt>
                <c:pt idx="2194">
                  <c:v>0.66694299999999995</c:v>
                </c:pt>
                <c:pt idx="2195">
                  <c:v>0.67253499999999999</c:v>
                </c:pt>
                <c:pt idx="2196">
                  <c:v>0.67219700000000004</c:v>
                </c:pt>
                <c:pt idx="2197">
                  <c:v>0.672705</c:v>
                </c:pt>
                <c:pt idx="2198">
                  <c:v>0.67352100000000004</c:v>
                </c:pt>
                <c:pt idx="2199">
                  <c:v>0.67331300000000005</c:v>
                </c:pt>
                <c:pt idx="2200">
                  <c:v>0.67169000000000001</c:v>
                </c:pt>
                <c:pt idx="2201">
                  <c:v>0.66749599999999998</c:v>
                </c:pt>
                <c:pt idx="2202">
                  <c:v>0.663605</c:v>
                </c:pt>
                <c:pt idx="2203">
                  <c:v>0.66078300000000001</c:v>
                </c:pt>
                <c:pt idx="2204">
                  <c:v>0.65834999999999999</c:v>
                </c:pt>
                <c:pt idx="2205">
                  <c:v>0.65853200000000001</c:v>
                </c:pt>
                <c:pt idx="2206">
                  <c:v>0.65800800000000004</c:v>
                </c:pt>
                <c:pt idx="2207">
                  <c:v>0.66369699999999998</c:v>
                </c:pt>
                <c:pt idx="2208">
                  <c:v>0.66265099999999999</c:v>
                </c:pt>
                <c:pt idx="2209">
                  <c:v>0.66230699999999998</c:v>
                </c:pt>
                <c:pt idx="2210">
                  <c:v>0.65864199999999995</c:v>
                </c:pt>
                <c:pt idx="2211">
                  <c:v>0.65471400000000002</c:v>
                </c:pt>
                <c:pt idx="2212">
                  <c:v>0.65325900000000003</c:v>
                </c:pt>
                <c:pt idx="2213">
                  <c:v>0.65342900000000004</c:v>
                </c:pt>
                <c:pt idx="2214">
                  <c:v>0.652146</c:v>
                </c:pt>
                <c:pt idx="2215">
                  <c:v>0.65074600000000005</c:v>
                </c:pt>
                <c:pt idx="2216">
                  <c:v>0.65085800000000005</c:v>
                </c:pt>
                <c:pt idx="2217">
                  <c:v>0.65058300000000002</c:v>
                </c:pt>
                <c:pt idx="2218">
                  <c:v>0.64956000000000003</c:v>
                </c:pt>
                <c:pt idx="2219">
                  <c:v>0.65518100000000001</c:v>
                </c:pt>
                <c:pt idx="2220">
                  <c:v>0.65451499999999996</c:v>
                </c:pt>
                <c:pt idx="2221">
                  <c:v>0.65260200000000002</c:v>
                </c:pt>
                <c:pt idx="2222">
                  <c:v>0.651231</c:v>
                </c:pt>
                <c:pt idx="2223">
                  <c:v>0.64936099999999997</c:v>
                </c:pt>
                <c:pt idx="2224">
                  <c:v>0.64747100000000002</c:v>
                </c:pt>
                <c:pt idx="2225">
                  <c:v>0.646038</c:v>
                </c:pt>
                <c:pt idx="2226">
                  <c:v>0.64664500000000003</c:v>
                </c:pt>
                <c:pt idx="2227">
                  <c:v>0.64527599999999996</c:v>
                </c:pt>
                <c:pt idx="2228">
                  <c:v>0.64483999999999997</c:v>
                </c:pt>
                <c:pt idx="2229">
                  <c:v>0.644953</c:v>
                </c:pt>
                <c:pt idx="2230">
                  <c:v>0.64545799999999998</c:v>
                </c:pt>
                <c:pt idx="2231">
                  <c:v>0.65205299999999999</c:v>
                </c:pt>
                <c:pt idx="2232">
                  <c:v>0.65270399999999995</c:v>
                </c:pt>
                <c:pt idx="2233">
                  <c:v>0.65278400000000003</c:v>
                </c:pt>
                <c:pt idx="2234">
                  <c:v>0.65185199999999999</c:v>
                </c:pt>
                <c:pt idx="2235">
                  <c:v>0.65340699999999996</c:v>
                </c:pt>
                <c:pt idx="2236">
                  <c:v>0.65448200000000001</c:v>
                </c:pt>
                <c:pt idx="2237">
                  <c:v>0.65554000000000001</c:v>
                </c:pt>
                <c:pt idx="2238">
                  <c:v>0.65659699999999999</c:v>
                </c:pt>
                <c:pt idx="2239">
                  <c:v>0.65765600000000002</c:v>
                </c:pt>
                <c:pt idx="2240">
                  <c:v>0.65771800000000002</c:v>
                </c:pt>
                <c:pt idx="2241">
                  <c:v>0.65823100000000001</c:v>
                </c:pt>
                <c:pt idx="2242">
                  <c:v>0.66528100000000001</c:v>
                </c:pt>
                <c:pt idx="2243">
                  <c:v>0.66533699999999996</c:v>
                </c:pt>
                <c:pt idx="2244">
                  <c:v>0.66486699999999999</c:v>
                </c:pt>
                <c:pt idx="2245">
                  <c:v>0.66539499999999996</c:v>
                </c:pt>
                <c:pt idx="2246">
                  <c:v>0.66542100000000004</c:v>
                </c:pt>
                <c:pt idx="2247">
                  <c:v>0.66544199999999998</c:v>
                </c:pt>
                <c:pt idx="2248">
                  <c:v>0.66395199999999999</c:v>
                </c:pt>
                <c:pt idx="2249">
                  <c:v>0.663968</c:v>
                </c:pt>
                <c:pt idx="2250">
                  <c:v>0.66547500000000004</c:v>
                </c:pt>
                <c:pt idx="2251">
                  <c:v>0.66697300000000004</c:v>
                </c:pt>
                <c:pt idx="2252">
                  <c:v>0.66697600000000001</c:v>
                </c:pt>
                <c:pt idx="2253">
                  <c:v>0.67496500000000004</c:v>
                </c:pt>
                <c:pt idx="2254">
                  <c:v>0.668956</c:v>
                </c:pt>
                <c:pt idx="2255">
                  <c:v>0.67845599999999995</c:v>
                </c:pt>
                <c:pt idx="2256">
                  <c:v>0.67992200000000003</c:v>
                </c:pt>
                <c:pt idx="2257">
                  <c:v>0.68090200000000001</c:v>
                </c:pt>
                <c:pt idx="2258">
                  <c:v>0.68187699999999996</c:v>
                </c:pt>
                <c:pt idx="2259">
                  <c:v>0.68184699999999998</c:v>
                </c:pt>
                <c:pt idx="2260">
                  <c:v>0.68231200000000003</c:v>
                </c:pt>
                <c:pt idx="2261">
                  <c:v>0.68277100000000002</c:v>
                </c:pt>
                <c:pt idx="2262">
                  <c:v>0.68323</c:v>
                </c:pt>
                <c:pt idx="2263">
                  <c:v>0.68367999999999995</c:v>
                </c:pt>
                <c:pt idx="2264">
                  <c:v>0.68512700000000004</c:v>
                </c:pt>
                <c:pt idx="2265">
                  <c:v>0.68507200000000001</c:v>
                </c:pt>
                <c:pt idx="2266">
                  <c:v>0.69350900000000004</c:v>
                </c:pt>
                <c:pt idx="2267">
                  <c:v>0.69394400000000001</c:v>
                </c:pt>
                <c:pt idx="2268">
                  <c:v>0.695878</c:v>
                </c:pt>
                <c:pt idx="2269">
                  <c:v>0.69780299999999995</c:v>
                </c:pt>
                <c:pt idx="2270">
                  <c:v>0.69972800000000002</c:v>
                </c:pt>
                <c:pt idx="2271">
                  <c:v>0.70114100000000001</c:v>
                </c:pt>
                <c:pt idx="2272">
                  <c:v>0.70356099999999999</c:v>
                </c:pt>
                <c:pt idx="2273">
                  <c:v>0.70446900000000001</c:v>
                </c:pt>
                <c:pt idx="2274">
                  <c:v>0.70688200000000001</c:v>
                </c:pt>
                <c:pt idx="2275">
                  <c:v>0.70728199999999997</c:v>
                </c:pt>
                <c:pt idx="2276">
                  <c:v>0.70918599999999998</c:v>
                </c:pt>
                <c:pt idx="2277">
                  <c:v>0.71004800000000001</c:v>
                </c:pt>
                <c:pt idx="2278">
                  <c:v>0.71743900000000005</c:v>
                </c:pt>
                <c:pt idx="2279">
                  <c:v>0.71737600000000001</c:v>
                </c:pt>
                <c:pt idx="2280">
                  <c:v>0.71823899999999996</c:v>
                </c:pt>
                <c:pt idx="2281">
                  <c:v>0.71911199999999997</c:v>
                </c:pt>
                <c:pt idx="2282">
                  <c:v>0.72050199999999998</c:v>
                </c:pt>
                <c:pt idx="2283">
                  <c:v>0.71987500000000004</c:v>
                </c:pt>
                <c:pt idx="2284">
                  <c:v>0.72072599999999998</c:v>
                </c:pt>
                <c:pt idx="2285">
                  <c:v>0.72158500000000003</c:v>
                </c:pt>
                <c:pt idx="2286">
                  <c:v>0.72294999999999998</c:v>
                </c:pt>
                <c:pt idx="2287">
                  <c:v>0.72331800000000002</c:v>
                </c:pt>
                <c:pt idx="2288">
                  <c:v>0.72320799999999996</c:v>
                </c:pt>
                <c:pt idx="2289">
                  <c:v>0.72290699999999997</c:v>
                </c:pt>
                <c:pt idx="2290">
                  <c:v>0.73122900000000002</c:v>
                </c:pt>
                <c:pt idx="2291">
                  <c:v>0.73124100000000003</c:v>
                </c:pt>
                <c:pt idx="2292">
                  <c:v>0.73105299999999995</c:v>
                </c:pt>
                <c:pt idx="2293">
                  <c:v>0.72987999999999997</c:v>
                </c:pt>
                <c:pt idx="2294">
                  <c:v>0.73067099999999996</c:v>
                </c:pt>
                <c:pt idx="2295">
                  <c:v>0.73101099999999997</c:v>
                </c:pt>
                <c:pt idx="2296">
                  <c:v>0.73179899999999998</c:v>
                </c:pt>
                <c:pt idx="2297">
                  <c:v>0.73356100000000002</c:v>
                </c:pt>
                <c:pt idx="2298">
                  <c:v>0.73730600000000002</c:v>
                </c:pt>
                <c:pt idx="2299">
                  <c:v>0.74074600000000002</c:v>
                </c:pt>
                <c:pt idx="2300">
                  <c:v>0.74182599999999999</c:v>
                </c:pt>
                <c:pt idx="2301">
                  <c:v>0.75207599999999997</c:v>
                </c:pt>
                <c:pt idx="2302">
                  <c:v>0.75322800000000001</c:v>
                </c:pt>
                <c:pt idx="2303">
                  <c:v>0.75391600000000003</c:v>
                </c:pt>
                <c:pt idx="2304">
                  <c:v>0.75476500000000002</c:v>
                </c:pt>
                <c:pt idx="2305">
                  <c:v>0.75501700000000005</c:v>
                </c:pt>
                <c:pt idx="2306">
                  <c:v>0.75674799999999998</c:v>
                </c:pt>
                <c:pt idx="2307">
                  <c:v>0.75853000000000004</c:v>
                </c:pt>
                <c:pt idx="2308">
                  <c:v>0.76117400000000002</c:v>
                </c:pt>
                <c:pt idx="2309">
                  <c:v>0.765957</c:v>
                </c:pt>
                <c:pt idx="2310">
                  <c:v>0.76792000000000005</c:v>
                </c:pt>
                <c:pt idx="2311">
                  <c:v>0.769876</c:v>
                </c:pt>
                <c:pt idx="2312">
                  <c:v>0.77801500000000001</c:v>
                </c:pt>
                <c:pt idx="2313">
                  <c:v>0.78012499999999996</c:v>
                </c:pt>
                <c:pt idx="2314">
                  <c:v>0.77303100000000002</c:v>
                </c:pt>
                <c:pt idx="2315">
                  <c:v>0.78030100000000002</c:v>
                </c:pt>
                <c:pt idx="2316">
                  <c:v>0.78069</c:v>
                </c:pt>
                <c:pt idx="2317">
                  <c:v>0.78019799999999995</c:v>
                </c:pt>
                <c:pt idx="2318">
                  <c:v>0.78144999999999998</c:v>
                </c:pt>
                <c:pt idx="2319">
                  <c:v>0.78176500000000004</c:v>
                </c:pt>
                <c:pt idx="2320">
                  <c:v>0.78195000000000003</c:v>
                </c:pt>
                <c:pt idx="2321">
                  <c:v>0.78234000000000004</c:v>
                </c:pt>
                <c:pt idx="2322">
                  <c:v>0.78124099999999996</c:v>
                </c:pt>
                <c:pt idx="2323">
                  <c:v>0.78725699999999998</c:v>
                </c:pt>
                <c:pt idx="2324">
                  <c:v>0.78850500000000001</c:v>
                </c:pt>
                <c:pt idx="2325">
                  <c:v>0.78816600000000003</c:v>
                </c:pt>
                <c:pt idx="2326">
                  <c:v>0.78752</c:v>
                </c:pt>
                <c:pt idx="2327">
                  <c:v>0.78569500000000003</c:v>
                </c:pt>
                <c:pt idx="2328">
                  <c:v>0.785748</c:v>
                </c:pt>
                <c:pt idx="2329">
                  <c:v>0.78600700000000001</c:v>
                </c:pt>
                <c:pt idx="2330">
                  <c:v>0.78581299999999998</c:v>
                </c:pt>
                <c:pt idx="2331">
                  <c:v>0.784528</c:v>
                </c:pt>
                <c:pt idx="2332">
                  <c:v>0.78382799999999997</c:v>
                </c:pt>
                <c:pt idx="2333">
                  <c:v>0.78244599999999997</c:v>
                </c:pt>
                <c:pt idx="2334">
                  <c:v>0.78986699999999999</c:v>
                </c:pt>
                <c:pt idx="2335">
                  <c:v>0.79083000000000003</c:v>
                </c:pt>
                <c:pt idx="2336">
                  <c:v>0.79132100000000005</c:v>
                </c:pt>
                <c:pt idx="2337">
                  <c:v>0.79114899999999999</c:v>
                </c:pt>
                <c:pt idx="2338">
                  <c:v>0.79087200000000002</c:v>
                </c:pt>
                <c:pt idx="2339">
                  <c:v>0.78957500000000003</c:v>
                </c:pt>
                <c:pt idx="2340">
                  <c:v>0.789215</c:v>
                </c:pt>
                <c:pt idx="2341">
                  <c:v>0.78795800000000005</c:v>
                </c:pt>
                <c:pt idx="2342">
                  <c:v>0.78748899999999999</c:v>
                </c:pt>
                <c:pt idx="2343">
                  <c:v>0.787578</c:v>
                </c:pt>
                <c:pt idx="2344">
                  <c:v>0.78832599999999997</c:v>
                </c:pt>
                <c:pt idx="2345">
                  <c:v>0.78852699999999998</c:v>
                </c:pt>
                <c:pt idx="2346">
                  <c:v>0.79421399999999998</c:v>
                </c:pt>
                <c:pt idx="2347">
                  <c:v>0.79278000000000004</c:v>
                </c:pt>
                <c:pt idx="2348">
                  <c:v>0.79107499999999997</c:v>
                </c:pt>
                <c:pt idx="2349">
                  <c:v>0.78984799999999999</c:v>
                </c:pt>
                <c:pt idx="2350">
                  <c:v>0.787767</c:v>
                </c:pt>
                <c:pt idx="2351">
                  <c:v>0.78347299999999997</c:v>
                </c:pt>
                <c:pt idx="2352">
                  <c:v>0.78087700000000004</c:v>
                </c:pt>
                <c:pt idx="2353">
                  <c:v>0.77847900000000003</c:v>
                </c:pt>
                <c:pt idx="2354">
                  <c:v>0.77747699999999997</c:v>
                </c:pt>
                <c:pt idx="2355">
                  <c:v>0.77617400000000003</c:v>
                </c:pt>
                <c:pt idx="2356">
                  <c:v>0.77527800000000002</c:v>
                </c:pt>
                <c:pt idx="2357">
                  <c:v>0.77452200000000004</c:v>
                </c:pt>
                <c:pt idx="2358">
                  <c:v>0.77761499999999995</c:v>
                </c:pt>
                <c:pt idx="2359">
                  <c:v>0.77641400000000005</c:v>
                </c:pt>
                <c:pt idx="2360">
                  <c:v>0.77480800000000005</c:v>
                </c:pt>
                <c:pt idx="2361">
                  <c:v>0.77344800000000002</c:v>
                </c:pt>
                <c:pt idx="2362">
                  <c:v>0.772536</c:v>
                </c:pt>
                <c:pt idx="2363">
                  <c:v>0.77090999999999998</c:v>
                </c:pt>
                <c:pt idx="2364">
                  <c:v>0.76800199999999996</c:v>
                </c:pt>
                <c:pt idx="2365">
                  <c:v>0.76639699999999999</c:v>
                </c:pt>
                <c:pt idx="2366">
                  <c:v>0.76509000000000005</c:v>
                </c:pt>
                <c:pt idx="2367">
                  <c:v>0.76358999999999999</c:v>
                </c:pt>
                <c:pt idx="2368">
                  <c:v>0.76283199999999995</c:v>
                </c:pt>
                <c:pt idx="2369">
                  <c:v>0.76093100000000002</c:v>
                </c:pt>
                <c:pt idx="2370">
                  <c:v>0.76517100000000005</c:v>
                </c:pt>
                <c:pt idx="2371">
                  <c:v>0.76336700000000002</c:v>
                </c:pt>
                <c:pt idx="2372">
                  <c:v>0.75282300000000002</c:v>
                </c:pt>
                <c:pt idx="2373">
                  <c:v>0.75409199999999998</c:v>
                </c:pt>
                <c:pt idx="2374">
                  <c:v>0.75223899999999999</c:v>
                </c:pt>
                <c:pt idx="2375">
                  <c:v>0.75072799999999995</c:v>
                </c:pt>
                <c:pt idx="2376">
                  <c:v>0.74972799999999995</c:v>
                </c:pt>
                <c:pt idx="2377">
                  <c:v>0.74581600000000003</c:v>
                </c:pt>
                <c:pt idx="2378">
                  <c:v>0.73988100000000001</c:v>
                </c:pt>
                <c:pt idx="2379">
                  <c:v>0.73584300000000002</c:v>
                </c:pt>
                <c:pt idx="2380">
                  <c:v>0.73484799999999995</c:v>
                </c:pt>
                <c:pt idx="2381">
                  <c:v>0.73303799999999997</c:v>
                </c:pt>
                <c:pt idx="2382">
                  <c:v>0.73660599999999998</c:v>
                </c:pt>
                <c:pt idx="2383">
                  <c:v>0.73724000000000001</c:v>
                </c:pt>
                <c:pt idx="2384">
                  <c:v>0.73399000000000003</c:v>
                </c:pt>
                <c:pt idx="2385">
                  <c:v>0.73054600000000003</c:v>
                </c:pt>
                <c:pt idx="2386">
                  <c:v>0.72696400000000005</c:v>
                </c:pt>
                <c:pt idx="2387">
                  <c:v>0.72524200000000005</c:v>
                </c:pt>
                <c:pt idx="2388">
                  <c:v>0.72415499999999999</c:v>
                </c:pt>
                <c:pt idx="2389">
                  <c:v>0.724603</c:v>
                </c:pt>
                <c:pt idx="2390">
                  <c:v>0.72426199999999996</c:v>
                </c:pt>
                <c:pt idx="2391">
                  <c:v>0.72405699999999995</c:v>
                </c:pt>
                <c:pt idx="2392">
                  <c:v>0.721661</c:v>
                </c:pt>
                <c:pt idx="2393">
                  <c:v>0.72581899999999999</c:v>
                </c:pt>
                <c:pt idx="2394">
                  <c:v>0.724831</c:v>
                </c:pt>
                <c:pt idx="2395">
                  <c:v>0.72400799999999998</c:v>
                </c:pt>
                <c:pt idx="2396">
                  <c:v>0.722329</c:v>
                </c:pt>
                <c:pt idx="2397">
                  <c:v>0.72072099999999995</c:v>
                </c:pt>
                <c:pt idx="2398">
                  <c:v>0.71926699999999999</c:v>
                </c:pt>
                <c:pt idx="2399">
                  <c:v>0.71817399999999998</c:v>
                </c:pt>
                <c:pt idx="2400">
                  <c:v>0.71767700000000001</c:v>
                </c:pt>
                <c:pt idx="2401">
                  <c:v>0.716866</c:v>
                </c:pt>
                <c:pt idx="2402">
                  <c:v>0.71496000000000004</c:v>
                </c:pt>
                <c:pt idx="2403">
                  <c:v>0.71279700000000001</c:v>
                </c:pt>
                <c:pt idx="2404">
                  <c:v>0.70894900000000005</c:v>
                </c:pt>
                <c:pt idx="2405">
                  <c:v>0.71529699999999996</c:v>
                </c:pt>
                <c:pt idx="2406">
                  <c:v>0.71561399999999997</c:v>
                </c:pt>
                <c:pt idx="2407">
                  <c:v>0.71470500000000003</c:v>
                </c:pt>
                <c:pt idx="2408">
                  <c:v>0.71436299999999997</c:v>
                </c:pt>
                <c:pt idx="2409">
                  <c:v>0.71339399999999997</c:v>
                </c:pt>
                <c:pt idx="2410">
                  <c:v>0.71242399999999995</c:v>
                </c:pt>
                <c:pt idx="2411">
                  <c:v>0.71131</c:v>
                </c:pt>
                <c:pt idx="2412">
                  <c:v>0.71134600000000003</c:v>
                </c:pt>
                <c:pt idx="2413">
                  <c:v>0.70926299999999998</c:v>
                </c:pt>
                <c:pt idx="2414">
                  <c:v>0.70538699999999999</c:v>
                </c:pt>
                <c:pt idx="2415">
                  <c:v>0.70179599999999998</c:v>
                </c:pt>
                <c:pt idx="2416">
                  <c:v>0.70357899999999995</c:v>
                </c:pt>
                <c:pt idx="2417">
                  <c:v>0.70198899999999997</c:v>
                </c:pt>
                <c:pt idx="2418">
                  <c:v>0.70166499999999998</c:v>
                </c:pt>
                <c:pt idx="2419">
                  <c:v>0.70086899999999996</c:v>
                </c:pt>
                <c:pt idx="2420">
                  <c:v>0.69940800000000003</c:v>
                </c:pt>
                <c:pt idx="2421">
                  <c:v>0.69732000000000005</c:v>
                </c:pt>
                <c:pt idx="2422">
                  <c:v>0.69634600000000002</c:v>
                </c:pt>
                <c:pt idx="2423">
                  <c:v>0.69306299999999998</c:v>
                </c:pt>
                <c:pt idx="2424">
                  <c:v>0.69024099999999999</c:v>
                </c:pt>
                <c:pt idx="2425">
                  <c:v>0.68879800000000002</c:v>
                </c:pt>
                <c:pt idx="2426">
                  <c:v>0.68637899999999996</c:v>
                </c:pt>
                <c:pt idx="2427">
                  <c:v>0.68928999999999996</c:v>
                </c:pt>
                <c:pt idx="2428">
                  <c:v>0.68566700000000003</c:v>
                </c:pt>
                <c:pt idx="2429">
                  <c:v>0.68057500000000004</c:v>
                </c:pt>
                <c:pt idx="2430">
                  <c:v>0.68065500000000001</c:v>
                </c:pt>
                <c:pt idx="2431">
                  <c:v>0.68074500000000004</c:v>
                </c:pt>
                <c:pt idx="2432">
                  <c:v>0.68067</c:v>
                </c:pt>
                <c:pt idx="2433">
                  <c:v>0.68018100000000004</c:v>
                </c:pt>
                <c:pt idx="2434">
                  <c:v>0.67953399999999997</c:v>
                </c:pt>
                <c:pt idx="2435">
                  <c:v>0.67993000000000003</c:v>
                </c:pt>
                <c:pt idx="2436">
                  <c:v>0.67953799999999998</c:v>
                </c:pt>
                <c:pt idx="2437">
                  <c:v>0.677589</c:v>
                </c:pt>
                <c:pt idx="2438">
                  <c:v>0.676786</c:v>
                </c:pt>
                <c:pt idx="2439">
                  <c:v>0.68420499999999995</c:v>
                </c:pt>
                <c:pt idx="2440">
                  <c:v>0.68336200000000002</c:v>
                </c:pt>
                <c:pt idx="2441">
                  <c:v>0.68254599999999999</c:v>
                </c:pt>
                <c:pt idx="2442">
                  <c:v>0.68110999999999999</c:v>
                </c:pt>
                <c:pt idx="2443">
                  <c:v>0.67944700000000002</c:v>
                </c:pt>
                <c:pt idx="2444">
                  <c:v>0.67796900000000004</c:v>
                </c:pt>
                <c:pt idx="2445">
                  <c:v>0.67446099999999998</c:v>
                </c:pt>
                <c:pt idx="2446">
                  <c:v>0.67169699999999999</c:v>
                </c:pt>
                <c:pt idx="2447">
                  <c:v>0.67049499999999995</c:v>
                </c:pt>
                <c:pt idx="2448">
                  <c:v>0.66951099999999997</c:v>
                </c:pt>
                <c:pt idx="2449">
                  <c:v>0.66799299999999995</c:v>
                </c:pt>
                <c:pt idx="2450">
                  <c:v>0.67421600000000004</c:v>
                </c:pt>
                <c:pt idx="2451">
                  <c:v>0.67510099999999995</c:v>
                </c:pt>
                <c:pt idx="2452">
                  <c:v>0.67435199999999995</c:v>
                </c:pt>
                <c:pt idx="2453">
                  <c:v>0.67519399999999996</c:v>
                </c:pt>
                <c:pt idx="2454">
                  <c:v>0.67518800000000001</c:v>
                </c:pt>
                <c:pt idx="2455">
                  <c:v>0.67363099999999998</c:v>
                </c:pt>
                <c:pt idx="2456">
                  <c:v>0.67149499999999995</c:v>
                </c:pt>
                <c:pt idx="2457">
                  <c:v>0.66978599999999999</c:v>
                </c:pt>
                <c:pt idx="2458">
                  <c:v>0.66956899999999997</c:v>
                </c:pt>
                <c:pt idx="2459">
                  <c:v>0.66950699999999996</c:v>
                </c:pt>
                <c:pt idx="2460">
                  <c:v>0.66911600000000004</c:v>
                </c:pt>
                <c:pt idx="2461">
                  <c:v>0.67449300000000001</c:v>
                </c:pt>
                <c:pt idx="2462">
                  <c:v>0.67311100000000001</c:v>
                </c:pt>
                <c:pt idx="2463">
                  <c:v>0.671929</c:v>
                </c:pt>
                <c:pt idx="2464">
                  <c:v>0.66836899999999999</c:v>
                </c:pt>
                <c:pt idx="2465">
                  <c:v>0.66512000000000004</c:v>
                </c:pt>
                <c:pt idx="2466">
                  <c:v>0.66294500000000001</c:v>
                </c:pt>
                <c:pt idx="2467">
                  <c:v>0.66026700000000005</c:v>
                </c:pt>
                <c:pt idx="2468">
                  <c:v>0.65808699999999998</c:v>
                </c:pt>
                <c:pt idx="2469">
                  <c:v>0.65539199999999997</c:v>
                </c:pt>
                <c:pt idx="2470">
                  <c:v>0.65278999999999998</c:v>
                </c:pt>
                <c:pt idx="2471">
                  <c:v>0.64795199999999997</c:v>
                </c:pt>
                <c:pt idx="2472">
                  <c:v>0.65116300000000005</c:v>
                </c:pt>
                <c:pt idx="2473">
                  <c:v>0.65009700000000004</c:v>
                </c:pt>
                <c:pt idx="2474">
                  <c:v>0.64888500000000005</c:v>
                </c:pt>
                <c:pt idx="2475">
                  <c:v>0.64621700000000004</c:v>
                </c:pt>
                <c:pt idx="2476">
                  <c:v>0.64347299999999996</c:v>
                </c:pt>
                <c:pt idx="2477">
                  <c:v>0.64269500000000002</c:v>
                </c:pt>
                <c:pt idx="2478">
                  <c:v>0.64349599999999996</c:v>
                </c:pt>
                <c:pt idx="2479">
                  <c:v>0.64180700000000002</c:v>
                </c:pt>
                <c:pt idx="2480">
                  <c:v>0.63961000000000001</c:v>
                </c:pt>
                <c:pt idx="2481">
                  <c:v>0.63630399999999998</c:v>
                </c:pt>
                <c:pt idx="2482">
                  <c:v>0.64053300000000002</c:v>
                </c:pt>
                <c:pt idx="2483">
                  <c:v>0.64085499999999995</c:v>
                </c:pt>
                <c:pt idx="2484">
                  <c:v>0.64010699999999998</c:v>
                </c:pt>
                <c:pt idx="2485">
                  <c:v>0.63986100000000001</c:v>
                </c:pt>
                <c:pt idx="2486">
                  <c:v>0.63961500000000004</c:v>
                </c:pt>
                <c:pt idx="2487">
                  <c:v>0.63935699999999995</c:v>
                </c:pt>
                <c:pt idx="2488">
                  <c:v>0.63959900000000003</c:v>
                </c:pt>
                <c:pt idx="2489">
                  <c:v>0.63933799999999996</c:v>
                </c:pt>
                <c:pt idx="2490">
                  <c:v>0.63956999999999997</c:v>
                </c:pt>
                <c:pt idx="2491">
                  <c:v>0.64130600000000004</c:v>
                </c:pt>
                <c:pt idx="2492">
                  <c:v>0.64254</c:v>
                </c:pt>
                <c:pt idx="2493">
                  <c:v>0.64976999999999996</c:v>
                </c:pt>
                <c:pt idx="2494">
                  <c:v>0.648976</c:v>
                </c:pt>
                <c:pt idx="2495">
                  <c:v>0.64920199999999995</c:v>
                </c:pt>
                <c:pt idx="2496">
                  <c:v>0.64840399999999998</c:v>
                </c:pt>
                <c:pt idx="2497">
                  <c:v>0.64711200000000002</c:v>
                </c:pt>
                <c:pt idx="2498">
                  <c:v>0.64580800000000005</c:v>
                </c:pt>
                <c:pt idx="2499">
                  <c:v>0.64301200000000003</c:v>
                </c:pt>
                <c:pt idx="2500">
                  <c:v>0.64221600000000001</c:v>
                </c:pt>
                <c:pt idx="2501">
                  <c:v>0.64039699999999999</c:v>
                </c:pt>
                <c:pt idx="2502">
                  <c:v>0.64066500000000004</c:v>
                </c:pt>
                <c:pt idx="2503">
                  <c:v>0.64684200000000003</c:v>
                </c:pt>
                <c:pt idx="2504">
                  <c:v>0.64594399999999996</c:v>
                </c:pt>
                <c:pt idx="2505">
                  <c:v>0.64463199999999998</c:v>
                </c:pt>
                <c:pt idx="2506">
                  <c:v>0.64383299999999999</c:v>
                </c:pt>
                <c:pt idx="2507">
                  <c:v>0.64448700000000003</c:v>
                </c:pt>
                <c:pt idx="2508">
                  <c:v>0.64263400000000004</c:v>
                </c:pt>
                <c:pt idx="2509">
                  <c:v>0.64231799999999994</c:v>
                </c:pt>
                <c:pt idx="2510">
                  <c:v>0.64146300000000001</c:v>
                </c:pt>
                <c:pt idx="2511">
                  <c:v>0.64167099999999999</c:v>
                </c:pt>
                <c:pt idx="2512">
                  <c:v>0.64326399999999995</c:v>
                </c:pt>
                <c:pt idx="2513">
                  <c:v>0.64251499999999995</c:v>
                </c:pt>
                <c:pt idx="2514">
                  <c:v>0.64967900000000001</c:v>
                </c:pt>
                <c:pt idx="2515">
                  <c:v>0.64966999999999997</c:v>
                </c:pt>
                <c:pt idx="2516">
                  <c:v>0.64830600000000005</c:v>
                </c:pt>
                <c:pt idx="2517">
                  <c:v>0.64643799999999996</c:v>
                </c:pt>
                <c:pt idx="2518">
                  <c:v>0.64506300000000005</c:v>
                </c:pt>
                <c:pt idx="2519">
                  <c:v>0.64319899999999997</c:v>
                </c:pt>
                <c:pt idx="2520">
                  <c:v>0.64230100000000001</c:v>
                </c:pt>
                <c:pt idx="2521">
                  <c:v>0.63991799999999999</c:v>
                </c:pt>
                <c:pt idx="2522">
                  <c:v>0.63849400000000001</c:v>
                </c:pt>
                <c:pt idx="2523">
                  <c:v>0.63622199999999995</c:v>
                </c:pt>
                <c:pt idx="2524">
                  <c:v>0.64032</c:v>
                </c:pt>
                <c:pt idx="2525">
                  <c:v>0.63778199999999996</c:v>
                </c:pt>
                <c:pt idx="2526">
                  <c:v>0.63594700000000004</c:v>
                </c:pt>
                <c:pt idx="2527">
                  <c:v>0.63501300000000005</c:v>
                </c:pt>
                <c:pt idx="2528">
                  <c:v>0.63257099999999999</c:v>
                </c:pt>
                <c:pt idx="2529">
                  <c:v>0.63016099999999997</c:v>
                </c:pt>
                <c:pt idx="2530">
                  <c:v>0.62772600000000001</c:v>
                </c:pt>
                <c:pt idx="2531">
                  <c:v>0.62479300000000004</c:v>
                </c:pt>
                <c:pt idx="2532">
                  <c:v>0.62186699999999995</c:v>
                </c:pt>
                <c:pt idx="2533">
                  <c:v>0.61946299999999999</c:v>
                </c:pt>
                <c:pt idx="2534">
                  <c:v>0.61746400000000001</c:v>
                </c:pt>
                <c:pt idx="2535">
                  <c:v>0.61467300000000002</c:v>
                </c:pt>
                <c:pt idx="2536">
                  <c:v>0.61872099999999997</c:v>
                </c:pt>
                <c:pt idx="2537">
                  <c:v>0.61560999999999999</c:v>
                </c:pt>
                <c:pt idx="2538">
                  <c:v>0.61271299999999995</c:v>
                </c:pt>
                <c:pt idx="2539">
                  <c:v>0.611842</c:v>
                </c:pt>
                <c:pt idx="2540">
                  <c:v>0.61336900000000005</c:v>
                </c:pt>
                <c:pt idx="2541">
                  <c:v>0.611815</c:v>
                </c:pt>
                <c:pt idx="2542">
                  <c:v>0.60881799999999997</c:v>
                </c:pt>
                <c:pt idx="2543">
                  <c:v>0.60536299999999998</c:v>
                </c:pt>
                <c:pt idx="2544">
                  <c:v>0.60341699999999998</c:v>
                </c:pt>
                <c:pt idx="2545">
                  <c:v>0.60086700000000004</c:v>
                </c:pt>
                <c:pt idx="2546">
                  <c:v>0.59802699999999998</c:v>
                </c:pt>
                <c:pt idx="2547">
                  <c:v>0.60153800000000002</c:v>
                </c:pt>
                <c:pt idx="2548">
                  <c:v>0.59889599999999998</c:v>
                </c:pt>
                <c:pt idx="2549">
                  <c:v>0.59543000000000001</c:v>
                </c:pt>
                <c:pt idx="2550">
                  <c:v>0.59242600000000001</c:v>
                </c:pt>
                <c:pt idx="2551">
                  <c:v>0.58944099999999999</c:v>
                </c:pt>
                <c:pt idx="2552">
                  <c:v>0.58743100000000004</c:v>
                </c:pt>
                <c:pt idx="2553">
                  <c:v>0.58492599999999995</c:v>
                </c:pt>
                <c:pt idx="2554">
                  <c:v>0.58342499999999997</c:v>
                </c:pt>
                <c:pt idx="2555">
                  <c:v>0.58190900000000001</c:v>
                </c:pt>
                <c:pt idx="2556">
                  <c:v>0.580897</c:v>
                </c:pt>
                <c:pt idx="2557">
                  <c:v>0.57931500000000002</c:v>
                </c:pt>
                <c:pt idx="2558">
                  <c:v>0.57794699999999999</c:v>
                </c:pt>
                <c:pt idx="2559">
                  <c:v>0.58443699999999998</c:v>
                </c:pt>
                <c:pt idx="2560">
                  <c:v>0.584762</c:v>
                </c:pt>
                <c:pt idx="2561">
                  <c:v>0.58423499999999995</c:v>
                </c:pt>
                <c:pt idx="2562">
                  <c:v>0.58263799999999999</c:v>
                </c:pt>
                <c:pt idx="2563">
                  <c:v>0.57907799999999998</c:v>
                </c:pt>
                <c:pt idx="2564">
                  <c:v>0.57604100000000003</c:v>
                </c:pt>
                <c:pt idx="2565">
                  <c:v>0.57352700000000001</c:v>
                </c:pt>
                <c:pt idx="2566">
                  <c:v>0.57403899999999997</c:v>
                </c:pt>
                <c:pt idx="2567">
                  <c:v>0.57595499999999999</c:v>
                </c:pt>
                <c:pt idx="2568">
                  <c:v>0.57535400000000003</c:v>
                </c:pt>
                <c:pt idx="2569">
                  <c:v>0.57481499999999996</c:v>
                </c:pt>
                <c:pt idx="2570">
                  <c:v>0.57469700000000001</c:v>
                </c:pt>
                <c:pt idx="2571">
                  <c:v>0.57374700000000001</c:v>
                </c:pt>
                <c:pt idx="2572">
                  <c:v>0.58015600000000001</c:v>
                </c:pt>
                <c:pt idx="2573">
                  <c:v>0.57794199999999996</c:v>
                </c:pt>
                <c:pt idx="2574">
                  <c:v>0.57589699999999999</c:v>
                </c:pt>
                <c:pt idx="2575">
                  <c:v>0.57381000000000004</c:v>
                </c:pt>
                <c:pt idx="2576">
                  <c:v>0.57171700000000003</c:v>
                </c:pt>
                <c:pt idx="2577">
                  <c:v>0.56912099999999999</c:v>
                </c:pt>
                <c:pt idx="2578">
                  <c:v>0.56652999999999998</c:v>
                </c:pt>
                <c:pt idx="2579">
                  <c:v>0.56445299999999998</c:v>
                </c:pt>
                <c:pt idx="2580">
                  <c:v>0.56337099999999996</c:v>
                </c:pt>
                <c:pt idx="2581">
                  <c:v>0.56171300000000002</c:v>
                </c:pt>
                <c:pt idx="2582">
                  <c:v>0.56028699999999998</c:v>
                </c:pt>
                <c:pt idx="2583">
                  <c:v>0.57022399999999995</c:v>
                </c:pt>
                <c:pt idx="2584">
                  <c:v>0.57194599999999995</c:v>
                </c:pt>
                <c:pt idx="2585">
                  <c:v>0.571349</c:v>
                </c:pt>
                <c:pt idx="2586">
                  <c:v>0.57176400000000005</c:v>
                </c:pt>
                <c:pt idx="2587">
                  <c:v>0.57313199999999997</c:v>
                </c:pt>
                <c:pt idx="2588">
                  <c:v>0.57247999999999999</c:v>
                </c:pt>
                <c:pt idx="2589">
                  <c:v>0.57136100000000001</c:v>
                </c:pt>
                <c:pt idx="2590">
                  <c:v>0.57075299999999995</c:v>
                </c:pt>
                <c:pt idx="2591">
                  <c:v>0.57062999999999997</c:v>
                </c:pt>
                <c:pt idx="2592">
                  <c:v>0.57051099999999999</c:v>
                </c:pt>
                <c:pt idx="2593">
                  <c:v>0.57034700000000005</c:v>
                </c:pt>
                <c:pt idx="2594">
                  <c:v>0.57139499999999999</c:v>
                </c:pt>
                <c:pt idx="2595">
                  <c:v>0.581229</c:v>
                </c:pt>
                <c:pt idx="2596">
                  <c:v>0.58094199999999996</c:v>
                </c:pt>
                <c:pt idx="2597">
                  <c:v>0.58134699999999995</c:v>
                </c:pt>
                <c:pt idx="2598">
                  <c:v>0.58066200000000001</c:v>
                </c:pt>
                <c:pt idx="2599">
                  <c:v>0.57954499999999998</c:v>
                </c:pt>
                <c:pt idx="2600">
                  <c:v>0.57992100000000002</c:v>
                </c:pt>
                <c:pt idx="2601">
                  <c:v>0.58080799999999999</c:v>
                </c:pt>
                <c:pt idx="2602">
                  <c:v>0.58313599999999999</c:v>
                </c:pt>
                <c:pt idx="2603">
                  <c:v>0.58296899999999996</c:v>
                </c:pt>
                <c:pt idx="2604">
                  <c:v>0.58381300000000003</c:v>
                </c:pt>
                <c:pt idx="2605">
                  <c:v>0.58478300000000005</c:v>
                </c:pt>
                <c:pt idx="2606">
                  <c:v>0.59162599999999999</c:v>
                </c:pt>
                <c:pt idx="2607">
                  <c:v>0.592333</c:v>
                </c:pt>
                <c:pt idx="2608">
                  <c:v>0.59322399999999997</c:v>
                </c:pt>
                <c:pt idx="2609">
                  <c:v>0.59455599999999997</c:v>
                </c:pt>
                <c:pt idx="2610">
                  <c:v>0.59482000000000002</c:v>
                </c:pt>
                <c:pt idx="2611">
                  <c:v>0.59262499999999996</c:v>
                </c:pt>
                <c:pt idx="2612">
                  <c:v>0.59096400000000004</c:v>
                </c:pt>
                <c:pt idx="2613">
                  <c:v>0.58878600000000003</c:v>
                </c:pt>
                <c:pt idx="2614">
                  <c:v>0.58713000000000004</c:v>
                </c:pt>
                <c:pt idx="2615">
                  <c:v>0.58543299999999998</c:v>
                </c:pt>
                <c:pt idx="2616">
                  <c:v>0.58271600000000001</c:v>
                </c:pt>
                <c:pt idx="2617">
                  <c:v>0.58178200000000002</c:v>
                </c:pt>
                <c:pt idx="2618">
                  <c:v>0.58656600000000003</c:v>
                </c:pt>
                <c:pt idx="2619">
                  <c:v>0.58521900000000004</c:v>
                </c:pt>
                <c:pt idx="2620">
                  <c:v>0.58456900000000001</c:v>
                </c:pt>
                <c:pt idx="2621">
                  <c:v>0.58283399999999996</c:v>
                </c:pt>
                <c:pt idx="2622">
                  <c:v>0.58116699999999999</c:v>
                </c:pt>
                <c:pt idx="2623">
                  <c:v>0.58001000000000003</c:v>
                </c:pt>
                <c:pt idx="2624">
                  <c:v>0.57986800000000005</c:v>
                </c:pt>
                <c:pt idx="2625">
                  <c:v>0.58073699999999995</c:v>
                </c:pt>
                <c:pt idx="2626">
                  <c:v>0.58256600000000003</c:v>
                </c:pt>
                <c:pt idx="2627">
                  <c:v>0.58437300000000003</c:v>
                </c:pt>
                <c:pt idx="2628">
                  <c:v>0.58496099999999995</c:v>
                </c:pt>
                <c:pt idx="2629">
                  <c:v>0.58410099999999998</c:v>
                </c:pt>
                <c:pt idx="2630">
                  <c:v>0.59096400000000004</c:v>
                </c:pt>
                <c:pt idx="2631">
                  <c:v>0.59199400000000002</c:v>
                </c:pt>
                <c:pt idx="2632">
                  <c:v>0.593943</c:v>
                </c:pt>
                <c:pt idx="2633">
                  <c:v>0.59672099999999995</c:v>
                </c:pt>
                <c:pt idx="2634">
                  <c:v>0.59841699999999998</c:v>
                </c:pt>
                <c:pt idx="2635">
                  <c:v>0.59858699999999998</c:v>
                </c:pt>
                <c:pt idx="2636">
                  <c:v>0.59730399999999995</c:v>
                </c:pt>
                <c:pt idx="2637">
                  <c:v>0.59618599999999999</c:v>
                </c:pt>
                <c:pt idx="2638">
                  <c:v>0.59590699999999996</c:v>
                </c:pt>
                <c:pt idx="2639">
                  <c:v>0.59670699999999999</c:v>
                </c:pt>
                <c:pt idx="2640">
                  <c:v>0.60339900000000002</c:v>
                </c:pt>
                <c:pt idx="2641">
                  <c:v>0.60328499999999996</c:v>
                </c:pt>
                <c:pt idx="2642">
                  <c:v>0.60302299999999998</c:v>
                </c:pt>
                <c:pt idx="2643">
                  <c:v>0.60128400000000004</c:v>
                </c:pt>
                <c:pt idx="2644">
                  <c:v>0.60124299999999997</c:v>
                </c:pt>
                <c:pt idx="2645">
                  <c:v>0.60199000000000003</c:v>
                </c:pt>
                <c:pt idx="2646">
                  <c:v>0.60162000000000004</c:v>
                </c:pt>
                <c:pt idx="2647">
                  <c:v>0.60034600000000005</c:v>
                </c:pt>
                <c:pt idx="2648">
                  <c:v>0.59913899999999998</c:v>
                </c:pt>
                <c:pt idx="2649">
                  <c:v>0.59919999999999995</c:v>
                </c:pt>
                <c:pt idx="2650">
                  <c:v>0.60009000000000001</c:v>
                </c:pt>
                <c:pt idx="2651">
                  <c:v>0.59958400000000001</c:v>
                </c:pt>
                <c:pt idx="2652">
                  <c:v>0.60617799999999999</c:v>
                </c:pt>
                <c:pt idx="2653">
                  <c:v>0.60420799999999997</c:v>
                </c:pt>
                <c:pt idx="2654">
                  <c:v>0.60269200000000001</c:v>
                </c:pt>
                <c:pt idx="2655">
                  <c:v>0.60202699999999998</c:v>
                </c:pt>
                <c:pt idx="2656">
                  <c:v>0.60177400000000003</c:v>
                </c:pt>
                <c:pt idx="2657">
                  <c:v>0.60162000000000004</c:v>
                </c:pt>
                <c:pt idx="2658">
                  <c:v>0.601719</c:v>
                </c:pt>
                <c:pt idx="2659">
                  <c:v>0.60116700000000001</c:v>
                </c:pt>
                <c:pt idx="2660">
                  <c:v>0.602356</c:v>
                </c:pt>
                <c:pt idx="2661">
                  <c:v>0.60444900000000001</c:v>
                </c:pt>
                <c:pt idx="2662">
                  <c:v>0.61075100000000004</c:v>
                </c:pt>
                <c:pt idx="2663">
                  <c:v>0.60907900000000004</c:v>
                </c:pt>
                <c:pt idx="2664">
                  <c:v>0.60700799999999999</c:v>
                </c:pt>
                <c:pt idx="2665">
                  <c:v>0.60579499999999997</c:v>
                </c:pt>
                <c:pt idx="2666">
                  <c:v>0.60450000000000004</c:v>
                </c:pt>
                <c:pt idx="2667">
                  <c:v>0.60323700000000002</c:v>
                </c:pt>
                <c:pt idx="2668">
                  <c:v>0.601912</c:v>
                </c:pt>
                <c:pt idx="2669">
                  <c:v>0.600804</c:v>
                </c:pt>
                <c:pt idx="2670">
                  <c:v>0.60135099999999997</c:v>
                </c:pt>
                <c:pt idx="2671">
                  <c:v>0.60160999999999998</c:v>
                </c:pt>
                <c:pt idx="2672">
                  <c:v>0.60331500000000005</c:v>
                </c:pt>
                <c:pt idx="2673">
                  <c:v>0.61045199999999999</c:v>
                </c:pt>
                <c:pt idx="2674">
                  <c:v>0.60902000000000001</c:v>
                </c:pt>
                <c:pt idx="2675">
                  <c:v>0.60735499999999998</c:v>
                </c:pt>
                <c:pt idx="2676">
                  <c:v>0.606298</c:v>
                </c:pt>
                <c:pt idx="2677">
                  <c:v>0.60590599999999994</c:v>
                </c:pt>
                <c:pt idx="2678">
                  <c:v>0.60446999999999995</c:v>
                </c:pt>
                <c:pt idx="2679">
                  <c:v>0.60325099999999998</c:v>
                </c:pt>
                <c:pt idx="2680">
                  <c:v>0.60262000000000004</c:v>
                </c:pt>
                <c:pt idx="2681">
                  <c:v>0.60312100000000002</c:v>
                </c:pt>
                <c:pt idx="2682">
                  <c:v>0.60428199999999999</c:v>
                </c:pt>
                <c:pt idx="2683">
                  <c:v>0.603962</c:v>
                </c:pt>
                <c:pt idx="2684">
                  <c:v>0.605738</c:v>
                </c:pt>
                <c:pt idx="2685">
                  <c:v>0.61037300000000005</c:v>
                </c:pt>
                <c:pt idx="2686">
                  <c:v>0.60848500000000005</c:v>
                </c:pt>
                <c:pt idx="2687">
                  <c:v>0.60830600000000001</c:v>
                </c:pt>
                <c:pt idx="2688">
                  <c:v>0.60758999999999996</c:v>
                </c:pt>
                <c:pt idx="2689">
                  <c:v>0.60778900000000002</c:v>
                </c:pt>
                <c:pt idx="2690">
                  <c:v>0.60728400000000005</c:v>
                </c:pt>
                <c:pt idx="2691">
                  <c:v>0.60624299999999998</c:v>
                </c:pt>
                <c:pt idx="2692">
                  <c:v>0.60506300000000002</c:v>
                </c:pt>
                <c:pt idx="2693">
                  <c:v>0.60603899999999999</c:v>
                </c:pt>
                <c:pt idx="2694">
                  <c:v>0.60671200000000003</c:v>
                </c:pt>
                <c:pt idx="2695">
                  <c:v>0.61064499999999999</c:v>
                </c:pt>
                <c:pt idx="2696">
                  <c:v>0.62018499999999999</c:v>
                </c:pt>
                <c:pt idx="2697">
                  <c:v>0.61928700000000003</c:v>
                </c:pt>
                <c:pt idx="2698">
                  <c:v>0.61979600000000001</c:v>
                </c:pt>
                <c:pt idx="2699">
                  <c:v>0.61964200000000003</c:v>
                </c:pt>
                <c:pt idx="2700">
                  <c:v>0.61948000000000003</c:v>
                </c:pt>
                <c:pt idx="2701">
                  <c:v>0.61926199999999998</c:v>
                </c:pt>
                <c:pt idx="2702">
                  <c:v>0.61757600000000001</c:v>
                </c:pt>
                <c:pt idx="2703">
                  <c:v>0.61558999999999997</c:v>
                </c:pt>
                <c:pt idx="2704">
                  <c:v>0.61404999999999998</c:v>
                </c:pt>
                <c:pt idx="2705">
                  <c:v>0.61193799999999998</c:v>
                </c:pt>
                <c:pt idx="2706">
                  <c:v>0.61375100000000005</c:v>
                </c:pt>
                <c:pt idx="2707">
                  <c:v>0.61923399999999995</c:v>
                </c:pt>
                <c:pt idx="2708">
                  <c:v>0.61738400000000004</c:v>
                </c:pt>
                <c:pt idx="2709">
                  <c:v>0.61734</c:v>
                </c:pt>
                <c:pt idx="2710">
                  <c:v>0.61800200000000005</c:v>
                </c:pt>
                <c:pt idx="2711">
                  <c:v>0.61923899999999998</c:v>
                </c:pt>
                <c:pt idx="2712">
                  <c:v>0.62051400000000001</c:v>
                </c:pt>
                <c:pt idx="2713">
                  <c:v>0.62382499999999996</c:v>
                </c:pt>
                <c:pt idx="2714">
                  <c:v>0.62589099999999998</c:v>
                </c:pt>
                <c:pt idx="2715">
                  <c:v>0.62749900000000003</c:v>
                </c:pt>
                <c:pt idx="2716">
                  <c:v>0.62741499999999994</c:v>
                </c:pt>
                <c:pt idx="2717">
                  <c:v>0.63063199999999997</c:v>
                </c:pt>
                <c:pt idx="2718">
                  <c:v>0.63634299999999999</c:v>
                </c:pt>
                <c:pt idx="2719">
                  <c:v>0.63684399999999997</c:v>
                </c:pt>
                <c:pt idx="2720">
                  <c:v>0.64024800000000004</c:v>
                </c:pt>
                <c:pt idx="2721">
                  <c:v>0.64123399999999997</c:v>
                </c:pt>
                <c:pt idx="2722">
                  <c:v>0.64147299999999996</c:v>
                </c:pt>
                <c:pt idx="2723">
                  <c:v>0.64269600000000005</c:v>
                </c:pt>
                <c:pt idx="2724">
                  <c:v>0.64345200000000002</c:v>
                </c:pt>
                <c:pt idx="2725">
                  <c:v>0.64278599999999997</c:v>
                </c:pt>
                <c:pt idx="2726">
                  <c:v>0.64259500000000003</c:v>
                </c:pt>
                <c:pt idx="2727">
                  <c:v>0.64200500000000005</c:v>
                </c:pt>
                <c:pt idx="2728">
                  <c:v>0.643876</c:v>
                </c:pt>
                <c:pt idx="2729">
                  <c:v>0.64748700000000003</c:v>
                </c:pt>
                <c:pt idx="2730">
                  <c:v>0.64482600000000001</c:v>
                </c:pt>
                <c:pt idx="2731">
                  <c:v>0.64446599999999998</c:v>
                </c:pt>
                <c:pt idx="2732">
                  <c:v>0.64602800000000005</c:v>
                </c:pt>
                <c:pt idx="2733">
                  <c:v>0.64948799999999995</c:v>
                </c:pt>
                <c:pt idx="2734">
                  <c:v>0.65225500000000003</c:v>
                </c:pt>
                <c:pt idx="2735">
                  <c:v>0.65067399999999997</c:v>
                </c:pt>
                <c:pt idx="2736">
                  <c:v>0.64836300000000002</c:v>
                </c:pt>
                <c:pt idx="2737">
                  <c:v>0.64581599999999995</c:v>
                </c:pt>
                <c:pt idx="2738">
                  <c:v>0.649173</c:v>
                </c:pt>
                <c:pt idx="2739">
                  <c:v>0.65476500000000004</c:v>
                </c:pt>
                <c:pt idx="2740">
                  <c:v>0.65400700000000001</c:v>
                </c:pt>
                <c:pt idx="2741">
                  <c:v>0.65527599999999997</c:v>
                </c:pt>
                <c:pt idx="2742">
                  <c:v>0.65640500000000002</c:v>
                </c:pt>
                <c:pt idx="2743">
                  <c:v>0.65883199999999997</c:v>
                </c:pt>
                <c:pt idx="2744">
                  <c:v>0.66047699999999998</c:v>
                </c:pt>
                <c:pt idx="2745">
                  <c:v>0.66054999999999997</c:v>
                </c:pt>
                <c:pt idx="2746">
                  <c:v>0.66006100000000001</c:v>
                </c:pt>
                <c:pt idx="2747">
                  <c:v>0.65896900000000003</c:v>
                </c:pt>
                <c:pt idx="2748">
                  <c:v>0.66307000000000005</c:v>
                </c:pt>
                <c:pt idx="2749">
                  <c:v>0.667987</c:v>
                </c:pt>
                <c:pt idx="2750">
                  <c:v>0.66725000000000001</c:v>
                </c:pt>
                <c:pt idx="2751">
                  <c:v>0.66901100000000002</c:v>
                </c:pt>
                <c:pt idx="2752">
                  <c:v>0.67137100000000005</c:v>
                </c:pt>
                <c:pt idx="2753">
                  <c:v>0.67300199999999999</c:v>
                </c:pt>
                <c:pt idx="2754">
                  <c:v>0.67508199999999996</c:v>
                </c:pt>
                <c:pt idx="2755">
                  <c:v>0.67503599999999997</c:v>
                </c:pt>
                <c:pt idx="2756">
                  <c:v>0.67465799999999998</c:v>
                </c:pt>
                <c:pt idx="2757">
                  <c:v>0.67392099999999999</c:v>
                </c:pt>
                <c:pt idx="2758">
                  <c:v>0.67800499999999997</c:v>
                </c:pt>
                <c:pt idx="2759">
                  <c:v>0.68444099999999997</c:v>
                </c:pt>
                <c:pt idx="2760">
                  <c:v>0.68482799999999999</c:v>
                </c:pt>
                <c:pt idx="2761">
                  <c:v>0.68614900000000001</c:v>
                </c:pt>
                <c:pt idx="2762">
                  <c:v>0.68571099999999996</c:v>
                </c:pt>
                <c:pt idx="2763">
                  <c:v>0.68442599999999998</c:v>
                </c:pt>
                <c:pt idx="2764">
                  <c:v>0.68452199999999996</c:v>
                </c:pt>
                <c:pt idx="2765">
                  <c:v>0.68478499999999998</c:v>
                </c:pt>
                <c:pt idx="2766">
                  <c:v>0.68430199999999997</c:v>
                </c:pt>
                <c:pt idx="2767">
                  <c:v>0.683284</c:v>
                </c:pt>
                <c:pt idx="2768">
                  <c:v>0.68692399999999998</c:v>
                </c:pt>
                <c:pt idx="2769">
                  <c:v>0.69503599999999999</c:v>
                </c:pt>
                <c:pt idx="2770">
                  <c:v>0.68964499999999995</c:v>
                </c:pt>
                <c:pt idx="2771">
                  <c:v>0.688079</c:v>
                </c:pt>
                <c:pt idx="2772">
                  <c:v>0.69624699999999995</c:v>
                </c:pt>
                <c:pt idx="2773">
                  <c:v>0.69586300000000001</c:v>
                </c:pt>
                <c:pt idx="2774">
                  <c:v>0.698245</c:v>
                </c:pt>
                <c:pt idx="2775">
                  <c:v>0.70174499999999995</c:v>
                </c:pt>
                <c:pt idx="2776">
                  <c:v>0.70615499999999998</c:v>
                </c:pt>
                <c:pt idx="2777">
                  <c:v>0.70925499999999997</c:v>
                </c:pt>
                <c:pt idx="2778">
                  <c:v>0.71219600000000005</c:v>
                </c:pt>
                <c:pt idx="2779">
                  <c:v>0.72038999999999997</c:v>
                </c:pt>
                <c:pt idx="2780">
                  <c:v>0.73169600000000001</c:v>
                </c:pt>
                <c:pt idx="2781">
                  <c:v>0.73428599999999999</c:v>
                </c:pt>
                <c:pt idx="2782">
                  <c:v>0.73689499999999997</c:v>
                </c:pt>
                <c:pt idx="2783">
                  <c:v>0.73822900000000002</c:v>
                </c:pt>
                <c:pt idx="2784">
                  <c:v>0.73966200000000004</c:v>
                </c:pt>
                <c:pt idx="2785">
                  <c:v>0.74097000000000002</c:v>
                </c:pt>
                <c:pt idx="2786">
                  <c:v>0.74096700000000004</c:v>
                </c:pt>
                <c:pt idx="2787">
                  <c:v>0.74012199999999995</c:v>
                </c:pt>
                <c:pt idx="2788">
                  <c:v>0.73743499999999995</c:v>
                </c:pt>
                <c:pt idx="2789">
                  <c:v>0.73256900000000003</c:v>
                </c:pt>
                <c:pt idx="2790">
                  <c:v>0.72718300000000002</c:v>
                </c:pt>
                <c:pt idx="2791">
                  <c:v>0.72495100000000001</c:v>
                </c:pt>
                <c:pt idx="2792">
                  <c:v>0.72082999999999997</c:v>
                </c:pt>
                <c:pt idx="2793">
                  <c:v>0.71715200000000001</c:v>
                </c:pt>
                <c:pt idx="2794">
                  <c:v>0.71403899999999998</c:v>
                </c:pt>
                <c:pt idx="2795">
                  <c:v>0.71094199999999996</c:v>
                </c:pt>
                <c:pt idx="2796">
                  <c:v>0.70520499999999997</c:v>
                </c:pt>
                <c:pt idx="2797">
                  <c:v>0.69811900000000005</c:v>
                </c:pt>
                <c:pt idx="2798">
                  <c:v>0.69308999999999998</c:v>
                </c:pt>
                <c:pt idx="2799">
                  <c:v>0.68935299999999999</c:v>
                </c:pt>
                <c:pt idx="2800">
                  <c:v>0.68658300000000005</c:v>
                </c:pt>
                <c:pt idx="2801">
                  <c:v>0.68451700000000004</c:v>
                </c:pt>
                <c:pt idx="2802">
                  <c:v>0.68684900000000004</c:v>
                </c:pt>
                <c:pt idx="2803">
                  <c:v>0.68429499999999999</c:v>
                </c:pt>
                <c:pt idx="2804">
                  <c:v>0.68198400000000003</c:v>
                </c:pt>
                <c:pt idx="2805">
                  <c:v>0.679701</c:v>
                </c:pt>
                <c:pt idx="2806">
                  <c:v>0.67768300000000004</c:v>
                </c:pt>
                <c:pt idx="2807">
                  <c:v>0.67468600000000001</c:v>
                </c:pt>
                <c:pt idx="2808">
                  <c:v>0.67181100000000005</c:v>
                </c:pt>
                <c:pt idx="2809">
                  <c:v>0.66805999999999999</c:v>
                </c:pt>
                <c:pt idx="2810">
                  <c:v>0.66327100000000005</c:v>
                </c:pt>
                <c:pt idx="2811">
                  <c:v>0.65925900000000004</c:v>
                </c:pt>
                <c:pt idx="2812">
                  <c:v>0.65777200000000002</c:v>
                </c:pt>
                <c:pt idx="2813">
                  <c:v>0.66177200000000003</c:v>
                </c:pt>
                <c:pt idx="2814">
                  <c:v>0.65765899999999999</c:v>
                </c:pt>
                <c:pt idx="2815">
                  <c:v>0.65569500000000003</c:v>
                </c:pt>
                <c:pt idx="2816">
                  <c:v>0.65406900000000001</c:v>
                </c:pt>
                <c:pt idx="2817">
                  <c:v>0.65030399999999999</c:v>
                </c:pt>
                <c:pt idx="2818">
                  <c:v>0.64611099999999999</c:v>
                </c:pt>
                <c:pt idx="2819">
                  <c:v>0.643679</c:v>
                </c:pt>
                <c:pt idx="2820">
                  <c:v>0.64026899999999998</c:v>
                </c:pt>
                <c:pt idx="2821">
                  <c:v>0.63851199999999997</c:v>
                </c:pt>
                <c:pt idx="2822">
                  <c:v>0.63629899999999995</c:v>
                </c:pt>
                <c:pt idx="2823">
                  <c:v>0.63517699999999999</c:v>
                </c:pt>
                <c:pt idx="2824">
                  <c:v>0.63987499999999997</c:v>
                </c:pt>
                <c:pt idx="2825">
                  <c:v>0.63517000000000001</c:v>
                </c:pt>
                <c:pt idx="2826">
                  <c:v>0.62986699999999995</c:v>
                </c:pt>
                <c:pt idx="2827">
                  <c:v>0.62614700000000001</c:v>
                </c:pt>
                <c:pt idx="2828">
                  <c:v>0.62481299999999995</c:v>
                </c:pt>
                <c:pt idx="2829">
                  <c:v>0.62385999999999997</c:v>
                </c:pt>
                <c:pt idx="2830">
                  <c:v>0.62217100000000003</c:v>
                </c:pt>
                <c:pt idx="2831">
                  <c:v>0.61762799999999995</c:v>
                </c:pt>
                <c:pt idx="2832">
                  <c:v>0.61426599999999998</c:v>
                </c:pt>
                <c:pt idx="2833">
                  <c:v>0.61066699999999996</c:v>
                </c:pt>
                <c:pt idx="2834">
                  <c:v>0.60818499999999998</c:v>
                </c:pt>
                <c:pt idx="2835">
                  <c:v>0.61421999999999999</c:v>
                </c:pt>
                <c:pt idx="2836">
                  <c:v>0.61397000000000002</c:v>
                </c:pt>
                <c:pt idx="2837">
                  <c:v>0.613985</c:v>
                </c:pt>
                <c:pt idx="2838">
                  <c:v>0.611896</c:v>
                </c:pt>
                <c:pt idx="2839">
                  <c:v>0.60890100000000003</c:v>
                </c:pt>
                <c:pt idx="2840">
                  <c:v>0.60648100000000005</c:v>
                </c:pt>
                <c:pt idx="2841">
                  <c:v>0.60545000000000004</c:v>
                </c:pt>
                <c:pt idx="2842">
                  <c:v>0.601406</c:v>
                </c:pt>
                <c:pt idx="2843">
                  <c:v>0.59794700000000001</c:v>
                </c:pt>
                <c:pt idx="2844">
                  <c:v>0.597051</c:v>
                </c:pt>
                <c:pt idx="2845">
                  <c:v>0.60050300000000001</c:v>
                </c:pt>
                <c:pt idx="2846">
                  <c:v>0.59694700000000001</c:v>
                </c:pt>
                <c:pt idx="2847">
                  <c:v>0.59446600000000005</c:v>
                </c:pt>
                <c:pt idx="2848">
                  <c:v>0.59196499999999996</c:v>
                </c:pt>
                <c:pt idx="2849">
                  <c:v>0.58995600000000004</c:v>
                </c:pt>
                <c:pt idx="2850">
                  <c:v>0.58744799999999997</c:v>
                </c:pt>
                <c:pt idx="2851">
                  <c:v>0.58643299999999998</c:v>
                </c:pt>
                <c:pt idx="2852">
                  <c:v>0.58443500000000004</c:v>
                </c:pt>
                <c:pt idx="2853">
                  <c:v>0.58192999999999995</c:v>
                </c:pt>
                <c:pt idx="2854">
                  <c:v>0.57845100000000005</c:v>
                </c:pt>
                <c:pt idx="2855">
                  <c:v>0.57578399999999996</c:v>
                </c:pt>
                <c:pt idx="2856">
                  <c:v>0.58226100000000003</c:v>
                </c:pt>
                <c:pt idx="2857">
                  <c:v>0.57988899999999999</c:v>
                </c:pt>
                <c:pt idx="2858">
                  <c:v>0.57976099999999997</c:v>
                </c:pt>
                <c:pt idx="2859">
                  <c:v>0.58026299999999997</c:v>
                </c:pt>
                <c:pt idx="2860">
                  <c:v>0.58025599999999999</c:v>
                </c:pt>
                <c:pt idx="2861">
                  <c:v>0.57974000000000003</c:v>
                </c:pt>
                <c:pt idx="2862">
                  <c:v>0.57922499999999999</c:v>
                </c:pt>
                <c:pt idx="2863">
                  <c:v>0.57822200000000001</c:v>
                </c:pt>
                <c:pt idx="2864">
                  <c:v>0.577183</c:v>
                </c:pt>
                <c:pt idx="2865">
                  <c:v>0.57576400000000005</c:v>
                </c:pt>
                <c:pt idx="2866">
                  <c:v>0.57303499999999996</c:v>
                </c:pt>
                <c:pt idx="2867">
                  <c:v>0.57702900000000001</c:v>
                </c:pt>
                <c:pt idx="2868">
                  <c:v>0.57283600000000001</c:v>
                </c:pt>
                <c:pt idx="2869">
                  <c:v>0.56866099999999997</c:v>
                </c:pt>
                <c:pt idx="2870">
                  <c:v>0.56612700000000005</c:v>
                </c:pt>
                <c:pt idx="2871">
                  <c:v>0.56357500000000005</c:v>
                </c:pt>
                <c:pt idx="2872">
                  <c:v>0.56201800000000002</c:v>
                </c:pt>
                <c:pt idx="2873">
                  <c:v>0.56046099999999999</c:v>
                </c:pt>
                <c:pt idx="2874">
                  <c:v>0.55951799999999996</c:v>
                </c:pt>
                <c:pt idx="2875">
                  <c:v>0.55682100000000001</c:v>
                </c:pt>
                <c:pt idx="2876">
                  <c:v>0.55976599999999999</c:v>
                </c:pt>
                <c:pt idx="2877">
                  <c:v>0.556562</c:v>
                </c:pt>
                <c:pt idx="2878">
                  <c:v>0.552064</c:v>
                </c:pt>
                <c:pt idx="2879">
                  <c:v>0.54558200000000001</c:v>
                </c:pt>
                <c:pt idx="2880">
                  <c:v>0.54086000000000001</c:v>
                </c:pt>
                <c:pt idx="2881">
                  <c:v>0.53919499999999998</c:v>
                </c:pt>
                <c:pt idx="2882">
                  <c:v>0.53869</c:v>
                </c:pt>
                <c:pt idx="2883">
                  <c:v>0.53671599999999997</c:v>
                </c:pt>
                <c:pt idx="2884">
                  <c:v>0.53425</c:v>
                </c:pt>
                <c:pt idx="2885">
                  <c:v>0.53188500000000005</c:v>
                </c:pt>
                <c:pt idx="2886">
                  <c:v>0.53779399999999999</c:v>
                </c:pt>
                <c:pt idx="2887">
                  <c:v>0.53661300000000001</c:v>
                </c:pt>
                <c:pt idx="2888">
                  <c:v>0.53496900000000003</c:v>
                </c:pt>
                <c:pt idx="2889">
                  <c:v>0.53394900000000001</c:v>
                </c:pt>
                <c:pt idx="2890">
                  <c:v>0.53245799999999999</c:v>
                </c:pt>
                <c:pt idx="2891">
                  <c:v>0.52993299999999999</c:v>
                </c:pt>
                <c:pt idx="2892">
                  <c:v>0.52831600000000001</c:v>
                </c:pt>
                <c:pt idx="2893">
                  <c:v>0.52736899999999998</c:v>
                </c:pt>
                <c:pt idx="2894">
                  <c:v>0.52468499999999996</c:v>
                </c:pt>
                <c:pt idx="2895">
                  <c:v>0.52812499999999996</c:v>
                </c:pt>
                <c:pt idx="2896">
                  <c:v>0.52531600000000001</c:v>
                </c:pt>
                <c:pt idx="2897">
                  <c:v>0.52171500000000004</c:v>
                </c:pt>
                <c:pt idx="2898">
                  <c:v>0.51868000000000003</c:v>
                </c:pt>
                <c:pt idx="2899">
                  <c:v>0.51514899999999997</c:v>
                </c:pt>
                <c:pt idx="2900">
                  <c:v>0.51159299999999996</c:v>
                </c:pt>
                <c:pt idx="2901">
                  <c:v>0.50854200000000005</c:v>
                </c:pt>
                <c:pt idx="2902">
                  <c:v>0.50502100000000005</c:v>
                </c:pt>
                <c:pt idx="2903">
                  <c:v>0.50140700000000005</c:v>
                </c:pt>
                <c:pt idx="2904">
                  <c:v>0.50236199999999998</c:v>
                </c:pt>
                <c:pt idx="2905">
                  <c:v>0.499359</c:v>
                </c:pt>
                <c:pt idx="2906">
                  <c:v>0.49629299999999998</c:v>
                </c:pt>
                <c:pt idx="2907">
                  <c:v>0.49424299999999999</c:v>
                </c:pt>
                <c:pt idx="2908">
                  <c:v>0.49220000000000003</c:v>
                </c:pt>
                <c:pt idx="2909">
                  <c:v>0.48913899999999999</c:v>
                </c:pt>
                <c:pt idx="2910">
                  <c:v>0.48406900000000003</c:v>
                </c:pt>
                <c:pt idx="2911">
                  <c:v>0.47850500000000001</c:v>
                </c:pt>
                <c:pt idx="2912">
                  <c:v>0.475578</c:v>
                </c:pt>
                <c:pt idx="2913">
                  <c:v>0.480543</c:v>
                </c:pt>
                <c:pt idx="2914">
                  <c:v>0.47835100000000003</c:v>
                </c:pt>
                <c:pt idx="2915">
                  <c:v>0.47528900000000002</c:v>
                </c:pt>
                <c:pt idx="2916">
                  <c:v>0.47068399999999999</c:v>
                </c:pt>
                <c:pt idx="2917">
                  <c:v>0.46613100000000002</c:v>
                </c:pt>
                <c:pt idx="2918">
                  <c:v>0.462113</c:v>
                </c:pt>
                <c:pt idx="2919">
                  <c:v>0.46019700000000002</c:v>
                </c:pt>
                <c:pt idx="2920">
                  <c:v>0.45952100000000001</c:v>
                </c:pt>
                <c:pt idx="2921">
                  <c:v>0.45840599999999998</c:v>
                </c:pt>
                <c:pt idx="2922">
                  <c:v>0.46644600000000003</c:v>
                </c:pt>
                <c:pt idx="2923">
                  <c:v>0.46695799999999998</c:v>
                </c:pt>
                <c:pt idx="2924">
                  <c:v>0.46703800000000001</c:v>
                </c:pt>
                <c:pt idx="2925">
                  <c:v>0.46799299999999999</c:v>
                </c:pt>
                <c:pt idx="2926">
                  <c:v>0.46905799999999997</c:v>
                </c:pt>
                <c:pt idx="2927">
                  <c:v>0.47153499999999998</c:v>
                </c:pt>
                <c:pt idx="2928">
                  <c:v>0.47222799999999998</c:v>
                </c:pt>
                <c:pt idx="2929">
                  <c:v>0.474553</c:v>
                </c:pt>
                <c:pt idx="2930">
                  <c:v>0.48318899999999998</c:v>
                </c:pt>
                <c:pt idx="2931">
                  <c:v>0.48249300000000001</c:v>
                </c:pt>
                <c:pt idx="2932">
                  <c:v>0.48258400000000001</c:v>
                </c:pt>
                <c:pt idx="2933">
                  <c:v>0.48191299999999998</c:v>
                </c:pt>
                <c:pt idx="2934">
                  <c:v>0.481512</c:v>
                </c:pt>
                <c:pt idx="2935">
                  <c:v>0.48116399999999998</c:v>
                </c:pt>
                <c:pt idx="2936">
                  <c:v>0.47698499999999999</c:v>
                </c:pt>
                <c:pt idx="2937">
                  <c:v>0.47246100000000002</c:v>
                </c:pt>
                <c:pt idx="2938">
                  <c:v>0.47054600000000002</c:v>
                </c:pt>
                <c:pt idx="2939">
                  <c:v>0.46487000000000001</c:v>
                </c:pt>
                <c:pt idx="2940">
                  <c:v>0.46140900000000001</c:v>
                </c:pt>
                <c:pt idx="2941">
                  <c:v>0.45578400000000002</c:v>
                </c:pt>
                <c:pt idx="2942">
                  <c:v>0.44857799999999998</c:v>
                </c:pt>
                <c:pt idx="2943">
                  <c:v>0.44137799999999999</c:v>
                </c:pt>
                <c:pt idx="2944">
                  <c:v>0.438278</c:v>
                </c:pt>
                <c:pt idx="2945">
                  <c:v>0.44117200000000001</c:v>
                </c:pt>
                <c:pt idx="2946">
                  <c:v>0.43753199999999998</c:v>
                </c:pt>
                <c:pt idx="2947">
                  <c:v>0.436444</c:v>
                </c:pt>
                <c:pt idx="2948">
                  <c:v>0.436085</c:v>
                </c:pt>
                <c:pt idx="2949">
                  <c:v>0.435554</c:v>
                </c:pt>
                <c:pt idx="2950">
                  <c:v>0.433473</c:v>
                </c:pt>
                <c:pt idx="2951">
                  <c:v>0.43250300000000003</c:v>
                </c:pt>
                <c:pt idx="2952">
                  <c:v>0.43046800000000002</c:v>
                </c:pt>
                <c:pt idx="2953">
                  <c:v>0.43136999999999998</c:v>
                </c:pt>
                <c:pt idx="2954">
                  <c:v>0.43629099999999998</c:v>
                </c:pt>
                <c:pt idx="2955">
                  <c:v>0.43762899999999999</c:v>
                </c:pt>
                <c:pt idx="2956">
                  <c:v>0.440417</c:v>
                </c:pt>
                <c:pt idx="2957">
                  <c:v>0.440554</c:v>
                </c:pt>
                <c:pt idx="2958">
                  <c:v>0.440029</c:v>
                </c:pt>
                <c:pt idx="2959">
                  <c:v>0.43989699999999998</c:v>
                </c:pt>
                <c:pt idx="2960">
                  <c:v>0.43786999999999998</c:v>
                </c:pt>
                <c:pt idx="2961">
                  <c:v>0.44138500000000003</c:v>
                </c:pt>
                <c:pt idx="2962">
                  <c:v>0.44967299999999999</c:v>
                </c:pt>
                <c:pt idx="2963">
                  <c:v>0.449577</c:v>
                </c:pt>
                <c:pt idx="2964">
                  <c:v>0.45120199999999999</c:v>
                </c:pt>
                <c:pt idx="2965">
                  <c:v>0.45393699999999998</c:v>
                </c:pt>
                <c:pt idx="2966">
                  <c:v>0.45518999999999998</c:v>
                </c:pt>
                <c:pt idx="2967">
                  <c:v>0.45556600000000003</c:v>
                </c:pt>
                <c:pt idx="2968">
                  <c:v>0.45499000000000001</c:v>
                </c:pt>
                <c:pt idx="2969">
                  <c:v>0.45733200000000002</c:v>
                </c:pt>
                <c:pt idx="2970">
                  <c:v>0.46111600000000003</c:v>
                </c:pt>
                <c:pt idx="2971">
                  <c:v>0.45788899999999999</c:v>
                </c:pt>
                <c:pt idx="2972">
                  <c:v>0.45564300000000002</c:v>
                </c:pt>
                <c:pt idx="2973">
                  <c:v>0.45210800000000001</c:v>
                </c:pt>
                <c:pt idx="2974">
                  <c:v>0.44974500000000001</c:v>
                </c:pt>
                <c:pt idx="2975">
                  <c:v>0.44772200000000001</c:v>
                </c:pt>
                <c:pt idx="2976">
                  <c:v>0.445077</c:v>
                </c:pt>
                <c:pt idx="2977">
                  <c:v>0.44320700000000002</c:v>
                </c:pt>
                <c:pt idx="2978">
                  <c:v>0.4415</c:v>
                </c:pt>
                <c:pt idx="2979">
                  <c:v>0.43860399999999999</c:v>
                </c:pt>
                <c:pt idx="2980">
                  <c:v>0.44287900000000002</c:v>
                </c:pt>
                <c:pt idx="2981">
                  <c:v>0.44724900000000001</c:v>
                </c:pt>
                <c:pt idx="2982">
                  <c:v>0.44566899999999998</c:v>
                </c:pt>
                <c:pt idx="2983">
                  <c:v>0.44420100000000001</c:v>
                </c:pt>
                <c:pt idx="2984">
                  <c:v>0.44124999999999998</c:v>
                </c:pt>
                <c:pt idx="2985">
                  <c:v>0.44026599999999999</c:v>
                </c:pt>
                <c:pt idx="2986">
                  <c:v>0.43996000000000002</c:v>
                </c:pt>
                <c:pt idx="2987">
                  <c:v>0.43892700000000001</c:v>
                </c:pt>
                <c:pt idx="2988">
                  <c:v>0.43731799999999998</c:v>
                </c:pt>
                <c:pt idx="2989">
                  <c:v>0.435942</c:v>
                </c:pt>
                <c:pt idx="2990">
                  <c:v>0.43598399999999998</c:v>
                </c:pt>
                <c:pt idx="2991">
                  <c:v>0.43407499999999999</c:v>
                </c:pt>
                <c:pt idx="2992">
                  <c:v>0.43835200000000002</c:v>
                </c:pt>
                <c:pt idx="2993">
                  <c:v>0.440944</c:v>
                </c:pt>
                <c:pt idx="2994">
                  <c:v>0.43929499999999999</c:v>
                </c:pt>
                <c:pt idx="2995">
                  <c:v>0.43757200000000002</c:v>
                </c:pt>
                <c:pt idx="2996">
                  <c:v>0.43452299999999999</c:v>
                </c:pt>
                <c:pt idx="2997">
                  <c:v>0.43181599999999998</c:v>
                </c:pt>
                <c:pt idx="2998">
                  <c:v>0.42887199999999998</c:v>
                </c:pt>
                <c:pt idx="2999">
                  <c:v>0.42675600000000002</c:v>
                </c:pt>
                <c:pt idx="3000">
                  <c:v>0.42469200000000001</c:v>
                </c:pt>
                <c:pt idx="3001">
                  <c:v>0.422205</c:v>
                </c:pt>
                <c:pt idx="3002">
                  <c:v>0.41864800000000002</c:v>
                </c:pt>
                <c:pt idx="3003">
                  <c:v>0.42213600000000001</c:v>
                </c:pt>
                <c:pt idx="3004">
                  <c:v>0.42285899999999998</c:v>
                </c:pt>
                <c:pt idx="3005">
                  <c:v>0.42004200000000003</c:v>
                </c:pt>
                <c:pt idx="3006">
                  <c:v>0.41885099999999997</c:v>
                </c:pt>
                <c:pt idx="3007">
                  <c:v>0.41698499999999999</c:v>
                </c:pt>
                <c:pt idx="3008">
                  <c:v>0.41589500000000001</c:v>
                </c:pt>
                <c:pt idx="3009">
                  <c:v>0.41436699999999999</c:v>
                </c:pt>
                <c:pt idx="3010">
                  <c:v>0.41273700000000002</c:v>
                </c:pt>
                <c:pt idx="3011">
                  <c:v>0.41158899999999998</c:v>
                </c:pt>
                <c:pt idx="3012">
                  <c:v>0.41151500000000002</c:v>
                </c:pt>
                <c:pt idx="3013">
                  <c:v>0.40901100000000001</c:v>
                </c:pt>
                <c:pt idx="3014">
                  <c:v>0.41355900000000001</c:v>
                </c:pt>
                <c:pt idx="3015">
                  <c:v>0.41438000000000003</c:v>
                </c:pt>
                <c:pt idx="3016">
                  <c:v>0.41272500000000001</c:v>
                </c:pt>
                <c:pt idx="3017">
                  <c:v>0.41048200000000001</c:v>
                </c:pt>
                <c:pt idx="3018">
                  <c:v>0.40818399999999999</c:v>
                </c:pt>
                <c:pt idx="3019">
                  <c:v>0.40559600000000001</c:v>
                </c:pt>
                <c:pt idx="3020">
                  <c:v>0.40273199999999998</c:v>
                </c:pt>
                <c:pt idx="3021">
                  <c:v>0.39862399999999998</c:v>
                </c:pt>
                <c:pt idx="3022">
                  <c:v>0.39472099999999999</c:v>
                </c:pt>
                <c:pt idx="3023">
                  <c:v>0.39176800000000001</c:v>
                </c:pt>
                <c:pt idx="3024">
                  <c:v>0.38824900000000001</c:v>
                </c:pt>
                <c:pt idx="3025">
                  <c:v>0.38368600000000003</c:v>
                </c:pt>
                <c:pt idx="3026">
                  <c:v>0.38584600000000002</c:v>
                </c:pt>
                <c:pt idx="3027">
                  <c:v>0.38361200000000001</c:v>
                </c:pt>
                <c:pt idx="3028">
                  <c:v>0.37926700000000002</c:v>
                </c:pt>
                <c:pt idx="3029">
                  <c:v>0.37599500000000002</c:v>
                </c:pt>
                <c:pt idx="3030">
                  <c:v>0.37236599999999997</c:v>
                </c:pt>
                <c:pt idx="3031">
                  <c:v>0.36926100000000001</c:v>
                </c:pt>
                <c:pt idx="3032">
                  <c:v>0.36614200000000002</c:v>
                </c:pt>
                <c:pt idx="3033">
                  <c:v>0.36392400000000003</c:v>
                </c:pt>
                <c:pt idx="3034">
                  <c:v>0.36131200000000002</c:v>
                </c:pt>
                <c:pt idx="3035">
                  <c:v>0.35833100000000001</c:v>
                </c:pt>
                <c:pt idx="3036">
                  <c:v>0.36325800000000003</c:v>
                </c:pt>
                <c:pt idx="3037">
                  <c:v>0.36423</c:v>
                </c:pt>
                <c:pt idx="3038">
                  <c:v>0.36405300000000002</c:v>
                </c:pt>
                <c:pt idx="3039">
                  <c:v>0.365647</c:v>
                </c:pt>
                <c:pt idx="3040">
                  <c:v>0.36715199999999998</c:v>
                </c:pt>
                <c:pt idx="3041">
                  <c:v>0.37059599999999998</c:v>
                </c:pt>
                <c:pt idx="3042">
                  <c:v>0.37148399999999998</c:v>
                </c:pt>
                <c:pt idx="3043">
                  <c:v>0.371199</c:v>
                </c:pt>
                <c:pt idx="3044">
                  <c:v>0.371008</c:v>
                </c:pt>
                <c:pt idx="3045">
                  <c:v>0.37166900000000003</c:v>
                </c:pt>
                <c:pt idx="3046">
                  <c:v>0.37023099999999998</c:v>
                </c:pt>
                <c:pt idx="3047">
                  <c:v>0.37696200000000002</c:v>
                </c:pt>
                <c:pt idx="3048">
                  <c:v>0.38024400000000003</c:v>
                </c:pt>
                <c:pt idx="3049">
                  <c:v>0.378467</c:v>
                </c:pt>
                <c:pt idx="3050">
                  <c:v>0.376969</c:v>
                </c:pt>
                <c:pt idx="3051">
                  <c:v>0.37472299999999997</c:v>
                </c:pt>
                <c:pt idx="3052">
                  <c:v>0.37120999999999998</c:v>
                </c:pt>
                <c:pt idx="3053">
                  <c:v>0.36768400000000001</c:v>
                </c:pt>
                <c:pt idx="3054">
                  <c:v>0.360232</c:v>
                </c:pt>
                <c:pt idx="3055">
                  <c:v>0.35428900000000002</c:v>
                </c:pt>
                <c:pt idx="3056">
                  <c:v>0.34803699999999999</c:v>
                </c:pt>
                <c:pt idx="3057">
                  <c:v>0.34566000000000002</c:v>
                </c:pt>
                <c:pt idx="3058">
                  <c:v>0.3397</c:v>
                </c:pt>
                <c:pt idx="3059">
                  <c:v>0.33067800000000003</c:v>
                </c:pt>
                <c:pt idx="3060">
                  <c:v>0.32219300000000001</c:v>
                </c:pt>
                <c:pt idx="3061">
                  <c:v>0.31589600000000001</c:v>
                </c:pt>
                <c:pt idx="3062">
                  <c:v>0.30990899999999999</c:v>
                </c:pt>
                <c:pt idx="3063">
                  <c:v>0.30442200000000003</c:v>
                </c:pt>
                <c:pt idx="3064">
                  <c:v>0.298734</c:v>
                </c:pt>
                <c:pt idx="3065">
                  <c:v>0.291709</c:v>
                </c:pt>
                <c:pt idx="3066">
                  <c:v>0.28474300000000002</c:v>
                </c:pt>
                <c:pt idx="3067">
                  <c:v>0.279113</c:v>
                </c:pt>
                <c:pt idx="3068">
                  <c:v>0.27939900000000001</c:v>
                </c:pt>
                <c:pt idx="3069">
                  <c:v>0.27778399999999998</c:v>
                </c:pt>
                <c:pt idx="3070">
                  <c:v>0.27487499999999998</c:v>
                </c:pt>
                <c:pt idx="3071">
                  <c:v>0.272671</c:v>
                </c:pt>
                <c:pt idx="3072">
                  <c:v>0.27126800000000001</c:v>
                </c:pt>
                <c:pt idx="3073">
                  <c:v>0.26896399999999998</c:v>
                </c:pt>
                <c:pt idx="3074">
                  <c:v>0.26684999999999998</c:v>
                </c:pt>
                <c:pt idx="3075">
                  <c:v>0.26477299999999998</c:v>
                </c:pt>
                <c:pt idx="3076">
                  <c:v>0.26299699999999998</c:v>
                </c:pt>
                <c:pt idx="3077">
                  <c:v>0.260687</c:v>
                </c:pt>
                <c:pt idx="3078">
                  <c:v>0.26473000000000002</c:v>
                </c:pt>
                <c:pt idx="3079">
                  <c:v>0.26473099999999999</c:v>
                </c:pt>
                <c:pt idx="3080">
                  <c:v>0.26106099999999999</c:v>
                </c:pt>
                <c:pt idx="3081">
                  <c:v>0.25825599999999999</c:v>
                </c:pt>
                <c:pt idx="3082">
                  <c:v>0.25464599999999998</c:v>
                </c:pt>
                <c:pt idx="3083">
                  <c:v>0.25041000000000002</c:v>
                </c:pt>
                <c:pt idx="3084">
                  <c:v>0.24684700000000001</c:v>
                </c:pt>
                <c:pt idx="3085">
                  <c:v>0.24321999999999999</c:v>
                </c:pt>
                <c:pt idx="3086">
                  <c:v>0.24007300000000001</c:v>
                </c:pt>
                <c:pt idx="3087">
                  <c:v>0.23699999999999999</c:v>
                </c:pt>
                <c:pt idx="3088">
                  <c:v>0.23205700000000001</c:v>
                </c:pt>
                <c:pt idx="3089">
                  <c:v>0.231932</c:v>
                </c:pt>
                <c:pt idx="3090">
                  <c:v>0.23152700000000001</c:v>
                </c:pt>
                <c:pt idx="3091">
                  <c:v>0.22028900000000001</c:v>
                </c:pt>
                <c:pt idx="3092">
                  <c:v>0.216894</c:v>
                </c:pt>
                <c:pt idx="3093">
                  <c:v>0.21584300000000001</c:v>
                </c:pt>
                <c:pt idx="3094">
                  <c:v>0.210677</c:v>
                </c:pt>
                <c:pt idx="3095">
                  <c:v>0.20729800000000001</c:v>
                </c:pt>
                <c:pt idx="3096">
                  <c:v>0.205925</c:v>
                </c:pt>
                <c:pt idx="3097">
                  <c:v>0.204787</c:v>
                </c:pt>
                <c:pt idx="3098">
                  <c:v>0.20427600000000001</c:v>
                </c:pt>
                <c:pt idx="3099">
                  <c:v>0.203267</c:v>
                </c:pt>
                <c:pt idx="3100">
                  <c:v>0.20954900000000001</c:v>
                </c:pt>
                <c:pt idx="3101">
                  <c:v>0.21441499999999999</c:v>
                </c:pt>
                <c:pt idx="3102">
                  <c:v>0.21413199999999999</c:v>
                </c:pt>
                <c:pt idx="3103">
                  <c:v>0.214592</c:v>
                </c:pt>
                <c:pt idx="3104">
                  <c:v>0.21418999999999999</c:v>
                </c:pt>
                <c:pt idx="3105">
                  <c:v>0.215257</c:v>
                </c:pt>
                <c:pt idx="3106">
                  <c:v>0.21621699999999999</c:v>
                </c:pt>
                <c:pt idx="3107">
                  <c:v>0.21622</c:v>
                </c:pt>
                <c:pt idx="3108">
                  <c:v>0.21667</c:v>
                </c:pt>
                <c:pt idx="3109">
                  <c:v>0.21782000000000001</c:v>
                </c:pt>
                <c:pt idx="3110">
                  <c:v>0.21665300000000001</c:v>
                </c:pt>
                <c:pt idx="3111">
                  <c:v>0.22065699999999999</c:v>
                </c:pt>
                <c:pt idx="3112">
                  <c:v>0.22189500000000001</c:v>
                </c:pt>
                <c:pt idx="3113">
                  <c:v>0.219082</c:v>
                </c:pt>
                <c:pt idx="3114">
                  <c:v>0.21529499999999999</c:v>
                </c:pt>
                <c:pt idx="3115">
                  <c:v>0.21113899999999999</c:v>
                </c:pt>
                <c:pt idx="3116">
                  <c:v>0.20805499999999999</c:v>
                </c:pt>
                <c:pt idx="3117">
                  <c:v>0.20228099999999999</c:v>
                </c:pt>
                <c:pt idx="3118">
                  <c:v>0.195356</c:v>
                </c:pt>
                <c:pt idx="3119">
                  <c:v>0.190445</c:v>
                </c:pt>
                <c:pt idx="3120">
                  <c:v>0.18612200000000001</c:v>
                </c:pt>
                <c:pt idx="3121">
                  <c:v>0.18033199999999999</c:v>
                </c:pt>
                <c:pt idx="3122">
                  <c:v>0.174259</c:v>
                </c:pt>
                <c:pt idx="3123">
                  <c:v>0.17549400000000001</c:v>
                </c:pt>
                <c:pt idx="3124">
                  <c:v>0.174063</c:v>
                </c:pt>
                <c:pt idx="3125">
                  <c:v>0.169685</c:v>
                </c:pt>
                <c:pt idx="3126">
                  <c:v>0.167019</c:v>
                </c:pt>
                <c:pt idx="3127">
                  <c:v>0.16413800000000001</c:v>
                </c:pt>
                <c:pt idx="3128">
                  <c:v>0.16178100000000001</c:v>
                </c:pt>
                <c:pt idx="3129">
                  <c:v>0.159139</c:v>
                </c:pt>
                <c:pt idx="3130">
                  <c:v>0.15671399999999999</c:v>
                </c:pt>
                <c:pt idx="3131">
                  <c:v>0.15415200000000001</c:v>
                </c:pt>
                <c:pt idx="3132">
                  <c:v>0.15148</c:v>
                </c:pt>
                <c:pt idx="3133">
                  <c:v>0.150334</c:v>
                </c:pt>
                <c:pt idx="3134">
                  <c:v>0.14748600000000001</c:v>
                </c:pt>
                <c:pt idx="3135">
                  <c:v>0.15093100000000001</c:v>
                </c:pt>
                <c:pt idx="3136">
                  <c:v>0.151056</c:v>
                </c:pt>
                <c:pt idx="3137">
                  <c:v>0.14886199999999999</c:v>
                </c:pt>
                <c:pt idx="3138">
                  <c:v>0.14834600000000001</c:v>
                </c:pt>
                <c:pt idx="3139">
                  <c:v>0.146728</c:v>
                </c:pt>
                <c:pt idx="3140">
                  <c:v>0.145535</c:v>
                </c:pt>
                <c:pt idx="3141">
                  <c:v>0.14275399999999999</c:v>
                </c:pt>
                <c:pt idx="3142">
                  <c:v>0.13961399999999999</c:v>
                </c:pt>
                <c:pt idx="3143">
                  <c:v>0.134938</c:v>
                </c:pt>
                <c:pt idx="3144">
                  <c:v>0.13247200000000001</c:v>
                </c:pt>
                <c:pt idx="3145">
                  <c:v>0.13075600000000001</c:v>
                </c:pt>
                <c:pt idx="3146">
                  <c:v>0.127605</c:v>
                </c:pt>
                <c:pt idx="3147">
                  <c:v>0.132212</c:v>
                </c:pt>
                <c:pt idx="3148">
                  <c:v>0.13236300000000001</c:v>
                </c:pt>
                <c:pt idx="3149">
                  <c:v>0.13145299999999999</c:v>
                </c:pt>
                <c:pt idx="3150">
                  <c:v>0.128695</c:v>
                </c:pt>
                <c:pt idx="3151">
                  <c:v>0.12548000000000001</c:v>
                </c:pt>
                <c:pt idx="3152">
                  <c:v>0.120669</c:v>
                </c:pt>
                <c:pt idx="3153">
                  <c:v>0.113955</c:v>
                </c:pt>
                <c:pt idx="3154">
                  <c:v>0.108414</c:v>
                </c:pt>
                <c:pt idx="3155">
                  <c:v>0.104658</c:v>
                </c:pt>
                <c:pt idx="3156">
                  <c:v>0.100397</c:v>
                </c:pt>
                <c:pt idx="3157">
                  <c:v>9.7286200000000003E-2</c:v>
                </c:pt>
                <c:pt idx="3158">
                  <c:v>9.3127399999999999E-2</c:v>
                </c:pt>
                <c:pt idx="3159">
                  <c:v>9.83295E-2</c:v>
                </c:pt>
                <c:pt idx="3160">
                  <c:v>9.6584100000000006E-2</c:v>
                </c:pt>
                <c:pt idx="3161">
                  <c:v>9.4826099999999997E-2</c:v>
                </c:pt>
                <c:pt idx="3162">
                  <c:v>9.2204999999999995E-2</c:v>
                </c:pt>
                <c:pt idx="3163">
                  <c:v>8.9012300000000003E-2</c:v>
                </c:pt>
                <c:pt idx="3164">
                  <c:v>8.6840899999999999E-2</c:v>
                </c:pt>
                <c:pt idx="3165">
                  <c:v>8.4138099999999993E-2</c:v>
                </c:pt>
                <c:pt idx="3166">
                  <c:v>8.1672700000000001E-2</c:v>
                </c:pt>
                <c:pt idx="3167">
                  <c:v>8.6586399999999994E-2</c:v>
                </c:pt>
                <c:pt idx="3168">
                  <c:v>8.4661200000000006E-2</c:v>
                </c:pt>
                <c:pt idx="3169">
                  <c:v>8.3160399999999995E-2</c:v>
                </c:pt>
                <c:pt idx="3170">
                  <c:v>8.1914200000000006E-2</c:v>
                </c:pt>
                <c:pt idx="3171">
                  <c:v>7.9190499999999997E-2</c:v>
                </c:pt>
                <c:pt idx="3172">
                  <c:v>7.6524900000000007E-2</c:v>
                </c:pt>
                <c:pt idx="3173">
                  <c:v>7.7093300000000003E-2</c:v>
                </c:pt>
                <c:pt idx="3174">
                  <c:v>8.3062999999999998E-2</c:v>
                </c:pt>
                <c:pt idx="3175">
                  <c:v>8.0460100000000007E-2</c:v>
                </c:pt>
                <c:pt idx="3176">
                  <c:v>7.7283699999999997E-2</c:v>
                </c:pt>
                <c:pt idx="3177">
                  <c:v>7.3703699999999997E-2</c:v>
                </c:pt>
                <c:pt idx="3178">
                  <c:v>7.1328000000000003E-2</c:v>
                </c:pt>
                <c:pt idx="3179">
                  <c:v>6.9004599999999999E-2</c:v>
                </c:pt>
                <c:pt idx="3180">
                  <c:v>6.4690600000000001E-2</c:v>
                </c:pt>
                <c:pt idx="3181">
                  <c:v>6.3270900000000005E-2</c:v>
                </c:pt>
                <c:pt idx="3182">
                  <c:v>6.4957600000000004E-2</c:v>
                </c:pt>
                <c:pt idx="3183">
                  <c:v>6.0703500000000001E-2</c:v>
                </c:pt>
                <c:pt idx="3184">
                  <c:v>5.8613199999999997E-2</c:v>
                </c:pt>
                <c:pt idx="3185">
                  <c:v>5.6323400000000003E-2</c:v>
                </c:pt>
                <c:pt idx="3186">
                  <c:v>5.3466E-2</c:v>
                </c:pt>
                <c:pt idx="3187">
                  <c:v>5.16432E-2</c:v>
                </c:pt>
                <c:pt idx="3188">
                  <c:v>4.8520300000000002E-2</c:v>
                </c:pt>
                <c:pt idx="3189">
                  <c:v>4.9797000000000001E-2</c:v>
                </c:pt>
                <c:pt idx="3190">
                  <c:v>5.28584E-2</c:v>
                </c:pt>
                <c:pt idx="3191">
                  <c:v>5.2100300000000002E-2</c:v>
                </c:pt>
                <c:pt idx="3192">
                  <c:v>5.2304700000000003E-2</c:v>
                </c:pt>
                <c:pt idx="3193">
                  <c:v>4.9551400000000002E-2</c:v>
                </c:pt>
                <c:pt idx="3194">
                  <c:v>4.8214399999999998E-2</c:v>
                </c:pt>
                <c:pt idx="3195">
                  <c:v>4.6975500000000003E-2</c:v>
                </c:pt>
                <c:pt idx="3196">
                  <c:v>4.2407E-2</c:v>
                </c:pt>
                <c:pt idx="3197">
                  <c:v>4.50553E-2</c:v>
                </c:pt>
                <c:pt idx="3198">
                  <c:v>4.64631E-2</c:v>
                </c:pt>
                <c:pt idx="3199">
                  <c:v>4.2742700000000002E-2</c:v>
                </c:pt>
                <c:pt idx="3200">
                  <c:v>3.9480700000000001E-2</c:v>
                </c:pt>
                <c:pt idx="3201">
                  <c:v>3.63874E-2</c:v>
                </c:pt>
                <c:pt idx="3202">
                  <c:v>3.3174500000000003E-2</c:v>
                </c:pt>
                <c:pt idx="3203">
                  <c:v>3.07522E-2</c:v>
                </c:pt>
                <c:pt idx="3204">
                  <c:v>3.0848500000000001E-2</c:v>
                </c:pt>
                <c:pt idx="3205">
                  <c:v>3.9119800000000003E-2</c:v>
                </c:pt>
                <c:pt idx="3206">
                  <c:v>4.0943500000000001E-2</c:v>
                </c:pt>
                <c:pt idx="3207">
                  <c:v>3.93902E-2</c:v>
                </c:pt>
                <c:pt idx="3208">
                  <c:v>3.66837E-2</c:v>
                </c:pt>
                <c:pt idx="3209">
                  <c:v>3.7295200000000001E-2</c:v>
                </c:pt>
                <c:pt idx="3210">
                  <c:v>3.9300300000000003E-2</c:v>
                </c:pt>
                <c:pt idx="3211">
                  <c:v>3.9351400000000002E-2</c:v>
                </c:pt>
                <c:pt idx="3212">
                  <c:v>3.9165100000000001E-2</c:v>
                </c:pt>
                <c:pt idx="3213">
                  <c:v>4.5053500000000003E-2</c:v>
                </c:pt>
                <c:pt idx="3214">
                  <c:v>3.5473299999999999E-2</c:v>
                </c:pt>
                <c:pt idx="3215">
                  <c:v>4.3837399999999999E-2</c:v>
                </c:pt>
                <c:pt idx="3216">
                  <c:v>4.3756799999999998E-2</c:v>
                </c:pt>
                <c:pt idx="3217">
                  <c:v>4.42209E-2</c:v>
                </c:pt>
                <c:pt idx="3218">
                  <c:v>4.2971200000000001E-2</c:v>
                </c:pt>
                <c:pt idx="3219">
                  <c:v>4.09804E-2</c:v>
                </c:pt>
                <c:pt idx="3220">
                  <c:v>4.0112000000000002E-2</c:v>
                </c:pt>
                <c:pt idx="3221">
                  <c:v>4.59554E-2</c:v>
                </c:pt>
                <c:pt idx="3222">
                  <c:v>4.5412000000000001E-2</c:v>
                </c:pt>
                <c:pt idx="3223">
                  <c:v>4.6113300000000003E-2</c:v>
                </c:pt>
                <c:pt idx="3224">
                  <c:v>4.8059400000000002E-2</c:v>
                </c:pt>
                <c:pt idx="3225">
                  <c:v>4.6908900000000003E-2</c:v>
                </c:pt>
                <c:pt idx="3226">
                  <c:v>4.5835599999999997E-2</c:v>
                </c:pt>
                <c:pt idx="3227">
                  <c:v>4.5631100000000001E-2</c:v>
                </c:pt>
                <c:pt idx="3228">
                  <c:v>4.4441500000000002E-2</c:v>
                </c:pt>
                <c:pt idx="3229">
                  <c:v>4.6518499999999997E-2</c:v>
                </c:pt>
                <c:pt idx="3230">
                  <c:v>5.2205799999999997E-2</c:v>
                </c:pt>
                <c:pt idx="3231">
                  <c:v>4.9829699999999998E-2</c:v>
                </c:pt>
                <c:pt idx="3232">
                  <c:v>4.48162E-2</c:v>
                </c:pt>
                <c:pt idx="3233">
                  <c:v>3.9908100000000002E-2</c:v>
                </c:pt>
                <c:pt idx="3234">
                  <c:v>3.7657799999999998E-2</c:v>
                </c:pt>
                <c:pt idx="3235">
                  <c:v>3.6075900000000001E-2</c:v>
                </c:pt>
                <c:pt idx="3236">
                  <c:v>3.3897799999999999E-2</c:v>
                </c:pt>
                <c:pt idx="3237">
                  <c:v>3.25026E-2</c:v>
                </c:pt>
                <c:pt idx="3238">
                  <c:v>3.13487E-2</c:v>
                </c:pt>
                <c:pt idx="3239">
                  <c:v>3.0247199999999998E-2</c:v>
                </c:pt>
                <c:pt idx="3240">
                  <c:v>3.7265100000000002E-2</c:v>
                </c:pt>
                <c:pt idx="3241">
                  <c:v>4.1373800000000002E-2</c:v>
                </c:pt>
                <c:pt idx="3242">
                  <c:v>4.17528E-2</c:v>
                </c:pt>
                <c:pt idx="3243">
                  <c:v>4.5654199999999999E-2</c:v>
                </c:pt>
                <c:pt idx="3244">
                  <c:v>4.65145E-2</c:v>
                </c:pt>
                <c:pt idx="3245">
                  <c:v>4.6300099999999997E-2</c:v>
                </c:pt>
                <c:pt idx="3246">
                  <c:v>4.6782900000000002E-2</c:v>
                </c:pt>
                <c:pt idx="3247">
                  <c:v>4.5662599999999998E-2</c:v>
                </c:pt>
                <c:pt idx="3248">
                  <c:v>4.4831200000000002E-2</c:v>
                </c:pt>
                <c:pt idx="3249">
                  <c:v>4.3985499999999997E-2</c:v>
                </c:pt>
                <c:pt idx="3250">
                  <c:v>5.1503399999999998E-2</c:v>
                </c:pt>
                <c:pt idx="3251">
                  <c:v>5.00443E-2</c:v>
                </c:pt>
                <c:pt idx="3252">
                  <c:v>4.4494400000000003E-2</c:v>
                </c:pt>
                <c:pt idx="3253">
                  <c:v>3.8874300000000001E-2</c:v>
                </c:pt>
                <c:pt idx="3254">
                  <c:v>3.5850899999999998E-2</c:v>
                </c:pt>
                <c:pt idx="3255">
                  <c:v>3.1387999999999999E-2</c:v>
                </c:pt>
                <c:pt idx="3256">
                  <c:v>2.9413100000000001E-2</c:v>
                </c:pt>
                <c:pt idx="3257">
                  <c:v>2.6632200000000002E-2</c:v>
                </c:pt>
                <c:pt idx="3258">
                  <c:v>3.3160799999999997E-2</c:v>
                </c:pt>
                <c:pt idx="3259">
                  <c:v>3.2472899999999999E-2</c:v>
                </c:pt>
                <c:pt idx="3260">
                  <c:v>3.2484100000000002E-2</c:v>
                </c:pt>
                <c:pt idx="3261">
                  <c:v>3.1023800000000001E-2</c:v>
                </c:pt>
                <c:pt idx="3262">
                  <c:v>3.1077E-2</c:v>
                </c:pt>
                <c:pt idx="3263">
                  <c:v>3.3633900000000001E-2</c:v>
                </c:pt>
                <c:pt idx="3264">
                  <c:v>3.3988900000000002E-2</c:v>
                </c:pt>
                <c:pt idx="3265">
                  <c:v>3.2198999999999998E-2</c:v>
                </c:pt>
                <c:pt idx="3266">
                  <c:v>3.6649500000000002E-2</c:v>
                </c:pt>
                <c:pt idx="3267">
                  <c:v>3.3759299999999999E-2</c:v>
                </c:pt>
                <c:pt idx="3268">
                  <c:v>3.1274299999999998E-2</c:v>
                </c:pt>
                <c:pt idx="3269">
                  <c:v>2.8729000000000001E-2</c:v>
                </c:pt>
                <c:pt idx="3270">
                  <c:v>2.65144E-2</c:v>
                </c:pt>
                <c:pt idx="3271">
                  <c:v>2.2973E-2</c:v>
                </c:pt>
                <c:pt idx="3272">
                  <c:v>1.93388E-2</c:v>
                </c:pt>
                <c:pt idx="3273">
                  <c:v>1.48182E-2</c:v>
                </c:pt>
                <c:pt idx="3274">
                  <c:v>2.1196E-2</c:v>
                </c:pt>
                <c:pt idx="3275">
                  <c:v>2.3067899999999999E-2</c:v>
                </c:pt>
                <c:pt idx="3276">
                  <c:v>2.40579E-2</c:v>
                </c:pt>
                <c:pt idx="3277">
                  <c:v>2.22983E-2</c:v>
                </c:pt>
                <c:pt idx="3278">
                  <c:v>2.2475599999999998E-2</c:v>
                </c:pt>
                <c:pt idx="3279">
                  <c:v>2.2398399999999999E-2</c:v>
                </c:pt>
                <c:pt idx="3280">
                  <c:v>2.33809E-2</c:v>
                </c:pt>
                <c:pt idx="3281">
                  <c:v>2.77161E-2</c:v>
                </c:pt>
                <c:pt idx="3282">
                  <c:v>2.2967100000000001E-2</c:v>
                </c:pt>
                <c:pt idx="3283">
                  <c:v>1.8884399999999999E-2</c:v>
                </c:pt>
                <c:pt idx="3284">
                  <c:v>1.46325E-2</c:v>
                </c:pt>
                <c:pt idx="3285">
                  <c:v>1.09344E-2</c:v>
                </c:pt>
                <c:pt idx="3286">
                  <c:v>6.9946100000000001E-3</c:v>
                </c:pt>
                <c:pt idx="3287">
                  <c:v>1.81748E-3</c:v>
                </c:pt>
                <c:pt idx="3288">
                  <c:v>-9.7473799999999995E-4</c:v>
                </c:pt>
                <c:pt idx="3289">
                  <c:v>1.01599E-3</c:v>
                </c:pt>
                <c:pt idx="3290">
                  <c:v>-1.4518999999999999E-3</c:v>
                </c:pt>
                <c:pt idx="3291">
                  <c:v>-2.8336400000000001E-3</c:v>
                </c:pt>
                <c:pt idx="3292">
                  <c:v>-4.1877900000000003E-3</c:v>
                </c:pt>
                <c:pt idx="3293">
                  <c:v>-7.7290199999999996E-3</c:v>
                </c:pt>
                <c:pt idx="3294">
                  <c:v>-1.2389300000000001E-2</c:v>
                </c:pt>
                <c:pt idx="3295">
                  <c:v>-1.51416E-2</c:v>
                </c:pt>
                <c:pt idx="3296">
                  <c:v>-1.17526E-2</c:v>
                </c:pt>
                <c:pt idx="3297">
                  <c:v>-1.6088000000000002E-2</c:v>
                </c:pt>
                <c:pt idx="3298">
                  <c:v>-1.9497500000000001E-2</c:v>
                </c:pt>
                <c:pt idx="3299">
                  <c:v>-2.3101E-2</c:v>
                </c:pt>
                <c:pt idx="3300">
                  <c:v>-2.4163E-2</c:v>
                </c:pt>
                <c:pt idx="3301">
                  <c:v>-2.53595E-2</c:v>
                </c:pt>
                <c:pt idx="3302">
                  <c:v>-2.7512700000000001E-2</c:v>
                </c:pt>
                <c:pt idx="3303">
                  <c:v>-3.0141999999999999E-2</c:v>
                </c:pt>
                <c:pt idx="3304">
                  <c:v>-2.95144E-2</c:v>
                </c:pt>
                <c:pt idx="3305">
                  <c:v>-2.6356299999999999E-2</c:v>
                </c:pt>
                <c:pt idx="3306">
                  <c:v>-3.2549500000000002E-2</c:v>
                </c:pt>
                <c:pt idx="3307">
                  <c:v>-3.7603600000000001E-2</c:v>
                </c:pt>
                <c:pt idx="3308">
                  <c:v>-4.2445400000000001E-2</c:v>
                </c:pt>
                <c:pt idx="3309">
                  <c:v>-4.8456100000000002E-2</c:v>
                </c:pt>
                <c:pt idx="3310">
                  <c:v>-5.3470499999999997E-2</c:v>
                </c:pt>
                <c:pt idx="3311">
                  <c:v>-5.9211300000000001E-2</c:v>
                </c:pt>
                <c:pt idx="3312">
                  <c:v>-6.4482399999999995E-2</c:v>
                </c:pt>
                <c:pt idx="3313">
                  <c:v>-6.8724900000000005E-2</c:v>
                </c:pt>
                <c:pt idx="3314">
                  <c:v>-7.0326700000000006E-2</c:v>
                </c:pt>
                <c:pt idx="3315">
                  <c:v>-6.5310499999999994E-2</c:v>
                </c:pt>
                <c:pt idx="3316">
                  <c:v>-6.7724500000000007E-2</c:v>
                </c:pt>
                <c:pt idx="3317">
                  <c:v>-6.98516E-2</c:v>
                </c:pt>
                <c:pt idx="3318">
                  <c:v>-7.3164400000000004E-2</c:v>
                </c:pt>
                <c:pt idx="3319">
                  <c:v>-7.6209399999999997E-2</c:v>
                </c:pt>
                <c:pt idx="3320">
                  <c:v>-7.8321000000000002E-2</c:v>
                </c:pt>
                <c:pt idx="3321">
                  <c:v>-8.0618800000000004E-2</c:v>
                </c:pt>
                <c:pt idx="3322">
                  <c:v>-8.3945800000000001E-2</c:v>
                </c:pt>
                <c:pt idx="3323">
                  <c:v>-8.7600300000000006E-2</c:v>
                </c:pt>
                <c:pt idx="3324">
                  <c:v>-9.0912599999999996E-2</c:v>
                </c:pt>
                <c:pt idx="3325">
                  <c:v>-9.3100799999999997E-2</c:v>
                </c:pt>
                <c:pt idx="3326">
                  <c:v>-8.9481599999999994E-2</c:v>
                </c:pt>
                <c:pt idx="3327">
                  <c:v>-9.2594700000000002E-2</c:v>
                </c:pt>
                <c:pt idx="3328">
                  <c:v>-9.5810000000000006E-2</c:v>
                </c:pt>
                <c:pt idx="3329">
                  <c:v>-9.9600800000000003E-2</c:v>
                </c:pt>
                <c:pt idx="3330">
                  <c:v>-0.10337</c:v>
                </c:pt>
                <c:pt idx="3331">
                  <c:v>-0.10713300000000001</c:v>
                </c:pt>
                <c:pt idx="3332">
                  <c:v>-0.109914</c:v>
                </c:pt>
                <c:pt idx="3333">
                  <c:v>-0.11221299999999999</c:v>
                </c:pt>
                <c:pt idx="3334">
                  <c:v>-0.11304400000000001</c:v>
                </c:pt>
                <c:pt idx="3335">
                  <c:v>-0.11348800000000001</c:v>
                </c:pt>
                <c:pt idx="3336">
                  <c:v>-0.10688300000000001</c:v>
                </c:pt>
                <c:pt idx="3337">
                  <c:v>-0.108485</c:v>
                </c:pt>
                <c:pt idx="3338">
                  <c:v>-0.1109</c:v>
                </c:pt>
                <c:pt idx="3339">
                  <c:v>-0.11282399999999999</c:v>
                </c:pt>
                <c:pt idx="3340">
                  <c:v>-0.113235</c:v>
                </c:pt>
                <c:pt idx="3341">
                  <c:v>-0.11458</c:v>
                </c:pt>
                <c:pt idx="3342">
                  <c:v>-0.11507100000000001</c:v>
                </c:pt>
                <c:pt idx="3343">
                  <c:v>-0.11582000000000001</c:v>
                </c:pt>
                <c:pt idx="3344">
                  <c:v>-0.118394</c:v>
                </c:pt>
                <c:pt idx="3345">
                  <c:v>-0.121597</c:v>
                </c:pt>
                <c:pt idx="3346">
                  <c:v>-0.116381</c:v>
                </c:pt>
                <c:pt idx="3347">
                  <c:v>-0.117911</c:v>
                </c:pt>
                <c:pt idx="3348">
                  <c:v>-0.12134399999999999</c:v>
                </c:pt>
                <c:pt idx="3349">
                  <c:v>-0.12256599999999999</c:v>
                </c:pt>
                <c:pt idx="3350">
                  <c:v>-0.122379</c:v>
                </c:pt>
                <c:pt idx="3351">
                  <c:v>-0.120557</c:v>
                </c:pt>
                <c:pt idx="3352">
                  <c:v>-0.11908000000000001</c:v>
                </c:pt>
                <c:pt idx="3353">
                  <c:v>-0.12021800000000001</c:v>
                </c:pt>
                <c:pt idx="3354">
                  <c:v>-0.123303</c:v>
                </c:pt>
                <c:pt idx="3355">
                  <c:v>-0.118565</c:v>
                </c:pt>
                <c:pt idx="3356">
                  <c:v>-0.116855</c:v>
                </c:pt>
                <c:pt idx="3357">
                  <c:v>-0.115591</c:v>
                </c:pt>
                <c:pt idx="3358">
                  <c:v>-0.115799</c:v>
                </c:pt>
                <c:pt idx="3359">
                  <c:v>-0.117463</c:v>
                </c:pt>
                <c:pt idx="3360">
                  <c:v>-0.11768099999999999</c:v>
                </c:pt>
                <c:pt idx="3361">
                  <c:v>-0.121695</c:v>
                </c:pt>
                <c:pt idx="3362">
                  <c:v>-0.115672</c:v>
                </c:pt>
                <c:pt idx="3363">
                  <c:v>-0.11040999999999999</c:v>
                </c:pt>
                <c:pt idx="3364">
                  <c:v>-0.11187</c:v>
                </c:pt>
                <c:pt idx="3365">
                  <c:v>-0.11337</c:v>
                </c:pt>
                <c:pt idx="3366">
                  <c:v>-0.11513</c:v>
                </c:pt>
                <c:pt idx="3367">
                  <c:v>-0.11521000000000001</c:v>
                </c:pt>
                <c:pt idx="3368">
                  <c:v>-0.113131</c:v>
                </c:pt>
                <c:pt idx="3369">
                  <c:v>-0.113301</c:v>
                </c:pt>
                <c:pt idx="3370">
                  <c:v>-0.110197</c:v>
                </c:pt>
                <c:pt idx="3371">
                  <c:v>-0.105849</c:v>
                </c:pt>
                <c:pt idx="3372">
                  <c:v>-0.106305</c:v>
                </c:pt>
                <c:pt idx="3373">
                  <c:v>-0.104132</c:v>
                </c:pt>
                <c:pt idx="3374">
                  <c:v>-0.10194400000000001</c:v>
                </c:pt>
                <c:pt idx="3375">
                  <c:v>-0.102799</c:v>
                </c:pt>
                <c:pt idx="3376">
                  <c:v>-0.10521800000000001</c:v>
                </c:pt>
                <c:pt idx="3377">
                  <c:v>-0.10910599999999999</c:v>
                </c:pt>
                <c:pt idx="3378">
                  <c:v>-0.107893</c:v>
                </c:pt>
                <c:pt idx="3379">
                  <c:v>-0.10165100000000001</c:v>
                </c:pt>
                <c:pt idx="3380">
                  <c:v>-0.102671</c:v>
                </c:pt>
                <c:pt idx="3381">
                  <c:v>-0.10398399999999999</c:v>
                </c:pt>
                <c:pt idx="3382">
                  <c:v>-0.106124</c:v>
                </c:pt>
                <c:pt idx="3383">
                  <c:v>-0.107655</c:v>
                </c:pt>
                <c:pt idx="3384">
                  <c:v>-0.109398</c:v>
                </c:pt>
                <c:pt idx="3385">
                  <c:v>-0.11255</c:v>
                </c:pt>
                <c:pt idx="3386">
                  <c:v>-0.11192100000000001</c:v>
                </c:pt>
                <c:pt idx="3387">
                  <c:v>-0.108719</c:v>
                </c:pt>
                <c:pt idx="3388">
                  <c:v>-0.11706999999999999</c:v>
                </c:pt>
                <c:pt idx="3389">
                  <c:v>-0.109266</c:v>
                </c:pt>
                <c:pt idx="3390">
                  <c:v>-0.111473</c:v>
                </c:pt>
                <c:pt idx="3391">
                  <c:v>-0.112344</c:v>
                </c:pt>
                <c:pt idx="3392">
                  <c:v>-0.113868</c:v>
                </c:pt>
                <c:pt idx="3393">
                  <c:v>-0.115525</c:v>
                </c:pt>
                <c:pt idx="3394">
                  <c:v>-0.10767699999999999</c:v>
                </c:pt>
                <c:pt idx="3395">
                  <c:v>-0.10749300000000001</c:v>
                </c:pt>
                <c:pt idx="3396">
                  <c:v>-0.114514</c:v>
                </c:pt>
                <c:pt idx="3397">
                  <c:v>-0.10634299999999999</c:v>
                </c:pt>
                <c:pt idx="3398">
                  <c:v>-0.108904</c:v>
                </c:pt>
                <c:pt idx="3399">
                  <c:v>-0.112183</c:v>
                </c:pt>
                <c:pt idx="3400">
                  <c:v>-0.116253</c:v>
                </c:pt>
                <c:pt idx="3401">
                  <c:v>-0.11998399999999999</c:v>
                </c:pt>
                <c:pt idx="3402">
                  <c:v>-0.11604299999999999</c:v>
                </c:pt>
                <c:pt idx="3403">
                  <c:v>-0.117091</c:v>
                </c:pt>
                <c:pt idx="3404">
                  <c:v>-0.11951199999999999</c:v>
                </c:pt>
                <c:pt idx="3405">
                  <c:v>-0.121754</c:v>
                </c:pt>
                <c:pt idx="3406">
                  <c:v>-0.123963</c:v>
                </c:pt>
                <c:pt idx="3407">
                  <c:v>-0.12706600000000001</c:v>
                </c:pt>
                <c:pt idx="3408">
                  <c:v>-0.130575</c:v>
                </c:pt>
                <c:pt idx="3409">
                  <c:v>-0.13495699999999999</c:v>
                </c:pt>
                <c:pt idx="3410">
                  <c:v>-0.13150400000000001</c:v>
                </c:pt>
                <c:pt idx="3411">
                  <c:v>-0.131832</c:v>
                </c:pt>
                <c:pt idx="3412">
                  <c:v>-0.13566400000000001</c:v>
                </c:pt>
                <c:pt idx="3413">
                  <c:v>-0.13888200000000001</c:v>
                </c:pt>
                <c:pt idx="3414">
                  <c:v>-0.14427599999999999</c:v>
                </c:pt>
                <c:pt idx="3415">
                  <c:v>-0.14905199999999999</c:v>
                </c:pt>
                <c:pt idx="3416">
                  <c:v>-0.153837</c:v>
                </c:pt>
                <c:pt idx="3417">
                  <c:v>-0.15298500000000001</c:v>
                </c:pt>
                <c:pt idx="3418">
                  <c:v>-0.152919</c:v>
                </c:pt>
                <c:pt idx="3419">
                  <c:v>-0.15671299999999999</c:v>
                </c:pt>
                <c:pt idx="3420">
                  <c:v>-0.159835</c:v>
                </c:pt>
                <c:pt idx="3421">
                  <c:v>-0.16367799999999999</c:v>
                </c:pt>
                <c:pt idx="3422">
                  <c:v>-0.166852</c:v>
                </c:pt>
                <c:pt idx="3423">
                  <c:v>-0.17194200000000001</c:v>
                </c:pt>
                <c:pt idx="3424">
                  <c:v>-0.17249600000000001</c:v>
                </c:pt>
                <c:pt idx="3425">
                  <c:v>-0.17041100000000001</c:v>
                </c:pt>
                <c:pt idx="3426">
                  <c:v>-0.1754</c:v>
                </c:pt>
                <c:pt idx="3427">
                  <c:v>-0.17902699999999999</c:v>
                </c:pt>
                <c:pt idx="3428">
                  <c:v>-0.182919</c:v>
                </c:pt>
                <c:pt idx="3429">
                  <c:v>-0.187136</c:v>
                </c:pt>
                <c:pt idx="3430">
                  <c:v>-0.19273799999999999</c:v>
                </c:pt>
                <c:pt idx="3431">
                  <c:v>-0.19425300000000001</c:v>
                </c:pt>
                <c:pt idx="3432">
                  <c:v>-0.19087699999999999</c:v>
                </c:pt>
                <c:pt idx="3433">
                  <c:v>-0.19459799999999999</c:v>
                </c:pt>
                <c:pt idx="3434">
                  <c:v>-0.19800799999999999</c:v>
                </c:pt>
                <c:pt idx="3435">
                  <c:v>-0.20260500000000001</c:v>
                </c:pt>
                <c:pt idx="3436">
                  <c:v>-0.207479</c:v>
                </c:pt>
                <c:pt idx="3437">
                  <c:v>-0.21256900000000001</c:v>
                </c:pt>
                <c:pt idx="3438">
                  <c:v>-0.218836</c:v>
                </c:pt>
                <c:pt idx="3439">
                  <c:v>-0.219336</c:v>
                </c:pt>
                <c:pt idx="3440">
                  <c:v>-0.22429399999999999</c:v>
                </c:pt>
                <c:pt idx="3441">
                  <c:v>-0.22836600000000001</c:v>
                </c:pt>
                <c:pt idx="3442">
                  <c:v>-0.23091400000000001</c:v>
                </c:pt>
                <c:pt idx="3443">
                  <c:v>-0.233876</c:v>
                </c:pt>
                <c:pt idx="3444">
                  <c:v>-0.23771100000000001</c:v>
                </c:pt>
                <c:pt idx="3445">
                  <c:v>-0.241592</c:v>
                </c:pt>
                <c:pt idx="3446">
                  <c:v>-0.23718500000000001</c:v>
                </c:pt>
                <c:pt idx="3447">
                  <c:v>-0.23871300000000001</c:v>
                </c:pt>
                <c:pt idx="3448">
                  <c:v>-0.242231</c:v>
                </c:pt>
                <c:pt idx="3449">
                  <c:v>-0.244898</c:v>
                </c:pt>
                <c:pt idx="3450">
                  <c:v>-0.24680199999999999</c:v>
                </c:pt>
                <c:pt idx="3451">
                  <c:v>-0.25037900000000002</c:v>
                </c:pt>
                <c:pt idx="3452">
                  <c:v>-0.248755</c:v>
                </c:pt>
                <c:pt idx="3453">
                  <c:v>-0.249889</c:v>
                </c:pt>
                <c:pt idx="3454">
                  <c:v>-0.25568600000000002</c:v>
                </c:pt>
                <c:pt idx="3455">
                  <c:v>-0.26265500000000003</c:v>
                </c:pt>
                <c:pt idx="3456">
                  <c:v>-0.26957700000000001</c:v>
                </c:pt>
                <c:pt idx="3457">
                  <c:v>-0.27431800000000001</c:v>
                </c:pt>
                <c:pt idx="3458">
                  <c:v>-0.27157300000000001</c:v>
                </c:pt>
                <c:pt idx="3459">
                  <c:v>-0.26960899999999999</c:v>
                </c:pt>
                <c:pt idx="3460">
                  <c:v>-0.27384700000000001</c:v>
                </c:pt>
                <c:pt idx="3461">
                  <c:v>-0.276416</c:v>
                </c:pt>
                <c:pt idx="3462">
                  <c:v>-0.280468</c:v>
                </c:pt>
                <c:pt idx="3463">
                  <c:v>-0.28143099999999999</c:v>
                </c:pt>
                <c:pt idx="3464">
                  <c:v>-0.28113500000000002</c:v>
                </c:pt>
                <c:pt idx="3465">
                  <c:v>-0.28698800000000002</c:v>
                </c:pt>
                <c:pt idx="3466">
                  <c:v>-0.289682</c:v>
                </c:pt>
                <c:pt idx="3467">
                  <c:v>-0.29254799999999997</c:v>
                </c:pt>
                <c:pt idx="3468">
                  <c:v>-0.295126</c:v>
                </c:pt>
                <c:pt idx="3469">
                  <c:v>-0.294574</c:v>
                </c:pt>
                <c:pt idx="3470">
                  <c:v>-0.29075299999999998</c:v>
                </c:pt>
                <c:pt idx="3471">
                  <c:v>-0.30046299999999998</c:v>
                </c:pt>
                <c:pt idx="3472">
                  <c:v>-0.29435499999999998</c:v>
                </c:pt>
                <c:pt idx="3473">
                  <c:v>-0.30035699999999999</c:v>
                </c:pt>
                <c:pt idx="3474">
                  <c:v>-0.305782</c:v>
                </c:pt>
                <c:pt idx="3475">
                  <c:v>-0.30961899999999998</c:v>
                </c:pt>
                <c:pt idx="3476">
                  <c:v>-0.30684699999999998</c:v>
                </c:pt>
                <c:pt idx="3477">
                  <c:v>-0.311942</c:v>
                </c:pt>
                <c:pt idx="3478">
                  <c:v>-0.31415599999999999</c:v>
                </c:pt>
                <c:pt idx="3479">
                  <c:v>-0.31672499999999998</c:v>
                </c:pt>
                <c:pt idx="3480">
                  <c:v>-0.31968000000000002</c:v>
                </c:pt>
                <c:pt idx="3481">
                  <c:v>-0.32419999999999999</c:v>
                </c:pt>
                <c:pt idx="3482">
                  <c:v>-0.32173000000000002</c:v>
                </c:pt>
                <c:pt idx="3483">
                  <c:v>-0.32420500000000002</c:v>
                </c:pt>
                <c:pt idx="3484">
                  <c:v>-0.32946399999999998</c:v>
                </c:pt>
                <c:pt idx="3485">
                  <c:v>-0.33354600000000001</c:v>
                </c:pt>
                <c:pt idx="3486">
                  <c:v>-0.33763300000000002</c:v>
                </c:pt>
                <c:pt idx="3487">
                  <c:v>-0.33460800000000002</c:v>
                </c:pt>
                <c:pt idx="3488">
                  <c:v>-0.33572200000000002</c:v>
                </c:pt>
                <c:pt idx="3489">
                  <c:v>-0.33900599999999997</c:v>
                </c:pt>
                <c:pt idx="3490">
                  <c:v>-0.34137499999999998</c:v>
                </c:pt>
                <c:pt idx="3491">
                  <c:v>-0.34439700000000001</c:v>
                </c:pt>
                <c:pt idx="3492">
                  <c:v>-0.34923500000000002</c:v>
                </c:pt>
                <c:pt idx="3493">
                  <c:v>-0.34853400000000001</c:v>
                </c:pt>
                <c:pt idx="3494">
                  <c:v>-0.349607</c:v>
                </c:pt>
                <c:pt idx="3495">
                  <c:v>-0.354051</c:v>
                </c:pt>
                <c:pt idx="3496">
                  <c:v>-0.35763200000000001</c:v>
                </c:pt>
                <c:pt idx="3497">
                  <c:v>-0.36362699999999998</c:v>
                </c:pt>
                <c:pt idx="3498">
                  <c:v>-0.37087999999999999</c:v>
                </c:pt>
                <c:pt idx="3499">
                  <c:v>-0.37874999999999998</c:v>
                </c:pt>
                <c:pt idx="3500">
                  <c:v>-0.37938</c:v>
                </c:pt>
                <c:pt idx="3501">
                  <c:v>-0.37855800000000001</c:v>
                </c:pt>
                <c:pt idx="3502">
                  <c:v>-0.38288800000000001</c:v>
                </c:pt>
                <c:pt idx="3503">
                  <c:v>-0.38525199999999998</c:v>
                </c:pt>
                <c:pt idx="3504">
                  <c:v>-0.38800600000000002</c:v>
                </c:pt>
                <c:pt idx="3505">
                  <c:v>-0.390017</c:v>
                </c:pt>
                <c:pt idx="3506">
                  <c:v>-0.39386300000000002</c:v>
                </c:pt>
                <c:pt idx="3507">
                  <c:v>-0.393872</c:v>
                </c:pt>
                <c:pt idx="3508">
                  <c:v>-0.39156600000000003</c:v>
                </c:pt>
                <c:pt idx="3509">
                  <c:v>-0.39601399999999998</c:v>
                </c:pt>
                <c:pt idx="3510">
                  <c:v>-0.39913900000000002</c:v>
                </c:pt>
                <c:pt idx="3511">
                  <c:v>-0.40278999999999998</c:v>
                </c:pt>
                <c:pt idx="3512">
                  <c:v>-0.40662900000000002</c:v>
                </c:pt>
                <c:pt idx="3513">
                  <c:v>-0.40983599999999998</c:v>
                </c:pt>
                <c:pt idx="3514">
                  <c:v>-0.41371400000000003</c:v>
                </c:pt>
                <c:pt idx="3515">
                  <c:v>-0.41527700000000001</c:v>
                </c:pt>
                <c:pt idx="3516">
                  <c:v>-0.41381400000000002</c:v>
                </c:pt>
                <c:pt idx="3517">
                  <c:v>-0.419265</c:v>
                </c:pt>
                <c:pt idx="3518">
                  <c:v>-0.42206199999999999</c:v>
                </c:pt>
                <c:pt idx="3519">
                  <c:v>-0.42520200000000002</c:v>
                </c:pt>
                <c:pt idx="3520">
                  <c:v>-0.428873</c:v>
                </c:pt>
                <c:pt idx="3521">
                  <c:v>-0.432564</c:v>
                </c:pt>
                <c:pt idx="3522">
                  <c:v>-0.43504199999999998</c:v>
                </c:pt>
                <c:pt idx="3523">
                  <c:v>-0.43345600000000001</c:v>
                </c:pt>
                <c:pt idx="3524">
                  <c:v>-0.43914799999999998</c:v>
                </c:pt>
                <c:pt idx="3525">
                  <c:v>-0.44478400000000001</c:v>
                </c:pt>
                <c:pt idx="3526">
                  <c:v>-0.44962999999999997</c:v>
                </c:pt>
                <c:pt idx="3527">
                  <c:v>-0.45282699999999998</c:v>
                </c:pt>
                <c:pt idx="3528">
                  <c:v>-0.45637800000000001</c:v>
                </c:pt>
                <c:pt idx="3529">
                  <c:v>-0.46096500000000001</c:v>
                </c:pt>
                <c:pt idx="3530">
                  <c:v>-0.46537200000000001</c:v>
                </c:pt>
                <c:pt idx="3531">
                  <c:v>-0.46186899999999997</c:v>
                </c:pt>
                <c:pt idx="3532">
                  <c:v>-0.46722399999999997</c:v>
                </c:pt>
                <c:pt idx="3533">
                  <c:v>-0.47096199999999999</c:v>
                </c:pt>
                <c:pt idx="3534">
                  <c:v>-0.47204699999999999</c:v>
                </c:pt>
                <c:pt idx="3535">
                  <c:v>-0.474966</c:v>
                </c:pt>
                <c:pt idx="3536">
                  <c:v>-0.47974499999999998</c:v>
                </c:pt>
                <c:pt idx="3537">
                  <c:v>-0.48219400000000001</c:v>
                </c:pt>
                <c:pt idx="3538">
                  <c:v>-0.47808899999999999</c:v>
                </c:pt>
                <c:pt idx="3539">
                  <c:v>-0.48033799999999999</c:v>
                </c:pt>
                <c:pt idx="3540">
                  <c:v>-0.48089900000000002</c:v>
                </c:pt>
                <c:pt idx="3541">
                  <c:v>-0.48361999999999999</c:v>
                </c:pt>
                <c:pt idx="3542">
                  <c:v>-0.48993799999999998</c:v>
                </c:pt>
                <c:pt idx="3543">
                  <c:v>-0.49506699999999998</c:v>
                </c:pt>
                <c:pt idx="3544">
                  <c:v>-0.49329200000000001</c:v>
                </c:pt>
                <c:pt idx="3545">
                  <c:v>-0.48965199999999998</c:v>
                </c:pt>
                <c:pt idx="3546">
                  <c:v>-0.49691099999999999</c:v>
                </c:pt>
                <c:pt idx="3547">
                  <c:v>-0.50079300000000004</c:v>
                </c:pt>
                <c:pt idx="3548">
                  <c:v>-0.50262099999999998</c:v>
                </c:pt>
                <c:pt idx="3549">
                  <c:v>-0.50414400000000004</c:v>
                </c:pt>
                <c:pt idx="3550">
                  <c:v>-0.50806399999999996</c:v>
                </c:pt>
                <c:pt idx="3551">
                  <c:v>-0.51276900000000003</c:v>
                </c:pt>
                <c:pt idx="3552">
                  <c:v>-0.51035799999999998</c:v>
                </c:pt>
                <c:pt idx="3553">
                  <c:v>-0.50681299999999996</c:v>
                </c:pt>
                <c:pt idx="3554">
                  <c:v>-0.50882499999999997</c:v>
                </c:pt>
                <c:pt idx="3555">
                  <c:v>-0.51050099999999998</c:v>
                </c:pt>
                <c:pt idx="3556">
                  <c:v>-0.51375700000000002</c:v>
                </c:pt>
                <c:pt idx="3557">
                  <c:v>-0.51658499999999996</c:v>
                </c:pt>
                <c:pt idx="3558">
                  <c:v>-0.52096100000000001</c:v>
                </c:pt>
                <c:pt idx="3559">
                  <c:v>-0.51676500000000003</c:v>
                </c:pt>
                <c:pt idx="3560">
                  <c:v>-0.516675</c:v>
                </c:pt>
                <c:pt idx="3561">
                  <c:v>-0.52007999999999999</c:v>
                </c:pt>
                <c:pt idx="3562">
                  <c:v>-0.52236199999999999</c:v>
                </c:pt>
                <c:pt idx="3563">
                  <c:v>-0.52539100000000005</c:v>
                </c:pt>
                <c:pt idx="3564">
                  <c:v>-0.52826200000000001</c:v>
                </c:pt>
                <c:pt idx="3565">
                  <c:v>-0.53133900000000001</c:v>
                </c:pt>
                <c:pt idx="3566">
                  <c:v>-0.52628399999999997</c:v>
                </c:pt>
                <c:pt idx="3567">
                  <c:v>-0.52679299999999996</c:v>
                </c:pt>
                <c:pt idx="3568">
                  <c:v>-0.52766199999999996</c:v>
                </c:pt>
                <c:pt idx="3569">
                  <c:v>-0.52947599999999995</c:v>
                </c:pt>
                <c:pt idx="3570">
                  <c:v>-0.52971900000000005</c:v>
                </c:pt>
                <c:pt idx="3571">
                  <c:v>-0.53112700000000002</c:v>
                </c:pt>
                <c:pt idx="3572">
                  <c:v>-0.53378700000000001</c:v>
                </c:pt>
                <c:pt idx="3573">
                  <c:v>-0.53442599999999996</c:v>
                </c:pt>
                <c:pt idx="3574">
                  <c:v>-0.53110999999999997</c:v>
                </c:pt>
                <c:pt idx="3575">
                  <c:v>-0.53516300000000006</c:v>
                </c:pt>
                <c:pt idx="3576">
                  <c:v>-0.537717</c:v>
                </c:pt>
                <c:pt idx="3577">
                  <c:v>-0.54125000000000001</c:v>
                </c:pt>
                <c:pt idx="3578">
                  <c:v>-0.54366599999999998</c:v>
                </c:pt>
                <c:pt idx="3579">
                  <c:v>-0.54684900000000003</c:v>
                </c:pt>
                <c:pt idx="3580">
                  <c:v>-0.54481199999999996</c:v>
                </c:pt>
                <c:pt idx="3581">
                  <c:v>-0.54453799999999997</c:v>
                </c:pt>
                <c:pt idx="3582">
                  <c:v>-0.54733200000000004</c:v>
                </c:pt>
                <c:pt idx="3583">
                  <c:v>-0.54922700000000002</c:v>
                </c:pt>
                <c:pt idx="3584">
                  <c:v>-0.55094600000000005</c:v>
                </c:pt>
                <c:pt idx="3585">
                  <c:v>-0.55135400000000001</c:v>
                </c:pt>
                <c:pt idx="3586">
                  <c:v>-0.55096999999999996</c:v>
                </c:pt>
                <c:pt idx="3587">
                  <c:v>-0.54300700000000002</c:v>
                </c:pt>
                <c:pt idx="3588">
                  <c:v>-0.54462600000000005</c:v>
                </c:pt>
                <c:pt idx="3589">
                  <c:v>-0.545404</c:v>
                </c:pt>
                <c:pt idx="3590">
                  <c:v>-0.54733600000000004</c:v>
                </c:pt>
                <c:pt idx="3591">
                  <c:v>-0.54860399999999998</c:v>
                </c:pt>
                <c:pt idx="3592">
                  <c:v>-0.54973499999999997</c:v>
                </c:pt>
                <c:pt idx="3593">
                  <c:v>-0.55187200000000003</c:v>
                </c:pt>
                <c:pt idx="3594">
                  <c:v>-0.54844700000000002</c:v>
                </c:pt>
                <c:pt idx="3595">
                  <c:v>-0.544014</c:v>
                </c:pt>
                <c:pt idx="3596">
                  <c:v>-0.54321399999999997</c:v>
                </c:pt>
                <c:pt idx="3597">
                  <c:v>-0.54308100000000004</c:v>
                </c:pt>
                <c:pt idx="3598">
                  <c:v>-0.54357599999999995</c:v>
                </c:pt>
                <c:pt idx="3599">
                  <c:v>-0.54250100000000001</c:v>
                </c:pt>
                <c:pt idx="3600">
                  <c:v>-0.54218999999999995</c:v>
                </c:pt>
                <c:pt idx="3601">
                  <c:v>-0.53600300000000001</c:v>
                </c:pt>
                <c:pt idx="3602">
                  <c:v>-0.540265</c:v>
                </c:pt>
                <c:pt idx="3603">
                  <c:v>-0.54407700000000003</c:v>
                </c:pt>
                <c:pt idx="3604">
                  <c:v>-0.545153</c:v>
                </c:pt>
                <c:pt idx="3605">
                  <c:v>-0.54497099999999998</c:v>
                </c:pt>
                <c:pt idx="3606">
                  <c:v>-0.54642999999999997</c:v>
                </c:pt>
                <c:pt idx="3607">
                  <c:v>-0.54182900000000001</c:v>
                </c:pt>
                <c:pt idx="3608">
                  <c:v>-0.53749999999999998</c:v>
                </c:pt>
                <c:pt idx="3609">
                  <c:v>-0.539381</c:v>
                </c:pt>
                <c:pt idx="3610">
                  <c:v>-0.539605</c:v>
                </c:pt>
                <c:pt idx="3611">
                  <c:v>-0.53820400000000002</c:v>
                </c:pt>
                <c:pt idx="3612">
                  <c:v>-0.53425299999999998</c:v>
                </c:pt>
                <c:pt idx="3613">
                  <c:v>-0.530949</c:v>
                </c:pt>
                <c:pt idx="3614">
                  <c:v>-0.51969299999999996</c:v>
                </c:pt>
                <c:pt idx="3615">
                  <c:v>-0.521428</c:v>
                </c:pt>
                <c:pt idx="3616">
                  <c:v>-0.52007000000000003</c:v>
                </c:pt>
                <c:pt idx="3617">
                  <c:v>-0.51984200000000003</c:v>
                </c:pt>
                <c:pt idx="3618">
                  <c:v>-0.52031700000000003</c:v>
                </c:pt>
                <c:pt idx="3619">
                  <c:v>-0.52156000000000002</c:v>
                </c:pt>
                <c:pt idx="3620">
                  <c:v>-0.51490599999999997</c:v>
                </c:pt>
                <c:pt idx="3621">
                  <c:v>-0.51197300000000001</c:v>
                </c:pt>
                <c:pt idx="3622">
                  <c:v>-0.51183199999999995</c:v>
                </c:pt>
                <c:pt idx="3623">
                  <c:v>-0.51406499999999999</c:v>
                </c:pt>
                <c:pt idx="3624">
                  <c:v>-0.51741800000000004</c:v>
                </c:pt>
                <c:pt idx="3625">
                  <c:v>-0.51716799999999996</c:v>
                </c:pt>
                <c:pt idx="3626">
                  <c:v>-0.51537200000000005</c:v>
                </c:pt>
                <c:pt idx="3627">
                  <c:v>-0.51168000000000002</c:v>
                </c:pt>
                <c:pt idx="3628">
                  <c:v>-0.51448499999999997</c:v>
                </c:pt>
                <c:pt idx="3629">
                  <c:v>-0.51619700000000002</c:v>
                </c:pt>
                <c:pt idx="3630">
                  <c:v>-0.51794600000000002</c:v>
                </c:pt>
                <c:pt idx="3631">
                  <c:v>-0.51931000000000005</c:v>
                </c:pt>
                <c:pt idx="3632">
                  <c:v>-0.51213600000000004</c:v>
                </c:pt>
                <c:pt idx="3633">
                  <c:v>-0.51149800000000001</c:v>
                </c:pt>
                <c:pt idx="3634">
                  <c:v>-0.51066500000000004</c:v>
                </c:pt>
                <c:pt idx="3635">
                  <c:v>-0.50771100000000002</c:v>
                </c:pt>
                <c:pt idx="3636">
                  <c:v>-0.50664900000000002</c:v>
                </c:pt>
                <c:pt idx="3637">
                  <c:v>-0.50641999999999998</c:v>
                </c:pt>
                <c:pt idx="3638">
                  <c:v>-0.50614599999999998</c:v>
                </c:pt>
                <c:pt idx="3639">
                  <c:v>-0.50718700000000005</c:v>
                </c:pt>
                <c:pt idx="3640">
                  <c:v>-0.50130399999999997</c:v>
                </c:pt>
                <c:pt idx="3641">
                  <c:v>-0.49997599999999998</c:v>
                </c:pt>
                <c:pt idx="3642">
                  <c:v>-0.50062899999999999</c:v>
                </c:pt>
                <c:pt idx="3643">
                  <c:v>-0.50174700000000005</c:v>
                </c:pt>
                <c:pt idx="3644">
                  <c:v>-0.50216300000000003</c:v>
                </c:pt>
                <c:pt idx="3645">
                  <c:v>-0.50241100000000005</c:v>
                </c:pt>
                <c:pt idx="3646">
                  <c:v>-0.501193</c:v>
                </c:pt>
                <c:pt idx="3647">
                  <c:v>-0.50212000000000001</c:v>
                </c:pt>
                <c:pt idx="3648">
                  <c:v>-0.50529900000000005</c:v>
                </c:pt>
                <c:pt idx="3649">
                  <c:v>-0.50063899999999995</c:v>
                </c:pt>
                <c:pt idx="3650">
                  <c:v>-0.49323699999999998</c:v>
                </c:pt>
                <c:pt idx="3651">
                  <c:v>-0.49288799999999999</c:v>
                </c:pt>
                <c:pt idx="3652">
                  <c:v>-0.49237700000000001</c:v>
                </c:pt>
                <c:pt idx="3653">
                  <c:v>-0.49414000000000002</c:v>
                </c:pt>
                <c:pt idx="3654">
                  <c:v>-0.49632700000000002</c:v>
                </c:pt>
                <c:pt idx="3655">
                  <c:v>-0.499025</c:v>
                </c:pt>
                <c:pt idx="3656">
                  <c:v>-0.50240899999999999</c:v>
                </c:pt>
                <c:pt idx="3657">
                  <c:v>-0.50408200000000003</c:v>
                </c:pt>
                <c:pt idx="3658">
                  <c:v>-0.50019100000000005</c:v>
                </c:pt>
                <c:pt idx="3659">
                  <c:v>-0.50373400000000002</c:v>
                </c:pt>
                <c:pt idx="3660">
                  <c:v>-0.50446199999999997</c:v>
                </c:pt>
                <c:pt idx="3661">
                  <c:v>-0.50516499999999998</c:v>
                </c:pt>
                <c:pt idx="3662">
                  <c:v>-0.50612000000000001</c:v>
                </c:pt>
                <c:pt idx="3663">
                  <c:v>-0.50777700000000003</c:v>
                </c:pt>
                <c:pt idx="3664">
                  <c:v>-0.50809499999999996</c:v>
                </c:pt>
                <c:pt idx="3665">
                  <c:v>-0.50927100000000003</c:v>
                </c:pt>
                <c:pt idx="3666">
                  <c:v>-0.51187199999999999</c:v>
                </c:pt>
                <c:pt idx="3667">
                  <c:v>-0.50772799999999996</c:v>
                </c:pt>
                <c:pt idx="3668">
                  <c:v>-0.50955700000000004</c:v>
                </c:pt>
                <c:pt idx="3669">
                  <c:v>-0.51095699999999999</c:v>
                </c:pt>
                <c:pt idx="3670">
                  <c:v>-0.51052699999999995</c:v>
                </c:pt>
                <c:pt idx="3671">
                  <c:v>-0.51168899999999995</c:v>
                </c:pt>
                <c:pt idx="3672">
                  <c:v>-0.513243</c:v>
                </c:pt>
                <c:pt idx="3673">
                  <c:v>-0.51566599999999996</c:v>
                </c:pt>
                <c:pt idx="3674">
                  <c:v>-0.51695999999999998</c:v>
                </c:pt>
                <c:pt idx="3675">
                  <c:v>-0.51244900000000004</c:v>
                </c:pt>
                <c:pt idx="3676">
                  <c:v>-0.50806099999999998</c:v>
                </c:pt>
                <c:pt idx="3677">
                  <c:v>-0.51054200000000005</c:v>
                </c:pt>
                <c:pt idx="3678">
                  <c:v>-0.51145799999999997</c:v>
                </c:pt>
                <c:pt idx="3679">
                  <c:v>-0.51202700000000001</c:v>
                </c:pt>
                <c:pt idx="3680">
                  <c:v>-0.51286699999999996</c:v>
                </c:pt>
                <c:pt idx="3681">
                  <c:v>-0.513845</c:v>
                </c:pt>
                <c:pt idx="3682">
                  <c:v>-0.51611600000000002</c:v>
                </c:pt>
                <c:pt idx="3683">
                  <c:v>-0.51950499999999999</c:v>
                </c:pt>
                <c:pt idx="3684">
                  <c:v>-0.52161599999999997</c:v>
                </c:pt>
                <c:pt idx="3685">
                  <c:v>-0.52540699999999996</c:v>
                </c:pt>
                <c:pt idx="3686">
                  <c:v>-0.51924099999999995</c:v>
                </c:pt>
                <c:pt idx="3687">
                  <c:v>-0.52037299999999997</c:v>
                </c:pt>
                <c:pt idx="3688">
                  <c:v>-0.52080599999999999</c:v>
                </c:pt>
                <c:pt idx="3689">
                  <c:v>-0.522316</c:v>
                </c:pt>
                <c:pt idx="3690">
                  <c:v>-0.52333600000000002</c:v>
                </c:pt>
                <c:pt idx="3691">
                  <c:v>-0.52501799999999998</c:v>
                </c:pt>
                <c:pt idx="3692">
                  <c:v>-0.52719199999999999</c:v>
                </c:pt>
                <c:pt idx="3693">
                  <c:v>-0.52878999999999998</c:v>
                </c:pt>
                <c:pt idx="3694">
                  <c:v>-0.52946499999999996</c:v>
                </c:pt>
                <c:pt idx="3695">
                  <c:v>-0.53047900000000003</c:v>
                </c:pt>
                <c:pt idx="3696">
                  <c:v>-0.53315500000000005</c:v>
                </c:pt>
                <c:pt idx="3697">
                  <c:v>-0.53329400000000005</c:v>
                </c:pt>
                <c:pt idx="3698">
                  <c:v>-0.52944000000000002</c:v>
                </c:pt>
                <c:pt idx="3699">
                  <c:v>-0.532748</c:v>
                </c:pt>
                <c:pt idx="3700">
                  <c:v>-0.53526399999999996</c:v>
                </c:pt>
                <c:pt idx="3701">
                  <c:v>-0.53778300000000001</c:v>
                </c:pt>
                <c:pt idx="3702">
                  <c:v>-0.53975099999999998</c:v>
                </c:pt>
                <c:pt idx="3703">
                  <c:v>-0.54308400000000001</c:v>
                </c:pt>
                <c:pt idx="3704">
                  <c:v>-0.54616500000000001</c:v>
                </c:pt>
                <c:pt idx="3705">
                  <c:v>-0.54977699999999996</c:v>
                </c:pt>
                <c:pt idx="3706">
                  <c:v>-0.55051099999999997</c:v>
                </c:pt>
                <c:pt idx="3707">
                  <c:v>-0.55179800000000001</c:v>
                </c:pt>
                <c:pt idx="3708">
                  <c:v>-0.55477399999999999</c:v>
                </c:pt>
                <c:pt idx="3709">
                  <c:v>-0.55596400000000001</c:v>
                </c:pt>
                <c:pt idx="3710">
                  <c:v>-0.55058499999999999</c:v>
                </c:pt>
                <c:pt idx="3711">
                  <c:v>-0.55395799999999995</c:v>
                </c:pt>
                <c:pt idx="3712">
                  <c:v>-0.55667699999999998</c:v>
                </c:pt>
                <c:pt idx="3713">
                  <c:v>-0.55866700000000002</c:v>
                </c:pt>
                <c:pt idx="3714">
                  <c:v>-0.56264800000000004</c:v>
                </c:pt>
                <c:pt idx="3715">
                  <c:v>-0.56673399999999996</c:v>
                </c:pt>
                <c:pt idx="3716">
                  <c:v>-0.56848799999999999</c:v>
                </c:pt>
                <c:pt idx="3717">
                  <c:v>-0.57017799999999996</c:v>
                </c:pt>
                <c:pt idx="3718">
                  <c:v>-0.57196999999999998</c:v>
                </c:pt>
                <c:pt idx="3719">
                  <c:v>-0.57387500000000002</c:v>
                </c:pt>
                <c:pt idx="3720">
                  <c:v>-0.57572599999999996</c:v>
                </c:pt>
                <c:pt idx="3721">
                  <c:v>-0.58072599999999996</c:v>
                </c:pt>
                <c:pt idx="3722">
                  <c:v>-0.57867500000000005</c:v>
                </c:pt>
                <c:pt idx="3723">
                  <c:v>-0.57896800000000004</c:v>
                </c:pt>
                <c:pt idx="3724">
                  <c:v>-0.58396700000000001</c:v>
                </c:pt>
                <c:pt idx="3725">
                  <c:v>-0.58819600000000005</c:v>
                </c:pt>
                <c:pt idx="3726">
                  <c:v>-0.59197599999999995</c:v>
                </c:pt>
                <c:pt idx="3727">
                  <c:v>-0.59610099999999999</c:v>
                </c:pt>
                <c:pt idx="3728">
                  <c:v>-0.60057799999999995</c:v>
                </c:pt>
                <c:pt idx="3729">
                  <c:v>-0.60433300000000001</c:v>
                </c:pt>
                <c:pt idx="3730">
                  <c:v>-0.60797000000000001</c:v>
                </c:pt>
                <c:pt idx="3731">
                  <c:v>-0.61175000000000002</c:v>
                </c:pt>
                <c:pt idx="3732">
                  <c:v>-0.61567899999999998</c:v>
                </c:pt>
                <c:pt idx="3733">
                  <c:v>-0.61298900000000001</c:v>
                </c:pt>
                <c:pt idx="3734">
                  <c:v>-0.61776600000000004</c:v>
                </c:pt>
                <c:pt idx="3735">
                  <c:v>-0.62384600000000001</c:v>
                </c:pt>
                <c:pt idx="3736">
                  <c:v>-0.62928700000000004</c:v>
                </c:pt>
                <c:pt idx="3737">
                  <c:v>-0.63527800000000001</c:v>
                </c:pt>
                <c:pt idx="3738">
                  <c:v>-0.64072600000000002</c:v>
                </c:pt>
                <c:pt idx="3739">
                  <c:v>-0.64569100000000001</c:v>
                </c:pt>
                <c:pt idx="3740">
                  <c:v>-0.65126099999999998</c:v>
                </c:pt>
                <c:pt idx="3741">
                  <c:v>-0.65654900000000005</c:v>
                </c:pt>
                <c:pt idx="3742">
                  <c:v>-0.66245699999999996</c:v>
                </c:pt>
                <c:pt idx="3743">
                  <c:v>-0.66567799999999999</c:v>
                </c:pt>
                <c:pt idx="3744">
                  <c:v>-0.66337999999999997</c:v>
                </c:pt>
                <c:pt idx="3745">
                  <c:v>-0.66892099999999999</c:v>
                </c:pt>
                <c:pt idx="3746">
                  <c:v>-0.67472200000000004</c:v>
                </c:pt>
                <c:pt idx="3747">
                  <c:v>-0.67968499999999998</c:v>
                </c:pt>
                <c:pt idx="3748">
                  <c:v>-0.68433699999999997</c:v>
                </c:pt>
                <c:pt idx="3749">
                  <c:v>-0.68803800000000004</c:v>
                </c:pt>
                <c:pt idx="3750">
                  <c:v>-0.69211100000000003</c:v>
                </c:pt>
                <c:pt idx="3751">
                  <c:v>-0.69550900000000004</c:v>
                </c:pt>
                <c:pt idx="3752">
                  <c:v>-0.699546</c:v>
                </c:pt>
                <c:pt idx="3753">
                  <c:v>-0.70096599999999998</c:v>
                </c:pt>
                <c:pt idx="3754">
                  <c:v>-0.70003599999999999</c:v>
                </c:pt>
                <c:pt idx="3755">
                  <c:v>-0.70564899999999997</c:v>
                </c:pt>
                <c:pt idx="3756">
                  <c:v>-0.71162400000000003</c:v>
                </c:pt>
                <c:pt idx="3757">
                  <c:v>-0.717665</c:v>
                </c:pt>
                <c:pt idx="3758">
                  <c:v>-0.723746</c:v>
                </c:pt>
                <c:pt idx="3759">
                  <c:v>-0.72947499999999998</c:v>
                </c:pt>
                <c:pt idx="3760">
                  <c:v>-0.73470599999999997</c:v>
                </c:pt>
                <c:pt idx="3761">
                  <c:v>-0.73988799999999999</c:v>
                </c:pt>
                <c:pt idx="3762">
                  <c:v>-0.74328499999999997</c:v>
                </c:pt>
                <c:pt idx="3763">
                  <c:v>-0.74721099999999996</c:v>
                </c:pt>
                <c:pt idx="3764">
                  <c:v>-0.74768500000000004</c:v>
                </c:pt>
                <c:pt idx="3765">
                  <c:v>-0.743008</c:v>
                </c:pt>
                <c:pt idx="3766">
                  <c:v>-0.74686200000000003</c:v>
                </c:pt>
                <c:pt idx="3767">
                  <c:v>-0.75019000000000002</c:v>
                </c:pt>
                <c:pt idx="3768">
                  <c:v>-0.75353300000000001</c:v>
                </c:pt>
                <c:pt idx="3769">
                  <c:v>-0.75784200000000002</c:v>
                </c:pt>
                <c:pt idx="3770">
                  <c:v>-0.76172799999999996</c:v>
                </c:pt>
                <c:pt idx="3771">
                  <c:v>-0.76614000000000004</c:v>
                </c:pt>
                <c:pt idx="3772">
                  <c:v>-0.76938899999999999</c:v>
                </c:pt>
                <c:pt idx="3773">
                  <c:v>-0.77493100000000004</c:v>
                </c:pt>
                <c:pt idx="3774">
                  <c:v>-0.77799300000000005</c:v>
                </c:pt>
                <c:pt idx="3775">
                  <c:v>-0.77532000000000001</c:v>
                </c:pt>
                <c:pt idx="3776">
                  <c:v>-0.77954900000000005</c:v>
                </c:pt>
                <c:pt idx="3777">
                  <c:v>-0.78281199999999995</c:v>
                </c:pt>
                <c:pt idx="3778">
                  <c:v>-0.78659100000000004</c:v>
                </c:pt>
                <c:pt idx="3779">
                  <c:v>-0.79152299999999998</c:v>
                </c:pt>
                <c:pt idx="3780">
                  <c:v>-0.794076</c:v>
                </c:pt>
                <c:pt idx="3781">
                  <c:v>-0.79847299999999999</c:v>
                </c:pt>
                <c:pt idx="3782">
                  <c:v>-0.80325000000000002</c:v>
                </c:pt>
                <c:pt idx="3783">
                  <c:v>-0.80614600000000003</c:v>
                </c:pt>
                <c:pt idx="3784">
                  <c:v>-0.80955299999999997</c:v>
                </c:pt>
                <c:pt idx="3785">
                  <c:v>-0.80853299999999995</c:v>
                </c:pt>
                <c:pt idx="3786">
                  <c:v>-0.80363700000000005</c:v>
                </c:pt>
                <c:pt idx="3787">
                  <c:v>-0.80782200000000004</c:v>
                </c:pt>
                <c:pt idx="3788">
                  <c:v>-0.81046099999999999</c:v>
                </c:pt>
                <c:pt idx="3789">
                  <c:v>-0.81319799999999998</c:v>
                </c:pt>
                <c:pt idx="3790">
                  <c:v>-0.81696400000000002</c:v>
                </c:pt>
                <c:pt idx="3791">
                  <c:v>-0.81938100000000003</c:v>
                </c:pt>
                <c:pt idx="3792">
                  <c:v>-0.82241500000000001</c:v>
                </c:pt>
                <c:pt idx="3793">
                  <c:v>-0.82486099999999996</c:v>
                </c:pt>
                <c:pt idx="3794">
                  <c:v>-0.82774400000000004</c:v>
                </c:pt>
                <c:pt idx="3795">
                  <c:v>-0.82408400000000004</c:v>
                </c:pt>
                <c:pt idx="3796">
                  <c:v>-0.81925300000000001</c:v>
                </c:pt>
                <c:pt idx="3797">
                  <c:v>-0.82388300000000003</c:v>
                </c:pt>
                <c:pt idx="3798">
                  <c:v>-0.827214</c:v>
                </c:pt>
                <c:pt idx="3799">
                  <c:v>-0.83123599999999997</c:v>
                </c:pt>
                <c:pt idx="3800">
                  <c:v>-0.83469300000000002</c:v>
                </c:pt>
                <c:pt idx="3801">
                  <c:v>-0.83859700000000004</c:v>
                </c:pt>
                <c:pt idx="3802">
                  <c:v>-0.84303300000000003</c:v>
                </c:pt>
                <c:pt idx="3803">
                  <c:v>-0.84622399999999998</c:v>
                </c:pt>
                <c:pt idx="3804">
                  <c:v>-0.84871200000000002</c:v>
                </c:pt>
                <c:pt idx="3805">
                  <c:v>-0.85129299999999997</c:v>
                </c:pt>
                <c:pt idx="3806">
                  <c:v>-0.85484099999999996</c:v>
                </c:pt>
                <c:pt idx="3807">
                  <c:v>-0.853128</c:v>
                </c:pt>
                <c:pt idx="3808">
                  <c:v>-0.85206199999999999</c:v>
                </c:pt>
                <c:pt idx="3809">
                  <c:v>-0.85603099999999999</c:v>
                </c:pt>
                <c:pt idx="3810">
                  <c:v>-0.85888699999999996</c:v>
                </c:pt>
                <c:pt idx="3811">
                  <c:v>-0.86334699999999998</c:v>
                </c:pt>
                <c:pt idx="3812">
                  <c:v>-0.86802699999999999</c:v>
                </c:pt>
                <c:pt idx="3813">
                  <c:v>-0.87306099999999998</c:v>
                </c:pt>
                <c:pt idx="3814">
                  <c:v>-0.87704300000000002</c:v>
                </c:pt>
                <c:pt idx="3815">
                  <c:v>-0.87968000000000002</c:v>
                </c:pt>
                <c:pt idx="3816">
                  <c:v>-0.88233300000000003</c:v>
                </c:pt>
                <c:pt idx="3817">
                  <c:v>-0.88469900000000001</c:v>
                </c:pt>
                <c:pt idx="3818">
                  <c:v>-0.88893900000000003</c:v>
                </c:pt>
                <c:pt idx="3819">
                  <c:v>-0.88555799999999996</c:v>
                </c:pt>
                <c:pt idx="3820">
                  <c:v>-0.88690400000000003</c:v>
                </c:pt>
                <c:pt idx="3821">
                  <c:v>-0.892266</c:v>
                </c:pt>
                <c:pt idx="3822">
                  <c:v>-0.896675</c:v>
                </c:pt>
                <c:pt idx="3823">
                  <c:v>-0.90082899999999999</c:v>
                </c:pt>
                <c:pt idx="3824">
                  <c:v>-0.90426600000000001</c:v>
                </c:pt>
                <c:pt idx="3825">
                  <c:v>-0.908022</c:v>
                </c:pt>
                <c:pt idx="3826">
                  <c:v>-0.91223200000000004</c:v>
                </c:pt>
                <c:pt idx="3827">
                  <c:v>-0.91585399999999995</c:v>
                </c:pt>
                <c:pt idx="3828">
                  <c:v>-0.91874</c:v>
                </c:pt>
                <c:pt idx="3829">
                  <c:v>-0.92213699999999998</c:v>
                </c:pt>
                <c:pt idx="3830">
                  <c:v>-0.92531699999999995</c:v>
                </c:pt>
                <c:pt idx="3831">
                  <c:v>-0.92508000000000001</c:v>
                </c:pt>
                <c:pt idx="3832">
                  <c:v>-0.93180799999999997</c:v>
                </c:pt>
                <c:pt idx="3833">
                  <c:v>-0.93745999999999996</c:v>
                </c:pt>
                <c:pt idx="3834">
                  <c:v>-0.94059800000000005</c:v>
                </c:pt>
                <c:pt idx="3835">
                  <c:v>-0.94464000000000004</c:v>
                </c:pt>
                <c:pt idx="3836">
                  <c:v>-0.93989699999999998</c:v>
                </c:pt>
                <c:pt idx="3837">
                  <c:v>-0.94309200000000004</c:v>
                </c:pt>
                <c:pt idx="3838">
                  <c:v>-0.94578399999999996</c:v>
                </c:pt>
                <c:pt idx="3839">
                  <c:v>-0.94948500000000002</c:v>
                </c:pt>
                <c:pt idx="3840">
                  <c:v>-0.952488</c:v>
                </c:pt>
                <c:pt idx="3841">
                  <c:v>-0.94827600000000001</c:v>
                </c:pt>
                <c:pt idx="3842">
                  <c:v>-0.95041600000000004</c:v>
                </c:pt>
                <c:pt idx="3843">
                  <c:v>-0.95483300000000004</c:v>
                </c:pt>
                <c:pt idx="3844">
                  <c:v>-0.96057800000000004</c:v>
                </c:pt>
                <c:pt idx="3845">
                  <c:v>-0.95813899999999996</c:v>
                </c:pt>
                <c:pt idx="3846">
                  <c:v>-0.95993600000000001</c:v>
                </c:pt>
                <c:pt idx="3847">
                  <c:v>-0.96819200000000005</c:v>
                </c:pt>
                <c:pt idx="3848">
                  <c:v>-0.97415700000000005</c:v>
                </c:pt>
                <c:pt idx="3849">
                  <c:v>-0.97893300000000005</c:v>
                </c:pt>
                <c:pt idx="3850">
                  <c:v>-0.977356</c:v>
                </c:pt>
                <c:pt idx="3851">
                  <c:v>-0.97668600000000005</c:v>
                </c:pt>
                <c:pt idx="3852">
                  <c:v>-0.97994000000000003</c:v>
                </c:pt>
                <c:pt idx="3853">
                  <c:v>-0.98321800000000004</c:v>
                </c:pt>
                <c:pt idx="3854">
                  <c:v>-0.98062199999999999</c:v>
                </c:pt>
                <c:pt idx="3855">
                  <c:v>-0.97848299999999999</c:v>
                </c:pt>
                <c:pt idx="3856">
                  <c:v>-0.98145199999999999</c:v>
                </c:pt>
                <c:pt idx="3857">
                  <c:v>-0.98378299999999996</c:v>
                </c:pt>
                <c:pt idx="3858">
                  <c:v>-0.98338099999999995</c:v>
                </c:pt>
                <c:pt idx="3859">
                  <c:v>-0.98028800000000005</c:v>
                </c:pt>
                <c:pt idx="3860">
                  <c:v>-0.98332900000000001</c:v>
                </c:pt>
                <c:pt idx="3861">
                  <c:v>-0.98521000000000003</c:v>
                </c:pt>
                <c:pt idx="3862">
                  <c:v>-0.98922100000000002</c:v>
                </c:pt>
                <c:pt idx="3863">
                  <c:v>-0.98751100000000003</c:v>
                </c:pt>
                <c:pt idx="3864">
                  <c:v>-0.98108200000000001</c:v>
                </c:pt>
                <c:pt idx="3865">
                  <c:v>-0.98206499999999997</c:v>
                </c:pt>
                <c:pt idx="3866">
                  <c:v>-0.98232200000000003</c:v>
                </c:pt>
                <c:pt idx="3867">
                  <c:v>-0.98560999999999999</c:v>
                </c:pt>
                <c:pt idx="3868">
                  <c:v>-0.98359300000000005</c:v>
                </c:pt>
                <c:pt idx="3869">
                  <c:v>-0.97787599999999997</c:v>
                </c:pt>
                <c:pt idx="3870">
                  <c:v>-0.98069200000000001</c:v>
                </c:pt>
                <c:pt idx="3871">
                  <c:v>-0.98226899999999995</c:v>
                </c:pt>
                <c:pt idx="3872">
                  <c:v>-0.98136800000000002</c:v>
                </c:pt>
                <c:pt idx="3873">
                  <c:v>-0.97708099999999998</c:v>
                </c:pt>
                <c:pt idx="3874">
                  <c:v>-0.98033199999999998</c:v>
                </c:pt>
                <c:pt idx="3875">
                  <c:v>-0.98169200000000001</c:v>
                </c:pt>
                <c:pt idx="3876">
                  <c:v>-0.98404400000000003</c:v>
                </c:pt>
                <c:pt idx="3877">
                  <c:v>-0.98287999999999998</c:v>
                </c:pt>
                <c:pt idx="3878">
                  <c:v>-0.97793200000000002</c:v>
                </c:pt>
                <c:pt idx="3879">
                  <c:v>-0.98274499999999998</c:v>
                </c:pt>
                <c:pt idx="3880">
                  <c:v>-0.98250400000000004</c:v>
                </c:pt>
                <c:pt idx="3881">
                  <c:v>-0.97766200000000003</c:v>
                </c:pt>
                <c:pt idx="3882">
                  <c:v>-0.97761699999999996</c:v>
                </c:pt>
                <c:pt idx="3883">
                  <c:v>-0.97362099999999996</c:v>
                </c:pt>
                <c:pt idx="3884">
                  <c:v>-0.97418499999999997</c:v>
                </c:pt>
                <c:pt idx="3885">
                  <c:v>-0.966951</c:v>
                </c:pt>
                <c:pt idx="3886">
                  <c:v>-0.96526000000000001</c:v>
                </c:pt>
                <c:pt idx="3887">
                  <c:v>-0.95840499999999995</c:v>
                </c:pt>
                <c:pt idx="3888">
                  <c:v>-0.95752499999999996</c:v>
                </c:pt>
                <c:pt idx="3889">
                  <c:v>-0.95174000000000003</c:v>
                </c:pt>
                <c:pt idx="3890">
                  <c:v>-0.95711000000000002</c:v>
                </c:pt>
                <c:pt idx="3891">
                  <c:v>-0.95666899999999999</c:v>
                </c:pt>
                <c:pt idx="3892">
                  <c:v>-0.954461</c:v>
                </c:pt>
                <c:pt idx="3893">
                  <c:v>-0.95447899999999997</c:v>
                </c:pt>
                <c:pt idx="3894">
                  <c:v>-0.94943999999999995</c:v>
                </c:pt>
                <c:pt idx="3895">
                  <c:v>-0.94853699999999996</c:v>
                </c:pt>
                <c:pt idx="3896">
                  <c:v>-0.94364599999999998</c:v>
                </c:pt>
                <c:pt idx="3897">
                  <c:v>-0.94294199999999995</c:v>
                </c:pt>
                <c:pt idx="3898">
                  <c:v>-0.939029</c:v>
                </c:pt>
                <c:pt idx="3899">
                  <c:v>-0.93782600000000005</c:v>
                </c:pt>
                <c:pt idx="3900">
                  <c:v>-0.93234300000000003</c:v>
                </c:pt>
                <c:pt idx="3901">
                  <c:v>-0.93687799999999999</c:v>
                </c:pt>
                <c:pt idx="3902">
                  <c:v>-0.93389100000000003</c:v>
                </c:pt>
                <c:pt idx="3903">
                  <c:v>-0.92966499999999996</c:v>
                </c:pt>
                <c:pt idx="3904">
                  <c:v>-0.92573799999999995</c:v>
                </c:pt>
                <c:pt idx="3905">
                  <c:v>-0.92125500000000005</c:v>
                </c:pt>
                <c:pt idx="3906">
                  <c:v>-0.91855100000000001</c:v>
                </c:pt>
                <c:pt idx="3907">
                  <c:v>-0.91295400000000004</c:v>
                </c:pt>
                <c:pt idx="3908">
                  <c:v>-0.90723799999999999</c:v>
                </c:pt>
                <c:pt idx="3909">
                  <c:v>-0.89942100000000003</c:v>
                </c:pt>
                <c:pt idx="3910">
                  <c:v>-0.89254199999999995</c:v>
                </c:pt>
                <c:pt idx="3911">
                  <c:v>-0.88485000000000003</c:v>
                </c:pt>
                <c:pt idx="3912">
                  <c:v>-0.885849</c:v>
                </c:pt>
                <c:pt idx="3913">
                  <c:v>-0.87634900000000004</c:v>
                </c:pt>
                <c:pt idx="3914">
                  <c:v>-0.87083699999999997</c:v>
                </c:pt>
                <c:pt idx="3915">
                  <c:v>-0.86421199999999998</c:v>
                </c:pt>
                <c:pt idx="3916">
                  <c:v>-0.85891899999999999</c:v>
                </c:pt>
                <c:pt idx="3917">
                  <c:v>-0.85425700000000004</c:v>
                </c:pt>
                <c:pt idx="3918">
                  <c:v>-0.85113300000000003</c:v>
                </c:pt>
                <c:pt idx="3919">
                  <c:v>-0.84603399999999995</c:v>
                </c:pt>
                <c:pt idx="3920">
                  <c:v>-0.84383799999999998</c:v>
                </c:pt>
                <c:pt idx="3921">
                  <c:v>-0.83927200000000002</c:v>
                </c:pt>
                <c:pt idx="3922">
                  <c:v>-0.83603499999999997</c:v>
                </c:pt>
                <c:pt idx="3923">
                  <c:v>-0.83806700000000001</c:v>
                </c:pt>
                <c:pt idx="3924">
                  <c:v>-0.83898899999999998</c:v>
                </c:pt>
                <c:pt idx="3925">
                  <c:v>-0.83947000000000005</c:v>
                </c:pt>
                <c:pt idx="3926">
                  <c:v>-0.83953500000000003</c:v>
                </c:pt>
                <c:pt idx="3927">
                  <c:v>-0.84115200000000001</c:v>
                </c:pt>
                <c:pt idx="3928">
                  <c:v>-0.835843</c:v>
                </c:pt>
                <c:pt idx="3929">
                  <c:v>-0.83477999999999997</c:v>
                </c:pt>
                <c:pt idx="3930">
                  <c:v>-0.83665599999999996</c:v>
                </c:pt>
                <c:pt idx="3931">
                  <c:v>-0.83754700000000004</c:v>
                </c:pt>
                <c:pt idx="3932">
                  <c:v>-0.83877400000000002</c:v>
                </c:pt>
                <c:pt idx="3933">
                  <c:v>-0.83942499999999998</c:v>
                </c:pt>
                <c:pt idx="3934">
                  <c:v>-0.84046200000000004</c:v>
                </c:pt>
                <c:pt idx="3935">
                  <c:v>-0.84140899999999996</c:v>
                </c:pt>
                <c:pt idx="3936">
                  <c:v>-0.84308499999999997</c:v>
                </c:pt>
                <c:pt idx="3937">
                  <c:v>-0.83641500000000002</c:v>
                </c:pt>
                <c:pt idx="3938">
                  <c:v>-0.83551200000000003</c:v>
                </c:pt>
                <c:pt idx="3939">
                  <c:v>-0.838337</c:v>
                </c:pt>
                <c:pt idx="3940">
                  <c:v>-0.84138000000000002</c:v>
                </c:pt>
                <c:pt idx="3941">
                  <c:v>-0.84429200000000004</c:v>
                </c:pt>
                <c:pt idx="3942">
                  <c:v>-0.84565000000000001</c:v>
                </c:pt>
                <c:pt idx="3943">
                  <c:v>-0.84648599999999996</c:v>
                </c:pt>
                <c:pt idx="3944">
                  <c:v>-0.84606400000000004</c:v>
                </c:pt>
                <c:pt idx="3945">
                  <c:v>-0.84648400000000001</c:v>
                </c:pt>
                <c:pt idx="3946">
                  <c:v>-0.83797100000000002</c:v>
                </c:pt>
                <c:pt idx="3947">
                  <c:v>-0.83658100000000002</c:v>
                </c:pt>
                <c:pt idx="3948">
                  <c:v>-0.83567199999999997</c:v>
                </c:pt>
                <c:pt idx="3949">
                  <c:v>-0.83418499999999995</c:v>
                </c:pt>
                <c:pt idx="3950">
                  <c:v>-0.83429699999999996</c:v>
                </c:pt>
                <c:pt idx="3951">
                  <c:v>-0.83455299999999999</c:v>
                </c:pt>
                <c:pt idx="3952">
                  <c:v>-0.835511</c:v>
                </c:pt>
                <c:pt idx="3953">
                  <c:v>-0.83824699999999996</c:v>
                </c:pt>
                <c:pt idx="3954">
                  <c:v>-0.83164700000000003</c:v>
                </c:pt>
                <c:pt idx="3955">
                  <c:v>-0.83236399999999999</c:v>
                </c:pt>
                <c:pt idx="3956">
                  <c:v>-0.83282699999999998</c:v>
                </c:pt>
                <c:pt idx="3957">
                  <c:v>-0.832623</c:v>
                </c:pt>
                <c:pt idx="3958">
                  <c:v>-0.83096700000000001</c:v>
                </c:pt>
                <c:pt idx="3959">
                  <c:v>-0.82921</c:v>
                </c:pt>
                <c:pt idx="3960">
                  <c:v>-0.82844200000000001</c:v>
                </c:pt>
                <c:pt idx="3961">
                  <c:v>-0.82962000000000002</c:v>
                </c:pt>
                <c:pt idx="3962">
                  <c:v>-0.831229</c:v>
                </c:pt>
                <c:pt idx="3963">
                  <c:v>-0.822048</c:v>
                </c:pt>
                <c:pt idx="3964">
                  <c:v>-0.82312399999999997</c:v>
                </c:pt>
                <c:pt idx="3965">
                  <c:v>-0.82453900000000002</c:v>
                </c:pt>
                <c:pt idx="3966">
                  <c:v>-0.82488399999999995</c:v>
                </c:pt>
                <c:pt idx="3967">
                  <c:v>-0.82573799999999997</c:v>
                </c:pt>
                <c:pt idx="3968">
                  <c:v>-0.82709999999999995</c:v>
                </c:pt>
                <c:pt idx="3969">
                  <c:v>-0.82848200000000005</c:v>
                </c:pt>
                <c:pt idx="3970">
                  <c:v>-0.82986599999999999</c:v>
                </c:pt>
                <c:pt idx="3971">
                  <c:v>-0.83127200000000001</c:v>
                </c:pt>
                <c:pt idx="3972">
                  <c:v>-0.82516699999999998</c:v>
                </c:pt>
                <c:pt idx="3973">
                  <c:v>-0.82658500000000001</c:v>
                </c:pt>
                <c:pt idx="3974">
                  <c:v>-0.82599400000000001</c:v>
                </c:pt>
                <c:pt idx="3975">
                  <c:v>-0.82593300000000003</c:v>
                </c:pt>
                <c:pt idx="3976">
                  <c:v>-0.82738500000000004</c:v>
                </c:pt>
                <c:pt idx="3977">
                  <c:v>-0.83033699999999999</c:v>
                </c:pt>
                <c:pt idx="3978">
                  <c:v>-0.83278399999999997</c:v>
                </c:pt>
                <c:pt idx="3979">
                  <c:v>-0.834762</c:v>
                </c:pt>
                <c:pt idx="3980">
                  <c:v>-0.835646</c:v>
                </c:pt>
                <c:pt idx="3981">
                  <c:v>-0.82762500000000006</c:v>
                </c:pt>
                <c:pt idx="3982">
                  <c:v>-0.827183</c:v>
                </c:pt>
                <c:pt idx="3983">
                  <c:v>-0.82667199999999996</c:v>
                </c:pt>
                <c:pt idx="3984">
                  <c:v>-0.82667800000000002</c:v>
                </c:pt>
                <c:pt idx="3985">
                  <c:v>-0.82569000000000004</c:v>
                </c:pt>
                <c:pt idx="3986">
                  <c:v>-0.82471099999999997</c:v>
                </c:pt>
                <c:pt idx="3987">
                  <c:v>-0.82376400000000005</c:v>
                </c:pt>
                <c:pt idx="3988">
                  <c:v>-0.82274899999999995</c:v>
                </c:pt>
                <c:pt idx="3989">
                  <c:v>-0.81180799999999997</c:v>
                </c:pt>
                <c:pt idx="3990">
                  <c:v>-0.81040299999999998</c:v>
                </c:pt>
                <c:pt idx="3991">
                  <c:v>-0.80996800000000002</c:v>
                </c:pt>
                <c:pt idx="3992">
                  <c:v>-0.809535</c:v>
                </c:pt>
                <c:pt idx="3993">
                  <c:v>-0.809118</c:v>
                </c:pt>
                <c:pt idx="3994">
                  <c:v>-0.80920099999999995</c:v>
                </c:pt>
                <c:pt idx="3995">
                  <c:v>-0.810778</c:v>
                </c:pt>
                <c:pt idx="3996">
                  <c:v>-0.81435900000000006</c:v>
                </c:pt>
                <c:pt idx="3997">
                  <c:v>-0.81748600000000005</c:v>
                </c:pt>
                <c:pt idx="3998">
                  <c:v>-0.81956499999999999</c:v>
                </c:pt>
                <c:pt idx="3999">
                  <c:v>-0.82280299999999995</c:v>
                </c:pt>
                <c:pt idx="4000">
                  <c:v>-0.81845900000000005</c:v>
                </c:pt>
                <c:pt idx="4001">
                  <c:v>-0.82095099999999999</c:v>
                </c:pt>
                <c:pt idx="4002">
                  <c:v>-0.82217200000000001</c:v>
                </c:pt>
                <c:pt idx="4003">
                  <c:v>-0.82378799999999996</c:v>
                </c:pt>
                <c:pt idx="4004">
                  <c:v>-0.82545299999999999</c:v>
                </c:pt>
                <c:pt idx="4005">
                  <c:v>-0.82756200000000002</c:v>
                </c:pt>
                <c:pt idx="4006">
                  <c:v>-0.83157800000000004</c:v>
                </c:pt>
                <c:pt idx="4007">
                  <c:v>-0.83732499999999999</c:v>
                </c:pt>
                <c:pt idx="4008">
                  <c:v>-0.83963900000000002</c:v>
                </c:pt>
                <c:pt idx="4009">
                  <c:v>-0.84271300000000005</c:v>
                </c:pt>
                <c:pt idx="4010">
                  <c:v>-0.84483399999999997</c:v>
                </c:pt>
                <c:pt idx="4011">
                  <c:v>-0.84102500000000002</c:v>
                </c:pt>
                <c:pt idx="4012">
                  <c:v>-0.84378200000000003</c:v>
                </c:pt>
                <c:pt idx="4013">
                  <c:v>-0.84614900000000004</c:v>
                </c:pt>
                <c:pt idx="4014">
                  <c:v>-0.84963</c:v>
                </c:pt>
                <c:pt idx="4015">
                  <c:v>-0.85401099999999996</c:v>
                </c:pt>
                <c:pt idx="4016">
                  <c:v>-0.85624</c:v>
                </c:pt>
                <c:pt idx="4017">
                  <c:v>-0.86111400000000005</c:v>
                </c:pt>
                <c:pt idx="4018">
                  <c:v>-0.86692199999999997</c:v>
                </c:pt>
                <c:pt idx="4019">
                  <c:v>-0.87180000000000002</c:v>
                </c:pt>
                <c:pt idx="4020">
                  <c:v>-0.87598799999999999</c:v>
                </c:pt>
                <c:pt idx="4021">
                  <c:v>-0.87963100000000005</c:v>
                </c:pt>
                <c:pt idx="4022">
                  <c:v>-0.87474499999999999</c:v>
                </c:pt>
                <c:pt idx="4023">
                  <c:v>-0.87632299999999996</c:v>
                </c:pt>
                <c:pt idx="4024">
                  <c:v>-0.87954600000000005</c:v>
                </c:pt>
                <c:pt idx="4025">
                  <c:v>-0.88591200000000003</c:v>
                </c:pt>
                <c:pt idx="4026">
                  <c:v>-0.89053300000000002</c:v>
                </c:pt>
                <c:pt idx="4027">
                  <c:v>-0.891571</c:v>
                </c:pt>
                <c:pt idx="4028">
                  <c:v>-0.89303399999999999</c:v>
                </c:pt>
                <c:pt idx="4029">
                  <c:v>-0.89576900000000004</c:v>
                </c:pt>
                <c:pt idx="4030">
                  <c:v>-0.89843799999999996</c:v>
                </c:pt>
                <c:pt idx="4031">
                  <c:v>-0.90159699999999998</c:v>
                </c:pt>
                <c:pt idx="4032">
                  <c:v>-0.89798900000000004</c:v>
                </c:pt>
                <c:pt idx="4033">
                  <c:v>-0.89918200000000004</c:v>
                </c:pt>
                <c:pt idx="4034">
                  <c:v>-0.90193500000000004</c:v>
                </c:pt>
                <c:pt idx="4035">
                  <c:v>-0.90493599999999996</c:v>
                </c:pt>
                <c:pt idx="4036">
                  <c:v>-0.90793199999999996</c:v>
                </c:pt>
                <c:pt idx="4037">
                  <c:v>-0.91079100000000002</c:v>
                </c:pt>
                <c:pt idx="4038">
                  <c:v>-0.91288599999999998</c:v>
                </c:pt>
                <c:pt idx="4039">
                  <c:v>-0.914798</c:v>
                </c:pt>
                <c:pt idx="4040">
                  <c:v>-0.91856700000000002</c:v>
                </c:pt>
                <c:pt idx="4041">
                  <c:v>-0.92072299999999996</c:v>
                </c:pt>
                <c:pt idx="4042">
                  <c:v>-0.92382600000000004</c:v>
                </c:pt>
                <c:pt idx="4043">
                  <c:v>-0.92238600000000004</c:v>
                </c:pt>
                <c:pt idx="4044">
                  <c:v>-0.922462</c:v>
                </c:pt>
                <c:pt idx="4045">
                  <c:v>-0.92511399999999999</c:v>
                </c:pt>
                <c:pt idx="4046">
                  <c:v>-0.92724700000000004</c:v>
                </c:pt>
                <c:pt idx="4047">
                  <c:v>-0.93036200000000002</c:v>
                </c:pt>
                <c:pt idx="4048">
                  <c:v>-0.93322000000000005</c:v>
                </c:pt>
                <c:pt idx="4049">
                  <c:v>-0.93473499999999998</c:v>
                </c:pt>
                <c:pt idx="4050">
                  <c:v>-0.93641099999999999</c:v>
                </c:pt>
                <c:pt idx="4051">
                  <c:v>-0.93813599999999997</c:v>
                </c:pt>
                <c:pt idx="4052">
                  <c:v>-0.94038900000000003</c:v>
                </c:pt>
                <c:pt idx="4053">
                  <c:v>-0.93549499999999997</c:v>
                </c:pt>
                <c:pt idx="4054">
                  <c:v>-0.93379100000000004</c:v>
                </c:pt>
                <c:pt idx="4055">
                  <c:v>-0.93776599999999999</c:v>
                </c:pt>
                <c:pt idx="4056">
                  <c:v>-0.94269800000000004</c:v>
                </c:pt>
                <c:pt idx="4057">
                  <c:v>-0.94849600000000001</c:v>
                </c:pt>
                <c:pt idx="4058">
                  <c:v>-0.951214</c:v>
                </c:pt>
                <c:pt idx="4059">
                  <c:v>-0.95380699999999996</c:v>
                </c:pt>
                <c:pt idx="4060">
                  <c:v>-0.95679499999999995</c:v>
                </c:pt>
                <c:pt idx="4061">
                  <c:v>-0.95877599999999996</c:v>
                </c:pt>
                <c:pt idx="4062">
                  <c:v>-0.96042799999999995</c:v>
                </c:pt>
                <c:pt idx="4063">
                  <c:v>-0.96479499999999996</c:v>
                </c:pt>
                <c:pt idx="4064">
                  <c:v>-0.96321699999999999</c:v>
                </c:pt>
                <c:pt idx="4065">
                  <c:v>-0.96403499999999998</c:v>
                </c:pt>
                <c:pt idx="4066">
                  <c:v>-0.96945599999999998</c:v>
                </c:pt>
                <c:pt idx="4067">
                  <c:v>-0.971418</c:v>
                </c:pt>
                <c:pt idx="4068">
                  <c:v>-0.97384599999999999</c:v>
                </c:pt>
                <c:pt idx="4069">
                  <c:v>-0.97620399999999996</c:v>
                </c:pt>
                <c:pt idx="4070">
                  <c:v>-0.97830399999999995</c:v>
                </c:pt>
                <c:pt idx="4071">
                  <c:v>-0.98183600000000004</c:v>
                </c:pt>
                <c:pt idx="4072">
                  <c:v>-0.98720399999999997</c:v>
                </c:pt>
                <c:pt idx="4073">
                  <c:v>-0.99190400000000001</c:v>
                </c:pt>
                <c:pt idx="4074">
                  <c:v>-0.98966799999999999</c:v>
                </c:pt>
                <c:pt idx="4075">
                  <c:v>-0.98817600000000005</c:v>
                </c:pt>
                <c:pt idx="4076">
                  <c:v>-0.99148700000000001</c:v>
                </c:pt>
                <c:pt idx="4077">
                  <c:v>-0.99446299999999999</c:v>
                </c:pt>
                <c:pt idx="4078">
                  <c:v>-1.00074</c:v>
                </c:pt>
                <c:pt idx="4079">
                  <c:v>-1.0067299999999999</c:v>
                </c:pt>
                <c:pt idx="4080">
                  <c:v>-1.01108</c:v>
                </c:pt>
                <c:pt idx="4081">
                  <c:v>-1.0152600000000001</c:v>
                </c:pt>
                <c:pt idx="4082">
                  <c:v>-1.0185999999999999</c:v>
                </c:pt>
                <c:pt idx="4083">
                  <c:v>-1.0239199999999999</c:v>
                </c:pt>
                <c:pt idx="4084">
                  <c:v>-1.02233</c:v>
                </c:pt>
                <c:pt idx="4085">
                  <c:v>-1.0182599999999999</c:v>
                </c:pt>
                <c:pt idx="4086">
                  <c:v>-1.0203899999999999</c:v>
                </c:pt>
                <c:pt idx="4087">
                  <c:v>-1.02108</c:v>
                </c:pt>
                <c:pt idx="4088">
                  <c:v>-1.0222899999999999</c:v>
                </c:pt>
                <c:pt idx="4089">
                  <c:v>-1.0228999999999999</c:v>
                </c:pt>
                <c:pt idx="4090">
                  <c:v>-1.0240499999999999</c:v>
                </c:pt>
                <c:pt idx="4091">
                  <c:v>-1.0264500000000001</c:v>
                </c:pt>
                <c:pt idx="4092">
                  <c:v>-1.0306200000000001</c:v>
                </c:pt>
                <c:pt idx="4093">
                  <c:v>-1.03653</c:v>
                </c:pt>
                <c:pt idx="4094">
                  <c:v>-1.0379100000000001</c:v>
                </c:pt>
                <c:pt idx="4095">
                  <c:v>-1.0384100000000001</c:v>
                </c:pt>
                <c:pt idx="4096">
                  <c:v>-1.0427599999999999</c:v>
                </c:pt>
                <c:pt idx="4097">
                  <c:v>-1.0466299999999999</c:v>
                </c:pt>
                <c:pt idx="4098">
                  <c:v>-1.0505800000000001</c:v>
                </c:pt>
                <c:pt idx="4099">
                  <c:v>-1.0533999999999999</c:v>
                </c:pt>
                <c:pt idx="4100">
                  <c:v>-1.0580099999999999</c:v>
                </c:pt>
                <c:pt idx="4101">
                  <c:v>-1.0631999999999999</c:v>
                </c:pt>
                <c:pt idx="4102">
                  <c:v>-1.0659400000000001</c:v>
                </c:pt>
                <c:pt idx="4103">
                  <c:v>-1.0694900000000001</c:v>
                </c:pt>
                <c:pt idx="4104">
                  <c:v>-1.0682400000000001</c:v>
                </c:pt>
                <c:pt idx="4105">
                  <c:v>-1.0678300000000001</c:v>
                </c:pt>
                <c:pt idx="4106">
                  <c:v>-1.07599</c:v>
                </c:pt>
                <c:pt idx="4107">
                  <c:v>-1.08243</c:v>
                </c:pt>
                <c:pt idx="4108">
                  <c:v>-1.0870500000000001</c:v>
                </c:pt>
                <c:pt idx="4109">
                  <c:v>-1.09239</c:v>
                </c:pt>
                <c:pt idx="4110">
                  <c:v>-1.0976999999999999</c:v>
                </c:pt>
                <c:pt idx="4111">
                  <c:v>-1.1040000000000001</c:v>
                </c:pt>
                <c:pt idx="4112">
                  <c:v>-1.1089800000000001</c:v>
                </c:pt>
                <c:pt idx="4113">
                  <c:v>-1.1136600000000001</c:v>
                </c:pt>
                <c:pt idx="4114">
                  <c:v>-1.1127100000000001</c:v>
                </c:pt>
                <c:pt idx="4115">
                  <c:v>-1.1130100000000001</c:v>
                </c:pt>
                <c:pt idx="4116">
                  <c:v>-1.11721</c:v>
                </c:pt>
                <c:pt idx="4117">
                  <c:v>-1.11965</c:v>
                </c:pt>
                <c:pt idx="4118">
                  <c:v>-1.1216299999999999</c:v>
                </c:pt>
                <c:pt idx="4119">
                  <c:v>-1.1222099999999999</c:v>
                </c:pt>
                <c:pt idx="4120">
                  <c:v>-1.1215299999999999</c:v>
                </c:pt>
                <c:pt idx="4121">
                  <c:v>-1.12164</c:v>
                </c:pt>
                <c:pt idx="4122">
                  <c:v>-1.12181</c:v>
                </c:pt>
                <c:pt idx="4123">
                  <c:v>-1.12323</c:v>
                </c:pt>
                <c:pt idx="4124">
                  <c:v>-1.1183099999999999</c:v>
                </c:pt>
                <c:pt idx="4125">
                  <c:v>-1.1162399999999999</c:v>
                </c:pt>
                <c:pt idx="4126">
                  <c:v>-1.1185700000000001</c:v>
                </c:pt>
                <c:pt idx="4127">
                  <c:v>-1.1234</c:v>
                </c:pt>
                <c:pt idx="4128">
                  <c:v>-1.12822</c:v>
                </c:pt>
                <c:pt idx="4129">
                  <c:v>-1.1295299999999999</c:v>
                </c:pt>
                <c:pt idx="4130">
                  <c:v>-1.1315200000000001</c:v>
                </c:pt>
                <c:pt idx="4131">
                  <c:v>-1.1323099999999999</c:v>
                </c:pt>
                <c:pt idx="4132">
                  <c:v>-1.1327799999999999</c:v>
                </c:pt>
                <c:pt idx="4133">
                  <c:v>-1.13443</c:v>
                </c:pt>
                <c:pt idx="4134">
                  <c:v>-1.1272899999999999</c:v>
                </c:pt>
                <c:pt idx="4135">
                  <c:v>-1.12239</c:v>
                </c:pt>
                <c:pt idx="4136">
                  <c:v>-1.1214599999999999</c:v>
                </c:pt>
                <c:pt idx="4137">
                  <c:v>-1.1185700000000001</c:v>
                </c:pt>
                <c:pt idx="4138">
                  <c:v>-1.1142799999999999</c:v>
                </c:pt>
                <c:pt idx="4139">
                  <c:v>-1.1097999999999999</c:v>
                </c:pt>
                <c:pt idx="4140">
                  <c:v>-1.10564</c:v>
                </c:pt>
                <c:pt idx="4141">
                  <c:v>-1.10284</c:v>
                </c:pt>
                <c:pt idx="4142">
                  <c:v>-1.10178</c:v>
                </c:pt>
                <c:pt idx="4143">
                  <c:v>-1.1026400000000001</c:v>
                </c:pt>
                <c:pt idx="4144">
                  <c:v>-1.0929199999999999</c:v>
                </c:pt>
                <c:pt idx="4145">
                  <c:v>-1.09128</c:v>
                </c:pt>
                <c:pt idx="4146">
                  <c:v>-1.09232</c:v>
                </c:pt>
                <c:pt idx="4147">
                  <c:v>-1.09406</c:v>
                </c:pt>
                <c:pt idx="4148">
                  <c:v>-1.09636</c:v>
                </c:pt>
                <c:pt idx="4149">
                  <c:v>-1.0969100000000001</c:v>
                </c:pt>
                <c:pt idx="4150">
                  <c:v>-1.09463</c:v>
                </c:pt>
                <c:pt idx="4151">
                  <c:v>-1.0934900000000001</c:v>
                </c:pt>
                <c:pt idx="4152">
                  <c:v>-1.09334</c:v>
                </c:pt>
                <c:pt idx="4153">
                  <c:v>-1.0941799999999999</c:v>
                </c:pt>
                <c:pt idx="4154">
                  <c:v>-1.08446</c:v>
                </c:pt>
                <c:pt idx="4155">
                  <c:v>-1.08321</c:v>
                </c:pt>
                <c:pt idx="4156">
                  <c:v>-1.0830299999999999</c:v>
                </c:pt>
                <c:pt idx="4157">
                  <c:v>-1.0821000000000001</c:v>
                </c:pt>
                <c:pt idx="4158">
                  <c:v>-1.08121</c:v>
                </c:pt>
                <c:pt idx="4159">
                  <c:v>-1.07986</c:v>
                </c:pt>
                <c:pt idx="4160">
                  <c:v>-1.07744</c:v>
                </c:pt>
                <c:pt idx="4161">
                  <c:v>-1.0760099999999999</c:v>
                </c:pt>
                <c:pt idx="4162">
                  <c:v>-1.0755999999999999</c:v>
                </c:pt>
                <c:pt idx="4163">
                  <c:v>-1.07521</c:v>
                </c:pt>
                <c:pt idx="4164">
                  <c:v>-1.0652699999999999</c:v>
                </c:pt>
                <c:pt idx="4165">
                  <c:v>-1.0670299999999999</c:v>
                </c:pt>
                <c:pt idx="4166">
                  <c:v>-1.06812</c:v>
                </c:pt>
                <c:pt idx="4167">
                  <c:v>-1.0703199999999999</c:v>
                </c:pt>
                <c:pt idx="4168">
                  <c:v>-1.0718399999999999</c:v>
                </c:pt>
                <c:pt idx="4169">
                  <c:v>-1.0709</c:v>
                </c:pt>
                <c:pt idx="4170">
                  <c:v>-1.0706500000000001</c:v>
                </c:pt>
                <c:pt idx="4171">
                  <c:v>-1.07121</c:v>
                </c:pt>
                <c:pt idx="4172">
                  <c:v>-1.0703800000000001</c:v>
                </c:pt>
                <c:pt idx="4173">
                  <c:v>-1.0683199999999999</c:v>
                </c:pt>
                <c:pt idx="4174">
                  <c:v>-1.05999</c:v>
                </c:pt>
                <c:pt idx="4175">
                  <c:v>-1.0632699999999999</c:v>
                </c:pt>
                <c:pt idx="4176">
                  <c:v>-1.07176</c:v>
                </c:pt>
                <c:pt idx="4177">
                  <c:v>-1.0626100000000001</c:v>
                </c:pt>
                <c:pt idx="4178">
                  <c:v>-1.06196</c:v>
                </c:pt>
                <c:pt idx="4179">
                  <c:v>-1.06254</c:v>
                </c:pt>
                <c:pt idx="4180">
                  <c:v>-1.0625500000000001</c:v>
                </c:pt>
                <c:pt idx="4181">
                  <c:v>-1.0616099999999999</c:v>
                </c:pt>
                <c:pt idx="4182">
                  <c:v>-1.0626599999999999</c:v>
                </c:pt>
                <c:pt idx="4183">
                  <c:v>-1.0606</c:v>
                </c:pt>
                <c:pt idx="4184">
                  <c:v>-1.04901</c:v>
                </c:pt>
                <c:pt idx="4185">
                  <c:v>-1.0490900000000001</c:v>
                </c:pt>
                <c:pt idx="4186">
                  <c:v>-1.0480799999999999</c:v>
                </c:pt>
                <c:pt idx="4187">
                  <c:v>-1.04786</c:v>
                </c:pt>
                <c:pt idx="4188">
                  <c:v>-1.0467500000000001</c:v>
                </c:pt>
                <c:pt idx="4189">
                  <c:v>-1.04488</c:v>
                </c:pt>
                <c:pt idx="4190">
                  <c:v>-1.0441</c:v>
                </c:pt>
                <c:pt idx="4191">
                  <c:v>-1.0451999999999999</c:v>
                </c:pt>
                <c:pt idx="4192">
                  <c:v>-1.0482899999999999</c:v>
                </c:pt>
                <c:pt idx="4193">
                  <c:v>-1.04853</c:v>
                </c:pt>
                <c:pt idx="4194">
                  <c:v>-1.0439799999999999</c:v>
                </c:pt>
                <c:pt idx="4195">
                  <c:v>-1.0459099999999999</c:v>
                </c:pt>
                <c:pt idx="4196">
                  <c:v>-1.0462</c:v>
                </c:pt>
                <c:pt idx="4197">
                  <c:v>-1.04495</c:v>
                </c:pt>
                <c:pt idx="4198">
                  <c:v>-1.0452399999999999</c:v>
                </c:pt>
                <c:pt idx="4199">
                  <c:v>-1.04586</c:v>
                </c:pt>
                <c:pt idx="4200">
                  <c:v>-1.0462899999999999</c:v>
                </c:pt>
                <c:pt idx="4201">
                  <c:v>-1.0469599999999999</c:v>
                </c:pt>
                <c:pt idx="4202">
                  <c:v>-1.0497300000000001</c:v>
                </c:pt>
                <c:pt idx="4203">
                  <c:v>-1.0486</c:v>
                </c:pt>
                <c:pt idx="4204">
                  <c:v>-1.0413699999999999</c:v>
                </c:pt>
                <c:pt idx="4205">
                  <c:v>-1.0480700000000001</c:v>
                </c:pt>
                <c:pt idx="4206">
                  <c:v>-1.0498499999999999</c:v>
                </c:pt>
                <c:pt idx="4207">
                  <c:v>-1.04091</c:v>
                </c:pt>
                <c:pt idx="4208">
                  <c:v>-1.04094</c:v>
                </c:pt>
                <c:pt idx="4209">
                  <c:v>-1.0381199999999999</c:v>
                </c:pt>
                <c:pt idx="4210">
                  <c:v>-1.0380100000000001</c:v>
                </c:pt>
                <c:pt idx="4211">
                  <c:v>-1.03898</c:v>
                </c:pt>
                <c:pt idx="4212">
                  <c:v>-1.03996</c:v>
                </c:pt>
                <c:pt idx="4213">
                  <c:v>-1.0351999999999999</c:v>
                </c:pt>
                <c:pt idx="4214">
                  <c:v>-1.0300400000000001</c:v>
                </c:pt>
                <c:pt idx="4215">
                  <c:v>-1.0324599999999999</c:v>
                </c:pt>
                <c:pt idx="4216">
                  <c:v>-1.03298</c:v>
                </c:pt>
                <c:pt idx="4217">
                  <c:v>-1.03372</c:v>
                </c:pt>
                <c:pt idx="4218">
                  <c:v>-1.0341499999999999</c:v>
                </c:pt>
                <c:pt idx="4219">
                  <c:v>-1.03552</c:v>
                </c:pt>
                <c:pt idx="4220">
                  <c:v>-1.0361499999999999</c:v>
                </c:pt>
                <c:pt idx="4221">
                  <c:v>-1.0362800000000001</c:v>
                </c:pt>
                <c:pt idx="4222">
                  <c:v>-1.0360100000000001</c:v>
                </c:pt>
                <c:pt idx="4223">
                  <c:v>-1.0350900000000001</c:v>
                </c:pt>
                <c:pt idx="4224">
                  <c:v>-1.0371300000000001</c:v>
                </c:pt>
                <c:pt idx="4225">
                  <c:v>-1.0307999999999999</c:v>
                </c:pt>
                <c:pt idx="4226">
                  <c:v>-1.0252399999999999</c:v>
                </c:pt>
                <c:pt idx="4227">
                  <c:v>-1.0259799999999999</c:v>
                </c:pt>
                <c:pt idx="4228">
                  <c:v>-1.0322199999999999</c:v>
                </c:pt>
                <c:pt idx="4229">
                  <c:v>-1.03091</c:v>
                </c:pt>
                <c:pt idx="4230">
                  <c:v>-1.0233099999999999</c:v>
                </c:pt>
                <c:pt idx="4231">
                  <c:v>-1.02444</c:v>
                </c:pt>
                <c:pt idx="4232">
                  <c:v>-1.02475</c:v>
                </c:pt>
                <c:pt idx="4233">
                  <c:v>-1.0267900000000001</c:v>
                </c:pt>
                <c:pt idx="4234">
                  <c:v>-1.0283599999999999</c:v>
                </c:pt>
                <c:pt idx="4235">
                  <c:v>-1.0286500000000001</c:v>
                </c:pt>
                <c:pt idx="4236">
                  <c:v>-1.0303899999999999</c:v>
                </c:pt>
                <c:pt idx="4237">
                  <c:v>-1.0263899999999999</c:v>
                </c:pt>
                <c:pt idx="4238">
                  <c:v>-1.02136</c:v>
                </c:pt>
                <c:pt idx="4239">
                  <c:v>-1.03084</c:v>
                </c:pt>
                <c:pt idx="4240">
                  <c:v>-1.0334300000000001</c:v>
                </c:pt>
                <c:pt idx="4241">
                  <c:v>-1.0309999999999999</c:v>
                </c:pt>
                <c:pt idx="4242">
                  <c:v>-1.0328999999999999</c:v>
                </c:pt>
                <c:pt idx="4243">
                  <c:v>-1.03301</c:v>
                </c:pt>
                <c:pt idx="4244">
                  <c:v>-1.03417</c:v>
                </c:pt>
                <c:pt idx="4245">
                  <c:v>-1.0355700000000001</c:v>
                </c:pt>
                <c:pt idx="4246">
                  <c:v>-1.03651</c:v>
                </c:pt>
                <c:pt idx="4247">
                  <c:v>-1.03948</c:v>
                </c:pt>
                <c:pt idx="4248">
                  <c:v>-1.04348</c:v>
                </c:pt>
                <c:pt idx="4249">
                  <c:v>-1.0391999999999999</c:v>
                </c:pt>
                <c:pt idx="4250">
                  <c:v>-1.0364800000000001</c:v>
                </c:pt>
                <c:pt idx="4251">
                  <c:v>-1.03914</c:v>
                </c:pt>
                <c:pt idx="4252">
                  <c:v>-1.0415399999999999</c:v>
                </c:pt>
                <c:pt idx="4253">
                  <c:v>-1.0447900000000001</c:v>
                </c:pt>
                <c:pt idx="4254">
                  <c:v>-1.0476300000000001</c:v>
                </c:pt>
                <c:pt idx="4255">
                  <c:v>-1.0498400000000001</c:v>
                </c:pt>
                <c:pt idx="4256">
                  <c:v>-1.0522</c:v>
                </c:pt>
                <c:pt idx="4257">
                  <c:v>-1.0546</c:v>
                </c:pt>
                <c:pt idx="4258">
                  <c:v>-1.0565500000000001</c:v>
                </c:pt>
                <c:pt idx="4259">
                  <c:v>-1.0592299999999999</c:v>
                </c:pt>
                <c:pt idx="4260">
                  <c:v>-1.0637399999999999</c:v>
                </c:pt>
                <c:pt idx="4261">
                  <c:v>-1.0598799999999999</c:v>
                </c:pt>
                <c:pt idx="4262">
                  <c:v>-1.0566500000000001</c:v>
                </c:pt>
                <c:pt idx="4263">
                  <c:v>-1.05985</c:v>
                </c:pt>
                <c:pt idx="4264">
                  <c:v>-1.0602</c:v>
                </c:pt>
                <c:pt idx="4265">
                  <c:v>-1.0608900000000001</c:v>
                </c:pt>
                <c:pt idx="4266">
                  <c:v>-1.06185</c:v>
                </c:pt>
                <c:pt idx="4267">
                  <c:v>-1.06436</c:v>
                </c:pt>
                <c:pt idx="4268">
                  <c:v>-1.06785</c:v>
                </c:pt>
                <c:pt idx="4269">
                  <c:v>-1.07159</c:v>
                </c:pt>
                <c:pt idx="4270">
                  <c:v>-1.07673</c:v>
                </c:pt>
                <c:pt idx="4271">
                  <c:v>-1.0815399999999999</c:v>
                </c:pt>
                <c:pt idx="4272">
                  <c:v>-1.0847500000000001</c:v>
                </c:pt>
                <c:pt idx="4273">
                  <c:v>-1.08725</c:v>
                </c:pt>
                <c:pt idx="4274">
                  <c:v>-1.0813900000000001</c:v>
                </c:pt>
                <c:pt idx="4275">
                  <c:v>-1.07619</c:v>
                </c:pt>
                <c:pt idx="4276">
                  <c:v>-1.0783400000000001</c:v>
                </c:pt>
                <c:pt idx="4277">
                  <c:v>-1.0793200000000001</c:v>
                </c:pt>
                <c:pt idx="4278">
                  <c:v>-1.0802099999999999</c:v>
                </c:pt>
                <c:pt idx="4279">
                  <c:v>-1.0813900000000001</c:v>
                </c:pt>
                <c:pt idx="4280">
                  <c:v>-1.0829599999999999</c:v>
                </c:pt>
                <c:pt idx="4281">
                  <c:v>-1.0857399999999999</c:v>
                </c:pt>
                <c:pt idx="4282">
                  <c:v>-1.0888599999999999</c:v>
                </c:pt>
                <c:pt idx="4283">
                  <c:v>-1.0894900000000001</c:v>
                </c:pt>
                <c:pt idx="4284">
                  <c:v>-1.0900700000000001</c:v>
                </c:pt>
                <c:pt idx="4285">
                  <c:v>-1.09148</c:v>
                </c:pt>
                <c:pt idx="4286">
                  <c:v>-1.0924400000000001</c:v>
                </c:pt>
                <c:pt idx="4287">
                  <c:v>-1.0960700000000001</c:v>
                </c:pt>
                <c:pt idx="4288">
                  <c:v>-1.0941399999999999</c:v>
                </c:pt>
                <c:pt idx="4289">
                  <c:v>-1.0913299999999999</c:v>
                </c:pt>
                <c:pt idx="4290">
                  <c:v>-1.0949899999999999</c:v>
                </c:pt>
                <c:pt idx="4291">
                  <c:v>-1.09538</c:v>
                </c:pt>
                <c:pt idx="4292">
                  <c:v>-1.0965</c:v>
                </c:pt>
                <c:pt idx="4293">
                  <c:v>-1.0974600000000001</c:v>
                </c:pt>
                <c:pt idx="4294">
                  <c:v>-1.0985</c:v>
                </c:pt>
                <c:pt idx="4295">
                  <c:v>-1.0992</c:v>
                </c:pt>
                <c:pt idx="4296">
                  <c:v>-1.10015</c:v>
                </c:pt>
                <c:pt idx="4297">
                  <c:v>-1.1012200000000001</c:v>
                </c:pt>
                <c:pt idx="4298">
                  <c:v>-1.1009599999999999</c:v>
                </c:pt>
                <c:pt idx="4299">
                  <c:v>-1.10259</c:v>
                </c:pt>
                <c:pt idx="4300">
                  <c:v>-1.10459</c:v>
                </c:pt>
                <c:pt idx="4301">
                  <c:v>-1.1068199999999999</c:v>
                </c:pt>
                <c:pt idx="4302">
                  <c:v>-1.1033900000000001</c:v>
                </c:pt>
                <c:pt idx="4303">
                  <c:v>-1.0983099999999999</c:v>
                </c:pt>
                <c:pt idx="4304">
                  <c:v>-1.10063</c:v>
                </c:pt>
                <c:pt idx="4305">
                  <c:v>-1.1008899999999999</c:v>
                </c:pt>
                <c:pt idx="4306">
                  <c:v>-1.1024099999999999</c:v>
                </c:pt>
                <c:pt idx="4307">
                  <c:v>-1.1057300000000001</c:v>
                </c:pt>
                <c:pt idx="4308">
                  <c:v>-1.10823</c:v>
                </c:pt>
                <c:pt idx="4309">
                  <c:v>-1.1095299999999999</c:v>
                </c:pt>
                <c:pt idx="4310">
                  <c:v>-1.1124499999999999</c:v>
                </c:pt>
                <c:pt idx="4311">
                  <c:v>-1.11524</c:v>
                </c:pt>
                <c:pt idx="4312">
                  <c:v>-1.11575</c:v>
                </c:pt>
                <c:pt idx="4313">
                  <c:v>-1.1167</c:v>
                </c:pt>
                <c:pt idx="4314">
                  <c:v>-1.1129</c:v>
                </c:pt>
                <c:pt idx="4315">
                  <c:v>-1.1064799999999999</c:v>
                </c:pt>
                <c:pt idx="4316">
                  <c:v>-1.10832</c:v>
                </c:pt>
                <c:pt idx="4317">
                  <c:v>-1.1084700000000001</c:v>
                </c:pt>
                <c:pt idx="4318">
                  <c:v>-1.11026</c:v>
                </c:pt>
                <c:pt idx="4319">
                  <c:v>-1.1115600000000001</c:v>
                </c:pt>
                <c:pt idx="4320">
                  <c:v>-1.1118399999999999</c:v>
                </c:pt>
                <c:pt idx="4321">
                  <c:v>-1.1128</c:v>
                </c:pt>
                <c:pt idx="4322">
                  <c:v>-1.1133500000000001</c:v>
                </c:pt>
                <c:pt idx="4323">
                  <c:v>-1.11504</c:v>
                </c:pt>
                <c:pt idx="4324">
                  <c:v>-1.1145799999999999</c:v>
                </c:pt>
                <c:pt idx="4325">
                  <c:v>-1.11154</c:v>
                </c:pt>
                <c:pt idx="4326">
                  <c:v>-1.11744</c:v>
                </c:pt>
                <c:pt idx="4327">
                  <c:v>-1.1227499999999999</c:v>
                </c:pt>
                <c:pt idx="4328">
                  <c:v>-1.1267100000000001</c:v>
                </c:pt>
                <c:pt idx="4329">
                  <c:v>-1.1297699999999999</c:v>
                </c:pt>
                <c:pt idx="4330">
                  <c:v>-1.13168</c:v>
                </c:pt>
                <c:pt idx="4331">
                  <c:v>-1.1322000000000001</c:v>
                </c:pt>
                <c:pt idx="4332">
                  <c:v>-1.13266</c:v>
                </c:pt>
                <c:pt idx="4333">
                  <c:v>-1.13344</c:v>
                </c:pt>
                <c:pt idx="4334">
                  <c:v>-1.1346000000000001</c:v>
                </c:pt>
                <c:pt idx="4335">
                  <c:v>-1.13306</c:v>
                </c:pt>
                <c:pt idx="4336">
                  <c:v>-1.12683</c:v>
                </c:pt>
                <c:pt idx="4337">
                  <c:v>-1.13262</c:v>
                </c:pt>
                <c:pt idx="4338">
                  <c:v>-1.1399600000000001</c:v>
                </c:pt>
                <c:pt idx="4339">
                  <c:v>-1.1349100000000001</c:v>
                </c:pt>
                <c:pt idx="4340">
                  <c:v>-1.14232</c:v>
                </c:pt>
                <c:pt idx="4341">
                  <c:v>-1.1475500000000001</c:v>
                </c:pt>
                <c:pt idx="4342">
                  <c:v>-1.15316</c:v>
                </c:pt>
                <c:pt idx="4343">
                  <c:v>-1.15849</c:v>
                </c:pt>
                <c:pt idx="4344">
                  <c:v>-1.1626099999999999</c:v>
                </c:pt>
                <c:pt idx="4345">
                  <c:v>-1.1646399999999999</c:v>
                </c:pt>
                <c:pt idx="4346">
                  <c:v>-1.1604699999999999</c:v>
                </c:pt>
                <c:pt idx="4347">
                  <c:v>-1.16354</c:v>
                </c:pt>
                <c:pt idx="4348">
                  <c:v>-1.1651100000000001</c:v>
                </c:pt>
                <c:pt idx="4349">
                  <c:v>-1.16699</c:v>
                </c:pt>
                <c:pt idx="4350">
                  <c:v>-1.1680600000000001</c:v>
                </c:pt>
                <c:pt idx="4351">
                  <c:v>-1.1676899999999999</c:v>
                </c:pt>
                <c:pt idx="4352">
                  <c:v>-1.1662999999999999</c:v>
                </c:pt>
                <c:pt idx="4353">
                  <c:v>-1.1633599999999999</c:v>
                </c:pt>
                <c:pt idx="4354">
                  <c:v>-1.1606000000000001</c:v>
                </c:pt>
                <c:pt idx="4355">
                  <c:v>-1.1535899999999999</c:v>
                </c:pt>
                <c:pt idx="4356">
                  <c:v>-1.13673</c:v>
                </c:pt>
                <c:pt idx="4357">
                  <c:v>-1.1342000000000001</c:v>
                </c:pt>
                <c:pt idx="4358">
                  <c:v>-1.13167</c:v>
                </c:pt>
                <c:pt idx="4359">
                  <c:v>-1.1287199999999999</c:v>
                </c:pt>
                <c:pt idx="4360">
                  <c:v>-1.1270199999999999</c:v>
                </c:pt>
                <c:pt idx="4361">
                  <c:v>-1.12439</c:v>
                </c:pt>
                <c:pt idx="4362">
                  <c:v>-1.1228</c:v>
                </c:pt>
                <c:pt idx="4363">
                  <c:v>-1.12195</c:v>
                </c:pt>
                <c:pt idx="4364">
                  <c:v>-1.11968</c:v>
                </c:pt>
                <c:pt idx="4365">
                  <c:v>-1.1109100000000001</c:v>
                </c:pt>
                <c:pt idx="4366">
                  <c:v>-1.1108499999999999</c:v>
                </c:pt>
                <c:pt idx="4367">
                  <c:v>-1.1089500000000001</c:v>
                </c:pt>
                <c:pt idx="4368">
                  <c:v>-1.10799</c:v>
                </c:pt>
                <c:pt idx="4369">
                  <c:v>-1.1078300000000001</c:v>
                </c:pt>
                <c:pt idx="4370">
                  <c:v>-1.1077300000000001</c:v>
                </c:pt>
                <c:pt idx="4371">
                  <c:v>-1.10798</c:v>
                </c:pt>
                <c:pt idx="4372">
                  <c:v>-1.1073500000000001</c:v>
                </c:pt>
                <c:pt idx="4373">
                  <c:v>-1.10765</c:v>
                </c:pt>
                <c:pt idx="4374">
                  <c:v>-1.1083400000000001</c:v>
                </c:pt>
                <c:pt idx="4375">
                  <c:v>-1.1099399999999999</c:v>
                </c:pt>
                <c:pt idx="4376">
                  <c:v>-1.1033299999999999</c:v>
                </c:pt>
                <c:pt idx="4377">
                  <c:v>-1.1046899999999999</c:v>
                </c:pt>
                <c:pt idx="4378">
                  <c:v>-1.10537</c:v>
                </c:pt>
                <c:pt idx="4379">
                  <c:v>-1.10625</c:v>
                </c:pt>
                <c:pt idx="4380">
                  <c:v>-1.1076600000000001</c:v>
                </c:pt>
                <c:pt idx="4381">
                  <c:v>-1.1099699999999999</c:v>
                </c:pt>
                <c:pt idx="4382">
                  <c:v>-1.1118399999999999</c:v>
                </c:pt>
                <c:pt idx="4383">
                  <c:v>-1.1108499999999999</c:v>
                </c:pt>
                <c:pt idx="4384">
                  <c:v>-1.10083</c:v>
                </c:pt>
                <c:pt idx="4385">
                  <c:v>-1.10128</c:v>
                </c:pt>
                <c:pt idx="4386">
                  <c:v>-1.1025100000000001</c:v>
                </c:pt>
                <c:pt idx="4387">
                  <c:v>-1.10389</c:v>
                </c:pt>
                <c:pt idx="4388">
                  <c:v>-1.10568</c:v>
                </c:pt>
                <c:pt idx="4389">
                  <c:v>-1.1070500000000001</c:v>
                </c:pt>
                <c:pt idx="4390">
                  <c:v>-1.10632</c:v>
                </c:pt>
                <c:pt idx="4391">
                  <c:v>-1.09779</c:v>
                </c:pt>
                <c:pt idx="4392">
                  <c:v>-1.099</c:v>
                </c:pt>
                <c:pt idx="4393">
                  <c:v>-1.0992</c:v>
                </c:pt>
                <c:pt idx="4394">
                  <c:v>-1.09954</c:v>
                </c:pt>
                <c:pt idx="4395">
                  <c:v>-1.09931</c:v>
                </c:pt>
                <c:pt idx="4396">
                  <c:v>-1.0992599999999999</c:v>
                </c:pt>
                <c:pt idx="4397">
                  <c:v>-1.0992200000000001</c:v>
                </c:pt>
                <c:pt idx="4398">
                  <c:v>-1.0916300000000001</c:v>
                </c:pt>
                <c:pt idx="4399">
                  <c:v>-1.0926899999999999</c:v>
                </c:pt>
                <c:pt idx="4400">
                  <c:v>-1.09192</c:v>
                </c:pt>
                <c:pt idx="4401">
                  <c:v>-1.0917399999999999</c:v>
                </c:pt>
                <c:pt idx="4402">
                  <c:v>-1.0911299999999999</c:v>
                </c:pt>
                <c:pt idx="4403">
                  <c:v>-1.0929500000000001</c:v>
                </c:pt>
                <c:pt idx="4404">
                  <c:v>-1.0938399999999999</c:v>
                </c:pt>
                <c:pt idx="4405">
                  <c:v>-1.0948199999999999</c:v>
                </c:pt>
                <c:pt idx="4406">
                  <c:v>-1.08463</c:v>
                </c:pt>
                <c:pt idx="4407">
                  <c:v>-1.0842099999999999</c:v>
                </c:pt>
                <c:pt idx="4408">
                  <c:v>-1.0834600000000001</c:v>
                </c:pt>
                <c:pt idx="4409">
                  <c:v>-1.0833200000000001</c:v>
                </c:pt>
                <c:pt idx="4410">
                  <c:v>-1.0841700000000001</c:v>
                </c:pt>
                <c:pt idx="4411">
                  <c:v>-1.08599</c:v>
                </c:pt>
                <c:pt idx="4412">
                  <c:v>-1.08728</c:v>
                </c:pt>
                <c:pt idx="4413">
                  <c:v>-1.08812</c:v>
                </c:pt>
                <c:pt idx="4414">
                  <c:v>-1.0882700000000001</c:v>
                </c:pt>
                <c:pt idx="4415">
                  <c:v>-1.08162</c:v>
                </c:pt>
                <c:pt idx="4416">
                  <c:v>-1.0825400000000001</c:v>
                </c:pt>
                <c:pt idx="4417">
                  <c:v>-1.08128</c:v>
                </c:pt>
                <c:pt idx="4418">
                  <c:v>-1.07961</c:v>
                </c:pt>
                <c:pt idx="4419">
                  <c:v>-1.0779099999999999</c:v>
                </c:pt>
                <c:pt idx="4420">
                  <c:v>-1.0752200000000001</c:v>
                </c:pt>
                <c:pt idx="4421">
                  <c:v>-1.0740700000000001</c:v>
                </c:pt>
                <c:pt idx="4422">
                  <c:v>-1.0733699999999999</c:v>
                </c:pt>
                <c:pt idx="4423">
                  <c:v>-1.07325</c:v>
                </c:pt>
                <c:pt idx="4424">
                  <c:v>-1.0728500000000001</c:v>
                </c:pt>
                <c:pt idx="4425">
                  <c:v>-1.0571299999999999</c:v>
                </c:pt>
                <c:pt idx="4426">
                  <c:v>-1.0526</c:v>
                </c:pt>
                <c:pt idx="4427">
                  <c:v>-1.04992</c:v>
                </c:pt>
                <c:pt idx="4428">
                  <c:v>-1.04975</c:v>
                </c:pt>
                <c:pt idx="4429">
                  <c:v>-1.0469599999999999</c:v>
                </c:pt>
                <c:pt idx="4430">
                  <c:v>-1.0382499999999999</c:v>
                </c:pt>
                <c:pt idx="4431">
                  <c:v>-1.03363</c:v>
                </c:pt>
                <c:pt idx="4432">
                  <c:v>-1.03145</c:v>
                </c:pt>
                <c:pt idx="4433">
                  <c:v>-1.03077</c:v>
                </c:pt>
                <c:pt idx="4434">
                  <c:v>-1.02898</c:v>
                </c:pt>
                <c:pt idx="4435">
                  <c:v>-1.0187900000000001</c:v>
                </c:pt>
                <c:pt idx="4436">
                  <c:v>-1.0161500000000001</c:v>
                </c:pt>
                <c:pt idx="4437">
                  <c:v>-1.01294</c:v>
                </c:pt>
                <c:pt idx="4438">
                  <c:v>-1.01227</c:v>
                </c:pt>
                <c:pt idx="4439">
                  <c:v>-1.01156</c:v>
                </c:pt>
                <c:pt idx="4440">
                  <c:v>-1.0108600000000001</c:v>
                </c:pt>
                <c:pt idx="4441">
                  <c:v>-1.01065</c:v>
                </c:pt>
                <c:pt idx="4442">
                  <c:v>-1.00997</c:v>
                </c:pt>
                <c:pt idx="4443">
                  <c:v>-1.0092099999999999</c:v>
                </c:pt>
                <c:pt idx="4444">
                  <c:v>-1.0020199999999999</c:v>
                </c:pt>
                <c:pt idx="4445">
                  <c:v>-1.00288</c:v>
                </c:pt>
                <c:pt idx="4446">
                  <c:v>-1.0036499999999999</c:v>
                </c:pt>
                <c:pt idx="4447">
                  <c:v>-1.00346</c:v>
                </c:pt>
                <c:pt idx="4448">
                  <c:v>-1.00478</c:v>
                </c:pt>
                <c:pt idx="4449">
                  <c:v>-1.0065599999999999</c:v>
                </c:pt>
                <c:pt idx="4450">
                  <c:v>-1.00685</c:v>
                </c:pt>
                <c:pt idx="4451">
                  <c:v>-1.00664</c:v>
                </c:pt>
                <c:pt idx="4452">
                  <c:v>-1.00749</c:v>
                </c:pt>
                <c:pt idx="4453">
                  <c:v>-1.0102100000000001</c:v>
                </c:pt>
                <c:pt idx="4454">
                  <c:v>-1.0039899999999999</c:v>
                </c:pt>
                <c:pt idx="4455">
                  <c:v>-1.0048699999999999</c:v>
                </c:pt>
                <c:pt idx="4456">
                  <c:v>-1.0056499999999999</c:v>
                </c:pt>
                <c:pt idx="4457">
                  <c:v>-1.0059499999999999</c:v>
                </c:pt>
                <c:pt idx="4458">
                  <c:v>-1.0067699999999999</c:v>
                </c:pt>
                <c:pt idx="4459">
                  <c:v>-1.0090600000000001</c:v>
                </c:pt>
                <c:pt idx="4460">
                  <c:v>-1.0103899999999999</c:v>
                </c:pt>
                <c:pt idx="4461">
                  <c:v>-1.0120899999999999</c:v>
                </c:pt>
                <c:pt idx="4462">
                  <c:v>-1.00485</c:v>
                </c:pt>
                <c:pt idx="4463">
                  <c:v>-1.0064200000000001</c:v>
                </c:pt>
                <c:pt idx="4464">
                  <c:v>-1.0170600000000001</c:v>
                </c:pt>
                <c:pt idx="4465">
                  <c:v>-1.00925</c:v>
                </c:pt>
                <c:pt idx="4466">
                  <c:v>-1.0106999999999999</c:v>
                </c:pt>
                <c:pt idx="4467">
                  <c:v>-1.01146</c:v>
                </c:pt>
                <c:pt idx="4468">
                  <c:v>-1.0133099999999999</c:v>
                </c:pt>
                <c:pt idx="4469">
                  <c:v>-1.01397</c:v>
                </c:pt>
                <c:pt idx="4470">
                  <c:v>-1.00831</c:v>
                </c:pt>
                <c:pt idx="4471">
                  <c:v>-1.0107299999999999</c:v>
                </c:pt>
                <c:pt idx="4472">
                  <c:v>-1.01197</c:v>
                </c:pt>
                <c:pt idx="4473">
                  <c:v>-1.01332</c:v>
                </c:pt>
                <c:pt idx="4474">
                  <c:v>-1.0155799999999999</c:v>
                </c:pt>
                <c:pt idx="4475">
                  <c:v>-1.01539</c:v>
                </c:pt>
                <c:pt idx="4476">
                  <c:v>-1.0172099999999999</c:v>
                </c:pt>
                <c:pt idx="4477">
                  <c:v>-1.01858</c:v>
                </c:pt>
                <c:pt idx="4478">
                  <c:v>-1.0217099999999999</c:v>
                </c:pt>
                <c:pt idx="4479">
                  <c:v>-1.0155099999999999</c:v>
                </c:pt>
                <c:pt idx="4480">
                  <c:v>-1.0190399999999999</c:v>
                </c:pt>
                <c:pt idx="4481">
                  <c:v>-1.02227</c:v>
                </c:pt>
                <c:pt idx="4482">
                  <c:v>-1.0245899999999999</c:v>
                </c:pt>
                <c:pt idx="4483">
                  <c:v>-1.02742</c:v>
                </c:pt>
                <c:pt idx="4484">
                  <c:v>-1.03074</c:v>
                </c:pt>
                <c:pt idx="4485">
                  <c:v>-1.0346</c:v>
                </c:pt>
                <c:pt idx="4486">
                  <c:v>-1.0371300000000001</c:v>
                </c:pt>
                <c:pt idx="4487">
                  <c:v>-1.03146</c:v>
                </c:pt>
                <c:pt idx="4488">
                  <c:v>-1.0340100000000001</c:v>
                </c:pt>
                <c:pt idx="4489">
                  <c:v>-1.03677</c:v>
                </c:pt>
                <c:pt idx="4490">
                  <c:v>-1.0396000000000001</c:v>
                </c:pt>
                <c:pt idx="4491">
                  <c:v>-1.0429600000000001</c:v>
                </c:pt>
                <c:pt idx="4492">
                  <c:v>-1.04728</c:v>
                </c:pt>
                <c:pt idx="4493">
                  <c:v>-1.05166</c:v>
                </c:pt>
                <c:pt idx="4494">
                  <c:v>-1.05457</c:v>
                </c:pt>
                <c:pt idx="4495">
                  <c:v>-1.0479099999999999</c:v>
                </c:pt>
                <c:pt idx="4496">
                  <c:v>-1.05053</c:v>
                </c:pt>
                <c:pt idx="4497">
                  <c:v>-1.0522400000000001</c:v>
                </c:pt>
                <c:pt idx="4498">
                  <c:v>-1.0535099999999999</c:v>
                </c:pt>
                <c:pt idx="4499">
                  <c:v>-1.0533399999999999</c:v>
                </c:pt>
                <c:pt idx="4500">
                  <c:v>-1.05524</c:v>
                </c:pt>
                <c:pt idx="4501">
                  <c:v>-1.05758</c:v>
                </c:pt>
                <c:pt idx="4502">
                  <c:v>-1.0609900000000001</c:v>
                </c:pt>
                <c:pt idx="4503">
                  <c:v>-1.0629299999999999</c:v>
                </c:pt>
                <c:pt idx="4504">
                  <c:v>-1.0582199999999999</c:v>
                </c:pt>
                <c:pt idx="4505">
                  <c:v>-1.0587899999999999</c:v>
                </c:pt>
                <c:pt idx="4506">
                  <c:v>-1.05955</c:v>
                </c:pt>
                <c:pt idx="4507">
                  <c:v>-1.05985</c:v>
                </c:pt>
                <c:pt idx="4508">
                  <c:v>-1.0602100000000001</c:v>
                </c:pt>
                <c:pt idx="4509">
                  <c:v>-1.0615600000000001</c:v>
                </c:pt>
                <c:pt idx="4510">
                  <c:v>-1.0623100000000001</c:v>
                </c:pt>
                <c:pt idx="4511">
                  <c:v>-1.0639000000000001</c:v>
                </c:pt>
                <c:pt idx="4512">
                  <c:v>-1.0673600000000001</c:v>
                </c:pt>
                <c:pt idx="4513">
                  <c:v>-1.0636300000000001</c:v>
                </c:pt>
                <c:pt idx="4514">
                  <c:v>-1.0657700000000001</c:v>
                </c:pt>
                <c:pt idx="4515">
                  <c:v>-1.06751</c:v>
                </c:pt>
                <c:pt idx="4516">
                  <c:v>-1.06935</c:v>
                </c:pt>
                <c:pt idx="4517">
                  <c:v>-1.0711999999999999</c:v>
                </c:pt>
                <c:pt idx="4518">
                  <c:v>-1.0741799999999999</c:v>
                </c:pt>
                <c:pt idx="4519">
                  <c:v>-1.0784899999999999</c:v>
                </c:pt>
                <c:pt idx="4520">
                  <c:v>-1.0824199999999999</c:v>
                </c:pt>
                <c:pt idx="4521">
                  <c:v>-1.0838300000000001</c:v>
                </c:pt>
                <c:pt idx="4522">
                  <c:v>-1.0752699999999999</c:v>
                </c:pt>
                <c:pt idx="4523">
                  <c:v>-1.0772299999999999</c:v>
                </c:pt>
                <c:pt idx="4524">
                  <c:v>-1.07833</c:v>
                </c:pt>
                <c:pt idx="4525">
                  <c:v>-1.0786199999999999</c:v>
                </c:pt>
                <c:pt idx="4526">
                  <c:v>-1.0784100000000001</c:v>
                </c:pt>
                <c:pt idx="4527">
                  <c:v>-1.0782499999999999</c:v>
                </c:pt>
                <c:pt idx="4528">
                  <c:v>-1.07803</c:v>
                </c:pt>
                <c:pt idx="4529">
                  <c:v>-1.0780400000000001</c:v>
                </c:pt>
                <c:pt idx="4530">
                  <c:v>-1.0751200000000001</c:v>
                </c:pt>
                <c:pt idx="4531">
                  <c:v>-1.0609900000000001</c:v>
                </c:pt>
                <c:pt idx="4532">
                  <c:v>-1.05637</c:v>
                </c:pt>
                <c:pt idx="4533">
                  <c:v>-1.0500700000000001</c:v>
                </c:pt>
                <c:pt idx="4534">
                  <c:v>-1.0461499999999999</c:v>
                </c:pt>
                <c:pt idx="4535">
                  <c:v>-1.04365</c:v>
                </c:pt>
                <c:pt idx="4536">
                  <c:v>-1.0417799999999999</c:v>
                </c:pt>
                <c:pt idx="4537">
                  <c:v>-1.03748</c:v>
                </c:pt>
                <c:pt idx="4538">
                  <c:v>-1.0352399999999999</c:v>
                </c:pt>
                <c:pt idx="4539">
                  <c:v>-1.0313099999999999</c:v>
                </c:pt>
                <c:pt idx="4540">
                  <c:v>-1.0197499999999999</c:v>
                </c:pt>
                <c:pt idx="4541">
                  <c:v>-1.0208600000000001</c:v>
                </c:pt>
                <c:pt idx="4542">
                  <c:v>-1.0200899999999999</c:v>
                </c:pt>
                <c:pt idx="4543">
                  <c:v>-1.02142</c:v>
                </c:pt>
                <c:pt idx="4544">
                  <c:v>-1.02058</c:v>
                </c:pt>
                <c:pt idx="4545">
                  <c:v>-1.02054</c:v>
                </c:pt>
                <c:pt idx="4546">
                  <c:v>-1.0208600000000001</c:v>
                </c:pt>
                <c:pt idx="4547">
                  <c:v>-1.0219499999999999</c:v>
                </c:pt>
                <c:pt idx="4548">
                  <c:v>-1.0210600000000001</c:v>
                </c:pt>
                <c:pt idx="4549">
                  <c:v>-1.01318</c:v>
                </c:pt>
                <c:pt idx="4550">
                  <c:v>-1.01373</c:v>
                </c:pt>
                <c:pt idx="4551">
                  <c:v>-1.0140400000000001</c:v>
                </c:pt>
                <c:pt idx="4552">
                  <c:v>-1.0153399999999999</c:v>
                </c:pt>
                <c:pt idx="4553">
                  <c:v>-1.01407</c:v>
                </c:pt>
                <c:pt idx="4554">
                  <c:v>-1.00966</c:v>
                </c:pt>
                <c:pt idx="4555">
                  <c:v>-1.0063299999999999</c:v>
                </c:pt>
                <c:pt idx="4556">
                  <c:v>-1.00471</c:v>
                </c:pt>
                <c:pt idx="4557">
                  <c:v>-1.00397</c:v>
                </c:pt>
                <c:pt idx="4558">
                  <c:v>-1.0018499999999999</c:v>
                </c:pt>
                <c:pt idx="4559">
                  <c:v>-0.99263999999999997</c:v>
                </c:pt>
                <c:pt idx="4560">
                  <c:v>-0.99202699999999999</c:v>
                </c:pt>
                <c:pt idx="4561">
                  <c:v>-0.987676</c:v>
                </c:pt>
                <c:pt idx="4562">
                  <c:v>-0.98341900000000004</c:v>
                </c:pt>
                <c:pt idx="4563">
                  <c:v>-0.982016</c:v>
                </c:pt>
                <c:pt idx="4564">
                  <c:v>-0.98005100000000001</c:v>
                </c:pt>
                <c:pt idx="4565">
                  <c:v>-0.97676399999999997</c:v>
                </c:pt>
                <c:pt idx="4566">
                  <c:v>-0.97438199999999997</c:v>
                </c:pt>
                <c:pt idx="4567">
                  <c:v>-0.966611</c:v>
                </c:pt>
                <c:pt idx="4568">
                  <c:v>-0.95072000000000001</c:v>
                </c:pt>
                <c:pt idx="4569">
                  <c:v>-0.95002600000000004</c:v>
                </c:pt>
                <c:pt idx="4570">
                  <c:v>-0.94742400000000004</c:v>
                </c:pt>
                <c:pt idx="4571">
                  <c:v>-0.94452400000000003</c:v>
                </c:pt>
                <c:pt idx="4572">
                  <c:v>-0.94036399999999998</c:v>
                </c:pt>
                <c:pt idx="4573">
                  <c:v>-0.93720499999999995</c:v>
                </c:pt>
                <c:pt idx="4574">
                  <c:v>-0.93349099999999996</c:v>
                </c:pt>
                <c:pt idx="4575">
                  <c:v>-0.93049300000000001</c:v>
                </c:pt>
                <c:pt idx="4576">
                  <c:v>-0.93021299999999996</c:v>
                </c:pt>
                <c:pt idx="4577">
                  <c:v>-0.92867299999999997</c:v>
                </c:pt>
                <c:pt idx="4578">
                  <c:v>-0.920852</c:v>
                </c:pt>
                <c:pt idx="4579">
                  <c:v>-0.92333500000000002</c:v>
                </c:pt>
                <c:pt idx="4580">
                  <c:v>-0.92411399999999999</c:v>
                </c:pt>
                <c:pt idx="4581">
                  <c:v>-0.92471000000000003</c:v>
                </c:pt>
                <c:pt idx="4582">
                  <c:v>-0.92749899999999996</c:v>
                </c:pt>
                <c:pt idx="4583">
                  <c:v>-0.93135100000000004</c:v>
                </c:pt>
                <c:pt idx="4584">
                  <c:v>-0.93541799999999997</c:v>
                </c:pt>
                <c:pt idx="4585">
                  <c:v>-0.94004500000000002</c:v>
                </c:pt>
                <c:pt idx="4586">
                  <c:v>-0.942415</c:v>
                </c:pt>
                <c:pt idx="4587">
                  <c:v>-0.94447400000000004</c:v>
                </c:pt>
                <c:pt idx="4588">
                  <c:v>-0.94344099999999997</c:v>
                </c:pt>
                <c:pt idx="4589">
                  <c:v>-0.93753600000000004</c:v>
                </c:pt>
                <c:pt idx="4590">
                  <c:v>-0.93920599999999999</c:v>
                </c:pt>
                <c:pt idx="4591">
                  <c:v>-0.93903300000000001</c:v>
                </c:pt>
                <c:pt idx="4592">
                  <c:v>-0.93847100000000006</c:v>
                </c:pt>
                <c:pt idx="4593">
                  <c:v>-0.93828500000000004</c:v>
                </c:pt>
                <c:pt idx="4594">
                  <c:v>-0.93839499999999998</c:v>
                </c:pt>
                <c:pt idx="4595">
                  <c:v>-0.93898199999999998</c:v>
                </c:pt>
                <c:pt idx="4596">
                  <c:v>-0.93834399999999996</c:v>
                </c:pt>
                <c:pt idx="4597">
                  <c:v>-0.93793499999999996</c:v>
                </c:pt>
                <c:pt idx="4598">
                  <c:v>-0.93812200000000001</c:v>
                </c:pt>
                <c:pt idx="4599">
                  <c:v>-0.93672800000000001</c:v>
                </c:pt>
                <c:pt idx="4600">
                  <c:v>-0.92885200000000001</c:v>
                </c:pt>
                <c:pt idx="4601">
                  <c:v>-0.92987200000000003</c:v>
                </c:pt>
                <c:pt idx="4602">
                  <c:v>-0.92903800000000003</c:v>
                </c:pt>
                <c:pt idx="4603">
                  <c:v>-0.92762199999999995</c:v>
                </c:pt>
                <c:pt idx="4604">
                  <c:v>-0.92769100000000004</c:v>
                </c:pt>
                <c:pt idx="4605">
                  <c:v>-0.928257</c:v>
                </c:pt>
                <c:pt idx="4606">
                  <c:v>-0.92874599999999996</c:v>
                </c:pt>
                <c:pt idx="4607">
                  <c:v>-0.92829799999999996</c:v>
                </c:pt>
                <c:pt idx="4608">
                  <c:v>-0.93016799999999999</c:v>
                </c:pt>
                <c:pt idx="4609">
                  <c:v>-0.92740599999999995</c:v>
                </c:pt>
                <c:pt idx="4610">
                  <c:v>-0.92019300000000004</c:v>
                </c:pt>
                <c:pt idx="4611">
                  <c:v>-0.92269900000000005</c:v>
                </c:pt>
                <c:pt idx="4612">
                  <c:v>-0.92290499999999998</c:v>
                </c:pt>
                <c:pt idx="4613">
                  <c:v>-0.92205499999999996</c:v>
                </c:pt>
                <c:pt idx="4614">
                  <c:v>-0.92108800000000002</c:v>
                </c:pt>
                <c:pt idx="4615">
                  <c:v>-0.92113500000000004</c:v>
                </c:pt>
                <c:pt idx="4616">
                  <c:v>-0.92167699999999997</c:v>
                </c:pt>
                <c:pt idx="4617">
                  <c:v>-0.92144000000000004</c:v>
                </c:pt>
                <c:pt idx="4618">
                  <c:v>-0.92116799999999999</c:v>
                </c:pt>
                <c:pt idx="4619">
                  <c:v>-0.91905499999999996</c:v>
                </c:pt>
                <c:pt idx="4620">
                  <c:v>-0.90910899999999994</c:v>
                </c:pt>
                <c:pt idx="4621">
                  <c:v>-0.91318299999999997</c:v>
                </c:pt>
                <c:pt idx="4622">
                  <c:v>-0.91841600000000001</c:v>
                </c:pt>
                <c:pt idx="4623">
                  <c:v>-0.90868400000000005</c:v>
                </c:pt>
                <c:pt idx="4624">
                  <c:v>-0.90991500000000003</c:v>
                </c:pt>
                <c:pt idx="4625">
                  <c:v>-0.91027899999999995</c:v>
                </c:pt>
                <c:pt idx="4626">
                  <c:v>-0.91031399999999996</c:v>
                </c:pt>
                <c:pt idx="4627">
                  <c:v>-0.91047699999999998</c:v>
                </c:pt>
                <c:pt idx="4628">
                  <c:v>-0.91090700000000002</c:v>
                </c:pt>
                <c:pt idx="4629">
                  <c:v>-0.90736700000000003</c:v>
                </c:pt>
                <c:pt idx="4630">
                  <c:v>-0.89823399999999998</c:v>
                </c:pt>
                <c:pt idx="4631">
                  <c:v>-0.89916399999999996</c:v>
                </c:pt>
                <c:pt idx="4632">
                  <c:v>-0.89672200000000002</c:v>
                </c:pt>
                <c:pt idx="4633">
                  <c:v>-0.89457500000000001</c:v>
                </c:pt>
                <c:pt idx="4634">
                  <c:v>-0.89426399999999995</c:v>
                </c:pt>
                <c:pt idx="4635">
                  <c:v>-0.894177</c:v>
                </c:pt>
                <c:pt idx="4636">
                  <c:v>-0.89398599999999995</c:v>
                </c:pt>
                <c:pt idx="4637">
                  <c:v>-0.89422999999999997</c:v>
                </c:pt>
                <c:pt idx="4638">
                  <c:v>-0.89474900000000002</c:v>
                </c:pt>
                <c:pt idx="4639">
                  <c:v>-0.89546199999999998</c:v>
                </c:pt>
                <c:pt idx="4640">
                  <c:v>-0.893652</c:v>
                </c:pt>
                <c:pt idx="4641">
                  <c:v>-0.88490599999999997</c:v>
                </c:pt>
                <c:pt idx="4642">
                  <c:v>-0.88489200000000001</c:v>
                </c:pt>
                <c:pt idx="4643">
                  <c:v>-0.88364500000000001</c:v>
                </c:pt>
                <c:pt idx="4644">
                  <c:v>-0.88401700000000005</c:v>
                </c:pt>
                <c:pt idx="4645">
                  <c:v>-0.88469600000000004</c:v>
                </c:pt>
                <c:pt idx="4646">
                  <c:v>-0.88469299999999995</c:v>
                </c:pt>
                <c:pt idx="4647">
                  <c:v>-0.88481299999999996</c:v>
                </c:pt>
                <c:pt idx="4648">
                  <c:v>-0.88369299999999995</c:v>
                </c:pt>
                <c:pt idx="4649">
                  <c:v>-0.88400699999999999</c:v>
                </c:pt>
                <c:pt idx="4650">
                  <c:v>-0.87989899999999999</c:v>
                </c:pt>
                <c:pt idx="4651">
                  <c:v>-0.86998500000000001</c:v>
                </c:pt>
                <c:pt idx="4652">
                  <c:v>-0.86738300000000002</c:v>
                </c:pt>
                <c:pt idx="4653">
                  <c:v>-0.86420600000000003</c:v>
                </c:pt>
                <c:pt idx="4654">
                  <c:v>-0.86269899999999999</c:v>
                </c:pt>
                <c:pt idx="4655">
                  <c:v>-0.86176399999999997</c:v>
                </c:pt>
                <c:pt idx="4656">
                  <c:v>-0.85905799999999999</c:v>
                </c:pt>
                <c:pt idx="4657">
                  <c:v>-0.85707800000000001</c:v>
                </c:pt>
                <c:pt idx="4658">
                  <c:v>-0.85492999999999997</c:v>
                </c:pt>
                <c:pt idx="4659">
                  <c:v>-0.84818800000000005</c:v>
                </c:pt>
                <c:pt idx="4660">
                  <c:v>-0.83788099999999999</c:v>
                </c:pt>
                <c:pt idx="4661">
                  <c:v>-0.83621900000000005</c:v>
                </c:pt>
                <c:pt idx="4662">
                  <c:v>-0.83279499999999995</c:v>
                </c:pt>
                <c:pt idx="4663">
                  <c:v>-0.82984500000000005</c:v>
                </c:pt>
                <c:pt idx="4664">
                  <c:v>-0.82746600000000003</c:v>
                </c:pt>
                <c:pt idx="4665">
                  <c:v>-0.82508700000000001</c:v>
                </c:pt>
                <c:pt idx="4666">
                  <c:v>-0.82054499999999997</c:v>
                </c:pt>
                <c:pt idx="4667">
                  <c:v>-0.816523</c:v>
                </c:pt>
                <c:pt idx="4668">
                  <c:v>-0.80879900000000005</c:v>
                </c:pt>
                <c:pt idx="4669">
                  <c:v>-0.79435599999999995</c:v>
                </c:pt>
                <c:pt idx="4670">
                  <c:v>-0.79214099999999998</c:v>
                </c:pt>
                <c:pt idx="4671">
                  <c:v>-0.79018200000000005</c:v>
                </c:pt>
                <c:pt idx="4672">
                  <c:v>-0.78678800000000004</c:v>
                </c:pt>
                <c:pt idx="4673">
                  <c:v>-0.78263899999999997</c:v>
                </c:pt>
                <c:pt idx="4674">
                  <c:v>-0.77946499999999996</c:v>
                </c:pt>
                <c:pt idx="4675">
                  <c:v>-0.77811200000000003</c:v>
                </c:pt>
                <c:pt idx="4676">
                  <c:v>-0.77707999999999999</c:v>
                </c:pt>
                <c:pt idx="4677">
                  <c:v>-0.77751800000000004</c:v>
                </c:pt>
                <c:pt idx="4678">
                  <c:v>-0.77565499999999998</c:v>
                </c:pt>
                <c:pt idx="4679">
                  <c:v>-0.76880899999999996</c:v>
                </c:pt>
                <c:pt idx="4680">
                  <c:v>-0.76934899999999995</c:v>
                </c:pt>
                <c:pt idx="4681">
                  <c:v>-0.76807300000000001</c:v>
                </c:pt>
                <c:pt idx="4682">
                  <c:v>-0.76738600000000001</c:v>
                </c:pt>
                <c:pt idx="4683">
                  <c:v>-0.76580099999999995</c:v>
                </c:pt>
                <c:pt idx="4684">
                  <c:v>-0.76458300000000001</c:v>
                </c:pt>
                <c:pt idx="4685">
                  <c:v>-0.76243799999999995</c:v>
                </c:pt>
                <c:pt idx="4686">
                  <c:v>-0.76185099999999994</c:v>
                </c:pt>
                <c:pt idx="4687">
                  <c:v>-0.75741700000000001</c:v>
                </c:pt>
                <c:pt idx="4688">
                  <c:v>-0.74726899999999996</c:v>
                </c:pt>
                <c:pt idx="4689">
                  <c:v>-0.74902199999999997</c:v>
                </c:pt>
                <c:pt idx="4690">
                  <c:v>-0.74781900000000001</c:v>
                </c:pt>
                <c:pt idx="4691">
                  <c:v>-0.74950899999999998</c:v>
                </c:pt>
                <c:pt idx="4692">
                  <c:v>-0.75015799999999999</c:v>
                </c:pt>
                <c:pt idx="4693">
                  <c:v>-0.75060300000000002</c:v>
                </c:pt>
                <c:pt idx="4694">
                  <c:v>-0.74990599999999996</c:v>
                </c:pt>
                <c:pt idx="4695">
                  <c:v>-0.74930300000000005</c:v>
                </c:pt>
                <c:pt idx="4696">
                  <c:v>-0.74938499999999997</c:v>
                </c:pt>
                <c:pt idx="4697">
                  <c:v>-0.74149699999999996</c:v>
                </c:pt>
                <c:pt idx="4698">
                  <c:v>-0.74447300000000005</c:v>
                </c:pt>
                <c:pt idx="4699">
                  <c:v>-0.74543999999999999</c:v>
                </c:pt>
                <c:pt idx="4700">
                  <c:v>-0.74547399999999997</c:v>
                </c:pt>
                <c:pt idx="4701">
                  <c:v>-0.74468699999999999</c:v>
                </c:pt>
                <c:pt idx="4702">
                  <c:v>-0.74523399999999995</c:v>
                </c:pt>
                <c:pt idx="4703">
                  <c:v>-0.74306899999999998</c:v>
                </c:pt>
                <c:pt idx="4704">
                  <c:v>-0.740865</c:v>
                </c:pt>
                <c:pt idx="4705">
                  <c:v>-0.73606199999999999</c:v>
                </c:pt>
                <c:pt idx="4706">
                  <c:v>-0.72941199999999995</c:v>
                </c:pt>
                <c:pt idx="4707">
                  <c:v>-0.71554899999999999</c:v>
                </c:pt>
                <c:pt idx="4708">
                  <c:v>-0.71485299999999996</c:v>
                </c:pt>
                <c:pt idx="4709">
                  <c:v>-0.70953100000000002</c:v>
                </c:pt>
                <c:pt idx="4710">
                  <c:v>-0.70453399999999999</c:v>
                </c:pt>
                <c:pt idx="4711">
                  <c:v>-0.69934499999999999</c:v>
                </c:pt>
                <c:pt idx="4712">
                  <c:v>-0.69350500000000004</c:v>
                </c:pt>
                <c:pt idx="4713">
                  <c:v>-0.68771599999999999</c:v>
                </c:pt>
                <c:pt idx="4714">
                  <c:v>-0.68426699999999996</c:v>
                </c:pt>
                <c:pt idx="4715">
                  <c:v>-0.681477</c:v>
                </c:pt>
                <c:pt idx="4716">
                  <c:v>-0.67528500000000002</c:v>
                </c:pt>
                <c:pt idx="4717">
                  <c:v>-0.66153099999999998</c:v>
                </c:pt>
                <c:pt idx="4718">
                  <c:v>-0.65935200000000005</c:v>
                </c:pt>
                <c:pt idx="4719">
                  <c:v>-0.65498299999999998</c:v>
                </c:pt>
                <c:pt idx="4720">
                  <c:v>-0.65192399999999995</c:v>
                </c:pt>
                <c:pt idx="4721">
                  <c:v>-0.648262</c:v>
                </c:pt>
                <c:pt idx="4722">
                  <c:v>-0.64594700000000005</c:v>
                </c:pt>
                <c:pt idx="4723">
                  <c:v>-0.64563999999999999</c:v>
                </c:pt>
                <c:pt idx="4724">
                  <c:v>-0.64574900000000002</c:v>
                </c:pt>
                <c:pt idx="4725">
                  <c:v>-0.64550700000000005</c:v>
                </c:pt>
                <c:pt idx="4726">
                  <c:v>-0.64371999999999996</c:v>
                </c:pt>
                <c:pt idx="4727">
                  <c:v>-0.63461000000000001</c:v>
                </c:pt>
                <c:pt idx="4728">
                  <c:v>-0.63548899999999997</c:v>
                </c:pt>
                <c:pt idx="4729">
                  <c:v>-0.63478400000000001</c:v>
                </c:pt>
                <c:pt idx="4730">
                  <c:v>-0.63251800000000002</c:v>
                </c:pt>
                <c:pt idx="4731">
                  <c:v>-0.63040700000000005</c:v>
                </c:pt>
                <c:pt idx="4732">
                  <c:v>-0.62812299999999999</c:v>
                </c:pt>
                <c:pt idx="4733">
                  <c:v>-0.62556</c:v>
                </c:pt>
                <c:pt idx="4734">
                  <c:v>-0.62316499999999997</c:v>
                </c:pt>
                <c:pt idx="4735">
                  <c:v>-0.62120500000000001</c:v>
                </c:pt>
                <c:pt idx="4736">
                  <c:v>-0.61884300000000003</c:v>
                </c:pt>
                <c:pt idx="4737">
                  <c:v>-0.60747799999999996</c:v>
                </c:pt>
                <c:pt idx="4738">
                  <c:v>-0.60588399999999998</c:v>
                </c:pt>
                <c:pt idx="4739">
                  <c:v>-0.60410900000000001</c:v>
                </c:pt>
                <c:pt idx="4740">
                  <c:v>-0.60377000000000003</c:v>
                </c:pt>
                <c:pt idx="4741">
                  <c:v>-0.60385999999999995</c:v>
                </c:pt>
                <c:pt idx="4742">
                  <c:v>-0.60278900000000002</c:v>
                </c:pt>
                <c:pt idx="4743">
                  <c:v>-0.60313399999999995</c:v>
                </c:pt>
                <c:pt idx="4744">
                  <c:v>-0.603877</c:v>
                </c:pt>
                <c:pt idx="4745">
                  <c:v>-0.60241800000000001</c:v>
                </c:pt>
                <c:pt idx="4746">
                  <c:v>-0.59339900000000001</c:v>
                </c:pt>
                <c:pt idx="4747">
                  <c:v>-0.59528899999999996</c:v>
                </c:pt>
                <c:pt idx="4748">
                  <c:v>-0.59572400000000003</c:v>
                </c:pt>
                <c:pt idx="4749">
                  <c:v>-0.59534699999999996</c:v>
                </c:pt>
                <c:pt idx="4750">
                  <c:v>-0.59343400000000002</c:v>
                </c:pt>
                <c:pt idx="4751">
                  <c:v>-0.59055599999999997</c:v>
                </c:pt>
                <c:pt idx="4752">
                  <c:v>-0.58677299999999999</c:v>
                </c:pt>
                <c:pt idx="4753">
                  <c:v>-0.58319100000000001</c:v>
                </c:pt>
                <c:pt idx="4754">
                  <c:v>-0.58073900000000001</c:v>
                </c:pt>
                <c:pt idx="4755">
                  <c:v>-0.57412200000000002</c:v>
                </c:pt>
                <c:pt idx="4756">
                  <c:v>-0.56067400000000001</c:v>
                </c:pt>
                <c:pt idx="4757">
                  <c:v>-0.55812700000000004</c:v>
                </c:pt>
                <c:pt idx="4758">
                  <c:v>-0.554508</c:v>
                </c:pt>
                <c:pt idx="4759">
                  <c:v>-0.55042400000000002</c:v>
                </c:pt>
                <c:pt idx="4760">
                  <c:v>-0.54733600000000004</c:v>
                </c:pt>
                <c:pt idx="4761">
                  <c:v>-0.54479500000000003</c:v>
                </c:pt>
                <c:pt idx="4762">
                  <c:v>-0.54315999999999998</c:v>
                </c:pt>
                <c:pt idx="4763">
                  <c:v>-0.54225599999999996</c:v>
                </c:pt>
                <c:pt idx="4764">
                  <c:v>-0.53829499999999997</c:v>
                </c:pt>
                <c:pt idx="4765">
                  <c:v>-0.52776400000000001</c:v>
                </c:pt>
                <c:pt idx="4766">
                  <c:v>-0.52698699999999998</c:v>
                </c:pt>
                <c:pt idx="4767">
                  <c:v>-0.52512400000000004</c:v>
                </c:pt>
                <c:pt idx="4768">
                  <c:v>-0.52390000000000003</c:v>
                </c:pt>
                <c:pt idx="4769">
                  <c:v>-0.522281</c:v>
                </c:pt>
                <c:pt idx="4770">
                  <c:v>-0.52158800000000005</c:v>
                </c:pt>
                <c:pt idx="4771">
                  <c:v>-0.52032500000000004</c:v>
                </c:pt>
                <c:pt idx="4772">
                  <c:v>-0.51986900000000003</c:v>
                </c:pt>
                <c:pt idx="4773">
                  <c:v>-0.515872</c:v>
                </c:pt>
                <c:pt idx="4774">
                  <c:v>-0.50597800000000004</c:v>
                </c:pt>
                <c:pt idx="4775">
                  <c:v>-0.50625100000000001</c:v>
                </c:pt>
                <c:pt idx="4776">
                  <c:v>-0.50528700000000004</c:v>
                </c:pt>
                <c:pt idx="4777">
                  <c:v>-0.50454299999999996</c:v>
                </c:pt>
                <c:pt idx="4778">
                  <c:v>-0.502521</c:v>
                </c:pt>
                <c:pt idx="4779">
                  <c:v>-0.49993700000000002</c:v>
                </c:pt>
                <c:pt idx="4780">
                  <c:v>-0.49896800000000002</c:v>
                </c:pt>
                <c:pt idx="4781">
                  <c:v>-0.49809700000000001</c:v>
                </c:pt>
                <c:pt idx="4782">
                  <c:v>-0.49710799999999999</c:v>
                </c:pt>
                <c:pt idx="4783">
                  <c:v>-0.49316300000000002</c:v>
                </c:pt>
                <c:pt idx="4784">
                  <c:v>-0.48316199999999998</c:v>
                </c:pt>
                <c:pt idx="4785">
                  <c:v>-0.48217199999999999</c:v>
                </c:pt>
                <c:pt idx="4786">
                  <c:v>-0.47927399999999998</c:v>
                </c:pt>
                <c:pt idx="4787">
                  <c:v>-0.47768300000000002</c:v>
                </c:pt>
                <c:pt idx="4788">
                  <c:v>-0.47521000000000002</c:v>
                </c:pt>
                <c:pt idx="4789">
                  <c:v>-0.47192299999999998</c:v>
                </c:pt>
                <c:pt idx="4790">
                  <c:v>-0.46871200000000002</c:v>
                </c:pt>
                <c:pt idx="4791">
                  <c:v>-0.46711200000000003</c:v>
                </c:pt>
                <c:pt idx="4792">
                  <c:v>-0.463557</c:v>
                </c:pt>
                <c:pt idx="4793">
                  <c:v>-0.45302500000000001</c:v>
                </c:pt>
                <c:pt idx="4794">
                  <c:v>-0.45213599999999998</c:v>
                </c:pt>
                <c:pt idx="4795">
                  <c:v>-0.449069</c:v>
                </c:pt>
                <c:pt idx="4796">
                  <c:v>-0.44634499999999999</c:v>
                </c:pt>
                <c:pt idx="4797">
                  <c:v>-0.44391000000000003</c:v>
                </c:pt>
                <c:pt idx="4798">
                  <c:v>-0.44243900000000003</c:v>
                </c:pt>
                <c:pt idx="4799">
                  <c:v>-0.44001899999999999</c:v>
                </c:pt>
                <c:pt idx="4800">
                  <c:v>-0.434614</c:v>
                </c:pt>
                <c:pt idx="4801">
                  <c:v>-0.42126599999999997</c:v>
                </c:pt>
                <c:pt idx="4802">
                  <c:v>-0.41958299999999998</c:v>
                </c:pt>
                <c:pt idx="4803">
                  <c:v>-0.41543400000000003</c:v>
                </c:pt>
                <c:pt idx="4804">
                  <c:v>-0.41176800000000002</c:v>
                </c:pt>
                <c:pt idx="4805">
                  <c:v>-0.40894999999999998</c:v>
                </c:pt>
                <c:pt idx="4806">
                  <c:v>-0.407474</c:v>
                </c:pt>
                <c:pt idx="4807">
                  <c:v>-0.40514099999999997</c:v>
                </c:pt>
                <c:pt idx="4808">
                  <c:v>-0.40016800000000002</c:v>
                </c:pt>
                <c:pt idx="4809">
                  <c:v>-0.38681700000000002</c:v>
                </c:pt>
                <c:pt idx="4810">
                  <c:v>-0.38578600000000002</c:v>
                </c:pt>
                <c:pt idx="4811">
                  <c:v>-0.38253300000000001</c:v>
                </c:pt>
                <c:pt idx="4812">
                  <c:v>-0.379494</c:v>
                </c:pt>
                <c:pt idx="4813">
                  <c:v>-0.37731100000000001</c:v>
                </c:pt>
                <c:pt idx="4814">
                  <c:v>-0.37417600000000001</c:v>
                </c:pt>
                <c:pt idx="4815">
                  <c:v>-0.36927900000000002</c:v>
                </c:pt>
                <c:pt idx="4816">
                  <c:v>-0.36618899999999999</c:v>
                </c:pt>
                <c:pt idx="4817">
                  <c:v>-0.36028900000000003</c:v>
                </c:pt>
                <c:pt idx="4818">
                  <c:v>-0.34610800000000003</c:v>
                </c:pt>
                <c:pt idx="4819">
                  <c:v>-0.341831</c:v>
                </c:pt>
                <c:pt idx="4820">
                  <c:v>-0.33652300000000002</c:v>
                </c:pt>
                <c:pt idx="4821">
                  <c:v>-0.33293400000000001</c:v>
                </c:pt>
                <c:pt idx="4822">
                  <c:v>-0.329183</c:v>
                </c:pt>
                <c:pt idx="4823">
                  <c:v>-0.32599600000000001</c:v>
                </c:pt>
                <c:pt idx="4824">
                  <c:v>-0.323436</c:v>
                </c:pt>
                <c:pt idx="4825">
                  <c:v>-0.31655800000000001</c:v>
                </c:pt>
                <c:pt idx="4826">
                  <c:v>-0.303261</c:v>
                </c:pt>
                <c:pt idx="4827">
                  <c:v>-0.30104700000000001</c:v>
                </c:pt>
                <c:pt idx="4828">
                  <c:v>-0.29688999999999999</c:v>
                </c:pt>
                <c:pt idx="4829">
                  <c:v>-0.29417599999999999</c:v>
                </c:pt>
                <c:pt idx="4830">
                  <c:v>-0.293408</c:v>
                </c:pt>
                <c:pt idx="4831">
                  <c:v>-0.29150999999999999</c:v>
                </c:pt>
                <c:pt idx="4832">
                  <c:v>-0.29051300000000002</c:v>
                </c:pt>
                <c:pt idx="4833">
                  <c:v>-0.28333900000000001</c:v>
                </c:pt>
                <c:pt idx="4834">
                  <c:v>-0.266457</c:v>
                </c:pt>
                <c:pt idx="4835">
                  <c:v>-0.26328800000000002</c:v>
                </c:pt>
                <c:pt idx="4836">
                  <c:v>-0.26057000000000002</c:v>
                </c:pt>
                <c:pt idx="4837">
                  <c:v>-0.25929200000000002</c:v>
                </c:pt>
                <c:pt idx="4838">
                  <c:v>-0.25690299999999999</c:v>
                </c:pt>
                <c:pt idx="4839">
                  <c:v>-0.2545</c:v>
                </c:pt>
                <c:pt idx="4840">
                  <c:v>-0.25104300000000002</c:v>
                </c:pt>
                <c:pt idx="4841">
                  <c:v>-0.248864</c:v>
                </c:pt>
                <c:pt idx="4842">
                  <c:v>-0.244755</c:v>
                </c:pt>
                <c:pt idx="4843">
                  <c:v>-0.233516</c:v>
                </c:pt>
                <c:pt idx="4844">
                  <c:v>-0.231823</c:v>
                </c:pt>
                <c:pt idx="4845">
                  <c:v>-0.22906599999999999</c:v>
                </c:pt>
                <c:pt idx="4846">
                  <c:v>-0.22603799999999999</c:v>
                </c:pt>
                <c:pt idx="4847">
                  <c:v>-0.22408800000000001</c:v>
                </c:pt>
                <c:pt idx="4848">
                  <c:v>-0.220773</c:v>
                </c:pt>
                <c:pt idx="4849">
                  <c:v>-0.21773100000000001</c:v>
                </c:pt>
                <c:pt idx="4850">
                  <c:v>-0.212729</c:v>
                </c:pt>
                <c:pt idx="4851">
                  <c:v>-0.20962700000000001</c:v>
                </c:pt>
                <c:pt idx="4852">
                  <c:v>-0.20438100000000001</c:v>
                </c:pt>
                <c:pt idx="4853">
                  <c:v>-0.19081100000000001</c:v>
                </c:pt>
                <c:pt idx="4854">
                  <c:v>-0.18634200000000001</c:v>
                </c:pt>
                <c:pt idx="4855">
                  <c:v>-0.182811</c:v>
                </c:pt>
                <c:pt idx="4856">
                  <c:v>-0.178476</c:v>
                </c:pt>
                <c:pt idx="4857">
                  <c:v>-0.173897</c:v>
                </c:pt>
                <c:pt idx="4858">
                  <c:v>-0.16808000000000001</c:v>
                </c:pt>
                <c:pt idx="4859">
                  <c:v>-0.16342100000000001</c:v>
                </c:pt>
                <c:pt idx="4860">
                  <c:v>-0.159196</c:v>
                </c:pt>
                <c:pt idx="4861">
                  <c:v>-0.15613299999999999</c:v>
                </c:pt>
                <c:pt idx="4862">
                  <c:v>-0.148648</c:v>
                </c:pt>
                <c:pt idx="4863">
                  <c:v>-0.134827</c:v>
                </c:pt>
                <c:pt idx="4864">
                  <c:v>-0.13197600000000001</c:v>
                </c:pt>
                <c:pt idx="4865">
                  <c:v>-0.12751899999999999</c:v>
                </c:pt>
                <c:pt idx="4866">
                  <c:v>-0.124892</c:v>
                </c:pt>
                <c:pt idx="4867">
                  <c:v>-0.121993</c:v>
                </c:pt>
                <c:pt idx="4868">
                  <c:v>-0.11996900000000001</c:v>
                </c:pt>
                <c:pt idx="4869">
                  <c:v>-0.11912399999999999</c:v>
                </c:pt>
                <c:pt idx="4870">
                  <c:v>-0.117801</c:v>
                </c:pt>
                <c:pt idx="4871">
                  <c:v>-0.118586</c:v>
                </c:pt>
                <c:pt idx="4872">
                  <c:v>-0.115934</c:v>
                </c:pt>
                <c:pt idx="4873">
                  <c:v>-0.104575</c:v>
                </c:pt>
                <c:pt idx="4874">
                  <c:v>-0.10266</c:v>
                </c:pt>
                <c:pt idx="4875">
                  <c:v>-9.8960699999999999E-2</c:v>
                </c:pt>
                <c:pt idx="4876">
                  <c:v>-9.5758499999999996E-2</c:v>
                </c:pt>
                <c:pt idx="4877">
                  <c:v>-9.29064E-2</c:v>
                </c:pt>
                <c:pt idx="4878">
                  <c:v>-8.9200799999999997E-2</c:v>
                </c:pt>
                <c:pt idx="4879">
                  <c:v>-8.4372500000000003E-2</c:v>
                </c:pt>
                <c:pt idx="4880">
                  <c:v>-7.9783499999999993E-2</c:v>
                </c:pt>
                <c:pt idx="4881">
                  <c:v>-7.5630299999999998E-2</c:v>
                </c:pt>
                <c:pt idx="4882">
                  <c:v>-7.0287699999999995E-2</c:v>
                </c:pt>
                <c:pt idx="4883">
                  <c:v>-5.6983699999999998E-2</c:v>
                </c:pt>
                <c:pt idx="4884">
                  <c:v>-5.3808799999999997E-2</c:v>
                </c:pt>
                <c:pt idx="4885">
                  <c:v>-4.9473200000000002E-2</c:v>
                </c:pt>
                <c:pt idx="4886">
                  <c:v>-4.5575200000000003E-2</c:v>
                </c:pt>
                <c:pt idx="4887">
                  <c:v>-4.3677199999999999E-2</c:v>
                </c:pt>
                <c:pt idx="4888">
                  <c:v>-3.9977699999999998E-2</c:v>
                </c:pt>
                <c:pt idx="4889">
                  <c:v>-3.6221799999999998E-2</c:v>
                </c:pt>
                <c:pt idx="4890">
                  <c:v>-3.2684400000000002E-2</c:v>
                </c:pt>
                <c:pt idx="4891">
                  <c:v>-2.9103899999999999E-2</c:v>
                </c:pt>
                <c:pt idx="4892">
                  <c:v>-2.3750400000000001E-2</c:v>
                </c:pt>
                <c:pt idx="4893">
                  <c:v>-1.33597E-2</c:v>
                </c:pt>
                <c:pt idx="4894">
                  <c:v>-1.0439199999999999E-2</c:v>
                </c:pt>
                <c:pt idx="4895">
                  <c:v>-7.2544899999999997E-3</c:v>
                </c:pt>
                <c:pt idx="4896">
                  <c:v>-3.23712E-3</c:v>
                </c:pt>
                <c:pt idx="4897">
                  <c:v>4.57038E-4</c:v>
                </c:pt>
                <c:pt idx="4898">
                  <c:v>3.4197400000000001E-3</c:v>
                </c:pt>
                <c:pt idx="4899">
                  <c:v>5.8531099999999999E-3</c:v>
                </c:pt>
                <c:pt idx="4900">
                  <c:v>7.1924800000000002E-3</c:v>
                </c:pt>
                <c:pt idx="4901">
                  <c:v>1.0230400000000001E-2</c:v>
                </c:pt>
                <c:pt idx="4902">
                  <c:v>1.5241599999999999E-2</c:v>
                </c:pt>
                <c:pt idx="4903">
                  <c:v>2.72891E-2</c:v>
                </c:pt>
                <c:pt idx="4904">
                  <c:v>2.8398799999999998E-2</c:v>
                </c:pt>
                <c:pt idx="4905">
                  <c:v>3.0770100000000002E-2</c:v>
                </c:pt>
                <c:pt idx="4906">
                  <c:v>3.3745200000000003E-2</c:v>
                </c:pt>
                <c:pt idx="4907">
                  <c:v>3.6559099999999997E-2</c:v>
                </c:pt>
                <c:pt idx="4908">
                  <c:v>3.9040199999999997E-2</c:v>
                </c:pt>
                <c:pt idx="4909">
                  <c:v>4.2029700000000003E-2</c:v>
                </c:pt>
                <c:pt idx="4910">
                  <c:v>4.4966800000000001E-2</c:v>
                </c:pt>
                <c:pt idx="4911">
                  <c:v>4.6964499999999999E-2</c:v>
                </c:pt>
                <c:pt idx="4912">
                  <c:v>5.19084E-2</c:v>
                </c:pt>
                <c:pt idx="4913">
                  <c:v>6.2535999999999994E-2</c:v>
                </c:pt>
                <c:pt idx="4914">
                  <c:v>6.4589199999999999E-2</c:v>
                </c:pt>
                <c:pt idx="4915">
                  <c:v>6.8392499999999995E-2</c:v>
                </c:pt>
                <c:pt idx="4916">
                  <c:v>7.1557899999999994E-2</c:v>
                </c:pt>
                <c:pt idx="4917">
                  <c:v>7.4020600000000006E-2</c:v>
                </c:pt>
                <c:pt idx="4918">
                  <c:v>7.7077400000000004E-2</c:v>
                </c:pt>
                <c:pt idx="4919">
                  <c:v>7.9870200000000002E-2</c:v>
                </c:pt>
                <c:pt idx="4920">
                  <c:v>8.2486599999999993E-2</c:v>
                </c:pt>
                <c:pt idx="4921">
                  <c:v>8.4178900000000001E-2</c:v>
                </c:pt>
                <c:pt idx="4922">
                  <c:v>8.7873199999999999E-2</c:v>
                </c:pt>
                <c:pt idx="4923">
                  <c:v>9.9467700000000006E-2</c:v>
                </c:pt>
                <c:pt idx="4924">
                  <c:v>9.6301700000000004E-2</c:v>
                </c:pt>
                <c:pt idx="4925">
                  <c:v>9.2167100000000002E-2</c:v>
                </c:pt>
                <c:pt idx="4926">
                  <c:v>0.10489800000000001</c:v>
                </c:pt>
                <c:pt idx="4927">
                  <c:v>0.105279</c:v>
                </c:pt>
                <c:pt idx="4928">
                  <c:v>0.106826</c:v>
                </c:pt>
                <c:pt idx="4929">
                  <c:v>0.111276</c:v>
                </c:pt>
                <c:pt idx="4930">
                  <c:v>0.11514000000000001</c:v>
                </c:pt>
                <c:pt idx="4931">
                  <c:v>0.11926</c:v>
                </c:pt>
                <c:pt idx="4932">
                  <c:v>0.12549099999999999</c:v>
                </c:pt>
                <c:pt idx="4933">
                  <c:v>0.139934</c:v>
                </c:pt>
                <c:pt idx="4934">
                  <c:v>0.14318400000000001</c:v>
                </c:pt>
                <c:pt idx="4935">
                  <c:v>0.14849100000000001</c:v>
                </c:pt>
                <c:pt idx="4936">
                  <c:v>0.15277299999999999</c:v>
                </c:pt>
                <c:pt idx="4937">
                  <c:v>0.15654799999999999</c:v>
                </c:pt>
                <c:pt idx="4938">
                  <c:v>0.160415</c:v>
                </c:pt>
                <c:pt idx="4939">
                  <c:v>0.16603799999999999</c:v>
                </c:pt>
                <c:pt idx="4940">
                  <c:v>0.170793</c:v>
                </c:pt>
                <c:pt idx="4941">
                  <c:v>0.17352699999999999</c:v>
                </c:pt>
                <c:pt idx="4942">
                  <c:v>0.17962</c:v>
                </c:pt>
                <c:pt idx="4943">
                  <c:v>0.19202</c:v>
                </c:pt>
                <c:pt idx="4944">
                  <c:v>0.19423399999999999</c:v>
                </c:pt>
                <c:pt idx="4945">
                  <c:v>0.197411</c:v>
                </c:pt>
                <c:pt idx="4946">
                  <c:v>0.19975599999999999</c:v>
                </c:pt>
                <c:pt idx="4947">
                  <c:v>0.20147000000000001</c:v>
                </c:pt>
                <c:pt idx="4948">
                  <c:v>0.20264099999999999</c:v>
                </c:pt>
                <c:pt idx="4949">
                  <c:v>0.20456199999999999</c:v>
                </c:pt>
                <c:pt idx="4950">
                  <c:v>0.206369</c:v>
                </c:pt>
                <c:pt idx="4951">
                  <c:v>0.20835000000000001</c:v>
                </c:pt>
                <c:pt idx="4952">
                  <c:v>0.21337400000000001</c:v>
                </c:pt>
                <c:pt idx="4953">
                  <c:v>0.225103</c:v>
                </c:pt>
                <c:pt idx="4954">
                  <c:v>0.22784099999999999</c:v>
                </c:pt>
                <c:pt idx="4955">
                  <c:v>0.23095399999999999</c:v>
                </c:pt>
                <c:pt idx="4956">
                  <c:v>0.23233799999999999</c:v>
                </c:pt>
                <c:pt idx="4957">
                  <c:v>0.232432</c:v>
                </c:pt>
                <c:pt idx="4958">
                  <c:v>0.23543500000000001</c:v>
                </c:pt>
                <c:pt idx="4959">
                  <c:v>0.23928099999999999</c:v>
                </c:pt>
                <c:pt idx="4960">
                  <c:v>0.246139</c:v>
                </c:pt>
                <c:pt idx="4961">
                  <c:v>0.259905</c:v>
                </c:pt>
                <c:pt idx="4962">
                  <c:v>0.26252199999999998</c:v>
                </c:pt>
                <c:pt idx="4963">
                  <c:v>0.26708599999999999</c:v>
                </c:pt>
                <c:pt idx="4964">
                  <c:v>0.27126600000000001</c:v>
                </c:pt>
                <c:pt idx="4965">
                  <c:v>0.27501999999999999</c:v>
                </c:pt>
                <c:pt idx="4966">
                  <c:v>0.27925899999999998</c:v>
                </c:pt>
                <c:pt idx="4967">
                  <c:v>0.28242600000000001</c:v>
                </c:pt>
                <c:pt idx="4968">
                  <c:v>0.28523599999999999</c:v>
                </c:pt>
                <c:pt idx="4969">
                  <c:v>0.289995</c:v>
                </c:pt>
                <c:pt idx="4970">
                  <c:v>0.29975200000000002</c:v>
                </c:pt>
                <c:pt idx="4971">
                  <c:v>0.30049100000000001</c:v>
                </c:pt>
                <c:pt idx="4972">
                  <c:v>0.30479699999999998</c:v>
                </c:pt>
                <c:pt idx="4973">
                  <c:v>0.30904500000000001</c:v>
                </c:pt>
                <c:pt idx="4974">
                  <c:v>0.311637</c:v>
                </c:pt>
                <c:pt idx="4975">
                  <c:v>0.31397000000000003</c:v>
                </c:pt>
                <c:pt idx="4976">
                  <c:v>0.31657000000000002</c:v>
                </c:pt>
                <c:pt idx="4977">
                  <c:v>0.32074900000000001</c:v>
                </c:pt>
                <c:pt idx="4978">
                  <c:v>0.32810699999999998</c:v>
                </c:pt>
                <c:pt idx="4979">
                  <c:v>0.32899299999999998</c:v>
                </c:pt>
                <c:pt idx="4980">
                  <c:v>0.33414100000000002</c:v>
                </c:pt>
                <c:pt idx="4981">
                  <c:v>0.33838299999999999</c:v>
                </c:pt>
                <c:pt idx="4982">
                  <c:v>0.34255600000000003</c:v>
                </c:pt>
                <c:pt idx="4983">
                  <c:v>0.347022</c:v>
                </c:pt>
                <c:pt idx="4984">
                  <c:v>0.35105500000000001</c:v>
                </c:pt>
                <c:pt idx="4985">
                  <c:v>0.35301700000000003</c:v>
                </c:pt>
                <c:pt idx="4986">
                  <c:v>0.35619600000000001</c:v>
                </c:pt>
                <c:pt idx="4987">
                  <c:v>0.36639100000000002</c:v>
                </c:pt>
                <c:pt idx="4988">
                  <c:v>0.36938399999999999</c:v>
                </c:pt>
                <c:pt idx="4989">
                  <c:v>0.37340699999999999</c:v>
                </c:pt>
                <c:pt idx="4990">
                  <c:v>0.377666</c:v>
                </c:pt>
                <c:pt idx="4991">
                  <c:v>0.37972</c:v>
                </c:pt>
                <c:pt idx="4992">
                  <c:v>0.38065100000000002</c:v>
                </c:pt>
                <c:pt idx="4993">
                  <c:v>0.382795</c:v>
                </c:pt>
                <c:pt idx="4994">
                  <c:v>0.38517800000000002</c:v>
                </c:pt>
                <c:pt idx="4995">
                  <c:v>0.38943499999999998</c:v>
                </c:pt>
                <c:pt idx="4996">
                  <c:v>0.400256</c:v>
                </c:pt>
                <c:pt idx="4997">
                  <c:v>0.40210499999999999</c:v>
                </c:pt>
                <c:pt idx="4998">
                  <c:v>0.40421000000000001</c:v>
                </c:pt>
                <c:pt idx="4999">
                  <c:v>0.40584799999999999</c:v>
                </c:pt>
                <c:pt idx="5000">
                  <c:v>0.40863899999999997</c:v>
                </c:pt>
                <c:pt idx="5001">
                  <c:v>0.412609</c:v>
                </c:pt>
                <c:pt idx="5002">
                  <c:v>0.415767</c:v>
                </c:pt>
                <c:pt idx="5003">
                  <c:v>0.41979899999999998</c:v>
                </c:pt>
                <c:pt idx="5004">
                  <c:v>0.42918600000000001</c:v>
                </c:pt>
                <c:pt idx="5005">
                  <c:v>0.428975</c:v>
                </c:pt>
                <c:pt idx="5006">
                  <c:v>0.43211699999999997</c:v>
                </c:pt>
                <c:pt idx="5007">
                  <c:v>0.43518200000000001</c:v>
                </c:pt>
                <c:pt idx="5008">
                  <c:v>0.43800600000000001</c:v>
                </c:pt>
                <c:pt idx="5009">
                  <c:v>0.441245</c:v>
                </c:pt>
                <c:pt idx="5010">
                  <c:v>0.44564799999999999</c:v>
                </c:pt>
                <c:pt idx="5011">
                  <c:v>0.45152799999999998</c:v>
                </c:pt>
                <c:pt idx="5012">
                  <c:v>0.46443099999999998</c:v>
                </c:pt>
                <c:pt idx="5013">
                  <c:v>0.465974</c:v>
                </c:pt>
                <c:pt idx="5014">
                  <c:v>0.46967199999999998</c:v>
                </c:pt>
                <c:pt idx="5015">
                  <c:v>0.47176800000000002</c:v>
                </c:pt>
                <c:pt idx="5016">
                  <c:v>0.47472700000000001</c:v>
                </c:pt>
                <c:pt idx="5017">
                  <c:v>0.47714600000000001</c:v>
                </c:pt>
                <c:pt idx="5018">
                  <c:v>0.48109200000000002</c:v>
                </c:pt>
                <c:pt idx="5019">
                  <c:v>0.48390100000000003</c:v>
                </c:pt>
                <c:pt idx="5020">
                  <c:v>0.486819</c:v>
                </c:pt>
                <c:pt idx="5021">
                  <c:v>0.49182799999999999</c:v>
                </c:pt>
                <c:pt idx="5022">
                  <c:v>0.50495000000000001</c:v>
                </c:pt>
                <c:pt idx="5023">
                  <c:v>0.50642399999999999</c:v>
                </c:pt>
                <c:pt idx="5024">
                  <c:v>0.51051599999999997</c:v>
                </c:pt>
                <c:pt idx="5025">
                  <c:v>0.51385999999999998</c:v>
                </c:pt>
                <c:pt idx="5026">
                  <c:v>0.515509</c:v>
                </c:pt>
                <c:pt idx="5027">
                  <c:v>0.515625</c:v>
                </c:pt>
                <c:pt idx="5028">
                  <c:v>0.51785700000000001</c:v>
                </c:pt>
                <c:pt idx="5029">
                  <c:v>0.52040399999999998</c:v>
                </c:pt>
                <c:pt idx="5030">
                  <c:v>0.52522899999999995</c:v>
                </c:pt>
                <c:pt idx="5031">
                  <c:v>0.53814399999999996</c:v>
                </c:pt>
                <c:pt idx="5032">
                  <c:v>0.540771</c:v>
                </c:pt>
                <c:pt idx="5033">
                  <c:v>0.54513699999999998</c:v>
                </c:pt>
                <c:pt idx="5034">
                  <c:v>0.54793800000000004</c:v>
                </c:pt>
                <c:pt idx="5035">
                  <c:v>0.550064</c:v>
                </c:pt>
                <c:pt idx="5036">
                  <c:v>0.55217099999999997</c:v>
                </c:pt>
                <c:pt idx="5037">
                  <c:v>0.55452900000000005</c:v>
                </c:pt>
                <c:pt idx="5038">
                  <c:v>0.55675799999999998</c:v>
                </c:pt>
                <c:pt idx="5039">
                  <c:v>0.56123000000000001</c:v>
                </c:pt>
                <c:pt idx="5040">
                  <c:v>0.57297799999999999</c:v>
                </c:pt>
                <c:pt idx="5041">
                  <c:v>0.57521100000000003</c:v>
                </c:pt>
                <c:pt idx="5042">
                  <c:v>0.57596000000000003</c:v>
                </c:pt>
                <c:pt idx="5043">
                  <c:v>0.57718400000000003</c:v>
                </c:pt>
                <c:pt idx="5044">
                  <c:v>0.57831699999999997</c:v>
                </c:pt>
                <c:pt idx="5045">
                  <c:v>0.58047199999999999</c:v>
                </c:pt>
                <c:pt idx="5046">
                  <c:v>0.58387999999999995</c:v>
                </c:pt>
                <c:pt idx="5047">
                  <c:v>0.59001000000000003</c:v>
                </c:pt>
                <c:pt idx="5048">
                  <c:v>0.60265999999999997</c:v>
                </c:pt>
                <c:pt idx="5049">
                  <c:v>0.60389199999999998</c:v>
                </c:pt>
                <c:pt idx="5050">
                  <c:v>0.60810900000000001</c:v>
                </c:pt>
                <c:pt idx="5051">
                  <c:v>0.61137900000000001</c:v>
                </c:pt>
                <c:pt idx="5052">
                  <c:v>0.61296499999999998</c:v>
                </c:pt>
                <c:pt idx="5053">
                  <c:v>0.615483</c:v>
                </c:pt>
                <c:pt idx="5054">
                  <c:v>0.61927900000000002</c:v>
                </c:pt>
                <c:pt idx="5055">
                  <c:v>0.62138700000000002</c:v>
                </c:pt>
                <c:pt idx="5056">
                  <c:v>0.62604700000000002</c:v>
                </c:pt>
                <c:pt idx="5057">
                  <c:v>0.63810900000000004</c:v>
                </c:pt>
                <c:pt idx="5058">
                  <c:v>0.63960099999999998</c:v>
                </c:pt>
                <c:pt idx="5059">
                  <c:v>0.64162699999999995</c:v>
                </c:pt>
                <c:pt idx="5060">
                  <c:v>0.64463199999999998</c:v>
                </c:pt>
                <c:pt idx="5061">
                  <c:v>0.64893699999999999</c:v>
                </c:pt>
                <c:pt idx="5062">
                  <c:v>0.65249500000000005</c:v>
                </c:pt>
                <c:pt idx="5063">
                  <c:v>0.65418399999999999</c:v>
                </c:pt>
                <c:pt idx="5064">
                  <c:v>0.65904300000000005</c:v>
                </c:pt>
                <c:pt idx="5065">
                  <c:v>0.67151300000000003</c:v>
                </c:pt>
                <c:pt idx="5066">
                  <c:v>0.67325199999999996</c:v>
                </c:pt>
                <c:pt idx="5067">
                  <c:v>0.67678499999999997</c:v>
                </c:pt>
                <c:pt idx="5068">
                  <c:v>0.67937800000000004</c:v>
                </c:pt>
                <c:pt idx="5069">
                  <c:v>0.68233699999999997</c:v>
                </c:pt>
                <c:pt idx="5070">
                  <c:v>0.68620400000000004</c:v>
                </c:pt>
                <c:pt idx="5071">
                  <c:v>0.68987399999999999</c:v>
                </c:pt>
                <c:pt idx="5072">
                  <c:v>0.69313000000000002</c:v>
                </c:pt>
                <c:pt idx="5073">
                  <c:v>0.69556200000000001</c:v>
                </c:pt>
                <c:pt idx="5074">
                  <c:v>0.70129399999999997</c:v>
                </c:pt>
                <c:pt idx="5075">
                  <c:v>0.71407799999999999</c:v>
                </c:pt>
                <c:pt idx="5076">
                  <c:v>0.71769499999999997</c:v>
                </c:pt>
                <c:pt idx="5077">
                  <c:v>0.72111599999999998</c:v>
                </c:pt>
                <c:pt idx="5078">
                  <c:v>0.72441199999999994</c:v>
                </c:pt>
                <c:pt idx="5079">
                  <c:v>0.72849299999999995</c:v>
                </c:pt>
                <c:pt idx="5080">
                  <c:v>0.73146299999999997</c:v>
                </c:pt>
                <c:pt idx="5081">
                  <c:v>0.73592500000000005</c:v>
                </c:pt>
                <c:pt idx="5082">
                  <c:v>0.74849900000000003</c:v>
                </c:pt>
                <c:pt idx="5083">
                  <c:v>0.750108</c:v>
                </c:pt>
                <c:pt idx="5084">
                  <c:v>0.75339500000000004</c:v>
                </c:pt>
                <c:pt idx="5085">
                  <c:v>0.75733600000000001</c:v>
                </c:pt>
                <c:pt idx="5086">
                  <c:v>0.76165700000000003</c:v>
                </c:pt>
                <c:pt idx="5087">
                  <c:v>0.765351</c:v>
                </c:pt>
                <c:pt idx="5088">
                  <c:v>0.76869100000000001</c:v>
                </c:pt>
                <c:pt idx="5089">
                  <c:v>0.77195199999999997</c:v>
                </c:pt>
                <c:pt idx="5090">
                  <c:v>0.773922</c:v>
                </c:pt>
                <c:pt idx="5091">
                  <c:v>0.78013100000000002</c:v>
                </c:pt>
                <c:pt idx="5092">
                  <c:v>0.79242199999999996</c:v>
                </c:pt>
                <c:pt idx="5093">
                  <c:v>0.79408400000000001</c:v>
                </c:pt>
                <c:pt idx="5094">
                  <c:v>0.79739800000000005</c:v>
                </c:pt>
                <c:pt idx="5095">
                  <c:v>0.80058700000000005</c:v>
                </c:pt>
                <c:pt idx="5096">
                  <c:v>0.80364500000000005</c:v>
                </c:pt>
                <c:pt idx="5097">
                  <c:v>0.80750999999999995</c:v>
                </c:pt>
                <c:pt idx="5098">
                  <c:v>0.81090399999999996</c:v>
                </c:pt>
                <c:pt idx="5099">
                  <c:v>0.81309699999999996</c:v>
                </c:pt>
                <c:pt idx="5100">
                  <c:v>0.81772500000000004</c:v>
                </c:pt>
                <c:pt idx="5101">
                  <c:v>0.82889599999999997</c:v>
                </c:pt>
                <c:pt idx="5102">
                  <c:v>0.83106999999999998</c:v>
                </c:pt>
                <c:pt idx="5103">
                  <c:v>0.83359300000000003</c:v>
                </c:pt>
                <c:pt idx="5104">
                  <c:v>0.836202</c:v>
                </c:pt>
                <c:pt idx="5105">
                  <c:v>0.83953100000000003</c:v>
                </c:pt>
                <c:pt idx="5106">
                  <c:v>0.84176399999999996</c:v>
                </c:pt>
                <c:pt idx="5107">
                  <c:v>0.84443500000000005</c:v>
                </c:pt>
                <c:pt idx="5108">
                  <c:v>0.84696899999999997</c:v>
                </c:pt>
                <c:pt idx="5109">
                  <c:v>0.85355300000000001</c:v>
                </c:pt>
                <c:pt idx="5110">
                  <c:v>0.86585000000000001</c:v>
                </c:pt>
                <c:pt idx="5111">
                  <c:v>0.86850099999999997</c:v>
                </c:pt>
                <c:pt idx="5112">
                  <c:v>0.87219800000000003</c:v>
                </c:pt>
                <c:pt idx="5113">
                  <c:v>0.87561999999999995</c:v>
                </c:pt>
                <c:pt idx="5114">
                  <c:v>0.87988</c:v>
                </c:pt>
                <c:pt idx="5115">
                  <c:v>0.884849</c:v>
                </c:pt>
                <c:pt idx="5116">
                  <c:v>0.89002899999999996</c:v>
                </c:pt>
                <c:pt idx="5117">
                  <c:v>0.89404700000000004</c:v>
                </c:pt>
                <c:pt idx="5118">
                  <c:v>0.90180499999999997</c:v>
                </c:pt>
                <c:pt idx="5119">
                  <c:v>0.91554100000000005</c:v>
                </c:pt>
                <c:pt idx="5120">
                  <c:v>0.91838399999999998</c:v>
                </c:pt>
                <c:pt idx="5121">
                  <c:v>0.92346399999999995</c:v>
                </c:pt>
                <c:pt idx="5122">
                  <c:v>0.92672100000000002</c:v>
                </c:pt>
                <c:pt idx="5123">
                  <c:v>0.93104799999999999</c:v>
                </c:pt>
                <c:pt idx="5124">
                  <c:v>0.93517799999999995</c:v>
                </c:pt>
                <c:pt idx="5125">
                  <c:v>0.938975</c:v>
                </c:pt>
                <c:pt idx="5126">
                  <c:v>0.941909</c:v>
                </c:pt>
                <c:pt idx="5127">
                  <c:v>0.94834399999999996</c:v>
                </c:pt>
                <c:pt idx="5128">
                  <c:v>0.96083600000000002</c:v>
                </c:pt>
                <c:pt idx="5129">
                  <c:v>0.96353800000000001</c:v>
                </c:pt>
                <c:pt idx="5130">
                  <c:v>0.96877100000000005</c:v>
                </c:pt>
                <c:pt idx="5131">
                  <c:v>0.97296899999999997</c:v>
                </c:pt>
                <c:pt idx="5132">
                  <c:v>0.97544200000000003</c:v>
                </c:pt>
                <c:pt idx="5133">
                  <c:v>0.97825499999999999</c:v>
                </c:pt>
                <c:pt idx="5134">
                  <c:v>0.98138999999999998</c:v>
                </c:pt>
                <c:pt idx="5135">
                  <c:v>0.98666399999999999</c:v>
                </c:pt>
                <c:pt idx="5136">
                  <c:v>0.98948899999999995</c:v>
                </c:pt>
                <c:pt idx="5137">
                  <c:v>0.99656599999999995</c:v>
                </c:pt>
                <c:pt idx="5138">
                  <c:v>1.00742</c:v>
                </c:pt>
                <c:pt idx="5139">
                  <c:v>1.0100199999999999</c:v>
                </c:pt>
                <c:pt idx="5140">
                  <c:v>1.0154700000000001</c:v>
                </c:pt>
                <c:pt idx="5141">
                  <c:v>1.01779</c:v>
                </c:pt>
                <c:pt idx="5142">
                  <c:v>1.0196799999999999</c:v>
                </c:pt>
                <c:pt idx="5143">
                  <c:v>1.02111</c:v>
                </c:pt>
                <c:pt idx="5144">
                  <c:v>1.0227900000000001</c:v>
                </c:pt>
                <c:pt idx="5145">
                  <c:v>1.02389</c:v>
                </c:pt>
                <c:pt idx="5146">
                  <c:v>1.0308299999999999</c:v>
                </c:pt>
                <c:pt idx="5147">
                  <c:v>1.0413600000000001</c:v>
                </c:pt>
                <c:pt idx="5148">
                  <c:v>1.0427999999999999</c:v>
                </c:pt>
                <c:pt idx="5149">
                  <c:v>1.0450600000000001</c:v>
                </c:pt>
                <c:pt idx="5150">
                  <c:v>1.0470900000000001</c:v>
                </c:pt>
                <c:pt idx="5151">
                  <c:v>1.0501799999999999</c:v>
                </c:pt>
                <c:pt idx="5152">
                  <c:v>1.05444</c:v>
                </c:pt>
                <c:pt idx="5153">
                  <c:v>1.0570200000000001</c:v>
                </c:pt>
                <c:pt idx="5154">
                  <c:v>1.06562</c:v>
                </c:pt>
                <c:pt idx="5155">
                  <c:v>1.0786899999999999</c:v>
                </c:pt>
                <c:pt idx="5156">
                  <c:v>1.0825</c:v>
                </c:pt>
                <c:pt idx="5157">
                  <c:v>1.08754</c:v>
                </c:pt>
                <c:pt idx="5158">
                  <c:v>1.0910200000000001</c:v>
                </c:pt>
                <c:pt idx="5159">
                  <c:v>1.0934600000000001</c:v>
                </c:pt>
                <c:pt idx="5160">
                  <c:v>1.0980700000000001</c:v>
                </c:pt>
                <c:pt idx="5161">
                  <c:v>1.10103</c:v>
                </c:pt>
                <c:pt idx="5162">
                  <c:v>1.1081399999999999</c:v>
                </c:pt>
                <c:pt idx="5163">
                  <c:v>1.11747</c:v>
                </c:pt>
                <c:pt idx="5164">
                  <c:v>1.11958</c:v>
                </c:pt>
                <c:pt idx="5165">
                  <c:v>1.1234500000000001</c:v>
                </c:pt>
                <c:pt idx="5166">
                  <c:v>1.12581</c:v>
                </c:pt>
                <c:pt idx="5167">
                  <c:v>1.12866</c:v>
                </c:pt>
                <c:pt idx="5168">
                  <c:v>1.1337999999999999</c:v>
                </c:pt>
                <c:pt idx="5169">
                  <c:v>1.1372199999999999</c:v>
                </c:pt>
                <c:pt idx="5170">
                  <c:v>1.1464700000000001</c:v>
                </c:pt>
                <c:pt idx="5171">
                  <c:v>1.1579699999999999</c:v>
                </c:pt>
                <c:pt idx="5172">
                  <c:v>1.1602399999999999</c:v>
                </c:pt>
                <c:pt idx="5173">
                  <c:v>1.1648400000000001</c:v>
                </c:pt>
                <c:pt idx="5174">
                  <c:v>1.1684699999999999</c:v>
                </c:pt>
                <c:pt idx="5175">
                  <c:v>1.17123</c:v>
                </c:pt>
                <c:pt idx="5176">
                  <c:v>1.17398</c:v>
                </c:pt>
                <c:pt idx="5177">
                  <c:v>1.1770099999999999</c:v>
                </c:pt>
                <c:pt idx="5178">
                  <c:v>1.1779599999999999</c:v>
                </c:pt>
                <c:pt idx="5179">
                  <c:v>1.1858500000000001</c:v>
                </c:pt>
                <c:pt idx="5180">
                  <c:v>1.1974499999999999</c:v>
                </c:pt>
                <c:pt idx="5181">
                  <c:v>1.1995100000000001</c:v>
                </c:pt>
                <c:pt idx="5182">
                  <c:v>1.2024999999999999</c:v>
                </c:pt>
                <c:pt idx="5183">
                  <c:v>1.2056100000000001</c:v>
                </c:pt>
                <c:pt idx="5184">
                  <c:v>1.21001</c:v>
                </c:pt>
                <c:pt idx="5185">
                  <c:v>1.21584</c:v>
                </c:pt>
                <c:pt idx="5186">
                  <c:v>1.2211099999999999</c:v>
                </c:pt>
                <c:pt idx="5187">
                  <c:v>1.2238100000000001</c:v>
                </c:pt>
                <c:pt idx="5188">
                  <c:v>1.2305600000000001</c:v>
                </c:pt>
                <c:pt idx="5189">
                  <c:v>1.23966</c:v>
                </c:pt>
                <c:pt idx="5190">
                  <c:v>1.2420899999999999</c:v>
                </c:pt>
                <c:pt idx="5191">
                  <c:v>1.2464999999999999</c:v>
                </c:pt>
                <c:pt idx="5192">
                  <c:v>1.2504500000000001</c:v>
                </c:pt>
                <c:pt idx="5193">
                  <c:v>1.25379</c:v>
                </c:pt>
                <c:pt idx="5194">
                  <c:v>1.2579199999999999</c:v>
                </c:pt>
                <c:pt idx="5195">
                  <c:v>1.2624200000000001</c:v>
                </c:pt>
                <c:pt idx="5196">
                  <c:v>1.2647600000000001</c:v>
                </c:pt>
                <c:pt idx="5197">
                  <c:v>1.27237</c:v>
                </c:pt>
                <c:pt idx="5198">
                  <c:v>1.2829600000000001</c:v>
                </c:pt>
                <c:pt idx="5199">
                  <c:v>1.2840400000000001</c:v>
                </c:pt>
                <c:pt idx="5200">
                  <c:v>1.28711</c:v>
                </c:pt>
                <c:pt idx="5201">
                  <c:v>1.2893600000000001</c:v>
                </c:pt>
                <c:pt idx="5202">
                  <c:v>1.29172</c:v>
                </c:pt>
                <c:pt idx="5203">
                  <c:v>1.29538</c:v>
                </c:pt>
                <c:pt idx="5204">
                  <c:v>1.29921</c:v>
                </c:pt>
                <c:pt idx="5205">
                  <c:v>1.29949</c:v>
                </c:pt>
                <c:pt idx="5206">
                  <c:v>1.30579</c:v>
                </c:pt>
                <c:pt idx="5207">
                  <c:v>1.3155699999999999</c:v>
                </c:pt>
                <c:pt idx="5208">
                  <c:v>1.3154399999999999</c:v>
                </c:pt>
                <c:pt idx="5209">
                  <c:v>1.3170900000000001</c:v>
                </c:pt>
                <c:pt idx="5210">
                  <c:v>1.3186800000000001</c:v>
                </c:pt>
                <c:pt idx="5211">
                  <c:v>1.32026</c:v>
                </c:pt>
                <c:pt idx="5212">
                  <c:v>1.3221099999999999</c:v>
                </c:pt>
                <c:pt idx="5213">
                  <c:v>1.32535</c:v>
                </c:pt>
                <c:pt idx="5214">
                  <c:v>1.32721</c:v>
                </c:pt>
                <c:pt idx="5215">
                  <c:v>1.3330900000000001</c:v>
                </c:pt>
                <c:pt idx="5216">
                  <c:v>1.3411500000000001</c:v>
                </c:pt>
                <c:pt idx="5217">
                  <c:v>1.3413200000000001</c:v>
                </c:pt>
                <c:pt idx="5218">
                  <c:v>1.34406</c:v>
                </c:pt>
                <c:pt idx="5219">
                  <c:v>1.34666</c:v>
                </c:pt>
                <c:pt idx="5220">
                  <c:v>1.3491299999999999</c:v>
                </c:pt>
                <c:pt idx="5221">
                  <c:v>1.3511899999999999</c:v>
                </c:pt>
                <c:pt idx="5222">
                  <c:v>1.3533900000000001</c:v>
                </c:pt>
                <c:pt idx="5223">
                  <c:v>1.3565400000000001</c:v>
                </c:pt>
                <c:pt idx="5224">
                  <c:v>1.3586100000000001</c:v>
                </c:pt>
                <c:pt idx="5225">
                  <c:v>1.36504</c:v>
                </c:pt>
                <c:pt idx="5226">
                  <c:v>1.37419</c:v>
                </c:pt>
                <c:pt idx="5227">
                  <c:v>1.37355</c:v>
                </c:pt>
                <c:pt idx="5228">
                  <c:v>1.37418</c:v>
                </c:pt>
                <c:pt idx="5229">
                  <c:v>1.37584</c:v>
                </c:pt>
                <c:pt idx="5230">
                  <c:v>1.3787400000000001</c:v>
                </c:pt>
                <c:pt idx="5231">
                  <c:v>1.38208</c:v>
                </c:pt>
                <c:pt idx="5232">
                  <c:v>1.38337</c:v>
                </c:pt>
                <c:pt idx="5233">
                  <c:v>1.3889499999999999</c:v>
                </c:pt>
                <c:pt idx="5234">
                  <c:v>1.3981699999999999</c:v>
                </c:pt>
                <c:pt idx="5235">
                  <c:v>1.3974200000000001</c:v>
                </c:pt>
                <c:pt idx="5236">
                  <c:v>1.39941</c:v>
                </c:pt>
                <c:pt idx="5237">
                  <c:v>1.4012800000000001</c:v>
                </c:pt>
                <c:pt idx="5238">
                  <c:v>1.4021699999999999</c:v>
                </c:pt>
                <c:pt idx="5239">
                  <c:v>1.4028700000000001</c:v>
                </c:pt>
                <c:pt idx="5240">
                  <c:v>1.4044399999999999</c:v>
                </c:pt>
                <c:pt idx="5241">
                  <c:v>1.4042699999999999</c:v>
                </c:pt>
                <c:pt idx="5242">
                  <c:v>1.4085300000000001</c:v>
                </c:pt>
                <c:pt idx="5243">
                  <c:v>1.4192199999999999</c:v>
                </c:pt>
                <c:pt idx="5244">
                  <c:v>1.4204399999999999</c:v>
                </c:pt>
                <c:pt idx="5245">
                  <c:v>1.4227799999999999</c:v>
                </c:pt>
                <c:pt idx="5246">
                  <c:v>1.42431</c:v>
                </c:pt>
                <c:pt idx="5247">
                  <c:v>1.4260600000000001</c:v>
                </c:pt>
                <c:pt idx="5248">
                  <c:v>1.4276</c:v>
                </c:pt>
                <c:pt idx="5249">
                  <c:v>1.42981</c:v>
                </c:pt>
                <c:pt idx="5250">
                  <c:v>1.43167</c:v>
                </c:pt>
                <c:pt idx="5251">
                  <c:v>1.4369400000000001</c:v>
                </c:pt>
                <c:pt idx="5252">
                  <c:v>1.4470700000000001</c:v>
                </c:pt>
                <c:pt idx="5253">
                  <c:v>1.4481299999999999</c:v>
                </c:pt>
                <c:pt idx="5254">
                  <c:v>1.45017</c:v>
                </c:pt>
                <c:pt idx="5255">
                  <c:v>1.4499500000000001</c:v>
                </c:pt>
                <c:pt idx="5256">
                  <c:v>1.4497199999999999</c:v>
                </c:pt>
                <c:pt idx="5257">
                  <c:v>1.4493100000000001</c:v>
                </c:pt>
                <c:pt idx="5258">
                  <c:v>1.44947</c:v>
                </c:pt>
                <c:pt idx="5259">
                  <c:v>1.4495199999999999</c:v>
                </c:pt>
                <c:pt idx="5260">
                  <c:v>1.45116</c:v>
                </c:pt>
                <c:pt idx="5261">
                  <c:v>1.4560500000000001</c:v>
                </c:pt>
                <c:pt idx="5262">
                  <c:v>1.4537199999999999</c:v>
                </c:pt>
                <c:pt idx="5263">
                  <c:v>1.4535899999999999</c:v>
                </c:pt>
                <c:pt idx="5264">
                  <c:v>1.4532700000000001</c:v>
                </c:pt>
                <c:pt idx="5265">
                  <c:v>1.45509</c:v>
                </c:pt>
                <c:pt idx="5266">
                  <c:v>1.45549</c:v>
                </c:pt>
                <c:pt idx="5267">
                  <c:v>1.45299</c:v>
                </c:pt>
                <c:pt idx="5268">
                  <c:v>1.4531000000000001</c:v>
                </c:pt>
                <c:pt idx="5269">
                  <c:v>1.4609799999999999</c:v>
                </c:pt>
                <c:pt idx="5270">
                  <c:v>1.4598100000000001</c:v>
                </c:pt>
                <c:pt idx="5271">
                  <c:v>1.4598599999999999</c:v>
                </c:pt>
                <c:pt idx="5272">
                  <c:v>1.4583900000000001</c:v>
                </c:pt>
                <c:pt idx="5273">
                  <c:v>1.46018</c:v>
                </c:pt>
                <c:pt idx="5274">
                  <c:v>1.4615499999999999</c:v>
                </c:pt>
                <c:pt idx="5275">
                  <c:v>1.4618100000000001</c:v>
                </c:pt>
                <c:pt idx="5276">
                  <c:v>1.4625699999999999</c:v>
                </c:pt>
                <c:pt idx="5277">
                  <c:v>1.4681900000000001</c:v>
                </c:pt>
                <c:pt idx="5278">
                  <c:v>1.47939</c:v>
                </c:pt>
                <c:pt idx="5279">
                  <c:v>1.4803200000000001</c:v>
                </c:pt>
                <c:pt idx="5280">
                  <c:v>1.4819500000000001</c:v>
                </c:pt>
                <c:pt idx="5281">
                  <c:v>1.4834799999999999</c:v>
                </c:pt>
                <c:pt idx="5282">
                  <c:v>1.4835199999999999</c:v>
                </c:pt>
                <c:pt idx="5283">
                  <c:v>1.4824999999999999</c:v>
                </c:pt>
                <c:pt idx="5284">
                  <c:v>1.4810700000000001</c:v>
                </c:pt>
                <c:pt idx="5285">
                  <c:v>1.4797899999999999</c:v>
                </c:pt>
                <c:pt idx="5286">
                  <c:v>1.47908</c:v>
                </c:pt>
                <c:pt idx="5287">
                  <c:v>1.48431</c:v>
                </c:pt>
                <c:pt idx="5288">
                  <c:v>1.4820500000000001</c:v>
                </c:pt>
                <c:pt idx="5289">
                  <c:v>1.4821</c:v>
                </c:pt>
                <c:pt idx="5290">
                  <c:v>1.48136</c:v>
                </c:pt>
                <c:pt idx="5291">
                  <c:v>1.48123</c:v>
                </c:pt>
                <c:pt idx="5292">
                  <c:v>1.4802500000000001</c:v>
                </c:pt>
                <c:pt idx="5293">
                  <c:v>1.47719</c:v>
                </c:pt>
                <c:pt idx="5294">
                  <c:v>1.4746699999999999</c:v>
                </c:pt>
                <c:pt idx="5295">
                  <c:v>1.4755499999999999</c:v>
                </c:pt>
                <c:pt idx="5296">
                  <c:v>1.47892</c:v>
                </c:pt>
                <c:pt idx="5297">
                  <c:v>1.48776</c:v>
                </c:pt>
                <c:pt idx="5298">
                  <c:v>1.4842500000000001</c:v>
                </c:pt>
                <c:pt idx="5299">
                  <c:v>1.4809000000000001</c:v>
                </c:pt>
                <c:pt idx="5300">
                  <c:v>1.47912</c:v>
                </c:pt>
                <c:pt idx="5301">
                  <c:v>1.4789600000000001</c:v>
                </c:pt>
                <c:pt idx="5302">
                  <c:v>1.47854</c:v>
                </c:pt>
                <c:pt idx="5303">
                  <c:v>1.4806999999999999</c:v>
                </c:pt>
                <c:pt idx="5304">
                  <c:v>1.4821200000000001</c:v>
                </c:pt>
                <c:pt idx="5305">
                  <c:v>1.4838899999999999</c:v>
                </c:pt>
                <c:pt idx="5306">
                  <c:v>1.4903299999999999</c:v>
                </c:pt>
                <c:pt idx="5307">
                  <c:v>1.4903999999999999</c:v>
                </c:pt>
                <c:pt idx="5308">
                  <c:v>1.4928600000000001</c:v>
                </c:pt>
                <c:pt idx="5309">
                  <c:v>1.4929300000000001</c:v>
                </c:pt>
                <c:pt idx="5310">
                  <c:v>1.4921899999999999</c:v>
                </c:pt>
                <c:pt idx="5311">
                  <c:v>1.49125</c:v>
                </c:pt>
                <c:pt idx="5312">
                  <c:v>1.4916199999999999</c:v>
                </c:pt>
                <c:pt idx="5313">
                  <c:v>1.49028</c:v>
                </c:pt>
                <c:pt idx="5314">
                  <c:v>1.49257</c:v>
                </c:pt>
                <c:pt idx="5315">
                  <c:v>1.5022</c:v>
                </c:pt>
                <c:pt idx="5316">
                  <c:v>1.5032700000000001</c:v>
                </c:pt>
                <c:pt idx="5317">
                  <c:v>1.5036499999999999</c:v>
                </c:pt>
                <c:pt idx="5318">
                  <c:v>1.5022800000000001</c:v>
                </c:pt>
                <c:pt idx="5319">
                  <c:v>1.4996499999999999</c:v>
                </c:pt>
                <c:pt idx="5320">
                  <c:v>1.49708</c:v>
                </c:pt>
                <c:pt idx="5321">
                  <c:v>1.4952799999999999</c:v>
                </c:pt>
                <c:pt idx="5322">
                  <c:v>1.49447</c:v>
                </c:pt>
                <c:pt idx="5323">
                  <c:v>1.4951399999999999</c:v>
                </c:pt>
                <c:pt idx="5324">
                  <c:v>1.5035499999999999</c:v>
                </c:pt>
                <c:pt idx="5325">
                  <c:v>1.5015000000000001</c:v>
                </c:pt>
                <c:pt idx="5326">
                  <c:v>1.5032000000000001</c:v>
                </c:pt>
                <c:pt idx="5327">
                  <c:v>1.50298</c:v>
                </c:pt>
                <c:pt idx="5328">
                  <c:v>1.50285</c:v>
                </c:pt>
                <c:pt idx="5329">
                  <c:v>1.5019</c:v>
                </c:pt>
                <c:pt idx="5330">
                  <c:v>1.5024</c:v>
                </c:pt>
                <c:pt idx="5331">
                  <c:v>1.5009999999999999</c:v>
                </c:pt>
                <c:pt idx="5332">
                  <c:v>1.5016400000000001</c:v>
                </c:pt>
                <c:pt idx="5333">
                  <c:v>1.5097</c:v>
                </c:pt>
                <c:pt idx="5334">
                  <c:v>1.5075000000000001</c:v>
                </c:pt>
                <c:pt idx="5335">
                  <c:v>1.50726</c:v>
                </c:pt>
                <c:pt idx="5336">
                  <c:v>1.5052300000000001</c:v>
                </c:pt>
                <c:pt idx="5337">
                  <c:v>1.50098</c:v>
                </c:pt>
                <c:pt idx="5338">
                  <c:v>1.5005999999999999</c:v>
                </c:pt>
                <c:pt idx="5339">
                  <c:v>1.49854</c:v>
                </c:pt>
                <c:pt idx="5340">
                  <c:v>1.4968699999999999</c:v>
                </c:pt>
                <c:pt idx="5341">
                  <c:v>1.4956100000000001</c:v>
                </c:pt>
                <c:pt idx="5342">
                  <c:v>1.5005299999999999</c:v>
                </c:pt>
                <c:pt idx="5343">
                  <c:v>1.49827</c:v>
                </c:pt>
                <c:pt idx="5344">
                  <c:v>1.4950600000000001</c:v>
                </c:pt>
                <c:pt idx="5345">
                  <c:v>1.49485</c:v>
                </c:pt>
                <c:pt idx="5346">
                  <c:v>1.49542</c:v>
                </c:pt>
                <c:pt idx="5347">
                  <c:v>1.4965200000000001</c:v>
                </c:pt>
                <c:pt idx="5348">
                  <c:v>1.4966600000000001</c:v>
                </c:pt>
                <c:pt idx="5349">
                  <c:v>1.4964500000000001</c:v>
                </c:pt>
                <c:pt idx="5350">
                  <c:v>1.50223</c:v>
                </c:pt>
                <c:pt idx="5351">
                  <c:v>1.5002599999999999</c:v>
                </c:pt>
                <c:pt idx="5352">
                  <c:v>1.49868</c:v>
                </c:pt>
                <c:pt idx="5353">
                  <c:v>1.49403</c:v>
                </c:pt>
                <c:pt idx="5354">
                  <c:v>1.4909600000000001</c:v>
                </c:pt>
                <c:pt idx="5355">
                  <c:v>1.4907900000000001</c:v>
                </c:pt>
                <c:pt idx="5356">
                  <c:v>1.49055</c:v>
                </c:pt>
                <c:pt idx="5357">
                  <c:v>1.4910399999999999</c:v>
                </c:pt>
                <c:pt idx="5358">
                  <c:v>1.49838</c:v>
                </c:pt>
                <c:pt idx="5359">
                  <c:v>1.4972300000000001</c:v>
                </c:pt>
                <c:pt idx="5360">
                  <c:v>1.4951399999999999</c:v>
                </c:pt>
                <c:pt idx="5361">
                  <c:v>1.49126</c:v>
                </c:pt>
                <c:pt idx="5362">
                  <c:v>1.4895</c:v>
                </c:pt>
                <c:pt idx="5363">
                  <c:v>1.4876</c:v>
                </c:pt>
                <c:pt idx="5364">
                  <c:v>1.4854700000000001</c:v>
                </c:pt>
                <c:pt idx="5365">
                  <c:v>1.4851399999999999</c:v>
                </c:pt>
                <c:pt idx="5366">
                  <c:v>1.4912799999999999</c:v>
                </c:pt>
                <c:pt idx="5367">
                  <c:v>1.48698</c:v>
                </c:pt>
                <c:pt idx="5368">
                  <c:v>1.48346</c:v>
                </c:pt>
                <c:pt idx="5369">
                  <c:v>1.48095</c:v>
                </c:pt>
                <c:pt idx="5370">
                  <c:v>1.4762299999999999</c:v>
                </c:pt>
                <c:pt idx="5371">
                  <c:v>1.47035</c:v>
                </c:pt>
                <c:pt idx="5372">
                  <c:v>1.46638</c:v>
                </c:pt>
                <c:pt idx="5373">
                  <c:v>1.46373</c:v>
                </c:pt>
                <c:pt idx="5374">
                  <c:v>1.4627300000000001</c:v>
                </c:pt>
                <c:pt idx="5375">
                  <c:v>1.4711399999999999</c:v>
                </c:pt>
                <c:pt idx="5376">
                  <c:v>1.47001</c:v>
                </c:pt>
                <c:pt idx="5377">
                  <c:v>1.4703999999999999</c:v>
                </c:pt>
                <c:pt idx="5378">
                  <c:v>1.47116</c:v>
                </c:pt>
                <c:pt idx="5379">
                  <c:v>1.4726399999999999</c:v>
                </c:pt>
                <c:pt idx="5380">
                  <c:v>1.4722</c:v>
                </c:pt>
                <c:pt idx="5381">
                  <c:v>1.4715499999999999</c:v>
                </c:pt>
                <c:pt idx="5382">
                  <c:v>1.4717100000000001</c:v>
                </c:pt>
                <c:pt idx="5383">
                  <c:v>1.4780599999999999</c:v>
                </c:pt>
                <c:pt idx="5384">
                  <c:v>1.4764999999999999</c:v>
                </c:pt>
                <c:pt idx="5385">
                  <c:v>1.4752000000000001</c:v>
                </c:pt>
                <c:pt idx="5386">
                  <c:v>1.4734499999999999</c:v>
                </c:pt>
                <c:pt idx="5387">
                  <c:v>1.4732700000000001</c:v>
                </c:pt>
                <c:pt idx="5388">
                  <c:v>1.4727699999999999</c:v>
                </c:pt>
                <c:pt idx="5389">
                  <c:v>1.4713799999999999</c:v>
                </c:pt>
                <c:pt idx="5390">
                  <c:v>1.4692499999999999</c:v>
                </c:pt>
                <c:pt idx="5391">
                  <c:v>1.4692700000000001</c:v>
                </c:pt>
                <c:pt idx="5392">
                  <c:v>1.47597</c:v>
                </c:pt>
                <c:pt idx="5393">
                  <c:v>1.4732799999999999</c:v>
                </c:pt>
                <c:pt idx="5394">
                  <c:v>1.4702500000000001</c:v>
                </c:pt>
                <c:pt idx="5395">
                  <c:v>1.46567</c:v>
                </c:pt>
                <c:pt idx="5396">
                  <c:v>1.46468</c:v>
                </c:pt>
                <c:pt idx="5397">
                  <c:v>1.4632099999999999</c:v>
                </c:pt>
                <c:pt idx="5398">
                  <c:v>1.4613799999999999</c:v>
                </c:pt>
                <c:pt idx="5399">
                  <c:v>1.4580200000000001</c:v>
                </c:pt>
                <c:pt idx="5400">
                  <c:v>1.45546</c:v>
                </c:pt>
                <c:pt idx="5401">
                  <c:v>1.45922</c:v>
                </c:pt>
                <c:pt idx="5402">
                  <c:v>1.4539299999999999</c:v>
                </c:pt>
                <c:pt idx="5403">
                  <c:v>1.4489000000000001</c:v>
                </c:pt>
                <c:pt idx="5404">
                  <c:v>1.4453800000000001</c:v>
                </c:pt>
                <c:pt idx="5405">
                  <c:v>1.4431499999999999</c:v>
                </c:pt>
                <c:pt idx="5406">
                  <c:v>1.44092</c:v>
                </c:pt>
                <c:pt idx="5407">
                  <c:v>1.4382600000000001</c:v>
                </c:pt>
                <c:pt idx="5408">
                  <c:v>1.4366000000000001</c:v>
                </c:pt>
                <c:pt idx="5409">
                  <c:v>1.44045</c:v>
                </c:pt>
                <c:pt idx="5410">
                  <c:v>1.43763</c:v>
                </c:pt>
                <c:pt idx="5411">
                  <c:v>1.43581</c:v>
                </c:pt>
                <c:pt idx="5412">
                  <c:v>1.43251</c:v>
                </c:pt>
                <c:pt idx="5413">
                  <c:v>1.4302600000000001</c:v>
                </c:pt>
                <c:pt idx="5414">
                  <c:v>1.42747</c:v>
                </c:pt>
                <c:pt idx="5415">
                  <c:v>1.42527</c:v>
                </c:pt>
                <c:pt idx="5416">
                  <c:v>1.4220900000000001</c:v>
                </c:pt>
                <c:pt idx="5417">
                  <c:v>1.4206399999999999</c:v>
                </c:pt>
                <c:pt idx="5418">
                  <c:v>1.42493</c:v>
                </c:pt>
                <c:pt idx="5419">
                  <c:v>1.4212800000000001</c:v>
                </c:pt>
                <c:pt idx="5420">
                  <c:v>1.41754</c:v>
                </c:pt>
                <c:pt idx="5421">
                  <c:v>1.41327</c:v>
                </c:pt>
                <c:pt idx="5422">
                  <c:v>1.40954</c:v>
                </c:pt>
                <c:pt idx="5423">
                  <c:v>1.40584</c:v>
                </c:pt>
                <c:pt idx="5424">
                  <c:v>1.4009499999999999</c:v>
                </c:pt>
                <c:pt idx="5425">
                  <c:v>1.3956900000000001</c:v>
                </c:pt>
                <c:pt idx="5426">
                  <c:v>1.39638</c:v>
                </c:pt>
                <c:pt idx="5427">
                  <c:v>1.3929400000000001</c:v>
                </c:pt>
                <c:pt idx="5428">
                  <c:v>1.39107</c:v>
                </c:pt>
                <c:pt idx="5429">
                  <c:v>1.3865700000000001</c:v>
                </c:pt>
                <c:pt idx="5430">
                  <c:v>1.3830800000000001</c:v>
                </c:pt>
                <c:pt idx="5431">
                  <c:v>1.3811500000000001</c:v>
                </c:pt>
                <c:pt idx="5432">
                  <c:v>1.37957</c:v>
                </c:pt>
                <c:pt idx="5433">
                  <c:v>1.3789499999999999</c:v>
                </c:pt>
                <c:pt idx="5434">
                  <c:v>1.3840399999999999</c:v>
                </c:pt>
                <c:pt idx="5435">
                  <c:v>1.38222</c:v>
                </c:pt>
                <c:pt idx="5436">
                  <c:v>1.37842</c:v>
                </c:pt>
                <c:pt idx="5437">
                  <c:v>1.3746100000000001</c:v>
                </c:pt>
                <c:pt idx="5438">
                  <c:v>1.3703700000000001</c:v>
                </c:pt>
                <c:pt idx="5439">
                  <c:v>1.36595</c:v>
                </c:pt>
                <c:pt idx="5440">
                  <c:v>1.35998</c:v>
                </c:pt>
                <c:pt idx="5441">
                  <c:v>1.3530599999999999</c:v>
                </c:pt>
                <c:pt idx="5442">
                  <c:v>1.3484400000000001</c:v>
                </c:pt>
                <c:pt idx="5443">
                  <c:v>1.3476399999999999</c:v>
                </c:pt>
                <c:pt idx="5444">
                  <c:v>1.3405100000000001</c:v>
                </c:pt>
                <c:pt idx="5445">
                  <c:v>1.3346800000000001</c:v>
                </c:pt>
                <c:pt idx="5446">
                  <c:v>1.3261700000000001</c:v>
                </c:pt>
                <c:pt idx="5447">
                  <c:v>1.3188200000000001</c:v>
                </c:pt>
                <c:pt idx="5448">
                  <c:v>1.3132299999999999</c:v>
                </c:pt>
                <c:pt idx="5449">
                  <c:v>1.30741</c:v>
                </c:pt>
                <c:pt idx="5450">
                  <c:v>1.2995000000000001</c:v>
                </c:pt>
                <c:pt idx="5451">
                  <c:v>1.29206</c:v>
                </c:pt>
                <c:pt idx="5452">
                  <c:v>1.2908299999999999</c:v>
                </c:pt>
                <c:pt idx="5453">
                  <c:v>1.2808200000000001</c:v>
                </c:pt>
                <c:pt idx="5454">
                  <c:v>1.2724200000000001</c:v>
                </c:pt>
                <c:pt idx="5455">
                  <c:v>1.26414</c:v>
                </c:pt>
                <c:pt idx="5456">
                  <c:v>1.2560199999999999</c:v>
                </c:pt>
                <c:pt idx="5457">
                  <c:v>1.2490000000000001</c:v>
                </c:pt>
                <c:pt idx="5458">
                  <c:v>1.24207</c:v>
                </c:pt>
                <c:pt idx="5459">
                  <c:v>1.2369699999999999</c:v>
                </c:pt>
                <c:pt idx="5460">
                  <c:v>1.23749</c:v>
                </c:pt>
                <c:pt idx="5461">
                  <c:v>1.2317199999999999</c:v>
                </c:pt>
                <c:pt idx="5462">
                  <c:v>1.22729</c:v>
                </c:pt>
                <c:pt idx="5463">
                  <c:v>1.22367</c:v>
                </c:pt>
                <c:pt idx="5464">
                  <c:v>1.21963</c:v>
                </c:pt>
                <c:pt idx="5465">
                  <c:v>1.21329</c:v>
                </c:pt>
                <c:pt idx="5466">
                  <c:v>1.2076899999999999</c:v>
                </c:pt>
                <c:pt idx="5467">
                  <c:v>1.20183</c:v>
                </c:pt>
                <c:pt idx="5468">
                  <c:v>1.1981299999999999</c:v>
                </c:pt>
                <c:pt idx="5469">
                  <c:v>1.19964</c:v>
                </c:pt>
                <c:pt idx="5470">
                  <c:v>1.1949700000000001</c:v>
                </c:pt>
                <c:pt idx="5471">
                  <c:v>1.1920999999999999</c:v>
                </c:pt>
                <c:pt idx="5472">
                  <c:v>1.1898599999999999</c:v>
                </c:pt>
                <c:pt idx="5473">
                  <c:v>1.1863600000000001</c:v>
                </c:pt>
                <c:pt idx="5474">
                  <c:v>1.18103</c:v>
                </c:pt>
                <c:pt idx="5475">
                  <c:v>1.17591</c:v>
                </c:pt>
                <c:pt idx="5476">
                  <c:v>1.1705399999999999</c:v>
                </c:pt>
                <c:pt idx="5477">
                  <c:v>1.1666700000000001</c:v>
                </c:pt>
                <c:pt idx="5478">
                  <c:v>1.16771</c:v>
                </c:pt>
                <c:pt idx="5479">
                  <c:v>1.1619299999999999</c:v>
                </c:pt>
                <c:pt idx="5480">
                  <c:v>1.1564000000000001</c:v>
                </c:pt>
                <c:pt idx="5481">
                  <c:v>1.1512</c:v>
                </c:pt>
                <c:pt idx="5482">
                  <c:v>1.1453500000000001</c:v>
                </c:pt>
                <c:pt idx="5483">
                  <c:v>1.1394599999999999</c:v>
                </c:pt>
                <c:pt idx="5484">
                  <c:v>1.1363300000000001</c:v>
                </c:pt>
                <c:pt idx="5485">
                  <c:v>1.1308100000000001</c:v>
                </c:pt>
                <c:pt idx="5486">
                  <c:v>1.1276900000000001</c:v>
                </c:pt>
                <c:pt idx="5487">
                  <c:v>1.1289</c:v>
                </c:pt>
                <c:pt idx="5488">
                  <c:v>1.1186400000000001</c:v>
                </c:pt>
                <c:pt idx="5489">
                  <c:v>1.1226700000000001</c:v>
                </c:pt>
                <c:pt idx="5490">
                  <c:v>1.12076</c:v>
                </c:pt>
                <c:pt idx="5491">
                  <c:v>1.1171199999999999</c:v>
                </c:pt>
                <c:pt idx="5492">
                  <c:v>1.11399</c:v>
                </c:pt>
                <c:pt idx="5493">
                  <c:v>1.1101399999999999</c:v>
                </c:pt>
                <c:pt idx="5494">
                  <c:v>1.1090199999999999</c:v>
                </c:pt>
                <c:pt idx="5495">
                  <c:v>1.1165400000000001</c:v>
                </c:pt>
                <c:pt idx="5496">
                  <c:v>1.11334</c:v>
                </c:pt>
                <c:pt idx="5497">
                  <c:v>1.1123499999999999</c:v>
                </c:pt>
                <c:pt idx="5498">
                  <c:v>1.10951</c:v>
                </c:pt>
                <c:pt idx="5499">
                  <c:v>1.1064099999999999</c:v>
                </c:pt>
                <c:pt idx="5500">
                  <c:v>1.1044099999999999</c:v>
                </c:pt>
                <c:pt idx="5501">
                  <c:v>1.10318</c:v>
                </c:pt>
                <c:pt idx="5502">
                  <c:v>1.0999099999999999</c:v>
                </c:pt>
                <c:pt idx="5503">
                  <c:v>1.09941</c:v>
                </c:pt>
                <c:pt idx="5504">
                  <c:v>1.1045100000000001</c:v>
                </c:pt>
                <c:pt idx="5505">
                  <c:v>1.1010200000000001</c:v>
                </c:pt>
                <c:pt idx="5506">
                  <c:v>1.0995900000000001</c:v>
                </c:pt>
                <c:pt idx="5507">
                  <c:v>1.0978399999999999</c:v>
                </c:pt>
                <c:pt idx="5508">
                  <c:v>1.0946800000000001</c:v>
                </c:pt>
                <c:pt idx="5509">
                  <c:v>1.0915299999999999</c:v>
                </c:pt>
                <c:pt idx="5510">
                  <c:v>1.08857</c:v>
                </c:pt>
                <c:pt idx="5511">
                  <c:v>1.0879099999999999</c:v>
                </c:pt>
                <c:pt idx="5512">
                  <c:v>1.08657</c:v>
                </c:pt>
                <c:pt idx="5513">
                  <c:v>1.0903700000000001</c:v>
                </c:pt>
                <c:pt idx="5514">
                  <c:v>1.0863700000000001</c:v>
                </c:pt>
                <c:pt idx="5515">
                  <c:v>1.0813999999999999</c:v>
                </c:pt>
                <c:pt idx="5516">
                  <c:v>1.0783199999999999</c:v>
                </c:pt>
                <c:pt idx="5517">
                  <c:v>1.0736000000000001</c:v>
                </c:pt>
                <c:pt idx="5518">
                  <c:v>1.0681099999999999</c:v>
                </c:pt>
                <c:pt idx="5519">
                  <c:v>1.0644499999999999</c:v>
                </c:pt>
                <c:pt idx="5520">
                  <c:v>1.0573300000000001</c:v>
                </c:pt>
                <c:pt idx="5521">
                  <c:v>1.05406</c:v>
                </c:pt>
                <c:pt idx="5522">
                  <c:v>1.0543499999999999</c:v>
                </c:pt>
                <c:pt idx="5523">
                  <c:v>1.0481400000000001</c:v>
                </c:pt>
                <c:pt idx="5524">
                  <c:v>1.04365</c:v>
                </c:pt>
                <c:pt idx="5525">
                  <c:v>1.0385200000000001</c:v>
                </c:pt>
                <c:pt idx="5526">
                  <c:v>1.03193</c:v>
                </c:pt>
                <c:pt idx="5527">
                  <c:v>1.0259400000000001</c:v>
                </c:pt>
                <c:pt idx="5528">
                  <c:v>1.0214000000000001</c:v>
                </c:pt>
                <c:pt idx="5529">
                  <c:v>1.01576</c:v>
                </c:pt>
                <c:pt idx="5530">
                  <c:v>1.0104500000000001</c:v>
                </c:pt>
                <c:pt idx="5531">
                  <c:v>1.0134099999999999</c:v>
                </c:pt>
                <c:pt idx="5532">
                  <c:v>1.0092099999999999</c:v>
                </c:pt>
                <c:pt idx="5533">
                  <c:v>1.00518</c:v>
                </c:pt>
                <c:pt idx="5534">
                  <c:v>0.99911700000000003</c:v>
                </c:pt>
                <c:pt idx="5535">
                  <c:v>0.99413600000000002</c:v>
                </c:pt>
                <c:pt idx="5536">
                  <c:v>0.99011899999999997</c:v>
                </c:pt>
                <c:pt idx="5537">
                  <c:v>0.98609999999999998</c:v>
                </c:pt>
                <c:pt idx="5538">
                  <c:v>0.98206099999999996</c:v>
                </c:pt>
                <c:pt idx="5539">
                  <c:v>0.97973100000000002</c:v>
                </c:pt>
                <c:pt idx="5540">
                  <c:v>0.986232</c:v>
                </c:pt>
                <c:pt idx="5541">
                  <c:v>0.981881</c:v>
                </c:pt>
                <c:pt idx="5542">
                  <c:v>0.97060000000000002</c:v>
                </c:pt>
                <c:pt idx="5543">
                  <c:v>0.976719</c:v>
                </c:pt>
                <c:pt idx="5544">
                  <c:v>0.97353299999999998</c:v>
                </c:pt>
                <c:pt idx="5545">
                  <c:v>0.96804800000000002</c:v>
                </c:pt>
                <c:pt idx="5546">
                  <c:v>0.96103300000000003</c:v>
                </c:pt>
                <c:pt idx="5547">
                  <c:v>0.95252599999999998</c:v>
                </c:pt>
                <c:pt idx="5548">
                  <c:v>0.94516999999999995</c:v>
                </c:pt>
                <c:pt idx="5549">
                  <c:v>0.94469400000000003</c:v>
                </c:pt>
                <c:pt idx="5550">
                  <c:v>0.93764800000000004</c:v>
                </c:pt>
                <c:pt idx="5551">
                  <c:v>0.93120000000000003</c:v>
                </c:pt>
                <c:pt idx="5552">
                  <c:v>0.92321299999999995</c:v>
                </c:pt>
                <c:pt idx="5553">
                  <c:v>0.91474800000000001</c:v>
                </c:pt>
                <c:pt idx="5554">
                  <c:v>0.90579699999999996</c:v>
                </c:pt>
                <c:pt idx="5555">
                  <c:v>0.89788299999999999</c:v>
                </c:pt>
                <c:pt idx="5556">
                  <c:v>0.89197499999999996</c:v>
                </c:pt>
                <c:pt idx="5557">
                  <c:v>0.88649500000000003</c:v>
                </c:pt>
                <c:pt idx="5558">
                  <c:v>0.88014599999999998</c:v>
                </c:pt>
                <c:pt idx="5559">
                  <c:v>0.87919700000000001</c:v>
                </c:pt>
                <c:pt idx="5560">
                  <c:v>0.87114599999999998</c:v>
                </c:pt>
                <c:pt idx="5561">
                  <c:v>0.86221400000000004</c:v>
                </c:pt>
                <c:pt idx="5562">
                  <c:v>0.851769</c:v>
                </c:pt>
                <c:pt idx="5563">
                  <c:v>0.84187100000000004</c:v>
                </c:pt>
                <c:pt idx="5564">
                  <c:v>0.83192100000000002</c:v>
                </c:pt>
                <c:pt idx="5565">
                  <c:v>0.81994599999999995</c:v>
                </c:pt>
                <c:pt idx="5566">
                  <c:v>0.80760200000000004</c:v>
                </c:pt>
                <c:pt idx="5567">
                  <c:v>0.79983800000000005</c:v>
                </c:pt>
                <c:pt idx="5568">
                  <c:v>0.79222499999999996</c:v>
                </c:pt>
                <c:pt idx="5569">
                  <c:v>0.77563899999999997</c:v>
                </c:pt>
                <c:pt idx="5570">
                  <c:v>0.75925200000000004</c:v>
                </c:pt>
                <c:pt idx="5571">
                  <c:v>0.74180000000000001</c:v>
                </c:pt>
                <c:pt idx="5572">
                  <c:v>0.72440300000000002</c:v>
                </c:pt>
                <c:pt idx="5573">
                  <c:v>0.70639700000000005</c:v>
                </c:pt>
                <c:pt idx="5574">
                  <c:v>0.68708100000000005</c:v>
                </c:pt>
                <c:pt idx="5575">
                  <c:v>0.67232800000000004</c:v>
                </c:pt>
                <c:pt idx="5576">
                  <c:v>0.65789299999999995</c:v>
                </c:pt>
                <c:pt idx="5577">
                  <c:v>0.64120200000000005</c:v>
                </c:pt>
                <c:pt idx="5578">
                  <c:v>0.61864200000000003</c:v>
                </c:pt>
                <c:pt idx="5579">
                  <c:v>0.59791300000000003</c:v>
                </c:pt>
                <c:pt idx="5580">
                  <c:v>0.57901899999999995</c:v>
                </c:pt>
                <c:pt idx="5581">
                  <c:v>0.55898499999999995</c:v>
                </c:pt>
                <c:pt idx="5582">
                  <c:v>0.53629499999999997</c:v>
                </c:pt>
                <c:pt idx="5583">
                  <c:v>0.51030500000000001</c:v>
                </c:pt>
                <c:pt idx="5584">
                  <c:v>0.48477199999999998</c:v>
                </c:pt>
                <c:pt idx="5585">
                  <c:v>0.45610899999999999</c:v>
                </c:pt>
                <c:pt idx="5586">
                  <c:v>0.425404</c:v>
                </c:pt>
                <c:pt idx="5587">
                  <c:v>0.39248300000000003</c:v>
                </c:pt>
                <c:pt idx="5588">
                  <c:v>0.36022199999999999</c:v>
                </c:pt>
                <c:pt idx="5589">
                  <c:v>0.32236399999999998</c:v>
                </c:pt>
                <c:pt idx="5590">
                  <c:v>0.28245399999999998</c:v>
                </c:pt>
                <c:pt idx="5591">
                  <c:v>0.238959</c:v>
                </c:pt>
                <c:pt idx="5592">
                  <c:v>0.20061799999999999</c:v>
                </c:pt>
                <c:pt idx="5593">
                  <c:v>0.16209399999999999</c:v>
                </c:pt>
                <c:pt idx="5594">
                  <c:v>0.112924</c:v>
                </c:pt>
                <c:pt idx="5595">
                  <c:v>6.4847100000000005E-2</c:v>
                </c:pt>
                <c:pt idx="5596">
                  <c:v>1.52751E-2</c:v>
                </c:pt>
                <c:pt idx="5597">
                  <c:v>-2.4738099999999999E-2</c:v>
                </c:pt>
                <c:pt idx="5598">
                  <c:v>-4.2583299999999998E-2</c:v>
                </c:pt>
                <c:pt idx="5599">
                  <c:v>-3.7825499999999998E-2</c:v>
                </c:pt>
                <c:pt idx="5600">
                  <c:v>-3.4863300000000002E-3</c:v>
                </c:pt>
                <c:pt idx="5601">
                  <c:v>1.64406E-2</c:v>
                </c:pt>
                <c:pt idx="5602">
                  <c:v>1.9685899999999999E-2</c:v>
                </c:pt>
                <c:pt idx="5603">
                  <c:v>9.4590500000000001E-3</c:v>
                </c:pt>
                <c:pt idx="5604">
                  <c:v>-1.44425E-2</c:v>
                </c:pt>
                <c:pt idx="5605">
                  <c:v>-2.7067500000000001E-2</c:v>
                </c:pt>
                <c:pt idx="5606">
                  <c:v>-3.8379900000000002E-2</c:v>
                </c:pt>
                <c:pt idx="5607">
                  <c:v>-5.0945200000000003E-2</c:v>
                </c:pt>
                <c:pt idx="5608">
                  <c:v>-6.2147300000000003E-2</c:v>
                </c:pt>
                <c:pt idx="5609">
                  <c:v>-7.4320899999999995E-2</c:v>
                </c:pt>
                <c:pt idx="5610">
                  <c:v>-7.7071000000000001E-2</c:v>
                </c:pt>
                <c:pt idx="5611">
                  <c:v>-7.6782900000000001E-2</c:v>
                </c:pt>
                <c:pt idx="5612">
                  <c:v>-8.6500300000000002E-2</c:v>
                </c:pt>
                <c:pt idx="5613">
                  <c:v>-9.5108799999999993E-2</c:v>
                </c:pt>
                <c:pt idx="5614">
                  <c:v>-0.101588</c:v>
                </c:pt>
                <c:pt idx="5615">
                  <c:v>-0.105891</c:v>
                </c:pt>
                <c:pt idx="5616">
                  <c:v>-0.10963199999999999</c:v>
                </c:pt>
                <c:pt idx="5617">
                  <c:v>-0.11586</c:v>
                </c:pt>
                <c:pt idx="5618">
                  <c:v>-0.11906</c:v>
                </c:pt>
                <c:pt idx="5619">
                  <c:v>-0.114966</c:v>
                </c:pt>
                <c:pt idx="5620">
                  <c:v>-0.100385</c:v>
                </c:pt>
                <c:pt idx="5621">
                  <c:v>-9.2672099999999993E-2</c:v>
                </c:pt>
                <c:pt idx="5622">
                  <c:v>-8.4744899999999998E-2</c:v>
                </c:pt>
                <c:pt idx="5623">
                  <c:v>-8.5919099999999998E-2</c:v>
                </c:pt>
                <c:pt idx="5624">
                  <c:v>-8.8789499999999993E-2</c:v>
                </c:pt>
                <c:pt idx="5625">
                  <c:v>-8.5880700000000004E-2</c:v>
                </c:pt>
                <c:pt idx="5626">
                  <c:v>-8.2041100000000006E-2</c:v>
                </c:pt>
                <c:pt idx="5627">
                  <c:v>-6.9622100000000006E-2</c:v>
                </c:pt>
                <c:pt idx="5628">
                  <c:v>-4.7169500000000003E-2</c:v>
                </c:pt>
                <c:pt idx="5629">
                  <c:v>-3.0195199999999998E-2</c:v>
                </c:pt>
                <c:pt idx="5630">
                  <c:v>-2.6821299999999999E-2</c:v>
                </c:pt>
                <c:pt idx="5631">
                  <c:v>-2.4582300000000001E-2</c:v>
                </c:pt>
                <c:pt idx="5632">
                  <c:v>-2.5098800000000001E-2</c:v>
                </c:pt>
                <c:pt idx="5633">
                  <c:v>-2.5052899999999999E-2</c:v>
                </c:pt>
                <c:pt idx="5634">
                  <c:v>-2.3526100000000001E-2</c:v>
                </c:pt>
                <c:pt idx="5635">
                  <c:v>-1.8026E-2</c:v>
                </c:pt>
                <c:pt idx="5636">
                  <c:v>-1.4027499999999999E-3</c:v>
                </c:pt>
                <c:pt idx="5637">
                  <c:v>1.1957199999999999E-2</c:v>
                </c:pt>
                <c:pt idx="5638">
                  <c:v>1.7064200000000002E-2</c:v>
                </c:pt>
                <c:pt idx="5639">
                  <c:v>2.40199E-2</c:v>
                </c:pt>
                <c:pt idx="5640">
                  <c:v>2.4718400000000001E-2</c:v>
                </c:pt>
                <c:pt idx="5641">
                  <c:v>2.8132999999999998E-2</c:v>
                </c:pt>
                <c:pt idx="5642">
                  <c:v>3.6709499999999999E-2</c:v>
                </c:pt>
                <c:pt idx="5643">
                  <c:v>4.3107300000000001E-2</c:v>
                </c:pt>
                <c:pt idx="5644">
                  <c:v>4.1556700000000002E-2</c:v>
                </c:pt>
                <c:pt idx="5645">
                  <c:v>4.9194300000000003E-2</c:v>
                </c:pt>
                <c:pt idx="5646">
                  <c:v>5.7106200000000003E-2</c:v>
                </c:pt>
                <c:pt idx="5647">
                  <c:v>5.3147100000000003E-2</c:v>
                </c:pt>
                <c:pt idx="5648">
                  <c:v>5.41431E-2</c:v>
                </c:pt>
                <c:pt idx="5649">
                  <c:v>6.68208E-2</c:v>
                </c:pt>
                <c:pt idx="5650">
                  <c:v>7.7439400000000005E-2</c:v>
                </c:pt>
                <c:pt idx="5651">
                  <c:v>8.2029099999999994E-2</c:v>
                </c:pt>
                <c:pt idx="5652">
                  <c:v>8.5694800000000002E-2</c:v>
                </c:pt>
                <c:pt idx="5653">
                  <c:v>8.4240800000000005E-2</c:v>
                </c:pt>
                <c:pt idx="5654">
                  <c:v>8.9182499999999998E-2</c:v>
                </c:pt>
                <c:pt idx="5655">
                  <c:v>8.7484199999999998E-2</c:v>
                </c:pt>
                <c:pt idx="5656">
                  <c:v>7.5784299999999999E-2</c:v>
                </c:pt>
                <c:pt idx="5657">
                  <c:v>6.9131399999999996E-2</c:v>
                </c:pt>
                <c:pt idx="5658">
                  <c:v>6.5867200000000001E-2</c:v>
                </c:pt>
                <c:pt idx="5659">
                  <c:v>6.5321699999999996E-2</c:v>
                </c:pt>
                <c:pt idx="5660">
                  <c:v>6.6566100000000003E-2</c:v>
                </c:pt>
                <c:pt idx="5661">
                  <c:v>6.9126699999999999E-2</c:v>
                </c:pt>
                <c:pt idx="5662">
                  <c:v>6.3943700000000006E-2</c:v>
                </c:pt>
                <c:pt idx="5663">
                  <c:v>6.9841799999999996E-2</c:v>
                </c:pt>
                <c:pt idx="5664">
                  <c:v>6.6925600000000002E-2</c:v>
                </c:pt>
                <c:pt idx="5665">
                  <c:v>7.0713899999999996E-2</c:v>
                </c:pt>
                <c:pt idx="5666">
                  <c:v>6.7999500000000004E-2</c:v>
                </c:pt>
                <c:pt idx="5667">
                  <c:v>5.5560999999999999E-2</c:v>
                </c:pt>
                <c:pt idx="5668">
                  <c:v>4.1179199999999999E-2</c:v>
                </c:pt>
                <c:pt idx="5669">
                  <c:v>3.2041500000000001E-2</c:v>
                </c:pt>
                <c:pt idx="5670">
                  <c:v>2.1396600000000002E-2</c:v>
                </c:pt>
                <c:pt idx="5671">
                  <c:v>1.8207999999999998E-2</c:v>
                </c:pt>
                <c:pt idx="5672">
                  <c:v>1.1657900000000001E-2</c:v>
                </c:pt>
                <c:pt idx="5673">
                  <c:v>-1.00394E-3</c:v>
                </c:pt>
                <c:pt idx="5674">
                  <c:v>5.7164499999999997E-4</c:v>
                </c:pt>
                <c:pt idx="5675">
                  <c:v>-6.8497000000000002E-3</c:v>
                </c:pt>
                <c:pt idx="5676">
                  <c:v>-8.5369399999999998E-3</c:v>
                </c:pt>
                <c:pt idx="5677">
                  <c:v>-5.96686E-3</c:v>
                </c:pt>
                <c:pt idx="5678">
                  <c:v>-1.3502800000000001E-2</c:v>
                </c:pt>
                <c:pt idx="5679">
                  <c:v>-2.9023799999999999E-2</c:v>
                </c:pt>
                <c:pt idx="5680">
                  <c:v>-3.6630099999999999E-2</c:v>
                </c:pt>
                <c:pt idx="5681">
                  <c:v>-3.7480899999999998E-2</c:v>
                </c:pt>
                <c:pt idx="5682">
                  <c:v>-4.06848E-2</c:v>
                </c:pt>
                <c:pt idx="5683">
                  <c:v>-4.2760899999999998E-2</c:v>
                </c:pt>
                <c:pt idx="5684">
                  <c:v>-5.4313100000000003E-2</c:v>
                </c:pt>
                <c:pt idx="5685">
                  <c:v>-6.3937999999999995E-2</c:v>
                </c:pt>
                <c:pt idx="5686">
                  <c:v>-7.0255399999999996E-2</c:v>
                </c:pt>
                <c:pt idx="5687">
                  <c:v>-7.1097999999999995E-2</c:v>
                </c:pt>
                <c:pt idx="5688">
                  <c:v>-7.3375300000000004E-2</c:v>
                </c:pt>
                <c:pt idx="5689">
                  <c:v>-7.1826399999999999E-2</c:v>
                </c:pt>
                <c:pt idx="5690">
                  <c:v>-7.4883199999999997E-2</c:v>
                </c:pt>
                <c:pt idx="5691">
                  <c:v>-7.3241200000000006E-2</c:v>
                </c:pt>
                <c:pt idx="5692">
                  <c:v>-6.2642299999999998E-2</c:v>
                </c:pt>
                <c:pt idx="5693">
                  <c:v>-5.8533799999999997E-2</c:v>
                </c:pt>
                <c:pt idx="5694">
                  <c:v>-6.3639399999999999E-2</c:v>
                </c:pt>
                <c:pt idx="5695">
                  <c:v>-7.16059E-2</c:v>
                </c:pt>
                <c:pt idx="5696">
                  <c:v>-8.1691700000000006E-2</c:v>
                </c:pt>
                <c:pt idx="5697">
                  <c:v>-8.6420300000000005E-2</c:v>
                </c:pt>
                <c:pt idx="5698">
                  <c:v>-7.6656000000000002E-2</c:v>
                </c:pt>
                <c:pt idx="5699">
                  <c:v>-6.8636199999999994E-2</c:v>
                </c:pt>
                <c:pt idx="5700">
                  <c:v>-6.1071500000000001E-2</c:v>
                </c:pt>
                <c:pt idx="5701">
                  <c:v>-5.5497699999999997E-2</c:v>
                </c:pt>
                <c:pt idx="5702">
                  <c:v>-6.4803100000000002E-2</c:v>
                </c:pt>
                <c:pt idx="5703">
                  <c:v>-6.73121E-2</c:v>
                </c:pt>
                <c:pt idx="5704">
                  <c:v>-6.8953399999999998E-2</c:v>
                </c:pt>
                <c:pt idx="5705">
                  <c:v>-7.0959300000000003E-2</c:v>
                </c:pt>
                <c:pt idx="5706">
                  <c:v>-7.0641200000000001E-2</c:v>
                </c:pt>
                <c:pt idx="5707">
                  <c:v>-6.8012100000000006E-2</c:v>
                </c:pt>
                <c:pt idx="5708">
                  <c:v>-6.7837800000000004E-2</c:v>
                </c:pt>
                <c:pt idx="5709">
                  <c:v>-6.39372E-2</c:v>
                </c:pt>
                <c:pt idx="5710">
                  <c:v>-6.5685400000000005E-2</c:v>
                </c:pt>
                <c:pt idx="5711">
                  <c:v>-6.5860100000000005E-2</c:v>
                </c:pt>
                <c:pt idx="5712">
                  <c:v>-5.92822E-2</c:v>
                </c:pt>
                <c:pt idx="5713">
                  <c:v>-4.7828000000000002E-2</c:v>
                </c:pt>
                <c:pt idx="5714">
                  <c:v>-4.1626999999999997E-2</c:v>
                </c:pt>
                <c:pt idx="5715">
                  <c:v>-4.03325E-2</c:v>
                </c:pt>
                <c:pt idx="5716">
                  <c:v>-4.2666099999999998E-2</c:v>
                </c:pt>
                <c:pt idx="5717">
                  <c:v>-3.7542499999999999E-2</c:v>
                </c:pt>
                <c:pt idx="5718">
                  <c:v>-2.7784E-2</c:v>
                </c:pt>
                <c:pt idx="5719">
                  <c:v>-1.7265300000000001E-2</c:v>
                </c:pt>
                <c:pt idx="5720">
                  <c:v>-1.27343E-2</c:v>
                </c:pt>
                <c:pt idx="5721">
                  <c:v>-1.3022300000000001E-2</c:v>
                </c:pt>
                <c:pt idx="5722">
                  <c:v>-1.2823899999999999E-2</c:v>
                </c:pt>
                <c:pt idx="5723">
                  <c:v>-1.39322E-2</c:v>
                </c:pt>
                <c:pt idx="5724">
                  <c:v>-6.6311699999999996E-3</c:v>
                </c:pt>
                <c:pt idx="5725">
                  <c:v>-3.8465000000000001E-3</c:v>
                </c:pt>
                <c:pt idx="5726">
                  <c:v>-7.3917499999999999E-3</c:v>
                </c:pt>
                <c:pt idx="5727">
                  <c:v>-6.7779600000000004E-3</c:v>
                </c:pt>
                <c:pt idx="5728">
                  <c:v>5.9688099999999997E-3</c:v>
                </c:pt>
                <c:pt idx="5729">
                  <c:v>1.96344E-2</c:v>
                </c:pt>
                <c:pt idx="5730">
                  <c:v>2.9217300000000002E-2</c:v>
                </c:pt>
                <c:pt idx="5731">
                  <c:v>3.1639399999999998E-2</c:v>
                </c:pt>
                <c:pt idx="5732">
                  <c:v>2.7811599999999999E-2</c:v>
                </c:pt>
                <c:pt idx="5733">
                  <c:v>3.2659000000000001E-2</c:v>
                </c:pt>
                <c:pt idx="5734">
                  <c:v>3.0826699999999999E-2</c:v>
                </c:pt>
                <c:pt idx="5735">
                  <c:v>3.2091000000000001E-2</c:v>
                </c:pt>
                <c:pt idx="5736">
                  <c:v>3.3450000000000001E-2</c:v>
                </c:pt>
                <c:pt idx="5737">
                  <c:v>3.07966E-2</c:v>
                </c:pt>
                <c:pt idx="5738">
                  <c:v>3.3131099999999997E-2</c:v>
                </c:pt>
                <c:pt idx="5739">
                  <c:v>4.2196699999999997E-2</c:v>
                </c:pt>
                <c:pt idx="5740">
                  <c:v>4.7195399999999998E-2</c:v>
                </c:pt>
                <c:pt idx="5741">
                  <c:v>4.4968000000000001E-2</c:v>
                </c:pt>
                <c:pt idx="5742">
                  <c:v>3.7155000000000001E-2</c:v>
                </c:pt>
                <c:pt idx="5743">
                  <c:v>4.1418900000000002E-2</c:v>
                </c:pt>
                <c:pt idx="5744">
                  <c:v>4.1520099999999997E-2</c:v>
                </c:pt>
                <c:pt idx="5745">
                  <c:v>4.27219E-2</c:v>
                </c:pt>
                <c:pt idx="5746">
                  <c:v>4.5407099999999999E-2</c:v>
                </c:pt>
                <c:pt idx="5747">
                  <c:v>4.4551199999999999E-2</c:v>
                </c:pt>
                <c:pt idx="5748">
                  <c:v>3.7103700000000003E-2</c:v>
                </c:pt>
                <c:pt idx="5749">
                  <c:v>2.3511399999999998E-2</c:v>
                </c:pt>
                <c:pt idx="5750">
                  <c:v>1.70949E-2</c:v>
                </c:pt>
                <c:pt idx="5751">
                  <c:v>1.2149399999999999E-2</c:v>
                </c:pt>
                <c:pt idx="5752">
                  <c:v>9.1606099999999996E-3</c:v>
                </c:pt>
                <c:pt idx="5753">
                  <c:v>-6.0137999999999997E-3</c:v>
                </c:pt>
                <c:pt idx="5754">
                  <c:v>-1.7126599999999999E-2</c:v>
                </c:pt>
                <c:pt idx="5755">
                  <c:v>-1.9083300000000001E-2</c:v>
                </c:pt>
                <c:pt idx="5756">
                  <c:v>-2.0117900000000001E-2</c:v>
                </c:pt>
                <c:pt idx="5757">
                  <c:v>-2.4237000000000002E-2</c:v>
                </c:pt>
                <c:pt idx="5758">
                  <c:v>-3.1524799999999999E-2</c:v>
                </c:pt>
                <c:pt idx="5759">
                  <c:v>-2.53098E-2</c:v>
                </c:pt>
                <c:pt idx="5760">
                  <c:v>-2.2997900000000002E-2</c:v>
                </c:pt>
                <c:pt idx="5761">
                  <c:v>-1.75506E-2</c:v>
                </c:pt>
                <c:pt idx="5762">
                  <c:v>-1.03439E-2</c:v>
                </c:pt>
                <c:pt idx="5763">
                  <c:v>-3.3252300000000002E-3</c:v>
                </c:pt>
                <c:pt idx="5764">
                  <c:v>-5.1854400000000001E-4</c:v>
                </c:pt>
                <c:pt idx="5765">
                  <c:v>5.6229100000000001E-3</c:v>
                </c:pt>
                <c:pt idx="5766">
                  <c:v>1.22725E-2</c:v>
                </c:pt>
                <c:pt idx="5767">
                  <c:v>1.38631E-2</c:v>
                </c:pt>
                <c:pt idx="5768">
                  <c:v>1.8252399999999998E-2</c:v>
                </c:pt>
                <c:pt idx="5769">
                  <c:v>3.9124300000000001E-2</c:v>
                </c:pt>
                <c:pt idx="5770">
                  <c:v>4.5555499999999999E-2</c:v>
                </c:pt>
                <c:pt idx="5771">
                  <c:v>4.4526099999999999E-2</c:v>
                </c:pt>
                <c:pt idx="5772">
                  <c:v>4.62599E-2</c:v>
                </c:pt>
                <c:pt idx="5773">
                  <c:v>5.1371199999999999E-2</c:v>
                </c:pt>
                <c:pt idx="5774">
                  <c:v>5.9765100000000002E-2</c:v>
                </c:pt>
                <c:pt idx="5775">
                  <c:v>6.1729600000000003E-2</c:v>
                </c:pt>
                <c:pt idx="5776">
                  <c:v>6.1722100000000002E-2</c:v>
                </c:pt>
                <c:pt idx="5777">
                  <c:v>6.4064800000000005E-2</c:v>
                </c:pt>
                <c:pt idx="5778">
                  <c:v>7.3085300000000006E-2</c:v>
                </c:pt>
                <c:pt idx="5779">
                  <c:v>7.5566800000000003E-2</c:v>
                </c:pt>
                <c:pt idx="5780">
                  <c:v>7.1977899999999997E-2</c:v>
                </c:pt>
                <c:pt idx="5781">
                  <c:v>6.8125599999999994E-2</c:v>
                </c:pt>
                <c:pt idx="5782">
                  <c:v>6.52639E-2</c:v>
                </c:pt>
                <c:pt idx="5783">
                  <c:v>7.2832599999999997E-2</c:v>
                </c:pt>
                <c:pt idx="5784">
                  <c:v>7.9065999999999997E-2</c:v>
                </c:pt>
                <c:pt idx="5785">
                  <c:v>8.10559E-2</c:v>
                </c:pt>
                <c:pt idx="5786">
                  <c:v>9.1653899999999996E-2</c:v>
                </c:pt>
                <c:pt idx="5787">
                  <c:v>0.103274</c:v>
                </c:pt>
                <c:pt idx="5788">
                  <c:v>0.12593799999999999</c:v>
                </c:pt>
                <c:pt idx="5789">
                  <c:v>0.13644200000000001</c:v>
                </c:pt>
                <c:pt idx="5790">
                  <c:v>0.14064399999999999</c:v>
                </c:pt>
                <c:pt idx="5791">
                  <c:v>0.14612700000000001</c:v>
                </c:pt>
                <c:pt idx="5792">
                  <c:v>0.14821899999999999</c:v>
                </c:pt>
                <c:pt idx="5793">
                  <c:v>0.15510199999999999</c:v>
                </c:pt>
                <c:pt idx="5794">
                  <c:v>0.163216</c:v>
                </c:pt>
                <c:pt idx="5795">
                  <c:v>0.165404</c:v>
                </c:pt>
                <c:pt idx="5796">
                  <c:v>0.16878899999999999</c:v>
                </c:pt>
                <c:pt idx="5797">
                  <c:v>0.16972400000000001</c:v>
                </c:pt>
                <c:pt idx="5798">
                  <c:v>0.173682</c:v>
                </c:pt>
                <c:pt idx="5799">
                  <c:v>0.17951900000000001</c:v>
                </c:pt>
                <c:pt idx="5800">
                  <c:v>0.18754399999999999</c:v>
                </c:pt>
                <c:pt idx="5801">
                  <c:v>0.19188</c:v>
                </c:pt>
                <c:pt idx="5802">
                  <c:v>0.19042899999999999</c:v>
                </c:pt>
                <c:pt idx="5803">
                  <c:v>0.18271000000000001</c:v>
                </c:pt>
                <c:pt idx="5804">
                  <c:v>0.19186600000000001</c:v>
                </c:pt>
                <c:pt idx="5805">
                  <c:v>0.19823499999999999</c:v>
                </c:pt>
                <c:pt idx="5806">
                  <c:v>0.19862299999999999</c:v>
                </c:pt>
                <c:pt idx="5807">
                  <c:v>0.20286199999999999</c:v>
                </c:pt>
                <c:pt idx="5808">
                  <c:v>0.214138</c:v>
                </c:pt>
                <c:pt idx="5809">
                  <c:v>0.22589300000000001</c:v>
                </c:pt>
                <c:pt idx="5810">
                  <c:v>0.22792299999999999</c:v>
                </c:pt>
                <c:pt idx="5811">
                  <c:v>0.22792000000000001</c:v>
                </c:pt>
                <c:pt idx="5812">
                  <c:v>0.22745299999999999</c:v>
                </c:pt>
                <c:pt idx="5813">
                  <c:v>0.23480799999999999</c:v>
                </c:pt>
                <c:pt idx="5814">
                  <c:v>0.23647099999999999</c:v>
                </c:pt>
                <c:pt idx="5815">
                  <c:v>0.23610800000000001</c:v>
                </c:pt>
                <c:pt idx="5816">
                  <c:v>0.24118700000000001</c:v>
                </c:pt>
                <c:pt idx="5817">
                  <c:v>0.239037</c:v>
                </c:pt>
                <c:pt idx="5818">
                  <c:v>0.23314399999999999</c:v>
                </c:pt>
                <c:pt idx="5819">
                  <c:v>0.22919400000000001</c:v>
                </c:pt>
                <c:pt idx="5820">
                  <c:v>0.22473299999999999</c:v>
                </c:pt>
                <c:pt idx="5821">
                  <c:v>0.218888</c:v>
                </c:pt>
                <c:pt idx="5822">
                  <c:v>0.22217200000000001</c:v>
                </c:pt>
                <c:pt idx="5823">
                  <c:v>0.22455800000000001</c:v>
                </c:pt>
                <c:pt idx="5824">
                  <c:v>0.21699099999999999</c:v>
                </c:pt>
                <c:pt idx="5825">
                  <c:v>0.20689399999999999</c:v>
                </c:pt>
                <c:pt idx="5826">
                  <c:v>0.19788900000000001</c:v>
                </c:pt>
                <c:pt idx="5827">
                  <c:v>0.204037</c:v>
                </c:pt>
                <c:pt idx="5828">
                  <c:v>0.21534900000000001</c:v>
                </c:pt>
                <c:pt idx="5829">
                  <c:v>0.217583</c:v>
                </c:pt>
                <c:pt idx="5830">
                  <c:v>0.217589</c:v>
                </c:pt>
                <c:pt idx="5831">
                  <c:v>0.23039000000000001</c:v>
                </c:pt>
                <c:pt idx="5832">
                  <c:v>0.25092199999999998</c:v>
                </c:pt>
                <c:pt idx="5833">
                  <c:v>0.25440200000000002</c:v>
                </c:pt>
                <c:pt idx="5834">
                  <c:v>0.26278299999999999</c:v>
                </c:pt>
                <c:pt idx="5835">
                  <c:v>0.28325400000000001</c:v>
                </c:pt>
                <c:pt idx="5836">
                  <c:v>0.29742600000000002</c:v>
                </c:pt>
                <c:pt idx="5837">
                  <c:v>0.301124</c:v>
                </c:pt>
                <c:pt idx="5838">
                  <c:v>0.30223299999999997</c:v>
                </c:pt>
                <c:pt idx="5839">
                  <c:v>0.29996200000000001</c:v>
                </c:pt>
                <c:pt idx="5840">
                  <c:v>0.30674800000000002</c:v>
                </c:pt>
                <c:pt idx="5841">
                  <c:v>0.322017</c:v>
                </c:pt>
                <c:pt idx="5842">
                  <c:v>0.32417299999999999</c:v>
                </c:pt>
                <c:pt idx="5843">
                  <c:v>0.33195799999999998</c:v>
                </c:pt>
                <c:pt idx="5844">
                  <c:v>0.33943699999999999</c:v>
                </c:pt>
                <c:pt idx="5845">
                  <c:v>0.34880699999999998</c:v>
                </c:pt>
                <c:pt idx="5846">
                  <c:v>0.35764299999999999</c:v>
                </c:pt>
                <c:pt idx="5847">
                  <c:v>0.35936499999999999</c:v>
                </c:pt>
                <c:pt idx="5848">
                  <c:v>0.35466700000000001</c:v>
                </c:pt>
                <c:pt idx="5849">
                  <c:v>0.34711500000000001</c:v>
                </c:pt>
                <c:pt idx="5850">
                  <c:v>0.35103899999999999</c:v>
                </c:pt>
                <c:pt idx="5851">
                  <c:v>0.35046899999999997</c:v>
                </c:pt>
                <c:pt idx="5852">
                  <c:v>0.35113499999999997</c:v>
                </c:pt>
                <c:pt idx="5853">
                  <c:v>0.350273</c:v>
                </c:pt>
                <c:pt idx="5854">
                  <c:v>0.35042800000000002</c:v>
                </c:pt>
                <c:pt idx="5855">
                  <c:v>0.347192</c:v>
                </c:pt>
                <c:pt idx="5856">
                  <c:v>0.33989999999999998</c:v>
                </c:pt>
                <c:pt idx="5857">
                  <c:v>0.34224599999999999</c:v>
                </c:pt>
                <c:pt idx="5858">
                  <c:v>0.358626</c:v>
                </c:pt>
                <c:pt idx="5859">
                  <c:v>0.36375299999999999</c:v>
                </c:pt>
                <c:pt idx="5860">
                  <c:v>0.36294799999999999</c:v>
                </c:pt>
                <c:pt idx="5861">
                  <c:v>0.363373</c:v>
                </c:pt>
                <c:pt idx="5862">
                  <c:v>0.36547499999999999</c:v>
                </c:pt>
                <c:pt idx="5863">
                  <c:v>0.36561199999999999</c:v>
                </c:pt>
                <c:pt idx="5864">
                  <c:v>0.35956100000000002</c:v>
                </c:pt>
                <c:pt idx="5865">
                  <c:v>0.36218800000000001</c:v>
                </c:pt>
                <c:pt idx="5866">
                  <c:v>0.36033500000000002</c:v>
                </c:pt>
                <c:pt idx="5867">
                  <c:v>0.35158</c:v>
                </c:pt>
                <c:pt idx="5868">
                  <c:v>0.35748999999999997</c:v>
                </c:pt>
                <c:pt idx="5869">
                  <c:v>0.35975299999999999</c:v>
                </c:pt>
                <c:pt idx="5870">
                  <c:v>0.35915999999999998</c:v>
                </c:pt>
                <c:pt idx="5871">
                  <c:v>0.358852</c:v>
                </c:pt>
                <c:pt idx="5872">
                  <c:v>0.351914</c:v>
                </c:pt>
                <c:pt idx="5873">
                  <c:v>0.34277200000000002</c:v>
                </c:pt>
                <c:pt idx="5874">
                  <c:v>0.33496599999999999</c:v>
                </c:pt>
                <c:pt idx="5875">
                  <c:v>0.32723400000000002</c:v>
                </c:pt>
                <c:pt idx="5876">
                  <c:v>0.31814999999999999</c:v>
                </c:pt>
                <c:pt idx="5877">
                  <c:v>0.31025199999999997</c:v>
                </c:pt>
                <c:pt idx="5878">
                  <c:v>0.29854700000000001</c:v>
                </c:pt>
                <c:pt idx="5879">
                  <c:v>0.28223900000000002</c:v>
                </c:pt>
                <c:pt idx="5880">
                  <c:v>0.26806200000000002</c:v>
                </c:pt>
                <c:pt idx="5881">
                  <c:v>0.255214</c:v>
                </c:pt>
                <c:pt idx="5882">
                  <c:v>0.244808</c:v>
                </c:pt>
                <c:pt idx="5883">
                  <c:v>0.24019099999999999</c:v>
                </c:pt>
                <c:pt idx="5884">
                  <c:v>0.234708</c:v>
                </c:pt>
                <c:pt idx="5885">
                  <c:v>0.22548499999999999</c:v>
                </c:pt>
                <c:pt idx="5886">
                  <c:v>0.217137</c:v>
                </c:pt>
                <c:pt idx="5887">
                  <c:v>0.209757</c:v>
                </c:pt>
                <c:pt idx="5888">
                  <c:v>0.20034399999999999</c:v>
                </c:pt>
                <c:pt idx="5889">
                  <c:v>0.18745200000000001</c:v>
                </c:pt>
                <c:pt idx="5890">
                  <c:v>0.171986</c:v>
                </c:pt>
                <c:pt idx="5891">
                  <c:v>0.155477</c:v>
                </c:pt>
                <c:pt idx="5892">
                  <c:v>0.14150099999999999</c:v>
                </c:pt>
                <c:pt idx="5893">
                  <c:v>0.130828</c:v>
                </c:pt>
                <c:pt idx="5894">
                  <c:v>0.117466</c:v>
                </c:pt>
                <c:pt idx="5895">
                  <c:v>9.8884299999999994E-2</c:v>
                </c:pt>
                <c:pt idx="5896">
                  <c:v>8.7432999999999997E-2</c:v>
                </c:pt>
                <c:pt idx="5897">
                  <c:v>8.54433E-2</c:v>
                </c:pt>
                <c:pt idx="5898">
                  <c:v>7.8839500000000007E-2</c:v>
                </c:pt>
                <c:pt idx="5899">
                  <c:v>7.2864999999999999E-2</c:v>
                </c:pt>
                <c:pt idx="5900">
                  <c:v>6.6527900000000001E-2</c:v>
                </c:pt>
                <c:pt idx="5901">
                  <c:v>5.7414199999999999E-2</c:v>
                </c:pt>
                <c:pt idx="5902">
                  <c:v>4.95675E-2</c:v>
                </c:pt>
                <c:pt idx="5903">
                  <c:v>4.1763500000000002E-2</c:v>
                </c:pt>
                <c:pt idx="5904">
                  <c:v>3.9272599999999998E-2</c:v>
                </c:pt>
                <c:pt idx="5905">
                  <c:v>4.2487299999999999E-2</c:v>
                </c:pt>
                <c:pt idx="5906">
                  <c:v>4.1882999999999997E-2</c:v>
                </c:pt>
                <c:pt idx="5907">
                  <c:v>4.3133199999999997E-2</c:v>
                </c:pt>
                <c:pt idx="5908">
                  <c:v>4.30573E-2</c:v>
                </c:pt>
                <c:pt idx="5909">
                  <c:v>4.6367800000000001E-2</c:v>
                </c:pt>
                <c:pt idx="5910">
                  <c:v>4.6956100000000001E-2</c:v>
                </c:pt>
                <c:pt idx="5911">
                  <c:v>5.4863200000000001E-2</c:v>
                </c:pt>
                <c:pt idx="5912">
                  <c:v>6.6364500000000007E-2</c:v>
                </c:pt>
                <c:pt idx="5913">
                  <c:v>6.7352999999999996E-2</c:v>
                </c:pt>
                <c:pt idx="5914">
                  <c:v>7.2976600000000003E-2</c:v>
                </c:pt>
                <c:pt idx="5915">
                  <c:v>7.9681699999999994E-2</c:v>
                </c:pt>
                <c:pt idx="5916">
                  <c:v>8.3106200000000005E-2</c:v>
                </c:pt>
                <c:pt idx="5917">
                  <c:v>8.7666499999999994E-2</c:v>
                </c:pt>
                <c:pt idx="5918">
                  <c:v>9.2359399999999994E-2</c:v>
                </c:pt>
                <c:pt idx="5919">
                  <c:v>9.6934000000000006E-2</c:v>
                </c:pt>
                <c:pt idx="5920">
                  <c:v>9.3670500000000004E-2</c:v>
                </c:pt>
                <c:pt idx="5921">
                  <c:v>5.6760100000000001E-2</c:v>
                </c:pt>
                <c:pt idx="5922">
                  <c:v>-0.125806</c:v>
                </c:pt>
                <c:pt idx="5923">
                  <c:v>-0.27328000000000002</c:v>
                </c:pt>
                <c:pt idx="5924">
                  <c:v>-0.26912799999999998</c:v>
                </c:pt>
                <c:pt idx="5925">
                  <c:v>-0.18629799999999999</c:v>
                </c:pt>
                <c:pt idx="5926">
                  <c:v>-0.17738100000000001</c:v>
                </c:pt>
                <c:pt idx="5927">
                  <c:v>-0.16576199999999999</c:v>
                </c:pt>
                <c:pt idx="5928">
                  <c:v>-0.136799</c:v>
                </c:pt>
                <c:pt idx="5929">
                  <c:v>-0.124372</c:v>
                </c:pt>
                <c:pt idx="5930">
                  <c:v>-0.14426800000000001</c:v>
                </c:pt>
                <c:pt idx="5931">
                  <c:v>-0.16809199999999999</c:v>
                </c:pt>
                <c:pt idx="5932">
                  <c:v>-0.187329</c:v>
                </c:pt>
                <c:pt idx="5933">
                  <c:v>-0.20941000000000001</c:v>
                </c:pt>
                <c:pt idx="5934">
                  <c:v>-0.23400299999999999</c:v>
                </c:pt>
                <c:pt idx="5935">
                  <c:v>-0.26069399999999998</c:v>
                </c:pt>
                <c:pt idx="5936">
                  <c:v>-0.28288600000000003</c:v>
                </c:pt>
                <c:pt idx="5937">
                  <c:v>-0.295655</c:v>
                </c:pt>
                <c:pt idx="5938">
                  <c:v>-0.31301499999999999</c:v>
                </c:pt>
                <c:pt idx="5939">
                  <c:v>-0.32214799999999999</c:v>
                </c:pt>
                <c:pt idx="5940">
                  <c:v>-0.34920899999999999</c:v>
                </c:pt>
                <c:pt idx="5941">
                  <c:v>-0.38839600000000002</c:v>
                </c:pt>
                <c:pt idx="5942">
                  <c:v>-0.38901799999999997</c:v>
                </c:pt>
                <c:pt idx="5943">
                  <c:v>-0.35707800000000001</c:v>
                </c:pt>
                <c:pt idx="5944">
                  <c:v>-0.32803900000000003</c:v>
                </c:pt>
                <c:pt idx="5945">
                  <c:v>-0.32203599999999999</c:v>
                </c:pt>
                <c:pt idx="5946">
                  <c:v>-0.64865700000000004</c:v>
                </c:pt>
                <c:pt idx="5947">
                  <c:v>-0.67213699999999998</c:v>
                </c:pt>
                <c:pt idx="5948">
                  <c:v>-0.33577200000000001</c:v>
                </c:pt>
                <c:pt idx="5949">
                  <c:v>-0.31536599999999998</c:v>
                </c:pt>
                <c:pt idx="5950">
                  <c:v>-0.41417100000000001</c:v>
                </c:pt>
                <c:pt idx="5951">
                  <c:v>-0.46412900000000001</c:v>
                </c:pt>
                <c:pt idx="5952">
                  <c:v>-0.46474700000000002</c:v>
                </c:pt>
                <c:pt idx="5953">
                  <c:v>-0.45397900000000002</c:v>
                </c:pt>
                <c:pt idx="5954">
                  <c:v>-0.44236700000000001</c:v>
                </c:pt>
                <c:pt idx="5955">
                  <c:v>-0.43548399999999998</c:v>
                </c:pt>
                <c:pt idx="5956">
                  <c:v>-0.424537</c:v>
                </c:pt>
                <c:pt idx="5957">
                  <c:v>-0.42342000000000002</c:v>
                </c:pt>
                <c:pt idx="5958">
                  <c:v>-0.434554</c:v>
                </c:pt>
                <c:pt idx="5959">
                  <c:v>-0.447488</c:v>
                </c:pt>
                <c:pt idx="5960">
                  <c:v>-0.46490999999999999</c:v>
                </c:pt>
                <c:pt idx="5961">
                  <c:v>-0.47833199999999998</c:v>
                </c:pt>
                <c:pt idx="5962">
                  <c:v>-0.48174600000000001</c:v>
                </c:pt>
                <c:pt idx="5963">
                  <c:v>-0.49644500000000003</c:v>
                </c:pt>
                <c:pt idx="5964">
                  <c:v>-0.50583500000000003</c:v>
                </c:pt>
                <c:pt idx="5965">
                  <c:v>-0.51726499999999997</c:v>
                </c:pt>
                <c:pt idx="5966">
                  <c:v>-0.52522400000000002</c:v>
                </c:pt>
                <c:pt idx="5967">
                  <c:v>-0.52732699999999999</c:v>
                </c:pt>
                <c:pt idx="5968">
                  <c:v>-0.53255300000000005</c:v>
                </c:pt>
                <c:pt idx="5969">
                  <c:v>-0.54252699999999998</c:v>
                </c:pt>
                <c:pt idx="5970">
                  <c:v>-0.54931399999999997</c:v>
                </c:pt>
                <c:pt idx="5971">
                  <c:v>-0.55166599999999999</c:v>
                </c:pt>
                <c:pt idx="5972">
                  <c:v>-0.56257500000000005</c:v>
                </c:pt>
                <c:pt idx="5973">
                  <c:v>-0.56869199999999998</c:v>
                </c:pt>
                <c:pt idx="5974">
                  <c:v>-0.57225300000000001</c:v>
                </c:pt>
                <c:pt idx="5975">
                  <c:v>-0.567716</c:v>
                </c:pt>
                <c:pt idx="5976">
                  <c:v>-0.56658699999999995</c:v>
                </c:pt>
                <c:pt idx="5977">
                  <c:v>-0.57102600000000003</c:v>
                </c:pt>
                <c:pt idx="5978">
                  <c:v>-0.57892699999999997</c:v>
                </c:pt>
                <c:pt idx="5979">
                  <c:v>-0.57677400000000001</c:v>
                </c:pt>
                <c:pt idx="5980">
                  <c:v>-0.57925499999999996</c:v>
                </c:pt>
                <c:pt idx="5981">
                  <c:v>-0.582704</c:v>
                </c:pt>
                <c:pt idx="5982">
                  <c:v>-0.58970999999999996</c:v>
                </c:pt>
                <c:pt idx="5983">
                  <c:v>-0.59709299999999998</c:v>
                </c:pt>
                <c:pt idx="5984">
                  <c:v>-0.60456799999999999</c:v>
                </c:pt>
                <c:pt idx="5985">
                  <c:v>-0.61589899999999997</c:v>
                </c:pt>
                <c:pt idx="5986">
                  <c:v>-0.62862499999999999</c:v>
                </c:pt>
                <c:pt idx="5987">
                  <c:v>-0.62827900000000003</c:v>
                </c:pt>
                <c:pt idx="5988">
                  <c:v>-0.63754299999999997</c:v>
                </c:pt>
                <c:pt idx="5989">
                  <c:v>-0.64974600000000005</c:v>
                </c:pt>
                <c:pt idx="5990">
                  <c:v>-0.65841300000000003</c:v>
                </c:pt>
                <c:pt idx="5991">
                  <c:v>-0.670211</c:v>
                </c:pt>
                <c:pt idx="5992">
                  <c:v>-0.68954199999999999</c:v>
                </c:pt>
                <c:pt idx="5993">
                  <c:v>-0.70502799999999999</c:v>
                </c:pt>
                <c:pt idx="5994">
                  <c:v>-0.71440199999999998</c:v>
                </c:pt>
                <c:pt idx="5995">
                  <c:v>-0.72332300000000005</c:v>
                </c:pt>
                <c:pt idx="5996">
                  <c:v>-0.73038599999999998</c:v>
                </c:pt>
                <c:pt idx="5997">
                  <c:v>-0.73114100000000004</c:v>
                </c:pt>
                <c:pt idx="5998">
                  <c:v>-0.72763900000000004</c:v>
                </c:pt>
                <c:pt idx="5999">
                  <c:v>-0.72414400000000001</c:v>
                </c:pt>
                <c:pt idx="6000">
                  <c:v>-0.72062700000000002</c:v>
                </c:pt>
                <c:pt idx="6001">
                  <c:v>-0.71108199999999999</c:v>
                </c:pt>
                <c:pt idx="6002">
                  <c:v>-0.71093499999999998</c:v>
                </c:pt>
                <c:pt idx="6003">
                  <c:v>-0.71087999999999996</c:v>
                </c:pt>
                <c:pt idx="6004">
                  <c:v>-0.71371600000000002</c:v>
                </c:pt>
                <c:pt idx="6005">
                  <c:v>-0.71543900000000005</c:v>
                </c:pt>
                <c:pt idx="6006">
                  <c:v>-0.713561</c:v>
                </c:pt>
                <c:pt idx="6007">
                  <c:v>-0.71499800000000002</c:v>
                </c:pt>
                <c:pt idx="6008">
                  <c:v>-0.71581700000000004</c:v>
                </c:pt>
                <c:pt idx="6009">
                  <c:v>-0.71275500000000003</c:v>
                </c:pt>
                <c:pt idx="6010">
                  <c:v>-0.71709500000000004</c:v>
                </c:pt>
                <c:pt idx="6011">
                  <c:v>-0.71942300000000003</c:v>
                </c:pt>
                <c:pt idx="6012">
                  <c:v>-0.72385600000000005</c:v>
                </c:pt>
                <c:pt idx="6013">
                  <c:v>-0.733487</c:v>
                </c:pt>
                <c:pt idx="6014">
                  <c:v>-0.74725399999999997</c:v>
                </c:pt>
                <c:pt idx="6015">
                  <c:v>-0.752112</c:v>
                </c:pt>
                <c:pt idx="6016">
                  <c:v>-0.74673800000000001</c:v>
                </c:pt>
                <c:pt idx="6017">
                  <c:v>-0.750946</c:v>
                </c:pt>
                <c:pt idx="6018">
                  <c:v>-0.75843000000000005</c:v>
                </c:pt>
                <c:pt idx="6019">
                  <c:v>-0.76428200000000002</c:v>
                </c:pt>
                <c:pt idx="6020">
                  <c:v>-0.76905299999999999</c:v>
                </c:pt>
                <c:pt idx="6021">
                  <c:v>-0.77126399999999995</c:v>
                </c:pt>
                <c:pt idx="6022">
                  <c:v>-0.76092099999999996</c:v>
                </c:pt>
                <c:pt idx="6023">
                  <c:v>-0.750247</c:v>
                </c:pt>
                <c:pt idx="6024">
                  <c:v>-0.74700699999999998</c:v>
                </c:pt>
                <c:pt idx="6025">
                  <c:v>-0.74464300000000005</c:v>
                </c:pt>
                <c:pt idx="6026">
                  <c:v>-0.74427900000000002</c:v>
                </c:pt>
                <c:pt idx="6027">
                  <c:v>-0.746174</c:v>
                </c:pt>
                <c:pt idx="6028">
                  <c:v>-0.75060000000000004</c:v>
                </c:pt>
                <c:pt idx="6029">
                  <c:v>-0.748668</c:v>
                </c:pt>
                <c:pt idx="6030">
                  <c:v>-0.74219100000000005</c:v>
                </c:pt>
                <c:pt idx="6031">
                  <c:v>-0.73407900000000004</c:v>
                </c:pt>
                <c:pt idx="6032">
                  <c:v>-0.72796499999999997</c:v>
                </c:pt>
                <c:pt idx="6033">
                  <c:v>-0.71180299999999996</c:v>
                </c:pt>
                <c:pt idx="6034">
                  <c:v>-0.70111199999999996</c:v>
                </c:pt>
                <c:pt idx="6035">
                  <c:v>-0.70057999999999998</c:v>
                </c:pt>
                <c:pt idx="6036">
                  <c:v>-0.70465699999999998</c:v>
                </c:pt>
                <c:pt idx="6037">
                  <c:v>-0.69320300000000001</c:v>
                </c:pt>
                <c:pt idx="6038">
                  <c:v>-0.68010899999999996</c:v>
                </c:pt>
                <c:pt idx="6039">
                  <c:v>-0.663184</c:v>
                </c:pt>
                <c:pt idx="6040">
                  <c:v>-0.64542999999999995</c:v>
                </c:pt>
                <c:pt idx="6041">
                  <c:v>-0.63601300000000005</c:v>
                </c:pt>
                <c:pt idx="6042">
                  <c:v>-0.62462600000000001</c:v>
                </c:pt>
                <c:pt idx="6043">
                  <c:v>-0.61404599999999998</c:v>
                </c:pt>
                <c:pt idx="6044">
                  <c:v>-0.59897100000000003</c:v>
                </c:pt>
                <c:pt idx="6045">
                  <c:v>-0.59486700000000003</c:v>
                </c:pt>
                <c:pt idx="6046">
                  <c:v>-0.59663600000000006</c:v>
                </c:pt>
                <c:pt idx="6047">
                  <c:v>-0.59710799999999997</c:v>
                </c:pt>
                <c:pt idx="6048">
                  <c:v>-0.58794500000000005</c:v>
                </c:pt>
                <c:pt idx="6049">
                  <c:v>-0.58465299999999998</c:v>
                </c:pt>
                <c:pt idx="6050">
                  <c:v>-0.57215000000000005</c:v>
                </c:pt>
                <c:pt idx="6051">
                  <c:v>-0.55814900000000001</c:v>
                </c:pt>
                <c:pt idx="6052">
                  <c:v>-0.55588700000000002</c:v>
                </c:pt>
                <c:pt idx="6053">
                  <c:v>-0.546041</c:v>
                </c:pt>
                <c:pt idx="6054">
                  <c:v>-0.54033399999999998</c:v>
                </c:pt>
                <c:pt idx="6055">
                  <c:v>-0.53364699999999998</c:v>
                </c:pt>
                <c:pt idx="6056">
                  <c:v>-0.53282200000000002</c:v>
                </c:pt>
                <c:pt idx="6057">
                  <c:v>-0.534053</c:v>
                </c:pt>
                <c:pt idx="6058">
                  <c:v>-0.53192200000000001</c:v>
                </c:pt>
                <c:pt idx="6059">
                  <c:v>-0.52782300000000004</c:v>
                </c:pt>
                <c:pt idx="6060">
                  <c:v>-0.52542</c:v>
                </c:pt>
                <c:pt idx="6061">
                  <c:v>-0.52144199999999996</c:v>
                </c:pt>
                <c:pt idx="6062">
                  <c:v>-0.51119499999999995</c:v>
                </c:pt>
                <c:pt idx="6063">
                  <c:v>-0.490203</c:v>
                </c:pt>
                <c:pt idx="6064">
                  <c:v>-0.50062499999999999</c:v>
                </c:pt>
                <c:pt idx="6065">
                  <c:v>-0.50593999999999995</c:v>
                </c:pt>
                <c:pt idx="6066">
                  <c:v>-0.50229500000000005</c:v>
                </c:pt>
                <c:pt idx="6067">
                  <c:v>-0.50128099999999998</c:v>
                </c:pt>
                <c:pt idx="6068">
                  <c:v>-0.50279600000000002</c:v>
                </c:pt>
                <c:pt idx="6069">
                  <c:v>-0.49873499999999998</c:v>
                </c:pt>
                <c:pt idx="6070">
                  <c:v>-0.48922199999999999</c:v>
                </c:pt>
                <c:pt idx="6071">
                  <c:v>-0.47392000000000001</c:v>
                </c:pt>
                <c:pt idx="6072">
                  <c:v>-0.458486</c:v>
                </c:pt>
                <c:pt idx="6073">
                  <c:v>-0.45509100000000002</c:v>
                </c:pt>
                <c:pt idx="6074">
                  <c:v>-0.45129200000000003</c:v>
                </c:pt>
                <c:pt idx="6075">
                  <c:v>-0.44461000000000001</c:v>
                </c:pt>
                <c:pt idx="6076">
                  <c:v>-0.44307600000000003</c:v>
                </c:pt>
                <c:pt idx="6077">
                  <c:v>-0.450239</c:v>
                </c:pt>
                <c:pt idx="6078">
                  <c:v>-0.46264300000000003</c:v>
                </c:pt>
                <c:pt idx="6079">
                  <c:v>-0.47217700000000001</c:v>
                </c:pt>
                <c:pt idx="6080">
                  <c:v>-0.46551700000000001</c:v>
                </c:pt>
                <c:pt idx="6081">
                  <c:v>-0.45061400000000001</c:v>
                </c:pt>
                <c:pt idx="6082">
                  <c:v>-0.44885399999999998</c:v>
                </c:pt>
                <c:pt idx="6083">
                  <c:v>-0.449326</c:v>
                </c:pt>
                <c:pt idx="6084">
                  <c:v>-0.449631</c:v>
                </c:pt>
                <c:pt idx="6085">
                  <c:v>-0.44945499999999999</c:v>
                </c:pt>
                <c:pt idx="6086">
                  <c:v>-0.45186999999999999</c:v>
                </c:pt>
                <c:pt idx="6087">
                  <c:v>-0.454343</c:v>
                </c:pt>
                <c:pt idx="6088">
                  <c:v>-0.45821299999999998</c:v>
                </c:pt>
                <c:pt idx="6089">
                  <c:v>-0.44992199999999999</c:v>
                </c:pt>
                <c:pt idx="6090">
                  <c:v>-0.44192300000000001</c:v>
                </c:pt>
                <c:pt idx="6091">
                  <c:v>-0.44129200000000002</c:v>
                </c:pt>
                <c:pt idx="6092">
                  <c:v>-0.43735299999999999</c:v>
                </c:pt>
                <c:pt idx="6093">
                  <c:v>-0.43002299999999999</c:v>
                </c:pt>
                <c:pt idx="6094">
                  <c:v>-0.42514600000000002</c:v>
                </c:pt>
                <c:pt idx="6095">
                  <c:v>-0.42266100000000001</c:v>
                </c:pt>
                <c:pt idx="6096">
                  <c:v>-0.41479700000000003</c:v>
                </c:pt>
                <c:pt idx="6097">
                  <c:v>-0.40017399999999997</c:v>
                </c:pt>
                <c:pt idx="6098">
                  <c:v>-0.38503799999999999</c:v>
                </c:pt>
                <c:pt idx="6099">
                  <c:v>-0.36866100000000002</c:v>
                </c:pt>
                <c:pt idx="6100">
                  <c:v>-0.36405100000000001</c:v>
                </c:pt>
                <c:pt idx="6101">
                  <c:v>-0.36307299999999998</c:v>
                </c:pt>
                <c:pt idx="6102">
                  <c:v>-0.35996</c:v>
                </c:pt>
                <c:pt idx="6103">
                  <c:v>-0.35917100000000002</c:v>
                </c:pt>
                <c:pt idx="6104">
                  <c:v>-0.35714400000000002</c:v>
                </c:pt>
                <c:pt idx="6105">
                  <c:v>-0.35812699999999997</c:v>
                </c:pt>
                <c:pt idx="6106">
                  <c:v>-0.34881099999999998</c:v>
                </c:pt>
                <c:pt idx="6107">
                  <c:v>-0.33698499999999998</c:v>
                </c:pt>
                <c:pt idx="6108">
                  <c:v>-0.322795</c:v>
                </c:pt>
                <c:pt idx="6109">
                  <c:v>-0.31711299999999998</c:v>
                </c:pt>
                <c:pt idx="6110">
                  <c:v>-0.30869799999999997</c:v>
                </c:pt>
                <c:pt idx="6111">
                  <c:v>-0.29527799999999998</c:v>
                </c:pt>
                <c:pt idx="6112">
                  <c:v>-0.28612599999999999</c:v>
                </c:pt>
                <c:pt idx="6113">
                  <c:v>-0.278447</c:v>
                </c:pt>
                <c:pt idx="6114">
                  <c:v>-0.27876299999999998</c:v>
                </c:pt>
                <c:pt idx="6115">
                  <c:v>-0.28227200000000002</c:v>
                </c:pt>
                <c:pt idx="6116">
                  <c:v>-0.27721600000000002</c:v>
                </c:pt>
                <c:pt idx="6117">
                  <c:v>-0.27613700000000002</c:v>
                </c:pt>
                <c:pt idx="6118">
                  <c:v>-0.273422</c:v>
                </c:pt>
                <c:pt idx="6119">
                  <c:v>-0.25214700000000001</c:v>
                </c:pt>
                <c:pt idx="6120">
                  <c:v>-0.24444299999999999</c:v>
                </c:pt>
                <c:pt idx="6121">
                  <c:v>-0.233872</c:v>
                </c:pt>
                <c:pt idx="6122">
                  <c:v>-0.228016</c:v>
                </c:pt>
                <c:pt idx="6123">
                  <c:v>-0.23482500000000001</c:v>
                </c:pt>
                <c:pt idx="6124">
                  <c:v>-0.240816</c:v>
                </c:pt>
                <c:pt idx="6125">
                  <c:v>-0.24177000000000001</c:v>
                </c:pt>
                <c:pt idx="6126">
                  <c:v>-0.22883500000000001</c:v>
                </c:pt>
                <c:pt idx="6127">
                  <c:v>-0.219723</c:v>
                </c:pt>
                <c:pt idx="6128">
                  <c:v>-0.20555100000000001</c:v>
                </c:pt>
                <c:pt idx="6129">
                  <c:v>-0.205842</c:v>
                </c:pt>
                <c:pt idx="6130">
                  <c:v>-0.20566000000000001</c:v>
                </c:pt>
                <c:pt idx="6131">
                  <c:v>-0.19572800000000001</c:v>
                </c:pt>
                <c:pt idx="6132">
                  <c:v>-0.19015199999999999</c:v>
                </c:pt>
                <c:pt idx="6133">
                  <c:v>-0.19043599999999999</c:v>
                </c:pt>
                <c:pt idx="6134">
                  <c:v>-0.17937600000000001</c:v>
                </c:pt>
                <c:pt idx="6135">
                  <c:v>-0.16667399999999999</c:v>
                </c:pt>
                <c:pt idx="6136">
                  <c:v>-0.156</c:v>
                </c:pt>
                <c:pt idx="6137">
                  <c:v>-0.15135399999999999</c:v>
                </c:pt>
                <c:pt idx="6138">
                  <c:v>-0.16036400000000001</c:v>
                </c:pt>
                <c:pt idx="6139">
                  <c:v>-0.17796200000000001</c:v>
                </c:pt>
                <c:pt idx="6140">
                  <c:v>-0.18525</c:v>
                </c:pt>
                <c:pt idx="6141">
                  <c:v>-0.189085</c:v>
                </c:pt>
                <c:pt idx="6142">
                  <c:v>-0.182</c:v>
                </c:pt>
                <c:pt idx="6143">
                  <c:v>-0.17097399999999999</c:v>
                </c:pt>
                <c:pt idx="6144">
                  <c:v>-0.16431499999999999</c:v>
                </c:pt>
                <c:pt idx="6145">
                  <c:v>-0.16547100000000001</c:v>
                </c:pt>
                <c:pt idx="6146">
                  <c:v>-0.16666800000000001</c:v>
                </c:pt>
                <c:pt idx="6147">
                  <c:v>-0.16250400000000001</c:v>
                </c:pt>
                <c:pt idx="6148">
                  <c:v>-0.15368200000000001</c:v>
                </c:pt>
                <c:pt idx="6149">
                  <c:v>-0.14360000000000001</c:v>
                </c:pt>
                <c:pt idx="6150">
                  <c:v>-0.14527499999999999</c:v>
                </c:pt>
                <c:pt idx="6151">
                  <c:v>-0.14821799999999999</c:v>
                </c:pt>
                <c:pt idx="6152">
                  <c:v>-0.15162600000000001</c:v>
                </c:pt>
                <c:pt idx="6153">
                  <c:v>-0.15754399999999999</c:v>
                </c:pt>
                <c:pt idx="6154">
                  <c:v>-0.16481599999999999</c:v>
                </c:pt>
                <c:pt idx="6155">
                  <c:v>-0.16952500000000001</c:v>
                </c:pt>
                <c:pt idx="6156">
                  <c:v>-0.170458</c:v>
                </c:pt>
                <c:pt idx="6157">
                  <c:v>-0.17216999999999999</c:v>
                </c:pt>
                <c:pt idx="6158">
                  <c:v>-0.17480399999999999</c:v>
                </c:pt>
                <c:pt idx="6159">
                  <c:v>-0.160022</c:v>
                </c:pt>
                <c:pt idx="6160">
                  <c:v>-0.15318100000000001</c:v>
                </c:pt>
                <c:pt idx="6161">
                  <c:v>-0.15038000000000001</c:v>
                </c:pt>
                <c:pt idx="6162">
                  <c:v>-0.15540100000000001</c:v>
                </c:pt>
                <c:pt idx="6163">
                  <c:v>-0.157641</c:v>
                </c:pt>
                <c:pt idx="6164">
                  <c:v>-0.154643</c:v>
                </c:pt>
                <c:pt idx="6165">
                  <c:v>-0.15133099999999999</c:v>
                </c:pt>
                <c:pt idx="6166">
                  <c:v>-0.14751900000000001</c:v>
                </c:pt>
                <c:pt idx="6167">
                  <c:v>-0.14557800000000001</c:v>
                </c:pt>
                <c:pt idx="6168">
                  <c:v>-0.14671999999999999</c:v>
                </c:pt>
                <c:pt idx="6169">
                  <c:v>-0.141629</c:v>
                </c:pt>
                <c:pt idx="6170">
                  <c:v>-0.14219699999999999</c:v>
                </c:pt>
                <c:pt idx="6171">
                  <c:v>-0.138795</c:v>
                </c:pt>
                <c:pt idx="6172">
                  <c:v>-0.135377</c:v>
                </c:pt>
                <c:pt idx="6173">
                  <c:v>-0.12967799999999999</c:v>
                </c:pt>
                <c:pt idx="6174">
                  <c:v>-0.128973</c:v>
                </c:pt>
                <c:pt idx="6175">
                  <c:v>-0.13621800000000001</c:v>
                </c:pt>
                <c:pt idx="6176">
                  <c:v>-0.136182</c:v>
                </c:pt>
                <c:pt idx="6177">
                  <c:v>-0.13008900000000001</c:v>
                </c:pt>
                <c:pt idx="6178">
                  <c:v>-0.10974200000000001</c:v>
                </c:pt>
                <c:pt idx="6179">
                  <c:v>-0.104244</c:v>
                </c:pt>
                <c:pt idx="6180">
                  <c:v>-0.10981100000000001</c:v>
                </c:pt>
                <c:pt idx="6181">
                  <c:v>-0.11480600000000001</c:v>
                </c:pt>
                <c:pt idx="6182">
                  <c:v>-0.11860800000000001</c:v>
                </c:pt>
                <c:pt idx="6183">
                  <c:v>-0.125282</c:v>
                </c:pt>
                <c:pt idx="6184">
                  <c:v>-0.12715199999999999</c:v>
                </c:pt>
                <c:pt idx="6185">
                  <c:v>-0.123436</c:v>
                </c:pt>
                <c:pt idx="6186">
                  <c:v>-0.105977</c:v>
                </c:pt>
                <c:pt idx="6187">
                  <c:v>-9.1043100000000002E-2</c:v>
                </c:pt>
                <c:pt idx="6188">
                  <c:v>-3.5965999999999998E-2</c:v>
                </c:pt>
                <c:pt idx="6189">
                  <c:v>-1.12612E-3</c:v>
                </c:pt>
                <c:pt idx="6190">
                  <c:v>4.40808E-3</c:v>
                </c:pt>
                <c:pt idx="6191">
                  <c:v>3.4429999999999999E-3</c:v>
                </c:pt>
                <c:pt idx="6192">
                  <c:v>-1.4086700000000001E-3</c:v>
                </c:pt>
                <c:pt idx="6193">
                  <c:v>-1.52433E-2</c:v>
                </c:pt>
                <c:pt idx="6194">
                  <c:v>-3.2006399999999997E-2</c:v>
                </c:pt>
                <c:pt idx="6195">
                  <c:v>-3.9713199999999997E-2</c:v>
                </c:pt>
                <c:pt idx="6196">
                  <c:v>-4.8502099999999999E-2</c:v>
                </c:pt>
                <c:pt idx="6197">
                  <c:v>-5.5815400000000001E-2</c:v>
                </c:pt>
                <c:pt idx="6198">
                  <c:v>-5.8832500000000003E-2</c:v>
                </c:pt>
                <c:pt idx="6199">
                  <c:v>-6.1236600000000002E-2</c:v>
                </c:pt>
                <c:pt idx="6200">
                  <c:v>-6.9809800000000005E-2</c:v>
                </c:pt>
                <c:pt idx="6201">
                  <c:v>-8.1343299999999993E-2</c:v>
                </c:pt>
                <c:pt idx="6202">
                  <c:v>-9.0030799999999994E-2</c:v>
                </c:pt>
                <c:pt idx="6203">
                  <c:v>-9.5868200000000001E-2</c:v>
                </c:pt>
                <c:pt idx="6204">
                  <c:v>-0.100538</c:v>
                </c:pt>
                <c:pt idx="6205">
                  <c:v>-0.104783</c:v>
                </c:pt>
                <c:pt idx="6206">
                  <c:v>-0.10892300000000001</c:v>
                </c:pt>
                <c:pt idx="6207">
                  <c:v>-0.112537</c:v>
                </c:pt>
                <c:pt idx="6208">
                  <c:v>-0.11709700000000001</c:v>
                </c:pt>
                <c:pt idx="6209">
                  <c:v>-0.123349</c:v>
                </c:pt>
                <c:pt idx="6210">
                  <c:v>-0.128111</c:v>
                </c:pt>
                <c:pt idx="6211">
                  <c:v>-0.128997</c:v>
                </c:pt>
                <c:pt idx="6212">
                  <c:v>-0.12840599999999999</c:v>
                </c:pt>
                <c:pt idx="6213">
                  <c:v>-0.127641</c:v>
                </c:pt>
                <c:pt idx="6214">
                  <c:v>-0.123944</c:v>
                </c:pt>
                <c:pt idx="6215">
                  <c:v>-0.119225</c:v>
                </c:pt>
                <c:pt idx="6216">
                  <c:v>-0.11092299999999999</c:v>
                </c:pt>
                <c:pt idx="6217">
                  <c:v>-0.102558</c:v>
                </c:pt>
                <c:pt idx="6218">
                  <c:v>-9.5785099999999998E-2</c:v>
                </c:pt>
                <c:pt idx="6219">
                  <c:v>-8.8661799999999999E-2</c:v>
                </c:pt>
                <c:pt idx="6220">
                  <c:v>-8.3813299999999993E-2</c:v>
                </c:pt>
                <c:pt idx="6221">
                  <c:v>-7.4650300000000003E-2</c:v>
                </c:pt>
                <c:pt idx="6222">
                  <c:v>-6.3100699999999996E-2</c:v>
                </c:pt>
                <c:pt idx="6223">
                  <c:v>-5.2707700000000003E-2</c:v>
                </c:pt>
                <c:pt idx="6224">
                  <c:v>-4.60379E-2</c:v>
                </c:pt>
                <c:pt idx="6225">
                  <c:v>-3.4078499999999998E-2</c:v>
                </c:pt>
                <c:pt idx="6226">
                  <c:v>-1.83819E-2</c:v>
                </c:pt>
                <c:pt idx="6227">
                  <c:v>-1.46009E-2</c:v>
                </c:pt>
                <c:pt idx="6228">
                  <c:v>-1.24817E-2</c:v>
                </c:pt>
                <c:pt idx="6229">
                  <c:v>-1.14751E-2</c:v>
                </c:pt>
                <c:pt idx="6230">
                  <c:v>-1.4652500000000001E-2</c:v>
                </c:pt>
                <c:pt idx="6231">
                  <c:v>-2.3300899999999999E-2</c:v>
                </c:pt>
                <c:pt idx="6232">
                  <c:v>-3.05221E-2</c:v>
                </c:pt>
                <c:pt idx="6233">
                  <c:v>-3.4237900000000002E-2</c:v>
                </c:pt>
                <c:pt idx="6234">
                  <c:v>-2.90131E-2</c:v>
                </c:pt>
                <c:pt idx="6235">
                  <c:v>-1.4146000000000001E-2</c:v>
                </c:pt>
                <c:pt idx="6236">
                  <c:v>-2.74793E-3</c:v>
                </c:pt>
                <c:pt idx="6237">
                  <c:v>1.37065E-2</c:v>
                </c:pt>
                <c:pt idx="6238">
                  <c:v>3.1781299999999998E-2</c:v>
                </c:pt>
                <c:pt idx="6239">
                  <c:v>5.3367199999999997E-2</c:v>
                </c:pt>
                <c:pt idx="6240">
                  <c:v>6.9203200000000006E-2</c:v>
                </c:pt>
                <c:pt idx="6241">
                  <c:v>8.0111000000000002E-2</c:v>
                </c:pt>
                <c:pt idx="6242">
                  <c:v>9.4508999999999996E-2</c:v>
                </c:pt>
                <c:pt idx="6243">
                  <c:v>0.115175</c:v>
                </c:pt>
                <c:pt idx="6244">
                  <c:v>0.12374599999999999</c:v>
                </c:pt>
                <c:pt idx="6245">
                  <c:v>0.13197500000000001</c:v>
                </c:pt>
                <c:pt idx="6246">
                  <c:v>0.134792</c:v>
                </c:pt>
                <c:pt idx="6247">
                  <c:v>0.130827</c:v>
                </c:pt>
                <c:pt idx="6248">
                  <c:v>0.121957</c:v>
                </c:pt>
                <c:pt idx="6249">
                  <c:v>0.11164200000000001</c:v>
                </c:pt>
                <c:pt idx="6250">
                  <c:v>9.9786700000000006E-2</c:v>
                </c:pt>
                <c:pt idx="6251">
                  <c:v>8.7552699999999997E-2</c:v>
                </c:pt>
                <c:pt idx="6252">
                  <c:v>9.1501200000000005E-2</c:v>
                </c:pt>
                <c:pt idx="6253">
                  <c:v>0.10539</c:v>
                </c:pt>
                <c:pt idx="6254">
                  <c:v>0.119284</c:v>
                </c:pt>
                <c:pt idx="6255">
                  <c:v>0.130164</c:v>
                </c:pt>
                <c:pt idx="6256">
                  <c:v>0.13253100000000001</c:v>
                </c:pt>
                <c:pt idx="6257">
                  <c:v>0.134903</c:v>
                </c:pt>
                <c:pt idx="6258">
                  <c:v>0.12883800000000001</c:v>
                </c:pt>
                <c:pt idx="6259">
                  <c:v>0.123127</c:v>
                </c:pt>
                <c:pt idx="6260">
                  <c:v>0.120439</c:v>
                </c:pt>
                <c:pt idx="6261">
                  <c:v>0.125639</c:v>
                </c:pt>
                <c:pt idx="6262">
                  <c:v>0.13569700000000001</c:v>
                </c:pt>
                <c:pt idx="6263">
                  <c:v>0.14677399999999999</c:v>
                </c:pt>
                <c:pt idx="6264">
                  <c:v>0.15620200000000001</c:v>
                </c:pt>
                <c:pt idx="6265">
                  <c:v>0.17421</c:v>
                </c:pt>
                <c:pt idx="6266">
                  <c:v>0.18271100000000001</c:v>
                </c:pt>
                <c:pt idx="6267">
                  <c:v>0.18785399999999999</c:v>
                </c:pt>
                <c:pt idx="6268">
                  <c:v>0.19294900000000001</c:v>
                </c:pt>
                <c:pt idx="6269">
                  <c:v>0.19911000000000001</c:v>
                </c:pt>
                <c:pt idx="6270">
                  <c:v>0.20347699999999999</c:v>
                </c:pt>
                <c:pt idx="6271">
                  <c:v>0.20736399999999999</c:v>
                </c:pt>
                <c:pt idx="6272">
                  <c:v>0.21431</c:v>
                </c:pt>
                <c:pt idx="6273">
                  <c:v>0.214085</c:v>
                </c:pt>
                <c:pt idx="6274">
                  <c:v>0.21510199999999999</c:v>
                </c:pt>
                <c:pt idx="6275">
                  <c:v>0.214166</c:v>
                </c:pt>
                <c:pt idx="6276">
                  <c:v>0.21341199999999999</c:v>
                </c:pt>
                <c:pt idx="6277">
                  <c:v>0.20952499999999999</c:v>
                </c:pt>
                <c:pt idx="6278">
                  <c:v>0.197877</c:v>
                </c:pt>
                <c:pt idx="6279">
                  <c:v>0.193494</c:v>
                </c:pt>
                <c:pt idx="6280">
                  <c:v>0.188197</c:v>
                </c:pt>
                <c:pt idx="6281">
                  <c:v>0.18252099999999999</c:v>
                </c:pt>
                <c:pt idx="6282">
                  <c:v>0.18302199999999999</c:v>
                </c:pt>
                <c:pt idx="6283">
                  <c:v>0.187807</c:v>
                </c:pt>
                <c:pt idx="6284">
                  <c:v>0.196938</c:v>
                </c:pt>
                <c:pt idx="6285">
                  <c:v>0.201849</c:v>
                </c:pt>
                <c:pt idx="6286">
                  <c:v>0.20322299999999999</c:v>
                </c:pt>
                <c:pt idx="6287">
                  <c:v>0.206649</c:v>
                </c:pt>
                <c:pt idx="6288">
                  <c:v>0.20025699999999999</c:v>
                </c:pt>
                <c:pt idx="6289">
                  <c:v>0.19442200000000001</c:v>
                </c:pt>
                <c:pt idx="6290">
                  <c:v>0.18978200000000001</c:v>
                </c:pt>
                <c:pt idx="6291">
                  <c:v>0.183419</c:v>
                </c:pt>
                <c:pt idx="6292">
                  <c:v>0.17827999999999999</c:v>
                </c:pt>
                <c:pt idx="6293">
                  <c:v>0.17208599999999999</c:v>
                </c:pt>
                <c:pt idx="6294">
                  <c:v>0.16917399999999999</c:v>
                </c:pt>
                <c:pt idx="6295">
                  <c:v>0.172065</c:v>
                </c:pt>
                <c:pt idx="6296">
                  <c:v>0.177707</c:v>
                </c:pt>
                <c:pt idx="6297">
                  <c:v>0.178179</c:v>
                </c:pt>
                <c:pt idx="6298">
                  <c:v>0.176374</c:v>
                </c:pt>
                <c:pt idx="6299">
                  <c:v>0.17043900000000001</c:v>
                </c:pt>
                <c:pt idx="6300">
                  <c:v>0.15900300000000001</c:v>
                </c:pt>
                <c:pt idx="6301">
                  <c:v>0.15565000000000001</c:v>
                </c:pt>
                <c:pt idx="6302">
                  <c:v>0.15795699999999999</c:v>
                </c:pt>
                <c:pt idx="6303">
                  <c:v>0.164462</c:v>
                </c:pt>
                <c:pt idx="6304">
                  <c:v>0.172435</c:v>
                </c:pt>
                <c:pt idx="6305">
                  <c:v>0.17643</c:v>
                </c:pt>
                <c:pt idx="6306">
                  <c:v>0.17993700000000001</c:v>
                </c:pt>
                <c:pt idx="6307">
                  <c:v>0.18428</c:v>
                </c:pt>
                <c:pt idx="6308">
                  <c:v>0.19270499999999999</c:v>
                </c:pt>
                <c:pt idx="6309">
                  <c:v>0.218024</c:v>
                </c:pt>
                <c:pt idx="6310">
                  <c:v>0.2414</c:v>
                </c:pt>
                <c:pt idx="6311">
                  <c:v>0.25764100000000001</c:v>
                </c:pt>
                <c:pt idx="6312">
                  <c:v>0.27545599999999998</c:v>
                </c:pt>
                <c:pt idx="6313">
                  <c:v>0.28360000000000002</c:v>
                </c:pt>
                <c:pt idx="6314">
                  <c:v>0.28503400000000001</c:v>
                </c:pt>
                <c:pt idx="6315">
                  <c:v>0.28495999999999999</c:v>
                </c:pt>
                <c:pt idx="6316">
                  <c:v>0.28437400000000002</c:v>
                </c:pt>
                <c:pt idx="6317">
                  <c:v>0.28918899999999997</c:v>
                </c:pt>
                <c:pt idx="6318">
                  <c:v>0.30039199999999999</c:v>
                </c:pt>
                <c:pt idx="6319">
                  <c:v>0.30924800000000002</c:v>
                </c:pt>
                <c:pt idx="6320">
                  <c:v>0.31934000000000001</c:v>
                </c:pt>
                <c:pt idx="6321">
                  <c:v>0.32831300000000002</c:v>
                </c:pt>
                <c:pt idx="6322">
                  <c:v>0.335171</c:v>
                </c:pt>
                <c:pt idx="6323">
                  <c:v>0.33543099999999998</c:v>
                </c:pt>
                <c:pt idx="6324">
                  <c:v>0.33634500000000001</c:v>
                </c:pt>
                <c:pt idx="6325">
                  <c:v>0.33638899999999999</c:v>
                </c:pt>
                <c:pt idx="6326">
                  <c:v>0.32963599999999998</c:v>
                </c:pt>
                <c:pt idx="6327">
                  <c:v>0.33405899999999999</c:v>
                </c:pt>
                <c:pt idx="6328">
                  <c:v>0.3402</c:v>
                </c:pt>
                <c:pt idx="6329">
                  <c:v>0.34207199999999999</c:v>
                </c:pt>
                <c:pt idx="6330">
                  <c:v>0.34287600000000001</c:v>
                </c:pt>
                <c:pt idx="6331">
                  <c:v>0.34516799999999997</c:v>
                </c:pt>
                <c:pt idx="6332">
                  <c:v>0.35254799999999997</c:v>
                </c:pt>
                <c:pt idx="6333">
                  <c:v>0.36138999999999999</c:v>
                </c:pt>
                <c:pt idx="6334">
                  <c:v>0.35906100000000002</c:v>
                </c:pt>
                <c:pt idx="6335">
                  <c:v>0.36418600000000001</c:v>
                </c:pt>
                <c:pt idx="6336">
                  <c:v>0.36974000000000001</c:v>
                </c:pt>
                <c:pt idx="6337">
                  <c:v>0.37718800000000002</c:v>
                </c:pt>
                <c:pt idx="6338">
                  <c:v>0.38025599999999998</c:v>
                </c:pt>
                <c:pt idx="6339">
                  <c:v>0.38923799999999997</c:v>
                </c:pt>
                <c:pt idx="6340">
                  <c:v>0.400835</c:v>
                </c:pt>
                <c:pt idx="6341">
                  <c:v>0.39891199999999999</c:v>
                </c:pt>
                <c:pt idx="6342">
                  <c:v>0.39486700000000002</c:v>
                </c:pt>
                <c:pt idx="6343">
                  <c:v>0.39327800000000002</c:v>
                </c:pt>
                <c:pt idx="6344">
                  <c:v>0.39394000000000001</c:v>
                </c:pt>
                <c:pt idx="6345">
                  <c:v>0.39413399999999998</c:v>
                </c:pt>
                <c:pt idx="6346">
                  <c:v>0.39784000000000003</c:v>
                </c:pt>
                <c:pt idx="6347">
                  <c:v>0.40784500000000001</c:v>
                </c:pt>
                <c:pt idx="6348">
                  <c:v>0.40719899999999998</c:v>
                </c:pt>
                <c:pt idx="6349">
                  <c:v>0.40831299999999998</c:v>
                </c:pt>
                <c:pt idx="6350">
                  <c:v>0.40385199999999999</c:v>
                </c:pt>
                <c:pt idx="6351">
                  <c:v>0.39684700000000001</c:v>
                </c:pt>
                <c:pt idx="6352">
                  <c:v>0.39247399999999999</c:v>
                </c:pt>
                <c:pt idx="6353">
                  <c:v>0.385098</c:v>
                </c:pt>
                <c:pt idx="6354">
                  <c:v>0.378693</c:v>
                </c:pt>
                <c:pt idx="6355">
                  <c:v>0.386019</c:v>
                </c:pt>
                <c:pt idx="6356">
                  <c:v>0.38722099999999998</c:v>
                </c:pt>
                <c:pt idx="6357">
                  <c:v>0.38956099999999999</c:v>
                </c:pt>
                <c:pt idx="6358">
                  <c:v>0.391015</c:v>
                </c:pt>
                <c:pt idx="6359">
                  <c:v>0.393681</c:v>
                </c:pt>
                <c:pt idx="6360">
                  <c:v>0.39309500000000003</c:v>
                </c:pt>
                <c:pt idx="6361">
                  <c:v>0.39366899999999999</c:v>
                </c:pt>
                <c:pt idx="6362">
                  <c:v>0.39769300000000002</c:v>
                </c:pt>
                <c:pt idx="6363">
                  <c:v>0.396955</c:v>
                </c:pt>
                <c:pt idx="6364">
                  <c:v>0.40176600000000001</c:v>
                </c:pt>
                <c:pt idx="6365">
                  <c:v>0.41266399999999998</c:v>
                </c:pt>
                <c:pt idx="6366">
                  <c:v>0.42687999999999998</c:v>
                </c:pt>
                <c:pt idx="6367">
                  <c:v>0.44116</c:v>
                </c:pt>
                <c:pt idx="6368">
                  <c:v>0.451297</c:v>
                </c:pt>
                <c:pt idx="6369">
                  <c:v>0.46527600000000002</c:v>
                </c:pt>
                <c:pt idx="6370">
                  <c:v>0.469474</c:v>
                </c:pt>
                <c:pt idx="6371">
                  <c:v>0.473632</c:v>
                </c:pt>
                <c:pt idx="6372">
                  <c:v>0.47835</c:v>
                </c:pt>
                <c:pt idx="6373">
                  <c:v>0.48024099999999997</c:v>
                </c:pt>
                <c:pt idx="6374">
                  <c:v>0.48251500000000003</c:v>
                </c:pt>
                <c:pt idx="6375">
                  <c:v>0.48518299999999998</c:v>
                </c:pt>
                <c:pt idx="6376">
                  <c:v>0.49699199999999999</c:v>
                </c:pt>
                <c:pt idx="6377">
                  <c:v>0.49724600000000002</c:v>
                </c:pt>
                <c:pt idx="6378">
                  <c:v>0.49460300000000001</c:v>
                </c:pt>
                <c:pt idx="6379">
                  <c:v>0.48777999999999999</c:v>
                </c:pt>
                <c:pt idx="6380">
                  <c:v>0.478991</c:v>
                </c:pt>
                <c:pt idx="6381">
                  <c:v>0.47577000000000003</c:v>
                </c:pt>
                <c:pt idx="6382">
                  <c:v>0.47560400000000003</c:v>
                </c:pt>
                <c:pt idx="6383">
                  <c:v>0.48644500000000002</c:v>
                </c:pt>
                <c:pt idx="6384">
                  <c:v>0.50728700000000004</c:v>
                </c:pt>
                <c:pt idx="6385">
                  <c:v>0.51744400000000002</c:v>
                </c:pt>
                <c:pt idx="6386">
                  <c:v>0.52742500000000003</c:v>
                </c:pt>
                <c:pt idx="6387">
                  <c:v>0.52992099999999998</c:v>
                </c:pt>
                <c:pt idx="6388">
                  <c:v>0.52020100000000002</c:v>
                </c:pt>
                <c:pt idx="6389">
                  <c:v>0.51215500000000003</c:v>
                </c:pt>
                <c:pt idx="6390">
                  <c:v>0.510521</c:v>
                </c:pt>
                <c:pt idx="6391">
                  <c:v>0.49871199999999999</c:v>
                </c:pt>
                <c:pt idx="6392">
                  <c:v>0.500498</c:v>
                </c:pt>
                <c:pt idx="6393">
                  <c:v>0.49587999999999999</c:v>
                </c:pt>
                <c:pt idx="6394">
                  <c:v>0.49057800000000001</c:v>
                </c:pt>
                <c:pt idx="6395">
                  <c:v>0.48871700000000001</c:v>
                </c:pt>
                <c:pt idx="6396">
                  <c:v>0.48632599999999998</c:v>
                </c:pt>
                <c:pt idx="6397">
                  <c:v>0.48602699999999999</c:v>
                </c:pt>
                <c:pt idx="6398">
                  <c:v>0.49122199999999999</c:v>
                </c:pt>
                <c:pt idx="6399">
                  <c:v>0.49727300000000002</c:v>
                </c:pt>
                <c:pt idx="6400">
                  <c:v>0.49582300000000001</c:v>
                </c:pt>
                <c:pt idx="6401">
                  <c:v>0.49146800000000002</c:v>
                </c:pt>
                <c:pt idx="6402">
                  <c:v>0.48865799999999998</c:v>
                </c:pt>
                <c:pt idx="6403">
                  <c:v>0.48931999999999998</c:v>
                </c:pt>
                <c:pt idx="6404">
                  <c:v>0.488983</c:v>
                </c:pt>
                <c:pt idx="6405">
                  <c:v>0.49014999999999997</c:v>
                </c:pt>
                <c:pt idx="6406">
                  <c:v>0.49133700000000002</c:v>
                </c:pt>
                <c:pt idx="6407">
                  <c:v>0.49851099999999998</c:v>
                </c:pt>
                <c:pt idx="6408">
                  <c:v>0.496697</c:v>
                </c:pt>
                <c:pt idx="6409">
                  <c:v>0.4924</c:v>
                </c:pt>
                <c:pt idx="6410">
                  <c:v>0.48411199999999999</c:v>
                </c:pt>
                <c:pt idx="6411">
                  <c:v>0.47781600000000002</c:v>
                </c:pt>
                <c:pt idx="6412">
                  <c:v>0.47353200000000001</c:v>
                </c:pt>
                <c:pt idx="6413">
                  <c:v>0.46776600000000002</c:v>
                </c:pt>
                <c:pt idx="6414">
                  <c:v>0.46245700000000001</c:v>
                </c:pt>
                <c:pt idx="6415">
                  <c:v>0.464671</c:v>
                </c:pt>
                <c:pt idx="6416">
                  <c:v>0.46391500000000002</c:v>
                </c:pt>
                <c:pt idx="6417">
                  <c:v>0.46662700000000001</c:v>
                </c:pt>
                <c:pt idx="6418">
                  <c:v>0.46988400000000002</c:v>
                </c:pt>
                <c:pt idx="6419">
                  <c:v>0.472636</c:v>
                </c:pt>
                <c:pt idx="6420">
                  <c:v>0.47493000000000002</c:v>
                </c:pt>
                <c:pt idx="6421">
                  <c:v>0.47273300000000001</c:v>
                </c:pt>
                <c:pt idx="6422">
                  <c:v>0.47244000000000003</c:v>
                </c:pt>
                <c:pt idx="6423">
                  <c:v>0.47723900000000002</c:v>
                </c:pt>
                <c:pt idx="6424">
                  <c:v>0.476551</c:v>
                </c:pt>
                <c:pt idx="6425">
                  <c:v>0.479319</c:v>
                </c:pt>
                <c:pt idx="6426">
                  <c:v>0.48113600000000001</c:v>
                </c:pt>
                <c:pt idx="6427">
                  <c:v>0.48344999999999999</c:v>
                </c:pt>
                <c:pt idx="6428">
                  <c:v>0.48524499999999998</c:v>
                </c:pt>
                <c:pt idx="6429">
                  <c:v>0.489118</c:v>
                </c:pt>
                <c:pt idx="6430">
                  <c:v>0.48596</c:v>
                </c:pt>
                <c:pt idx="6431">
                  <c:v>0.48875800000000003</c:v>
                </c:pt>
                <c:pt idx="6432">
                  <c:v>0.48914800000000003</c:v>
                </c:pt>
                <c:pt idx="6433">
                  <c:v>0.487037</c:v>
                </c:pt>
                <c:pt idx="6434">
                  <c:v>0.48090899999999998</c:v>
                </c:pt>
                <c:pt idx="6435">
                  <c:v>0.47527399999999997</c:v>
                </c:pt>
                <c:pt idx="6436">
                  <c:v>0.46716099999999999</c:v>
                </c:pt>
                <c:pt idx="6437">
                  <c:v>0.456563</c:v>
                </c:pt>
                <c:pt idx="6438">
                  <c:v>0.44584699999999999</c:v>
                </c:pt>
                <c:pt idx="6439">
                  <c:v>0.44973800000000003</c:v>
                </c:pt>
                <c:pt idx="6440">
                  <c:v>0.44261899999999998</c:v>
                </c:pt>
                <c:pt idx="6441">
                  <c:v>0.45247399999999999</c:v>
                </c:pt>
                <c:pt idx="6442">
                  <c:v>0.45939999999999998</c:v>
                </c:pt>
                <c:pt idx="6443">
                  <c:v>0.47331400000000001</c:v>
                </c:pt>
                <c:pt idx="6444">
                  <c:v>0.48776399999999998</c:v>
                </c:pt>
                <c:pt idx="6445">
                  <c:v>0.490701</c:v>
                </c:pt>
                <c:pt idx="6446">
                  <c:v>0.49115300000000001</c:v>
                </c:pt>
                <c:pt idx="6447">
                  <c:v>0.49660599999999999</c:v>
                </c:pt>
                <c:pt idx="6448">
                  <c:v>0.497558</c:v>
                </c:pt>
                <c:pt idx="6449">
                  <c:v>0.50104300000000002</c:v>
                </c:pt>
                <c:pt idx="6450">
                  <c:v>0.504</c:v>
                </c:pt>
                <c:pt idx="6451">
                  <c:v>0.50445499999999999</c:v>
                </c:pt>
                <c:pt idx="6452">
                  <c:v>0.50395999999999996</c:v>
                </c:pt>
                <c:pt idx="6453">
                  <c:v>0.50648499999999996</c:v>
                </c:pt>
                <c:pt idx="6454">
                  <c:v>0.51212899999999995</c:v>
                </c:pt>
                <c:pt idx="6455">
                  <c:v>0.52616499999999999</c:v>
                </c:pt>
                <c:pt idx="6456">
                  <c:v>0.52991200000000005</c:v>
                </c:pt>
                <c:pt idx="6457">
                  <c:v>0.52436099999999997</c:v>
                </c:pt>
                <c:pt idx="6458">
                  <c:v>0.51880999999999999</c:v>
                </c:pt>
                <c:pt idx="6459">
                  <c:v>0.50881699999999996</c:v>
                </c:pt>
                <c:pt idx="6460">
                  <c:v>0.50183299999999997</c:v>
                </c:pt>
                <c:pt idx="6461">
                  <c:v>0.49406899999999998</c:v>
                </c:pt>
                <c:pt idx="6462">
                  <c:v>0.496778</c:v>
                </c:pt>
                <c:pt idx="6463">
                  <c:v>0.49567499999999998</c:v>
                </c:pt>
                <c:pt idx="6464">
                  <c:v>0.49541000000000002</c:v>
                </c:pt>
                <c:pt idx="6465">
                  <c:v>0.499637</c:v>
                </c:pt>
                <c:pt idx="6466">
                  <c:v>0.50353300000000001</c:v>
                </c:pt>
                <c:pt idx="6467">
                  <c:v>0.501359</c:v>
                </c:pt>
                <c:pt idx="6468">
                  <c:v>0.49809799999999999</c:v>
                </c:pt>
                <c:pt idx="6469">
                  <c:v>0.49822</c:v>
                </c:pt>
                <c:pt idx="6470">
                  <c:v>0.49986199999999997</c:v>
                </c:pt>
                <c:pt idx="6471">
                  <c:v>0.51036300000000001</c:v>
                </c:pt>
                <c:pt idx="6472">
                  <c:v>0.50883999999999996</c:v>
                </c:pt>
                <c:pt idx="6473">
                  <c:v>0.50305100000000003</c:v>
                </c:pt>
                <c:pt idx="6474">
                  <c:v>0.48855199999999999</c:v>
                </c:pt>
                <c:pt idx="6475">
                  <c:v>0.46939199999999998</c:v>
                </c:pt>
                <c:pt idx="6476">
                  <c:v>0.44964799999999999</c:v>
                </c:pt>
                <c:pt idx="6477">
                  <c:v>0.43149700000000002</c:v>
                </c:pt>
                <c:pt idx="6478">
                  <c:v>0.41220699999999999</c:v>
                </c:pt>
                <c:pt idx="6479">
                  <c:v>0.40576200000000001</c:v>
                </c:pt>
                <c:pt idx="6480">
                  <c:v>0.40180399999999999</c:v>
                </c:pt>
                <c:pt idx="6481">
                  <c:v>0.39631899999999998</c:v>
                </c:pt>
                <c:pt idx="6482">
                  <c:v>0.387071</c:v>
                </c:pt>
                <c:pt idx="6483">
                  <c:v>0.37197999999999998</c:v>
                </c:pt>
                <c:pt idx="6484">
                  <c:v>0.36527700000000002</c:v>
                </c:pt>
                <c:pt idx="6485">
                  <c:v>0.36244300000000002</c:v>
                </c:pt>
                <c:pt idx="6486">
                  <c:v>0.365651</c:v>
                </c:pt>
                <c:pt idx="6487">
                  <c:v>0.36066700000000002</c:v>
                </c:pt>
                <c:pt idx="6488">
                  <c:v>0.35988900000000001</c:v>
                </c:pt>
                <c:pt idx="6489">
                  <c:v>0.35471599999999998</c:v>
                </c:pt>
                <c:pt idx="6490">
                  <c:v>0.35062199999999999</c:v>
                </c:pt>
                <c:pt idx="6491">
                  <c:v>0.34372200000000003</c:v>
                </c:pt>
                <c:pt idx="6492">
                  <c:v>0.33002100000000001</c:v>
                </c:pt>
                <c:pt idx="6493">
                  <c:v>0.317799</c:v>
                </c:pt>
                <c:pt idx="6494">
                  <c:v>0.305037</c:v>
                </c:pt>
                <c:pt idx="6495">
                  <c:v>0.29483199999999998</c:v>
                </c:pt>
                <c:pt idx="6496">
                  <c:v>0.288045</c:v>
                </c:pt>
                <c:pt idx="6497">
                  <c:v>0.28210600000000002</c:v>
                </c:pt>
                <c:pt idx="6498">
                  <c:v>0.27379399999999998</c:v>
                </c:pt>
                <c:pt idx="6499">
                  <c:v>0.26399299999999998</c:v>
                </c:pt>
                <c:pt idx="6500">
                  <c:v>0.25641900000000001</c:v>
                </c:pt>
                <c:pt idx="6501">
                  <c:v>0.250388</c:v>
                </c:pt>
                <c:pt idx="6502">
                  <c:v>0.24640899999999999</c:v>
                </c:pt>
                <c:pt idx="6503">
                  <c:v>0.24893100000000001</c:v>
                </c:pt>
                <c:pt idx="6504">
                  <c:v>0.24748899999999999</c:v>
                </c:pt>
                <c:pt idx="6505">
                  <c:v>0.25082500000000002</c:v>
                </c:pt>
                <c:pt idx="6506">
                  <c:v>0.25383299999999998</c:v>
                </c:pt>
                <c:pt idx="6507">
                  <c:v>0.25924199999999997</c:v>
                </c:pt>
                <c:pt idx="6508">
                  <c:v>0.26468999999999998</c:v>
                </c:pt>
                <c:pt idx="6509">
                  <c:v>0.26629799999999998</c:v>
                </c:pt>
                <c:pt idx="6510">
                  <c:v>0.26283499999999999</c:v>
                </c:pt>
                <c:pt idx="6511">
                  <c:v>0.26019900000000001</c:v>
                </c:pt>
                <c:pt idx="6512">
                  <c:v>0.26093899999999998</c:v>
                </c:pt>
                <c:pt idx="6513">
                  <c:v>0.25523899999999999</c:v>
                </c:pt>
                <c:pt idx="6514">
                  <c:v>0.248003</c:v>
                </c:pt>
                <c:pt idx="6515">
                  <c:v>0.239483</c:v>
                </c:pt>
                <c:pt idx="6516">
                  <c:v>0.231791</c:v>
                </c:pt>
                <c:pt idx="6517">
                  <c:v>0.226103</c:v>
                </c:pt>
                <c:pt idx="6518">
                  <c:v>0.21723600000000001</c:v>
                </c:pt>
                <c:pt idx="6519">
                  <c:v>0.20902899999999999</c:v>
                </c:pt>
                <c:pt idx="6520">
                  <c:v>0.19686999999999999</c:v>
                </c:pt>
                <c:pt idx="6521">
                  <c:v>0.18734899999999999</c:v>
                </c:pt>
                <c:pt idx="6522">
                  <c:v>0.18024000000000001</c:v>
                </c:pt>
                <c:pt idx="6523">
                  <c:v>0.16863800000000001</c:v>
                </c:pt>
                <c:pt idx="6524">
                  <c:v>0.15378</c:v>
                </c:pt>
                <c:pt idx="6525">
                  <c:v>0.1449</c:v>
                </c:pt>
                <c:pt idx="6526">
                  <c:v>0.14030300000000001</c:v>
                </c:pt>
                <c:pt idx="6527">
                  <c:v>0.13810700000000001</c:v>
                </c:pt>
                <c:pt idx="6528">
                  <c:v>0.134161</c:v>
                </c:pt>
                <c:pt idx="6529">
                  <c:v>0.13528299999999999</c:v>
                </c:pt>
                <c:pt idx="6530">
                  <c:v>0.13734299999999999</c:v>
                </c:pt>
                <c:pt idx="6531">
                  <c:v>0.136133</c:v>
                </c:pt>
                <c:pt idx="6532">
                  <c:v>0.138957</c:v>
                </c:pt>
                <c:pt idx="6533">
                  <c:v>0.14272099999999999</c:v>
                </c:pt>
                <c:pt idx="6534">
                  <c:v>0.14829800000000001</c:v>
                </c:pt>
                <c:pt idx="6535">
                  <c:v>0.14970800000000001</c:v>
                </c:pt>
                <c:pt idx="6536">
                  <c:v>0.14702499999999999</c:v>
                </c:pt>
                <c:pt idx="6537">
                  <c:v>0.141712</c:v>
                </c:pt>
                <c:pt idx="6538">
                  <c:v>0.13634099999999999</c:v>
                </c:pt>
                <c:pt idx="6539">
                  <c:v>0.13303799999999999</c:v>
                </c:pt>
                <c:pt idx="6540">
                  <c:v>0.128499</c:v>
                </c:pt>
                <c:pt idx="6541">
                  <c:v>0.12654399999999999</c:v>
                </c:pt>
                <c:pt idx="6542">
                  <c:v>0.129137</c:v>
                </c:pt>
                <c:pt idx="6543">
                  <c:v>0.13478200000000001</c:v>
                </c:pt>
                <c:pt idx="6544">
                  <c:v>0.139129</c:v>
                </c:pt>
                <c:pt idx="6545">
                  <c:v>0.141348</c:v>
                </c:pt>
                <c:pt idx="6546">
                  <c:v>0.143509</c:v>
                </c:pt>
                <c:pt idx="6547">
                  <c:v>0.14991499999999999</c:v>
                </c:pt>
                <c:pt idx="6548">
                  <c:v>0.16458700000000001</c:v>
                </c:pt>
                <c:pt idx="6549">
                  <c:v>0.17301800000000001</c:v>
                </c:pt>
                <c:pt idx="6550">
                  <c:v>0.176098</c:v>
                </c:pt>
                <c:pt idx="6551">
                  <c:v>0.178896</c:v>
                </c:pt>
                <c:pt idx="6552">
                  <c:v>0.17824799999999999</c:v>
                </c:pt>
                <c:pt idx="6553">
                  <c:v>0.17782700000000001</c:v>
                </c:pt>
                <c:pt idx="6554">
                  <c:v>0.17602899999999999</c:v>
                </c:pt>
                <c:pt idx="6555">
                  <c:v>0.174291</c:v>
                </c:pt>
                <c:pt idx="6556">
                  <c:v>0.175509</c:v>
                </c:pt>
                <c:pt idx="6557">
                  <c:v>0.18857099999999999</c:v>
                </c:pt>
                <c:pt idx="6558">
                  <c:v>0.19845299999999999</c:v>
                </c:pt>
                <c:pt idx="6559">
                  <c:v>0.20738999999999999</c:v>
                </c:pt>
                <c:pt idx="6560">
                  <c:v>0.212503</c:v>
                </c:pt>
                <c:pt idx="6561">
                  <c:v>0.21374299999999999</c:v>
                </c:pt>
                <c:pt idx="6562">
                  <c:v>0.21387300000000001</c:v>
                </c:pt>
                <c:pt idx="6563">
                  <c:v>0.21946599999999999</c:v>
                </c:pt>
                <c:pt idx="6564">
                  <c:v>0.22634399999999999</c:v>
                </c:pt>
                <c:pt idx="6565">
                  <c:v>0.232908</c:v>
                </c:pt>
                <c:pt idx="6566">
                  <c:v>0.24521200000000001</c:v>
                </c:pt>
                <c:pt idx="6567">
                  <c:v>0.25323400000000001</c:v>
                </c:pt>
                <c:pt idx="6568">
                  <c:v>0.25367000000000001</c:v>
                </c:pt>
                <c:pt idx="6569">
                  <c:v>0.25023400000000001</c:v>
                </c:pt>
                <c:pt idx="6570">
                  <c:v>0.24985099999999999</c:v>
                </c:pt>
                <c:pt idx="6571">
                  <c:v>0.248641</c:v>
                </c:pt>
                <c:pt idx="6572">
                  <c:v>0.24588599999999999</c:v>
                </c:pt>
                <c:pt idx="6573">
                  <c:v>0.242646</c:v>
                </c:pt>
                <c:pt idx="6574">
                  <c:v>0.23896000000000001</c:v>
                </c:pt>
                <c:pt idx="6575">
                  <c:v>0.23508799999999999</c:v>
                </c:pt>
                <c:pt idx="6576">
                  <c:v>0.23518900000000001</c:v>
                </c:pt>
                <c:pt idx="6577">
                  <c:v>0.22525100000000001</c:v>
                </c:pt>
                <c:pt idx="6578">
                  <c:v>0.20797199999999999</c:v>
                </c:pt>
                <c:pt idx="6579">
                  <c:v>0.18690399999999999</c:v>
                </c:pt>
                <c:pt idx="6580">
                  <c:v>0.17144200000000001</c:v>
                </c:pt>
                <c:pt idx="6581">
                  <c:v>0.161992</c:v>
                </c:pt>
                <c:pt idx="6582">
                  <c:v>0.15612300000000001</c:v>
                </c:pt>
                <c:pt idx="6583">
                  <c:v>0.14873600000000001</c:v>
                </c:pt>
                <c:pt idx="6584">
                  <c:v>0.145787</c:v>
                </c:pt>
                <c:pt idx="6585">
                  <c:v>0.14665</c:v>
                </c:pt>
                <c:pt idx="6586">
                  <c:v>0.14349100000000001</c:v>
                </c:pt>
                <c:pt idx="6587">
                  <c:v>0.14380499999999999</c:v>
                </c:pt>
                <c:pt idx="6588">
                  <c:v>0.147121</c:v>
                </c:pt>
                <c:pt idx="6589">
                  <c:v>0.14794599999999999</c:v>
                </c:pt>
                <c:pt idx="6590">
                  <c:v>0.15011099999999999</c:v>
                </c:pt>
                <c:pt idx="6591">
                  <c:v>0.15245400000000001</c:v>
                </c:pt>
                <c:pt idx="6592">
                  <c:v>0.15184</c:v>
                </c:pt>
                <c:pt idx="6593">
                  <c:v>0.14857300000000001</c:v>
                </c:pt>
                <c:pt idx="6594">
                  <c:v>0.15110499999999999</c:v>
                </c:pt>
                <c:pt idx="6595">
                  <c:v>0.163492</c:v>
                </c:pt>
                <c:pt idx="6596">
                  <c:v>0.161325</c:v>
                </c:pt>
                <c:pt idx="6597">
                  <c:v>0.16312399999999999</c:v>
                </c:pt>
                <c:pt idx="6598">
                  <c:v>0.16896800000000001</c:v>
                </c:pt>
                <c:pt idx="6599">
                  <c:v>0.175785</c:v>
                </c:pt>
                <c:pt idx="6600">
                  <c:v>0.18165600000000001</c:v>
                </c:pt>
                <c:pt idx="6601">
                  <c:v>0.188365</c:v>
                </c:pt>
                <c:pt idx="6602">
                  <c:v>0.188004</c:v>
                </c:pt>
                <c:pt idx="6603">
                  <c:v>0.189579</c:v>
                </c:pt>
                <c:pt idx="6604">
                  <c:v>0.19306799999999999</c:v>
                </c:pt>
                <c:pt idx="6605">
                  <c:v>0.18651999999999999</c:v>
                </c:pt>
                <c:pt idx="6606">
                  <c:v>0.18393599999999999</c:v>
                </c:pt>
                <c:pt idx="6607">
                  <c:v>0.19273899999999999</c:v>
                </c:pt>
                <c:pt idx="6608">
                  <c:v>0.20843200000000001</c:v>
                </c:pt>
                <c:pt idx="6609">
                  <c:v>0.215201</c:v>
                </c:pt>
                <c:pt idx="6610">
                  <c:v>0.22065599999999999</c:v>
                </c:pt>
                <c:pt idx="6611">
                  <c:v>0.22648499999999999</c:v>
                </c:pt>
                <c:pt idx="6612">
                  <c:v>0.22987299999999999</c:v>
                </c:pt>
                <c:pt idx="6613">
                  <c:v>0.22687499999999999</c:v>
                </c:pt>
                <c:pt idx="6614">
                  <c:v>0.21693899999999999</c:v>
                </c:pt>
                <c:pt idx="6615">
                  <c:v>0.20435400000000001</c:v>
                </c:pt>
                <c:pt idx="6616">
                  <c:v>0.19277900000000001</c:v>
                </c:pt>
                <c:pt idx="6617">
                  <c:v>0.17827599999999999</c:v>
                </c:pt>
                <c:pt idx="6618">
                  <c:v>0.16838</c:v>
                </c:pt>
                <c:pt idx="6619">
                  <c:v>0.15684699999999999</c:v>
                </c:pt>
                <c:pt idx="6620">
                  <c:v>0.14469499999999999</c:v>
                </c:pt>
                <c:pt idx="6621">
                  <c:v>0.13449800000000001</c:v>
                </c:pt>
                <c:pt idx="6622">
                  <c:v>0.12701899999999999</c:v>
                </c:pt>
                <c:pt idx="6623">
                  <c:v>0.116802</c:v>
                </c:pt>
                <c:pt idx="6624">
                  <c:v>0.100323</c:v>
                </c:pt>
                <c:pt idx="6625">
                  <c:v>7.9986399999999999E-2</c:v>
                </c:pt>
                <c:pt idx="6626">
                  <c:v>5.7780699999999997E-2</c:v>
                </c:pt>
                <c:pt idx="6627">
                  <c:v>4.8088899999999997E-2</c:v>
                </c:pt>
                <c:pt idx="6628">
                  <c:v>4.6125100000000002E-2</c:v>
                </c:pt>
                <c:pt idx="6629">
                  <c:v>4.7133799999999997E-2</c:v>
                </c:pt>
                <c:pt idx="6630">
                  <c:v>5.0694500000000003E-2</c:v>
                </c:pt>
                <c:pt idx="6631">
                  <c:v>5.0795E-2</c:v>
                </c:pt>
                <c:pt idx="6632">
                  <c:v>5.4240099999999999E-2</c:v>
                </c:pt>
                <c:pt idx="6633">
                  <c:v>4.8113299999999998E-2</c:v>
                </c:pt>
                <c:pt idx="6634">
                  <c:v>4.1978799999999997E-2</c:v>
                </c:pt>
                <c:pt idx="6635">
                  <c:v>3.6385099999999997E-2</c:v>
                </c:pt>
                <c:pt idx="6636">
                  <c:v>2.8748599999999999E-2</c:v>
                </c:pt>
                <c:pt idx="6637">
                  <c:v>2.29298E-2</c:v>
                </c:pt>
                <c:pt idx="6638">
                  <c:v>1.8205099999999998E-2</c:v>
                </c:pt>
                <c:pt idx="6639">
                  <c:v>9.5462299999999993E-3</c:v>
                </c:pt>
                <c:pt idx="6640">
                  <c:v>-9.5118200000000007E-3</c:v>
                </c:pt>
                <c:pt idx="6641">
                  <c:v>-1.97039E-2</c:v>
                </c:pt>
                <c:pt idx="6642">
                  <c:v>-1.59971E-2</c:v>
                </c:pt>
                <c:pt idx="6643">
                  <c:v>-1.92155E-2</c:v>
                </c:pt>
                <c:pt idx="6644">
                  <c:v>-2.4201E-2</c:v>
                </c:pt>
                <c:pt idx="6645">
                  <c:v>-2.14483E-2</c:v>
                </c:pt>
                <c:pt idx="6646">
                  <c:v>-2.0360900000000001E-2</c:v>
                </c:pt>
                <c:pt idx="6647">
                  <c:v>-1.98669E-2</c:v>
                </c:pt>
                <c:pt idx="6648">
                  <c:v>-1.92196E-2</c:v>
                </c:pt>
                <c:pt idx="6649">
                  <c:v>-1.4208999999999999E-2</c:v>
                </c:pt>
                <c:pt idx="6650">
                  <c:v>-1.0807199999999999E-2</c:v>
                </c:pt>
                <c:pt idx="6651">
                  <c:v>-3.9708399999999998E-3</c:v>
                </c:pt>
                <c:pt idx="6652">
                  <c:v>1.15835E-2</c:v>
                </c:pt>
                <c:pt idx="6653">
                  <c:v>1.53857E-2</c:v>
                </c:pt>
                <c:pt idx="6654">
                  <c:v>1.6237100000000001E-2</c:v>
                </c:pt>
                <c:pt idx="6655">
                  <c:v>2.0742199999999999E-2</c:v>
                </c:pt>
                <c:pt idx="6656">
                  <c:v>3.1568199999999998E-2</c:v>
                </c:pt>
                <c:pt idx="6657">
                  <c:v>4.2805999999999997E-2</c:v>
                </c:pt>
                <c:pt idx="6658">
                  <c:v>5.7760600000000002E-2</c:v>
                </c:pt>
                <c:pt idx="6659">
                  <c:v>6.7219899999999999E-2</c:v>
                </c:pt>
                <c:pt idx="6660">
                  <c:v>7.2543300000000005E-2</c:v>
                </c:pt>
                <c:pt idx="6661">
                  <c:v>8.3025000000000002E-2</c:v>
                </c:pt>
                <c:pt idx="6662">
                  <c:v>9.7587800000000002E-2</c:v>
                </c:pt>
                <c:pt idx="6663">
                  <c:v>0.10258100000000001</c:v>
                </c:pt>
                <c:pt idx="6664">
                  <c:v>0.10526199999999999</c:v>
                </c:pt>
                <c:pt idx="6665">
                  <c:v>0.11465599999999999</c:v>
                </c:pt>
                <c:pt idx="6666">
                  <c:v>0.124708</c:v>
                </c:pt>
                <c:pt idx="6667">
                  <c:v>0.12812799999999999</c:v>
                </c:pt>
                <c:pt idx="6668">
                  <c:v>0.12839200000000001</c:v>
                </c:pt>
                <c:pt idx="6669">
                  <c:v>0.123682</c:v>
                </c:pt>
                <c:pt idx="6670">
                  <c:v>0.114333</c:v>
                </c:pt>
                <c:pt idx="6671">
                  <c:v>0.11039599999999999</c:v>
                </c:pt>
                <c:pt idx="6672">
                  <c:v>0.114651</c:v>
                </c:pt>
                <c:pt idx="6673">
                  <c:v>0.115394</c:v>
                </c:pt>
                <c:pt idx="6674">
                  <c:v>0.118634</c:v>
                </c:pt>
                <c:pt idx="6675">
                  <c:v>0.121895</c:v>
                </c:pt>
                <c:pt idx="6676">
                  <c:v>0.124157</c:v>
                </c:pt>
                <c:pt idx="6677">
                  <c:v>0.123734</c:v>
                </c:pt>
                <c:pt idx="6678">
                  <c:v>0.120689</c:v>
                </c:pt>
                <c:pt idx="6679">
                  <c:v>0.120168</c:v>
                </c:pt>
                <c:pt idx="6680">
                  <c:v>0.119532</c:v>
                </c:pt>
                <c:pt idx="6681">
                  <c:v>0.12155199999999999</c:v>
                </c:pt>
                <c:pt idx="6682">
                  <c:v>0.126221</c:v>
                </c:pt>
                <c:pt idx="6683">
                  <c:v>0.123792</c:v>
                </c:pt>
                <c:pt idx="6684">
                  <c:v>0.120513</c:v>
                </c:pt>
                <c:pt idx="6685">
                  <c:v>0.117975</c:v>
                </c:pt>
                <c:pt idx="6686">
                  <c:v>0.12033000000000001</c:v>
                </c:pt>
                <c:pt idx="6687">
                  <c:v>0.12734699999999999</c:v>
                </c:pt>
                <c:pt idx="6688">
                  <c:v>0.13570599999999999</c:v>
                </c:pt>
                <c:pt idx="6689">
                  <c:v>0.13875799999999999</c:v>
                </c:pt>
                <c:pt idx="6690">
                  <c:v>0.143701</c:v>
                </c:pt>
                <c:pt idx="6691">
                  <c:v>0.15546299999999999</c:v>
                </c:pt>
                <c:pt idx="6692">
                  <c:v>0.16392699999999999</c:v>
                </c:pt>
                <c:pt idx="6693">
                  <c:v>0.17596899999999999</c:v>
                </c:pt>
                <c:pt idx="6694">
                  <c:v>0.186727</c:v>
                </c:pt>
                <c:pt idx="6695">
                  <c:v>0.19836799999999999</c:v>
                </c:pt>
                <c:pt idx="6696">
                  <c:v>0.20861499999999999</c:v>
                </c:pt>
                <c:pt idx="6697">
                  <c:v>0.21643899999999999</c:v>
                </c:pt>
                <c:pt idx="6698">
                  <c:v>0.22743099999999999</c:v>
                </c:pt>
                <c:pt idx="6699">
                  <c:v>0.237791</c:v>
                </c:pt>
                <c:pt idx="6700">
                  <c:v>0.24842900000000001</c:v>
                </c:pt>
                <c:pt idx="6701">
                  <c:v>0.25786900000000001</c:v>
                </c:pt>
                <c:pt idx="6702">
                  <c:v>0.258241</c:v>
                </c:pt>
                <c:pt idx="6703">
                  <c:v>0.25692100000000001</c:v>
                </c:pt>
                <c:pt idx="6704">
                  <c:v>0.25838699999999998</c:v>
                </c:pt>
                <c:pt idx="6705">
                  <c:v>0.26207799999999998</c:v>
                </c:pt>
                <c:pt idx="6706">
                  <c:v>0.26678800000000003</c:v>
                </c:pt>
                <c:pt idx="6707">
                  <c:v>0.27497300000000002</c:v>
                </c:pt>
                <c:pt idx="6708">
                  <c:v>0.28111999999999998</c:v>
                </c:pt>
                <c:pt idx="6709">
                  <c:v>0.295124</c:v>
                </c:pt>
                <c:pt idx="6710">
                  <c:v>0.31671100000000002</c:v>
                </c:pt>
                <c:pt idx="6711">
                  <c:v>0.323909</c:v>
                </c:pt>
                <c:pt idx="6712">
                  <c:v>0.33016200000000001</c:v>
                </c:pt>
                <c:pt idx="6713">
                  <c:v>0.33400600000000003</c:v>
                </c:pt>
                <c:pt idx="6714">
                  <c:v>0.333038</c:v>
                </c:pt>
                <c:pt idx="6715">
                  <c:v>0.33056000000000002</c:v>
                </c:pt>
                <c:pt idx="6716">
                  <c:v>0.32634999999999997</c:v>
                </c:pt>
                <c:pt idx="6717">
                  <c:v>0.32120700000000002</c:v>
                </c:pt>
                <c:pt idx="6718">
                  <c:v>0.32810600000000001</c:v>
                </c:pt>
                <c:pt idx="6719">
                  <c:v>0.34094000000000002</c:v>
                </c:pt>
                <c:pt idx="6720">
                  <c:v>0.34217799999999998</c:v>
                </c:pt>
                <c:pt idx="6721">
                  <c:v>0.34636099999999997</c:v>
                </c:pt>
                <c:pt idx="6722">
                  <c:v>0.34884399999999999</c:v>
                </c:pt>
                <c:pt idx="6723">
                  <c:v>0.35172300000000001</c:v>
                </c:pt>
                <c:pt idx="6724">
                  <c:v>0.35252</c:v>
                </c:pt>
                <c:pt idx="6725">
                  <c:v>0.35814699999999999</c:v>
                </c:pt>
                <c:pt idx="6726">
                  <c:v>0.37030999999999997</c:v>
                </c:pt>
                <c:pt idx="6727">
                  <c:v>0.38286599999999998</c:v>
                </c:pt>
                <c:pt idx="6728">
                  <c:v>0.38103700000000001</c:v>
                </c:pt>
                <c:pt idx="6729">
                  <c:v>0.38690600000000003</c:v>
                </c:pt>
                <c:pt idx="6730">
                  <c:v>0.39114700000000002</c:v>
                </c:pt>
                <c:pt idx="6731">
                  <c:v>0.39677000000000001</c:v>
                </c:pt>
                <c:pt idx="6732">
                  <c:v>0.40679100000000001</c:v>
                </c:pt>
                <c:pt idx="6733">
                  <c:v>0.41436800000000001</c:v>
                </c:pt>
                <c:pt idx="6734">
                  <c:v>0.41484900000000002</c:v>
                </c:pt>
                <c:pt idx="6735">
                  <c:v>0.417464</c:v>
                </c:pt>
                <c:pt idx="6736">
                  <c:v>0.42039399999999999</c:v>
                </c:pt>
                <c:pt idx="6737">
                  <c:v>0.41713800000000001</c:v>
                </c:pt>
                <c:pt idx="6738">
                  <c:v>0.41430400000000001</c:v>
                </c:pt>
                <c:pt idx="6739">
                  <c:v>0.41772799999999999</c:v>
                </c:pt>
                <c:pt idx="6740">
                  <c:v>0.42341800000000002</c:v>
                </c:pt>
                <c:pt idx="6741">
                  <c:v>0.42998500000000001</c:v>
                </c:pt>
                <c:pt idx="6742">
                  <c:v>0.43917699999999998</c:v>
                </c:pt>
                <c:pt idx="6743">
                  <c:v>0.449708</c:v>
                </c:pt>
                <c:pt idx="6744">
                  <c:v>0.471918</c:v>
                </c:pt>
                <c:pt idx="6745">
                  <c:v>0.48237099999999999</c:v>
                </c:pt>
                <c:pt idx="6746">
                  <c:v>0.49704300000000001</c:v>
                </c:pt>
                <c:pt idx="6747">
                  <c:v>0.50921000000000005</c:v>
                </c:pt>
                <c:pt idx="6748">
                  <c:v>0.51724599999999998</c:v>
                </c:pt>
                <c:pt idx="6749">
                  <c:v>0.52209000000000005</c:v>
                </c:pt>
                <c:pt idx="6750">
                  <c:v>0.52602300000000002</c:v>
                </c:pt>
                <c:pt idx="6751">
                  <c:v>0.52425699999999997</c:v>
                </c:pt>
                <c:pt idx="6752">
                  <c:v>0.528949</c:v>
                </c:pt>
                <c:pt idx="6753">
                  <c:v>0.52510299999999999</c:v>
                </c:pt>
                <c:pt idx="6754">
                  <c:v>0.51984300000000006</c:v>
                </c:pt>
                <c:pt idx="6755">
                  <c:v>0.50950799999999996</c:v>
                </c:pt>
                <c:pt idx="6756">
                  <c:v>0.496639</c:v>
                </c:pt>
                <c:pt idx="6757">
                  <c:v>0.49666500000000002</c:v>
                </c:pt>
                <c:pt idx="6758">
                  <c:v>0.49758200000000002</c:v>
                </c:pt>
                <c:pt idx="6759">
                  <c:v>0.49913999999999997</c:v>
                </c:pt>
                <c:pt idx="6760">
                  <c:v>0.49624200000000002</c:v>
                </c:pt>
                <c:pt idx="6761">
                  <c:v>0.49993900000000002</c:v>
                </c:pt>
                <c:pt idx="6762">
                  <c:v>0.49148399999999998</c:v>
                </c:pt>
                <c:pt idx="6763">
                  <c:v>0.48354000000000003</c:v>
                </c:pt>
                <c:pt idx="6764">
                  <c:v>0.478043</c:v>
                </c:pt>
                <c:pt idx="6765">
                  <c:v>0.477016</c:v>
                </c:pt>
                <c:pt idx="6766">
                  <c:v>0.479908</c:v>
                </c:pt>
                <c:pt idx="6767">
                  <c:v>0.48773300000000003</c:v>
                </c:pt>
                <c:pt idx="6768">
                  <c:v>0.50351100000000004</c:v>
                </c:pt>
                <c:pt idx="6769">
                  <c:v>0.51239599999999996</c:v>
                </c:pt>
                <c:pt idx="6770">
                  <c:v>0.52122000000000002</c:v>
                </c:pt>
                <c:pt idx="6771">
                  <c:v>0.52766900000000005</c:v>
                </c:pt>
                <c:pt idx="6772">
                  <c:v>0.53383199999999997</c:v>
                </c:pt>
                <c:pt idx="6773">
                  <c:v>0.54685300000000003</c:v>
                </c:pt>
                <c:pt idx="6774">
                  <c:v>0.56249800000000005</c:v>
                </c:pt>
                <c:pt idx="6775">
                  <c:v>0.579148</c:v>
                </c:pt>
                <c:pt idx="6776">
                  <c:v>0.58843400000000001</c:v>
                </c:pt>
                <c:pt idx="6777">
                  <c:v>0.60398700000000005</c:v>
                </c:pt>
                <c:pt idx="6778">
                  <c:v>0.60630300000000004</c:v>
                </c:pt>
                <c:pt idx="6779">
                  <c:v>0.61110200000000003</c:v>
                </c:pt>
                <c:pt idx="6780">
                  <c:v>0.61762499999999998</c:v>
                </c:pt>
                <c:pt idx="6781">
                  <c:v>0.62983299999999998</c:v>
                </c:pt>
                <c:pt idx="6782">
                  <c:v>0.63634900000000005</c:v>
                </c:pt>
                <c:pt idx="6783">
                  <c:v>0.63993900000000004</c:v>
                </c:pt>
                <c:pt idx="6784">
                  <c:v>0.65226499999999998</c:v>
                </c:pt>
                <c:pt idx="6785">
                  <c:v>0.66083999999999998</c:v>
                </c:pt>
                <c:pt idx="6786">
                  <c:v>0.67109099999999999</c:v>
                </c:pt>
                <c:pt idx="6787">
                  <c:v>0.68100799999999995</c:v>
                </c:pt>
                <c:pt idx="6788">
                  <c:v>0.68463499999999999</c:v>
                </c:pt>
                <c:pt idx="6789">
                  <c:v>0.68844399999999994</c:v>
                </c:pt>
                <c:pt idx="6790">
                  <c:v>0.68978499999999998</c:v>
                </c:pt>
                <c:pt idx="6791">
                  <c:v>0.68595499999999998</c:v>
                </c:pt>
                <c:pt idx="6792">
                  <c:v>0.68928599999999995</c:v>
                </c:pt>
                <c:pt idx="6793">
                  <c:v>0.69345599999999996</c:v>
                </c:pt>
                <c:pt idx="6794">
                  <c:v>0.693658</c:v>
                </c:pt>
                <c:pt idx="6795">
                  <c:v>0.69172199999999995</c:v>
                </c:pt>
                <c:pt idx="6796">
                  <c:v>0.68777600000000005</c:v>
                </c:pt>
                <c:pt idx="6797">
                  <c:v>0.68262699999999998</c:v>
                </c:pt>
                <c:pt idx="6798">
                  <c:v>0.67612700000000003</c:v>
                </c:pt>
                <c:pt idx="6799">
                  <c:v>0.665991</c:v>
                </c:pt>
                <c:pt idx="6800">
                  <c:v>0.65587799999999996</c:v>
                </c:pt>
                <c:pt idx="6801">
                  <c:v>0.64800899999999995</c:v>
                </c:pt>
                <c:pt idx="6802">
                  <c:v>0.64409300000000003</c:v>
                </c:pt>
                <c:pt idx="6803">
                  <c:v>0.64150799999999997</c:v>
                </c:pt>
                <c:pt idx="6804">
                  <c:v>0.64338099999999998</c:v>
                </c:pt>
                <c:pt idx="6805">
                  <c:v>0.646698</c:v>
                </c:pt>
                <c:pt idx="6806">
                  <c:v>0.64881200000000006</c:v>
                </c:pt>
                <c:pt idx="6807">
                  <c:v>0.64866599999999996</c:v>
                </c:pt>
                <c:pt idx="6808">
                  <c:v>0.65468000000000004</c:v>
                </c:pt>
                <c:pt idx="6809">
                  <c:v>0.656447</c:v>
                </c:pt>
                <c:pt idx="6810">
                  <c:v>0.65452699999999997</c:v>
                </c:pt>
                <c:pt idx="6811">
                  <c:v>0.65306500000000001</c:v>
                </c:pt>
                <c:pt idx="6812">
                  <c:v>0.65042800000000001</c:v>
                </c:pt>
                <c:pt idx="6813">
                  <c:v>0.65056499999999995</c:v>
                </c:pt>
                <c:pt idx="6814">
                  <c:v>0.64668199999999998</c:v>
                </c:pt>
                <c:pt idx="6815">
                  <c:v>0.64108600000000004</c:v>
                </c:pt>
                <c:pt idx="6816">
                  <c:v>0.63797999999999999</c:v>
                </c:pt>
                <c:pt idx="6817">
                  <c:v>0.63435399999999997</c:v>
                </c:pt>
                <c:pt idx="6818">
                  <c:v>0.63034199999999996</c:v>
                </c:pt>
                <c:pt idx="6819">
                  <c:v>0.62379200000000001</c:v>
                </c:pt>
                <c:pt idx="6820">
                  <c:v>0.61492000000000002</c:v>
                </c:pt>
                <c:pt idx="6821">
                  <c:v>0.60647600000000002</c:v>
                </c:pt>
                <c:pt idx="6822">
                  <c:v>0.600074</c:v>
                </c:pt>
                <c:pt idx="6823">
                  <c:v>0.60249399999999997</c:v>
                </c:pt>
                <c:pt idx="6824">
                  <c:v>0.60797599999999996</c:v>
                </c:pt>
                <c:pt idx="6825">
                  <c:v>0.61261100000000002</c:v>
                </c:pt>
                <c:pt idx="6826">
                  <c:v>0.61869499999999999</c:v>
                </c:pt>
                <c:pt idx="6827">
                  <c:v>0.62258199999999997</c:v>
                </c:pt>
                <c:pt idx="6828">
                  <c:v>0.62608900000000001</c:v>
                </c:pt>
                <c:pt idx="6829">
                  <c:v>0.62978999999999996</c:v>
                </c:pt>
                <c:pt idx="6830">
                  <c:v>0.63528399999999996</c:v>
                </c:pt>
                <c:pt idx="6831">
                  <c:v>0.64230500000000001</c:v>
                </c:pt>
                <c:pt idx="6832">
                  <c:v>0.649115</c:v>
                </c:pt>
                <c:pt idx="6833">
                  <c:v>0.64864699999999997</c:v>
                </c:pt>
                <c:pt idx="6834">
                  <c:v>0.64846400000000004</c:v>
                </c:pt>
                <c:pt idx="6835">
                  <c:v>0.64213299999999995</c:v>
                </c:pt>
                <c:pt idx="6836">
                  <c:v>0.63222699999999998</c:v>
                </c:pt>
                <c:pt idx="6837">
                  <c:v>0.62599199999999999</c:v>
                </c:pt>
                <c:pt idx="6838">
                  <c:v>0.62571500000000002</c:v>
                </c:pt>
                <c:pt idx="6839">
                  <c:v>0.63270800000000005</c:v>
                </c:pt>
                <c:pt idx="6840">
                  <c:v>0.64618200000000003</c:v>
                </c:pt>
                <c:pt idx="6841">
                  <c:v>0.65033700000000005</c:v>
                </c:pt>
                <c:pt idx="6842">
                  <c:v>0.651393</c:v>
                </c:pt>
                <c:pt idx="6843">
                  <c:v>0.64954699999999999</c:v>
                </c:pt>
                <c:pt idx="6844">
                  <c:v>0.65406299999999995</c:v>
                </c:pt>
                <c:pt idx="6845">
                  <c:v>0.65845799999999999</c:v>
                </c:pt>
                <c:pt idx="6846">
                  <c:v>0.661663</c:v>
                </c:pt>
                <c:pt idx="6847">
                  <c:v>0.66395300000000002</c:v>
                </c:pt>
                <c:pt idx="6848">
                  <c:v>0.663053</c:v>
                </c:pt>
                <c:pt idx="6849">
                  <c:v>0.65820400000000001</c:v>
                </c:pt>
                <c:pt idx="6850">
                  <c:v>0.64733099999999999</c:v>
                </c:pt>
                <c:pt idx="6851">
                  <c:v>0.63650600000000002</c:v>
                </c:pt>
                <c:pt idx="6852">
                  <c:v>0.63472700000000004</c:v>
                </c:pt>
                <c:pt idx="6853">
                  <c:v>0.63330299999999995</c:v>
                </c:pt>
                <c:pt idx="6854">
                  <c:v>0.63159699999999996</c:v>
                </c:pt>
                <c:pt idx="6855">
                  <c:v>0.64197499999999996</c:v>
                </c:pt>
                <c:pt idx="6856">
                  <c:v>0.64347399999999999</c:v>
                </c:pt>
                <c:pt idx="6857">
                  <c:v>0.64485300000000001</c:v>
                </c:pt>
                <c:pt idx="6858">
                  <c:v>0.64065499999999997</c:v>
                </c:pt>
                <c:pt idx="6859">
                  <c:v>0.63700599999999996</c:v>
                </c:pt>
                <c:pt idx="6860">
                  <c:v>0.63655300000000004</c:v>
                </c:pt>
                <c:pt idx="6861">
                  <c:v>0.63787400000000005</c:v>
                </c:pt>
                <c:pt idx="6862">
                  <c:v>0.63946700000000001</c:v>
                </c:pt>
                <c:pt idx="6863">
                  <c:v>0.64381500000000003</c:v>
                </c:pt>
                <c:pt idx="6864">
                  <c:v>0.63944199999999995</c:v>
                </c:pt>
                <c:pt idx="6865">
                  <c:v>0.634683</c:v>
                </c:pt>
                <c:pt idx="6866">
                  <c:v>0.63124499999999995</c:v>
                </c:pt>
                <c:pt idx="6867">
                  <c:v>0.62924100000000005</c:v>
                </c:pt>
                <c:pt idx="6868">
                  <c:v>0.63206600000000002</c:v>
                </c:pt>
                <c:pt idx="6869">
                  <c:v>0.63502000000000003</c:v>
                </c:pt>
                <c:pt idx="6870">
                  <c:v>0.64206200000000002</c:v>
                </c:pt>
                <c:pt idx="6871">
                  <c:v>0.656196</c:v>
                </c:pt>
                <c:pt idx="6872">
                  <c:v>0.65941399999999994</c:v>
                </c:pt>
                <c:pt idx="6873">
                  <c:v>0.660887</c:v>
                </c:pt>
                <c:pt idx="6874">
                  <c:v>0.66088899999999995</c:v>
                </c:pt>
                <c:pt idx="6875">
                  <c:v>0.66148899999999999</c:v>
                </c:pt>
                <c:pt idx="6876">
                  <c:v>0.663304</c:v>
                </c:pt>
                <c:pt idx="6877">
                  <c:v>0.66778400000000004</c:v>
                </c:pt>
                <c:pt idx="6878">
                  <c:v>0.669354</c:v>
                </c:pt>
                <c:pt idx="6879">
                  <c:v>0.67168600000000001</c:v>
                </c:pt>
                <c:pt idx="6880">
                  <c:v>0.66645799999999999</c:v>
                </c:pt>
                <c:pt idx="6881">
                  <c:v>0.659501</c:v>
                </c:pt>
                <c:pt idx="6882">
                  <c:v>0.65179699999999996</c:v>
                </c:pt>
                <c:pt idx="6883">
                  <c:v>0.64965499999999998</c:v>
                </c:pt>
                <c:pt idx="6884">
                  <c:v>0.64876299999999998</c:v>
                </c:pt>
                <c:pt idx="6885">
                  <c:v>0.64569500000000002</c:v>
                </c:pt>
                <c:pt idx="6886">
                  <c:v>0.638907</c:v>
                </c:pt>
                <c:pt idx="6887">
                  <c:v>0.63829899999999995</c:v>
                </c:pt>
                <c:pt idx="6888">
                  <c:v>0.63987899999999998</c:v>
                </c:pt>
                <c:pt idx="6889">
                  <c:v>0.63689300000000004</c:v>
                </c:pt>
                <c:pt idx="6890">
                  <c:v>0.63159299999999996</c:v>
                </c:pt>
                <c:pt idx="6891">
                  <c:v>0.62937100000000001</c:v>
                </c:pt>
                <c:pt idx="6892">
                  <c:v>0.62957200000000002</c:v>
                </c:pt>
                <c:pt idx="6893">
                  <c:v>0.62922699999999998</c:v>
                </c:pt>
                <c:pt idx="6894">
                  <c:v>0.63005299999999997</c:v>
                </c:pt>
                <c:pt idx="6895">
                  <c:v>0.63611499999999999</c:v>
                </c:pt>
                <c:pt idx="6896">
                  <c:v>0.62884099999999998</c:v>
                </c:pt>
                <c:pt idx="6897">
                  <c:v>0.63461100000000004</c:v>
                </c:pt>
                <c:pt idx="6898">
                  <c:v>0.63228700000000004</c:v>
                </c:pt>
                <c:pt idx="6899">
                  <c:v>0.63556699999999999</c:v>
                </c:pt>
                <c:pt idx="6900">
                  <c:v>0.640293</c:v>
                </c:pt>
                <c:pt idx="6901">
                  <c:v>0.64301699999999995</c:v>
                </c:pt>
                <c:pt idx="6902">
                  <c:v>0.64278000000000002</c:v>
                </c:pt>
                <c:pt idx="6903">
                  <c:v>0.64953899999999998</c:v>
                </c:pt>
                <c:pt idx="6904">
                  <c:v>0.64880599999999999</c:v>
                </c:pt>
                <c:pt idx="6905">
                  <c:v>0.64908500000000002</c:v>
                </c:pt>
                <c:pt idx="6906">
                  <c:v>0.64637999999999995</c:v>
                </c:pt>
                <c:pt idx="6907">
                  <c:v>0.64366100000000004</c:v>
                </c:pt>
                <c:pt idx="6908">
                  <c:v>0.64593500000000004</c:v>
                </c:pt>
                <c:pt idx="6909">
                  <c:v>0.649756</c:v>
                </c:pt>
                <c:pt idx="6910">
                  <c:v>0.65152699999999997</c:v>
                </c:pt>
                <c:pt idx="6911">
                  <c:v>0.66235599999999994</c:v>
                </c:pt>
                <c:pt idx="6912">
                  <c:v>0.66026499999999999</c:v>
                </c:pt>
                <c:pt idx="6913">
                  <c:v>0.65610199999999996</c:v>
                </c:pt>
                <c:pt idx="6914">
                  <c:v>0.64848899999999998</c:v>
                </c:pt>
                <c:pt idx="6915">
                  <c:v>0.63685599999999998</c:v>
                </c:pt>
                <c:pt idx="6916">
                  <c:v>0.62714599999999998</c:v>
                </c:pt>
                <c:pt idx="6917">
                  <c:v>0.62497999999999998</c:v>
                </c:pt>
                <c:pt idx="6918">
                  <c:v>0.61987999999999999</c:v>
                </c:pt>
                <c:pt idx="6919">
                  <c:v>0.61178900000000003</c:v>
                </c:pt>
                <c:pt idx="6920">
                  <c:v>0.59719900000000004</c:v>
                </c:pt>
                <c:pt idx="6921">
                  <c:v>0.58254799999999995</c:v>
                </c:pt>
                <c:pt idx="6922">
                  <c:v>0.57188099999999997</c:v>
                </c:pt>
                <c:pt idx="6923">
                  <c:v>0.56721999999999995</c:v>
                </c:pt>
                <c:pt idx="6924">
                  <c:v>0.56560900000000003</c:v>
                </c:pt>
                <c:pt idx="6925">
                  <c:v>0.56497200000000003</c:v>
                </c:pt>
                <c:pt idx="6926">
                  <c:v>0.56988799999999995</c:v>
                </c:pt>
                <c:pt idx="6927">
                  <c:v>0.56584999999999996</c:v>
                </c:pt>
                <c:pt idx="6928">
                  <c:v>0.55677600000000005</c:v>
                </c:pt>
                <c:pt idx="6929">
                  <c:v>0.54618100000000003</c:v>
                </c:pt>
                <c:pt idx="6930">
                  <c:v>0.54008800000000001</c:v>
                </c:pt>
                <c:pt idx="6931">
                  <c:v>0.53751000000000004</c:v>
                </c:pt>
                <c:pt idx="6932">
                  <c:v>0.53944700000000001</c:v>
                </c:pt>
                <c:pt idx="6933">
                  <c:v>0.54239999999999999</c:v>
                </c:pt>
                <c:pt idx="6934">
                  <c:v>0.55085499999999998</c:v>
                </c:pt>
                <c:pt idx="6935">
                  <c:v>0.54829899999999998</c:v>
                </c:pt>
                <c:pt idx="6936">
                  <c:v>0.54827499999999996</c:v>
                </c:pt>
                <c:pt idx="6937">
                  <c:v>0.54724200000000001</c:v>
                </c:pt>
                <c:pt idx="6938">
                  <c:v>0.54723299999999997</c:v>
                </c:pt>
                <c:pt idx="6939">
                  <c:v>0.54823100000000002</c:v>
                </c:pt>
                <c:pt idx="6940">
                  <c:v>0.55384</c:v>
                </c:pt>
                <c:pt idx="6941">
                  <c:v>0.56937199999999999</c:v>
                </c:pt>
                <c:pt idx="6942">
                  <c:v>0.57731399999999999</c:v>
                </c:pt>
                <c:pt idx="6943">
                  <c:v>0.58538000000000001</c:v>
                </c:pt>
                <c:pt idx="6944">
                  <c:v>0.59443000000000001</c:v>
                </c:pt>
                <c:pt idx="6945">
                  <c:v>0.60240199999999999</c:v>
                </c:pt>
                <c:pt idx="6946">
                  <c:v>0.60486899999999999</c:v>
                </c:pt>
                <c:pt idx="6947">
                  <c:v>0.60587500000000005</c:v>
                </c:pt>
                <c:pt idx="6948">
                  <c:v>0.60549600000000003</c:v>
                </c:pt>
                <c:pt idx="6949">
                  <c:v>0.60686899999999999</c:v>
                </c:pt>
                <c:pt idx="6950">
                  <c:v>0.59621000000000002</c:v>
                </c:pt>
                <c:pt idx="6951">
                  <c:v>0.58684000000000003</c:v>
                </c:pt>
                <c:pt idx="6952">
                  <c:v>0.57791899999999996</c:v>
                </c:pt>
                <c:pt idx="6953">
                  <c:v>0.57161899999999999</c:v>
                </c:pt>
                <c:pt idx="6954">
                  <c:v>0.57160900000000003</c:v>
                </c:pt>
                <c:pt idx="6955">
                  <c:v>0.58193700000000004</c:v>
                </c:pt>
                <c:pt idx="6956">
                  <c:v>0.59489700000000001</c:v>
                </c:pt>
                <c:pt idx="6957">
                  <c:v>0.61659699999999995</c:v>
                </c:pt>
                <c:pt idx="6958">
                  <c:v>0.63148700000000002</c:v>
                </c:pt>
                <c:pt idx="6959">
                  <c:v>0.645034</c:v>
                </c:pt>
                <c:pt idx="6960">
                  <c:v>0.65278899999999995</c:v>
                </c:pt>
                <c:pt idx="6961">
                  <c:v>0.65179699999999996</c:v>
                </c:pt>
                <c:pt idx="6962">
                  <c:v>0.64113299999999995</c:v>
                </c:pt>
                <c:pt idx="6963">
                  <c:v>0.63084700000000005</c:v>
                </c:pt>
                <c:pt idx="6964">
                  <c:v>0.62038400000000005</c:v>
                </c:pt>
                <c:pt idx="6965">
                  <c:v>0.60843100000000006</c:v>
                </c:pt>
                <c:pt idx="6966">
                  <c:v>0.597916</c:v>
                </c:pt>
                <c:pt idx="6967">
                  <c:v>0.59457700000000002</c:v>
                </c:pt>
                <c:pt idx="6968">
                  <c:v>0.59225499999999998</c:v>
                </c:pt>
                <c:pt idx="6969">
                  <c:v>0.57968399999999998</c:v>
                </c:pt>
                <c:pt idx="6970">
                  <c:v>0.56579199999999996</c:v>
                </c:pt>
                <c:pt idx="6971">
                  <c:v>0.55799600000000005</c:v>
                </c:pt>
                <c:pt idx="6972">
                  <c:v>0.55173000000000005</c:v>
                </c:pt>
                <c:pt idx="6973">
                  <c:v>0.55969599999999997</c:v>
                </c:pt>
                <c:pt idx="6974">
                  <c:v>0.55993199999999999</c:v>
                </c:pt>
                <c:pt idx="6975">
                  <c:v>0.56306299999999998</c:v>
                </c:pt>
                <c:pt idx="6976">
                  <c:v>0.56712099999999999</c:v>
                </c:pt>
                <c:pt idx="6977">
                  <c:v>0.56930800000000004</c:v>
                </c:pt>
                <c:pt idx="6978">
                  <c:v>0.57196100000000005</c:v>
                </c:pt>
                <c:pt idx="6979">
                  <c:v>0.57245199999999996</c:v>
                </c:pt>
                <c:pt idx="6980">
                  <c:v>0.57574099999999995</c:v>
                </c:pt>
                <c:pt idx="6981">
                  <c:v>0.58564000000000005</c:v>
                </c:pt>
                <c:pt idx="6982">
                  <c:v>0.58621800000000002</c:v>
                </c:pt>
                <c:pt idx="6983">
                  <c:v>0.58619500000000002</c:v>
                </c:pt>
                <c:pt idx="6984">
                  <c:v>0.58363600000000004</c:v>
                </c:pt>
                <c:pt idx="6985">
                  <c:v>0.58516699999999999</c:v>
                </c:pt>
                <c:pt idx="6986">
                  <c:v>0.58584899999999995</c:v>
                </c:pt>
                <c:pt idx="6987">
                  <c:v>0.58579800000000004</c:v>
                </c:pt>
                <c:pt idx="6988">
                  <c:v>0.58660500000000004</c:v>
                </c:pt>
                <c:pt idx="6989">
                  <c:v>0.59665999999999997</c:v>
                </c:pt>
                <c:pt idx="6990">
                  <c:v>0.60406099999999996</c:v>
                </c:pt>
                <c:pt idx="6991">
                  <c:v>0.60732600000000003</c:v>
                </c:pt>
                <c:pt idx="6992">
                  <c:v>0.61052399999999996</c:v>
                </c:pt>
                <c:pt idx="6993">
                  <c:v>0.61091700000000004</c:v>
                </c:pt>
                <c:pt idx="6994">
                  <c:v>0.61834699999999998</c:v>
                </c:pt>
                <c:pt idx="6995">
                  <c:v>0.623583</c:v>
                </c:pt>
                <c:pt idx="6996">
                  <c:v>0.62929299999999999</c:v>
                </c:pt>
                <c:pt idx="6997">
                  <c:v>0.63722999999999996</c:v>
                </c:pt>
                <c:pt idx="6998">
                  <c:v>0.63611200000000001</c:v>
                </c:pt>
                <c:pt idx="6999">
                  <c:v>0.63508100000000001</c:v>
                </c:pt>
                <c:pt idx="7000">
                  <c:v>0.63478199999999996</c:v>
                </c:pt>
                <c:pt idx="7001">
                  <c:v>0.63358899999999996</c:v>
                </c:pt>
                <c:pt idx="7002">
                  <c:v>0.62490800000000002</c:v>
                </c:pt>
                <c:pt idx="7003">
                  <c:v>0.61456900000000003</c:v>
                </c:pt>
                <c:pt idx="7004">
                  <c:v>0.60578399999999999</c:v>
                </c:pt>
                <c:pt idx="7005">
                  <c:v>0.59984999999999999</c:v>
                </c:pt>
                <c:pt idx="7006">
                  <c:v>0.59126100000000004</c:v>
                </c:pt>
                <c:pt idx="7007">
                  <c:v>0.58638000000000001</c:v>
                </c:pt>
                <c:pt idx="7008">
                  <c:v>0.581758</c:v>
                </c:pt>
                <c:pt idx="7009">
                  <c:v>0.57335400000000003</c:v>
                </c:pt>
                <c:pt idx="7010">
                  <c:v>0.56663600000000003</c:v>
                </c:pt>
                <c:pt idx="7011">
                  <c:v>0.56689999999999996</c:v>
                </c:pt>
                <c:pt idx="7012">
                  <c:v>0.57002200000000003</c:v>
                </c:pt>
                <c:pt idx="7013">
                  <c:v>0.57571700000000003</c:v>
                </c:pt>
                <c:pt idx="7014">
                  <c:v>0.57611500000000004</c:v>
                </c:pt>
                <c:pt idx="7015">
                  <c:v>0.57381400000000005</c:v>
                </c:pt>
                <c:pt idx="7016">
                  <c:v>0.56180300000000005</c:v>
                </c:pt>
                <c:pt idx="7017">
                  <c:v>0.54410700000000001</c:v>
                </c:pt>
                <c:pt idx="7018">
                  <c:v>0.52123799999999998</c:v>
                </c:pt>
                <c:pt idx="7019">
                  <c:v>0.50313200000000002</c:v>
                </c:pt>
                <c:pt idx="7020">
                  <c:v>0.496286</c:v>
                </c:pt>
                <c:pt idx="7021">
                  <c:v>0.49413200000000002</c:v>
                </c:pt>
                <c:pt idx="7022">
                  <c:v>0.49454599999999999</c:v>
                </c:pt>
                <c:pt idx="7023">
                  <c:v>0.49439</c:v>
                </c:pt>
                <c:pt idx="7024">
                  <c:v>0.496174</c:v>
                </c:pt>
                <c:pt idx="7025">
                  <c:v>0.50193600000000005</c:v>
                </c:pt>
                <c:pt idx="7026">
                  <c:v>0.50124199999999997</c:v>
                </c:pt>
                <c:pt idx="7027">
                  <c:v>0.50233799999999995</c:v>
                </c:pt>
                <c:pt idx="7028">
                  <c:v>0.50678999999999996</c:v>
                </c:pt>
                <c:pt idx="7029">
                  <c:v>0.51238600000000001</c:v>
                </c:pt>
                <c:pt idx="7030">
                  <c:v>0.52137900000000004</c:v>
                </c:pt>
                <c:pt idx="7031">
                  <c:v>0.53187200000000001</c:v>
                </c:pt>
                <c:pt idx="7032">
                  <c:v>0.53766999999999998</c:v>
                </c:pt>
                <c:pt idx="7033">
                  <c:v>0.54251799999999994</c:v>
                </c:pt>
                <c:pt idx="7034">
                  <c:v>0.54952400000000001</c:v>
                </c:pt>
                <c:pt idx="7035">
                  <c:v>0.54614499999999999</c:v>
                </c:pt>
                <c:pt idx="7036">
                  <c:v>0.54172200000000004</c:v>
                </c:pt>
                <c:pt idx="7037">
                  <c:v>0.53637199999999996</c:v>
                </c:pt>
                <c:pt idx="7038">
                  <c:v>0.53298699999999999</c:v>
                </c:pt>
                <c:pt idx="7039">
                  <c:v>0.53184299999999995</c:v>
                </c:pt>
                <c:pt idx="7040">
                  <c:v>0.53039199999999997</c:v>
                </c:pt>
                <c:pt idx="7041">
                  <c:v>0.52514899999999998</c:v>
                </c:pt>
                <c:pt idx="7042">
                  <c:v>0.52676999999999996</c:v>
                </c:pt>
                <c:pt idx="7043">
                  <c:v>0.53449400000000002</c:v>
                </c:pt>
                <c:pt idx="7044">
                  <c:v>0.53406299999999995</c:v>
                </c:pt>
                <c:pt idx="7045">
                  <c:v>0.53383499999999995</c:v>
                </c:pt>
                <c:pt idx="7046">
                  <c:v>0.53586999999999996</c:v>
                </c:pt>
                <c:pt idx="7047">
                  <c:v>0.53639199999999998</c:v>
                </c:pt>
                <c:pt idx="7048">
                  <c:v>0.53337400000000001</c:v>
                </c:pt>
                <c:pt idx="7049">
                  <c:v>0.52583500000000005</c:v>
                </c:pt>
                <c:pt idx="7050">
                  <c:v>0.51324700000000001</c:v>
                </c:pt>
                <c:pt idx="7051">
                  <c:v>0.503166</c:v>
                </c:pt>
                <c:pt idx="7052">
                  <c:v>0.502417</c:v>
                </c:pt>
                <c:pt idx="7053">
                  <c:v>0.50302500000000006</c:v>
                </c:pt>
                <c:pt idx="7054">
                  <c:v>0.49848399999999998</c:v>
                </c:pt>
                <c:pt idx="7055">
                  <c:v>0.50111700000000003</c:v>
                </c:pt>
                <c:pt idx="7056">
                  <c:v>0.50438899999999998</c:v>
                </c:pt>
                <c:pt idx="7057">
                  <c:v>0.50093100000000002</c:v>
                </c:pt>
                <c:pt idx="7058">
                  <c:v>0.50095599999999996</c:v>
                </c:pt>
                <c:pt idx="7059">
                  <c:v>0.50702499999999995</c:v>
                </c:pt>
                <c:pt idx="7060">
                  <c:v>0.50968000000000002</c:v>
                </c:pt>
                <c:pt idx="7061">
                  <c:v>0.51685700000000001</c:v>
                </c:pt>
                <c:pt idx="7062">
                  <c:v>0.52634700000000001</c:v>
                </c:pt>
                <c:pt idx="7063">
                  <c:v>0.52190199999999998</c:v>
                </c:pt>
                <c:pt idx="7064">
                  <c:v>0.51893100000000003</c:v>
                </c:pt>
                <c:pt idx="7065">
                  <c:v>0.51810599999999996</c:v>
                </c:pt>
                <c:pt idx="7066">
                  <c:v>0.52263300000000001</c:v>
                </c:pt>
                <c:pt idx="7067">
                  <c:v>0.53010400000000002</c:v>
                </c:pt>
                <c:pt idx="7068">
                  <c:v>0.53563799999999995</c:v>
                </c:pt>
                <c:pt idx="7069">
                  <c:v>0.535941</c:v>
                </c:pt>
                <c:pt idx="7070">
                  <c:v>0.53164699999999998</c:v>
                </c:pt>
                <c:pt idx="7071">
                  <c:v>0.52927599999999997</c:v>
                </c:pt>
                <c:pt idx="7072">
                  <c:v>0.52247100000000002</c:v>
                </c:pt>
                <c:pt idx="7073">
                  <c:v>0.50644400000000001</c:v>
                </c:pt>
                <c:pt idx="7074">
                  <c:v>0.50143899999999997</c:v>
                </c:pt>
                <c:pt idx="7075">
                  <c:v>0.50445799999999996</c:v>
                </c:pt>
                <c:pt idx="7076">
                  <c:v>0.50809300000000002</c:v>
                </c:pt>
                <c:pt idx="7077">
                  <c:v>0.50826199999999999</c:v>
                </c:pt>
                <c:pt idx="7078">
                  <c:v>0.50963800000000004</c:v>
                </c:pt>
                <c:pt idx="7079">
                  <c:v>0.512683</c:v>
                </c:pt>
                <c:pt idx="7080">
                  <c:v>0.51127</c:v>
                </c:pt>
                <c:pt idx="7081">
                  <c:v>0.51502899999999996</c:v>
                </c:pt>
                <c:pt idx="7082">
                  <c:v>0.52020100000000002</c:v>
                </c:pt>
                <c:pt idx="7083">
                  <c:v>0.51934000000000002</c:v>
                </c:pt>
                <c:pt idx="7084">
                  <c:v>0.51856599999999997</c:v>
                </c:pt>
                <c:pt idx="7085">
                  <c:v>0.51736300000000002</c:v>
                </c:pt>
                <c:pt idx="7086">
                  <c:v>0.52062600000000003</c:v>
                </c:pt>
                <c:pt idx="7087">
                  <c:v>0.526559</c:v>
                </c:pt>
                <c:pt idx="7088">
                  <c:v>0.53253600000000001</c:v>
                </c:pt>
                <c:pt idx="7089">
                  <c:v>0.534632</c:v>
                </c:pt>
                <c:pt idx="7090">
                  <c:v>0.541381</c:v>
                </c:pt>
                <c:pt idx="7091">
                  <c:v>0.554365</c:v>
                </c:pt>
                <c:pt idx="7092">
                  <c:v>0.55726900000000001</c:v>
                </c:pt>
                <c:pt idx="7093">
                  <c:v>0.56105499999999997</c:v>
                </c:pt>
                <c:pt idx="7094">
                  <c:v>0.56976899999999997</c:v>
                </c:pt>
                <c:pt idx="7095">
                  <c:v>0.576318</c:v>
                </c:pt>
                <c:pt idx="7096">
                  <c:v>0.58564099999999997</c:v>
                </c:pt>
                <c:pt idx="7097">
                  <c:v>0.58707799999999999</c:v>
                </c:pt>
                <c:pt idx="7098">
                  <c:v>0.58838100000000004</c:v>
                </c:pt>
                <c:pt idx="7099">
                  <c:v>0.59400799999999998</c:v>
                </c:pt>
                <c:pt idx="7100">
                  <c:v>0.603877</c:v>
                </c:pt>
                <c:pt idx="7101">
                  <c:v>0.61269499999999999</c:v>
                </c:pt>
                <c:pt idx="7102">
                  <c:v>0.62008300000000005</c:v>
                </c:pt>
                <c:pt idx="7103">
                  <c:v>0.63298100000000002</c:v>
                </c:pt>
                <c:pt idx="7104">
                  <c:v>0.64513600000000004</c:v>
                </c:pt>
                <c:pt idx="7105">
                  <c:v>0.65615900000000005</c:v>
                </c:pt>
                <c:pt idx="7106">
                  <c:v>0.665134</c:v>
                </c:pt>
                <c:pt idx="7107">
                  <c:v>0.670427</c:v>
                </c:pt>
                <c:pt idx="7108">
                  <c:v>0.67329899999999998</c:v>
                </c:pt>
                <c:pt idx="7109">
                  <c:v>0.67143299999999995</c:v>
                </c:pt>
                <c:pt idx="7110">
                  <c:v>0.674257</c:v>
                </c:pt>
                <c:pt idx="7111">
                  <c:v>0.68157000000000001</c:v>
                </c:pt>
                <c:pt idx="7112">
                  <c:v>0.68387500000000001</c:v>
                </c:pt>
                <c:pt idx="7113">
                  <c:v>0.68528800000000001</c:v>
                </c:pt>
                <c:pt idx="7114">
                  <c:v>0.68304699999999996</c:v>
                </c:pt>
                <c:pt idx="7115">
                  <c:v>0.68037899999999996</c:v>
                </c:pt>
                <c:pt idx="7116">
                  <c:v>0.67767999999999995</c:v>
                </c:pt>
                <c:pt idx="7117">
                  <c:v>0.67406500000000003</c:v>
                </c:pt>
                <c:pt idx="7118">
                  <c:v>0.66976400000000003</c:v>
                </c:pt>
                <c:pt idx="7119">
                  <c:v>0.66800099999999996</c:v>
                </c:pt>
                <c:pt idx="7120">
                  <c:v>0.66732100000000005</c:v>
                </c:pt>
                <c:pt idx="7121">
                  <c:v>0.66346099999999997</c:v>
                </c:pt>
                <c:pt idx="7122">
                  <c:v>0.65840200000000004</c:v>
                </c:pt>
                <c:pt idx="7123">
                  <c:v>0.64920800000000001</c:v>
                </c:pt>
                <c:pt idx="7124">
                  <c:v>0.64077899999999999</c:v>
                </c:pt>
                <c:pt idx="7125">
                  <c:v>0.63516700000000004</c:v>
                </c:pt>
                <c:pt idx="7126">
                  <c:v>0.63062300000000004</c:v>
                </c:pt>
                <c:pt idx="7127">
                  <c:v>0.62638700000000003</c:v>
                </c:pt>
                <c:pt idx="7128">
                  <c:v>0.61879099999999998</c:v>
                </c:pt>
                <c:pt idx="7129">
                  <c:v>0.61351900000000004</c:v>
                </c:pt>
                <c:pt idx="7130">
                  <c:v>0.60980800000000002</c:v>
                </c:pt>
                <c:pt idx="7131">
                  <c:v>0.60524</c:v>
                </c:pt>
                <c:pt idx="7132">
                  <c:v>0.59962700000000002</c:v>
                </c:pt>
                <c:pt idx="7133">
                  <c:v>0.59037899999999999</c:v>
                </c:pt>
                <c:pt idx="7134">
                  <c:v>0.57934200000000002</c:v>
                </c:pt>
                <c:pt idx="7135">
                  <c:v>0.57020099999999996</c:v>
                </c:pt>
                <c:pt idx="7136">
                  <c:v>0.56170799999999999</c:v>
                </c:pt>
                <c:pt idx="7137">
                  <c:v>0.55709500000000001</c:v>
                </c:pt>
                <c:pt idx="7138">
                  <c:v>0.55752400000000002</c:v>
                </c:pt>
                <c:pt idx="7139">
                  <c:v>0.55605199999999999</c:v>
                </c:pt>
                <c:pt idx="7140">
                  <c:v>0.55396199999999995</c:v>
                </c:pt>
                <c:pt idx="7141">
                  <c:v>0.55357999999999996</c:v>
                </c:pt>
                <c:pt idx="7142">
                  <c:v>0.55359199999999997</c:v>
                </c:pt>
                <c:pt idx="7143">
                  <c:v>0.552068</c:v>
                </c:pt>
                <c:pt idx="7144">
                  <c:v>0.54768799999999995</c:v>
                </c:pt>
                <c:pt idx="7145">
                  <c:v>0.54873400000000006</c:v>
                </c:pt>
                <c:pt idx="7146">
                  <c:v>0.55542599999999998</c:v>
                </c:pt>
                <c:pt idx="7147">
                  <c:v>0.55935999999999997</c:v>
                </c:pt>
                <c:pt idx="7148">
                  <c:v>0.56417399999999995</c:v>
                </c:pt>
                <c:pt idx="7149">
                  <c:v>0.56792699999999996</c:v>
                </c:pt>
                <c:pt idx="7150">
                  <c:v>0.57070299999999996</c:v>
                </c:pt>
                <c:pt idx="7151">
                  <c:v>0.57259800000000005</c:v>
                </c:pt>
                <c:pt idx="7152">
                  <c:v>0.57308099999999995</c:v>
                </c:pt>
                <c:pt idx="7153">
                  <c:v>0.57769300000000001</c:v>
                </c:pt>
                <c:pt idx="7154">
                  <c:v>0.582148</c:v>
                </c:pt>
                <c:pt idx="7155">
                  <c:v>0.593893</c:v>
                </c:pt>
                <c:pt idx="7156">
                  <c:v>0.60610900000000001</c:v>
                </c:pt>
                <c:pt idx="7157">
                  <c:v>0.60688200000000003</c:v>
                </c:pt>
                <c:pt idx="7158">
                  <c:v>0.61230399999999996</c:v>
                </c:pt>
                <c:pt idx="7159">
                  <c:v>0.619892</c:v>
                </c:pt>
                <c:pt idx="7160">
                  <c:v>0.62712299999999999</c:v>
                </c:pt>
                <c:pt idx="7161">
                  <c:v>0.63122999999999996</c:v>
                </c:pt>
                <c:pt idx="7162">
                  <c:v>0.63258700000000001</c:v>
                </c:pt>
                <c:pt idx="7163">
                  <c:v>0.63648000000000005</c:v>
                </c:pt>
                <c:pt idx="7164">
                  <c:v>0.64029000000000003</c:v>
                </c:pt>
                <c:pt idx="7165">
                  <c:v>0.64272899999999999</c:v>
                </c:pt>
                <c:pt idx="7166">
                  <c:v>0.64286799999999999</c:v>
                </c:pt>
                <c:pt idx="7167">
                  <c:v>0.63818299999999994</c:v>
                </c:pt>
                <c:pt idx="7168">
                  <c:v>0.63612500000000005</c:v>
                </c:pt>
                <c:pt idx="7169">
                  <c:v>0.63585000000000003</c:v>
                </c:pt>
                <c:pt idx="7170">
                  <c:v>0.636185</c:v>
                </c:pt>
                <c:pt idx="7171">
                  <c:v>0.63706099999999999</c:v>
                </c:pt>
                <c:pt idx="7172">
                  <c:v>0.636625</c:v>
                </c:pt>
                <c:pt idx="7173">
                  <c:v>0.63557300000000005</c:v>
                </c:pt>
                <c:pt idx="7174">
                  <c:v>0.63367600000000002</c:v>
                </c:pt>
                <c:pt idx="7175">
                  <c:v>0.637903</c:v>
                </c:pt>
                <c:pt idx="7176">
                  <c:v>0.64354</c:v>
                </c:pt>
                <c:pt idx="7177">
                  <c:v>0.64156199999999997</c:v>
                </c:pt>
                <c:pt idx="7178">
                  <c:v>0.63698399999999999</c:v>
                </c:pt>
                <c:pt idx="7179">
                  <c:v>0.62812900000000005</c:v>
                </c:pt>
                <c:pt idx="7180">
                  <c:v>0.62232399999999999</c:v>
                </c:pt>
                <c:pt idx="7181">
                  <c:v>0.61836000000000002</c:v>
                </c:pt>
                <c:pt idx="7182">
                  <c:v>0.61366299999999996</c:v>
                </c:pt>
                <c:pt idx="7183">
                  <c:v>0.61192599999999997</c:v>
                </c:pt>
                <c:pt idx="7184">
                  <c:v>0.61164300000000005</c:v>
                </c:pt>
                <c:pt idx="7185">
                  <c:v>0.61666500000000002</c:v>
                </c:pt>
                <c:pt idx="7186">
                  <c:v>0.62347300000000005</c:v>
                </c:pt>
                <c:pt idx="7187">
                  <c:v>0.62556</c:v>
                </c:pt>
                <c:pt idx="7188">
                  <c:v>0.62884200000000001</c:v>
                </c:pt>
                <c:pt idx="7189">
                  <c:v>0.63423399999999996</c:v>
                </c:pt>
                <c:pt idx="7190">
                  <c:v>0.64340399999999998</c:v>
                </c:pt>
                <c:pt idx="7191">
                  <c:v>0.65052500000000002</c:v>
                </c:pt>
                <c:pt idx="7192">
                  <c:v>0.65416799999999997</c:v>
                </c:pt>
                <c:pt idx="7193">
                  <c:v>0.66175200000000001</c:v>
                </c:pt>
                <c:pt idx="7194">
                  <c:v>0.67160299999999995</c:v>
                </c:pt>
                <c:pt idx="7195">
                  <c:v>0.68542199999999998</c:v>
                </c:pt>
                <c:pt idx="7196">
                  <c:v>0.69842199999999999</c:v>
                </c:pt>
                <c:pt idx="7197">
                  <c:v>0.69799900000000004</c:v>
                </c:pt>
                <c:pt idx="7198">
                  <c:v>0.69981800000000005</c:v>
                </c:pt>
                <c:pt idx="7199">
                  <c:v>0.70374899999999996</c:v>
                </c:pt>
                <c:pt idx="7200">
                  <c:v>0.70503899999999997</c:v>
                </c:pt>
                <c:pt idx="7201">
                  <c:v>0.70372999999999997</c:v>
                </c:pt>
                <c:pt idx="7202">
                  <c:v>0.70675399999999999</c:v>
                </c:pt>
                <c:pt idx="7203">
                  <c:v>0.71210399999999996</c:v>
                </c:pt>
                <c:pt idx="7204">
                  <c:v>0.71779099999999996</c:v>
                </c:pt>
                <c:pt idx="7205">
                  <c:v>0.72603099999999998</c:v>
                </c:pt>
                <c:pt idx="7206">
                  <c:v>0.72778900000000002</c:v>
                </c:pt>
                <c:pt idx="7207">
                  <c:v>0.72772199999999998</c:v>
                </c:pt>
                <c:pt idx="7208">
                  <c:v>0.72619100000000003</c:v>
                </c:pt>
                <c:pt idx="7209">
                  <c:v>0.72478200000000004</c:v>
                </c:pt>
                <c:pt idx="7210">
                  <c:v>0.72494000000000003</c:v>
                </c:pt>
                <c:pt idx="7211">
                  <c:v>0.72206000000000004</c:v>
                </c:pt>
                <c:pt idx="7212">
                  <c:v>0.72658999999999996</c:v>
                </c:pt>
                <c:pt idx="7213">
                  <c:v>0.736954</c:v>
                </c:pt>
                <c:pt idx="7214">
                  <c:v>0.73643800000000004</c:v>
                </c:pt>
                <c:pt idx="7215">
                  <c:v>0.73471500000000001</c:v>
                </c:pt>
                <c:pt idx="7216">
                  <c:v>0.73119699999999999</c:v>
                </c:pt>
                <c:pt idx="7217">
                  <c:v>0.72732399999999997</c:v>
                </c:pt>
                <c:pt idx="7218">
                  <c:v>0.72331000000000001</c:v>
                </c:pt>
                <c:pt idx="7219">
                  <c:v>0.71823599999999999</c:v>
                </c:pt>
                <c:pt idx="7220">
                  <c:v>0.70747700000000002</c:v>
                </c:pt>
                <c:pt idx="7221">
                  <c:v>0.70099900000000004</c:v>
                </c:pt>
                <c:pt idx="7222">
                  <c:v>0.70054099999999997</c:v>
                </c:pt>
                <c:pt idx="7223">
                  <c:v>0.68909100000000001</c:v>
                </c:pt>
                <c:pt idx="7224">
                  <c:v>0.68006800000000001</c:v>
                </c:pt>
                <c:pt idx="7225">
                  <c:v>0.67350200000000005</c:v>
                </c:pt>
                <c:pt idx="7226">
                  <c:v>0.66825999999999997</c:v>
                </c:pt>
                <c:pt idx="7227">
                  <c:v>0.665771</c:v>
                </c:pt>
                <c:pt idx="7228">
                  <c:v>0.66472799999999999</c:v>
                </c:pt>
                <c:pt idx="7229">
                  <c:v>0.66555799999999998</c:v>
                </c:pt>
                <c:pt idx="7230">
                  <c:v>0.66881299999999999</c:v>
                </c:pt>
                <c:pt idx="7231">
                  <c:v>0.66453499999999999</c:v>
                </c:pt>
                <c:pt idx="7232">
                  <c:v>0.66276599999999997</c:v>
                </c:pt>
                <c:pt idx="7233">
                  <c:v>0.656717</c:v>
                </c:pt>
                <c:pt idx="7234">
                  <c:v>0.64691900000000002</c:v>
                </c:pt>
                <c:pt idx="7235">
                  <c:v>0.64289099999999999</c:v>
                </c:pt>
                <c:pt idx="7236">
                  <c:v>0.64026000000000005</c:v>
                </c:pt>
                <c:pt idx="7237">
                  <c:v>0.63400299999999998</c:v>
                </c:pt>
                <c:pt idx="7238">
                  <c:v>0.62858800000000004</c:v>
                </c:pt>
                <c:pt idx="7239">
                  <c:v>0.62203200000000003</c:v>
                </c:pt>
                <c:pt idx="7240">
                  <c:v>0.60862400000000005</c:v>
                </c:pt>
                <c:pt idx="7241">
                  <c:v>0.59958800000000001</c:v>
                </c:pt>
                <c:pt idx="7242">
                  <c:v>0.59697299999999998</c:v>
                </c:pt>
                <c:pt idx="7243">
                  <c:v>0.58981899999999998</c:v>
                </c:pt>
                <c:pt idx="7244">
                  <c:v>0.57600600000000002</c:v>
                </c:pt>
                <c:pt idx="7245">
                  <c:v>0.56284100000000004</c:v>
                </c:pt>
                <c:pt idx="7246">
                  <c:v>0.56191100000000005</c:v>
                </c:pt>
                <c:pt idx="7247">
                  <c:v>0.56628800000000001</c:v>
                </c:pt>
                <c:pt idx="7248">
                  <c:v>0.56182500000000002</c:v>
                </c:pt>
                <c:pt idx="7249">
                  <c:v>0.55918599999999996</c:v>
                </c:pt>
                <c:pt idx="7250">
                  <c:v>0.55735800000000002</c:v>
                </c:pt>
                <c:pt idx="7251">
                  <c:v>0.55706999999999995</c:v>
                </c:pt>
                <c:pt idx="7252">
                  <c:v>0.55767</c:v>
                </c:pt>
                <c:pt idx="7253">
                  <c:v>0.55857599999999996</c:v>
                </c:pt>
                <c:pt idx="7254">
                  <c:v>0.55898400000000004</c:v>
                </c:pt>
                <c:pt idx="7255">
                  <c:v>0.56359300000000001</c:v>
                </c:pt>
                <c:pt idx="7256">
                  <c:v>0.57336699999999996</c:v>
                </c:pt>
                <c:pt idx="7257">
                  <c:v>0.57443299999999997</c:v>
                </c:pt>
                <c:pt idx="7258">
                  <c:v>0.573689</c:v>
                </c:pt>
                <c:pt idx="7259">
                  <c:v>0.56787399999999999</c:v>
                </c:pt>
                <c:pt idx="7260">
                  <c:v>0.56283099999999997</c:v>
                </c:pt>
                <c:pt idx="7261">
                  <c:v>0.55547400000000002</c:v>
                </c:pt>
                <c:pt idx="7262">
                  <c:v>0.54848600000000003</c:v>
                </c:pt>
                <c:pt idx="7263">
                  <c:v>0.54617199999999999</c:v>
                </c:pt>
                <c:pt idx="7264">
                  <c:v>0.54790099999999997</c:v>
                </c:pt>
                <c:pt idx="7265">
                  <c:v>0.54843399999999998</c:v>
                </c:pt>
                <c:pt idx="7266">
                  <c:v>0.53512700000000002</c:v>
                </c:pt>
                <c:pt idx="7267">
                  <c:v>0.52191600000000005</c:v>
                </c:pt>
                <c:pt idx="7268">
                  <c:v>0.51308100000000001</c:v>
                </c:pt>
                <c:pt idx="7269">
                  <c:v>0.50190699999999999</c:v>
                </c:pt>
                <c:pt idx="7270">
                  <c:v>0.48969400000000002</c:v>
                </c:pt>
                <c:pt idx="7271">
                  <c:v>0.47737499999999999</c:v>
                </c:pt>
                <c:pt idx="7272">
                  <c:v>0.46909899999999999</c:v>
                </c:pt>
                <c:pt idx="7273">
                  <c:v>0.45164900000000002</c:v>
                </c:pt>
                <c:pt idx="7274">
                  <c:v>0.43215199999999998</c:v>
                </c:pt>
                <c:pt idx="7275">
                  <c:v>0.42028399999999999</c:v>
                </c:pt>
                <c:pt idx="7276">
                  <c:v>0.413883</c:v>
                </c:pt>
                <c:pt idx="7277">
                  <c:v>0.4042</c:v>
                </c:pt>
                <c:pt idx="7278">
                  <c:v>0.39428299999999999</c:v>
                </c:pt>
                <c:pt idx="7279">
                  <c:v>0.38384699999999999</c:v>
                </c:pt>
                <c:pt idx="7280">
                  <c:v>0.37276799999999999</c:v>
                </c:pt>
                <c:pt idx="7281">
                  <c:v>0.357213</c:v>
                </c:pt>
                <c:pt idx="7282">
                  <c:v>0.33756700000000001</c:v>
                </c:pt>
                <c:pt idx="7283">
                  <c:v>0.32460099999999997</c:v>
                </c:pt>
                <c:pt idx="7284">
                  <c:v>0.31027900000000003</c:v>
                </c:pt>
                <c:pt idx="7285">
                  <c:v>0.29440100000000002</c:v>
                </c:pt>
                <c:pt idx="7286">
                  <c:v>0.29108099999999998</c:v>
                </c:pt>
                <c:pt idx="7287">
                  <c:v>0.294657</c:v>
                </c:pt>
                <c:pt idx="7288">
                  <c:v>0.29396099999999997</c:v>
                </c:pt>
                <c:pt idx="7289">
                  <c:v>0.29324600000000001</c:v>
                </c:pt>
                <c:pt idx="7290">
                  <c:v>0.29426600000000003</c:v>
                </c:pt>
                <c:pt idx="7291">
                  <c:v>0.29287000000000002</c:v>
                </c:pt>
                <c:pt idx="7292">
                  <c:v>0.29355500000000001</c:v>
                </c:pt>
                <c:pt idx="7293">
                  <c:v>0.29366900000000001</c:v>
                </c:pt>
                <c:pt idx="7294">
                  <c:v>0.29247800000000002</c:v>
                </c:pt>
                <c:pt idx="7295">
                  <c:v>0.286165</c:v>
                </c:pt>
                <c:pt idx="7296">
                  <c:v>0.28495700000000002</c:v>
                </c:pt>
                <c:pt idx="7297">
                  <c:v>0.28786099999999998</c:v>
                </c:pt>
                <c:pt idx="7298">
                  <c:v>0.304892</c:v>
                </c:pt>
                <c:pt idx="7299">
                  <c:v>0.30471100000000001</c:v>
                </c:pt>
                <c:pt idx="7300">
                  <c:v>0.296595</c:v>
                </c:pt>
                <c:pt idx="7301">
                  <c:v>0.28383199999999997</c:v>
                </c:pt>
                <c:pt idx="7302">
                  <c:v>0.27673500000000001</c:v>
                </c:pt>
                <c:pt idx="7303">
                  <c:v>0.27091999999999999</c:v>
                </c:pt>
                <c:pt idx="7304">
                  <c:v>0.26677400000000001</c:v>
                </c:pt>
                <c:pt idx="7305">
                  <c:v>0.26758199999999999</c:v>
                </c:pt>
                <c:pt idx="7306">
                  <c:v>0.270401</c:v>
                </c:pt>
                <c:pt idx="7307">
                  <c:v>0.27599099999999999</c:v>
                </c:pt>
                <c:pt idx="7308">
                  <c:v>0.27451199999999998</c:v>
                </c:pt>
                <c:pt idx="7309">
                  <c:v>0.27281300000000003</c:v>
                </c:pt>
                <c:pt idx="7310">
                  <c:v>0.27407900000000002</c:v>
                </c:pt>
                <c:pt idx="7311">
                  <c:v>0.27526</c:v>
                </c:pt>
                <c:pt idx="7312">
                  <c:v>0.27440700000000001</c:v>
                </c:pt>
                <c:pt idx="7313">
                  <c:v>0.26951599999999998</c:v>
                </c:pt>
                <c:pt idx="7314">
                  <c:v>0.26128600000000002</c:v>
                </c:pt>
                <c:pt idx="7315">
                  <c:v>0.25762600000000002</c:v>
                </c:pt>
                <c:pt idx="7316">
                  <c:v>0.256434</c:v>
                </c:pt>
                <c:pt idx="7317">
                  <c:v>0.256604</c:v>
                </c:pt>
                <c:pt idx="7318">
                  <c:v>0.26456299999999999</c:v>
                </c:pt>
                <c:pt idx="7319">
                  <c:v>0.330042</c:v>
                </c:pt>
                <c:pt idx="7320">
                  <c:v>0.35940699999999998</c:v>
                </c:pt>
                <c:pt idx="7321">
                  <c:v>0.16078300000000001</c:v>
                </c:pt>
                <c:pt idx="7322">
                  <c:v>-0.120447</c:v>
                </c:pt>
                <c:pt idx="7323">
                  <c:v>-0.11781</c:v>
                </c:pt>
                <c:pt idx="7324">
                  <c:v>-5.5683999999999997E-2</c:v>
                </c:pt>
                <c:pt idx="7325">
                  <c:v>0.16209399999999999</c:v>
                </c:pt>
                <c:pt idx="7326">
                  <c:v>0.15004000000000001</c:v>
                </c:pt>
                <c:pt idx="7327">
                  <c:v>5.2400200000000001E-2</c:v>
                </c:pt>
                <c:pt idx="7328">
                  <c:v>-1.58523E-2</c:v>
                </c:pt>
                <c:pt idx="7329">
                  <c:v>-3.1776699999999998E-2</c:v>
                </c:pt>
                <c:pt idx="7330">
                  <c:v>-2.9484099999999999E-2</c:v>
                </c:pt>
                <c:pt idx="7331">
                  <c:v>-2.7221200000000001E-2</c:v>
                </c:pt>
                <c:pt idx="7332">
                  <c:v>-2.5456300000000001E-2</c:v>
                </c:pt>
                <c:pt idx="7333">
                  <c:v>-2.36438E-2</c:v>
                </c:pt>
                <c:pt idx="7334">
                  <c:v>-1.4368300000000001E-2</c:v>
                </c:pt>
                <c:pt idx="7335">
                  <c:v>-1.7121999999999998E-2</c:v>
                </c:pt>
                <c:pt idx="7336">
                  <c:v>-2.38097E-2</c:v>
                </c:pt>
                <c:pt idx="7337">
                  <c:v>-2.6504E-2</c:v>
                </c:pt>
                <c:pt idx="7338">
                  <c:v>-3.3708399999999999E-2</c:v>
                </c:pt>
                <c:pt idx="7339">
                  <c:v>-4.3395499999999997E-2</c:v>
                </c:pt>
                <c:pt idx="7340">
                  <c:v>-5.5081199999999997E-2</c:v>
                </c:pt>
                <c:pt idx="7341">
                  <c:v>-6.7755599999999999E-2</c:v>
                </c:pt>
                <c:pt idx="7342">
                  <c:v>-7.5925999999999993E-2</c:v>
                </c:pt>
                <c:pt idx="7343">
                  <c:v>-8.3097000000000004E-2</c:v>
                </c:pt>
                <c:pt idx="7344">
                  <c:v>-8.7259100000000006E-2</c:v>
                </c:pt>
                <c:pt idx="7345">
                  <c:v>-8.8920100000000002E-2</c:v>
                </c:pt>
                <c:pt idx="7346">
                  <c:v>-8.9577299999999999E-2</c:v>
                </c:pt>
                <c:pt idx="7347">
                  <c:v>-9.1237399999999996E-2</c:v>
                </c:pt>
                <c:pt idx="7348">
                  <c:v>-9.6888600000000005E-2</c:v>
                </c:pt>
                <c:pt idx="7349">
                  <c:v>-0.101539</c:v>
                </c:pt>
                <c:pt idx="7350">
                  <c:v>-0.10766100000000001</c:v>
                </c:pt>
                <c:pt idx="7351">
                  <c:v>-0.10077700000000001</c:v>
                </c:pt>
                <c:pt idx="7352">
                  <c:v>-9.7418199999999996E-2</c:v>
                </c:pt>
                <c:pt idx="7353">
                  <c:v>-9.3013299999999993E-2</c:v>
                </c:pt>
                <c:pt idx="7354">
                  <c:v>-8.1118300000000004E-2</c:v>
                </c:pt>
                <c:pt idx="7355">
                  <c:v>-7.4242100000000005E-2</c:v>
                </c:pt>
                <c:pt idx="7356">
                  <c:v>-6.5794599999999995E-2</c:v>
                </c:pt>
                <c:pt idx="7357">
                  <c:v>-4.8367899999999998E-2</c:v>
                </c:pt>
                <c:pt idx="7358">
                  <c:v>-3.4436300000000003E-2</c:v>
                </c:pt>
                <c:pt idx="7359">
                  <c:v>-1.75335E-2</c:v>
                </c:pt>
                <c:pt idx="7360">
                  <c:v>-1.3150500000000001E-2</c:v>
                </c:pt>
                <c:pt idx="7361">
                  <c:v>-6.6576200000000004E-3</c:v>
                </c:pt>
                <c:pt idx="7362">
                  <c:v>3.8118200000000001E-3</c:v>
                </c:pt>
                <c:pt idx="7363">
                  <c:v>1.1702000000000001E-2</c:v>
                </c:pt>
                <c:pt idx="7364">
                  <c:v>1.0613900000000001E-2</c:v>
                </c:pt>
                <c:pt idx="7365">
                  <c:v>8.5505100000000007E-3</c:v>
                </c:pt>
                <c:pt idx="7366">
                  <c:v>5.1188800000000001E-3</c:v>
                </c:pt>
                <c:pt idx="7367">
                  <c:v>1.46778E-2</c:v>
                </c:pt>
                <c:pt idx="7368">
                  <c:v>1.9586900000000001E-2</c:v>
                </c:pt>
                <c:pt idx="7369">
                  <c:v>2.2562700000000002E-2</c:v>
                </c:pt>
                <c:pt idx="7370">
                  <c:v>2.19705E-2</c:v>
                </c:pt>
                <c:pt idx="7371">
                  <c:v>1.6422900000000001E-2</c:v>
                </c:pt>
                <c:pt idx="7372">
                  <c:v>1.04157E-2</c:v>
                </c:pt>
                <c:pt idx="7373">
                  <c:v>3.9421200000000003E-3</c:v>
                </c:pt>
                <c:pt idx="7374">
                  <c:v>3.1958300000000002E-3</c:v>
                </c:pt>
                <c:pt idx="7375">
                  <c:v>1.11857E-2</c:v>
                </c:pt>
                <c:pt idx="7376">
                  <c:v>6.3248100000000002E-3</c:v>
                </c:pt>
                <c:pt idx="7377">
                  <c:v>-7.1360900000000003E-3</c:v>
                </c:pt>
                <c:pt idx="7378">
                  <c:v>-1.39519E-2</c:v>
                </c:pt>
                <c:pt idx="7379">
                  <c:v>-1.8350999999999999E-2</c:v>
                </c:pt>
                <c:pt idx="7380">
                  <c:v>-1.9216199999999999E-2</c:v>
                </c:pt>
                <c:pt idx="7381">
                  <c:v>-1.86483E-2</c:v>
                </c:pt>
                <c:pt idx="7382">
                  <c:v>-2.3657399999999999E-2</c:v>
                </c:pt>
                <c:pt idx="7383">
                  <c:v>-4.5768499999999997E-2</c:v>
                </c:pt>
                <c:pt idx="7384">
                  <c:v>-5.6148999999999998E-2</c:v>
                </c:pt>
                <c:pt idx="7385">
                  <c:v>-5.8016600000000002E-2</c:v>
                </c:pt>
                <c:pt idx="7386">
                  <c:v>-6.2080299999999998E-2</c:v>
                </c:pt>
                <c:pt idx="7387">
                  <c:v>-6.8089499999999997E-2</c:v>
                </c:pt>
                <c:pt idx="7388">
                  <c:v>-7.4982900000000005E-2</c:v>
                </c:pt>
                <c:pt idx="7389">
                  <c:v>-7.9832500000000001E-2</c:v>
                </c:pt>
                <c:pt idx="7390">
                  <c:v>-8.1940899999999997E-2</c:v>
                </c:pt>
                <c:pt idx="7391">
                  <c:v>-7.7777899999999997E-2</c:v>
                </c:pt>
                <c:pt idx="7392">
                  <c:v>-7.6777499999999999E-2</c:v>
                </c:pt>
                <c:pt idx="7393">
                  <c:v>-7.5185100000000005E-2</c:v>
                </c:pt>
                <c:pt idx="7394">
                  <c:v>-7.4488399999999996E-2</c:v>
                </c:pt>
                <c:pt idx="7395">
                  <c:v>-7.1381E-2</c:v>
                </c:pt>
                <c:pt idx="7396">
                  <c:v>-7.1435299999999993E-2</c:v>
                </c:pt>
                <c:pt idx="7397">
                  <c:v>-7.16971E-2</c:v>
                </c:pt>
                <c:pt idx="7398">
                  <c:v>-7.1807499999999996E-2</c:v>
                </c:pt>
                <c:pt idx="7399">
                  <c:v>-7.37429E-2</c:v>
                </c:pt>
                <c:pt idx="7400">
                  <c:v>-6.7597599999999994E-2</c:v>
                </c:pt>
                <c:pt idx="7401">
                  <c:v>-6.8142800000000003E-2</c:v>
                </c:pt>
                <c:pt idx="7402">
                  <c:v>-6.5293900000000002E-2</c:v>
                </c:pt>
                <c:pt idx="7403">
                  <c:v>-6.3134599999999999E-2</c:v>
                </c:pt>
                <c:pt idx="7404">
                  <c:v>-5.9942599999999999E-2</c:v>
                </c:pt>
                <c:pt idx="7405">
                  <c:v>-5.9131299999999998E-2</c:v>
                </c:pt>
                <c:pt idx="7406">
                  <c:v>-6.0824799999999998E-2</c:v>
                </c:pt>
                <c:pt idx="7407">
                  <c:v>-6.0277499999999998E-2</c:v>
                </c:pt>
                <c:pt idx="7408">
                  <c:v>-6.1778399999999997E-2</c:v>
                </c:pt>
                <c:pt idx="7409">
                  <c:v>-6.0092199999999998E-2</c:v>
                </c:pt>
                <c:pt idx="7410">
                  <c:v>-6.6353099999999998E-2</c:v>
                </c:pt>
                <c:pt idx="7411">
                  <c:v>-6.5289100000000003E-2</c:v>
                </c:pt>
                <c:pt idx="7412">
                  <c:v>-6.6783400000000007E-2</c:v>
                </c:pt>
                <c:pt idx="7413">
                  <c:v>-6.6826499999999997E-2</c:v>
                </c:pt>
                <c:pt idx="7414">
                  <c:v>-6.8265500000000007E-2</c:v>
                </c:pt>
                <c:pt idx="7415">
                  <c:v>-7.4421299999999996E-2</c:v>
                </c:pt>
                <c:pt idx="7416">
                  <c:v>-7.7421299999999998E-2</c:v>
                </c:pt>
                <c:pt idx="7417">
                  <c:v>-8.6805400000000005E-2</c:v>
                </c:pt>
                <c:pt idx="7418">
                  <c:v>-9.85592E-2</c:v>
                </c:pt>
                <c:pt idx="7419">
                  <c:v>-0.112564</c:v>
                </c:pt>
                <c:pt idx="7420">
                  <c:v>-0.122112</c:v>
                </c:pt>
                <c:pt idx="7421">
                  <c:v>-0.13156100000000001</c:v>
                </c:pt>
                <c:pt idx="7422">
                  <c:v>-0.13775499999999999</c:v>
                </c:pt>
                <c:pt idx="7423">
                  <c:v>-0.14333099999999999</c:v>
                </c:pt>
                <c:pt idx="7424">
                  <c:v>-0.14111699999999999</c:v>
                </c:pt>
                <c:pt idx="7425">
                  <c:v>-0.13766700000000001</c:v>
                </c:pt>
                <c:pt idx="7426">
                  <c:v>-0.13634599999999999</c:v>
                </c:pt>
                <c:pt idx="7427">
                  <c:v>-0.13278699999999999</c:v>
                </c:pt>
                <c:pt idx="7428">
                  <c:v>-0.12900600000000001</c:v>
                </c:pt>
                <c:pt idx="7429">
                  <c:v>-0.12678400000000001</c:v>
                </c:pt>
                <c:pt idx="7430">
                  <c:v>-0.12762200000000001</c:v>
                </c:pt>
                <c:pt idx="7431">
                  <c:v>-0.12463200000000001</c:v>
                </c:pt>
                <c:pt idx="7432">
                  <c:v>-0.116587</c:v>
                </c:pt>
                <c:pt idx="7433">
                  <c:v>-0.113025</c:v>
                </c:pt>
                <c:pt idx="7434">
                  <c:v>-0.11122</c:v>
                </c:pt>
                <c:pt idx="7435">
                  <c:v>-0.105784</c:v>
                </c:pt>
                <c:pt idx="7436">
                  <c:v>-0.108464</c:v>
                </c:pt>
                <c:pt idx="7437">
                  <c:v>-0.108378</c:v>
                </c:pt>
                <c:pt idx="7438">
                  <c:v>-0.110653</c:v>
                </c:pt>
                <c:pt idx="7439">
                  <c:v>-0.11434</c:v>
                </c:pt>
                <c:pt idx="7440">
                  <c:v>-0.118323</c:v>
                </c:pt>
                <c:pt idx="7441">
                  <c:v>-0.120578</c:v>
                </c:pt>
                <c:pt idx="7442">
                  <c:v>-0.11706900000000001</c:v>
                </c:pt>
                <c:pt idx="7443">
                  <c:v>-0.11645</c:v>
                </c:pt>
                <c:pt idx="7444">
                  <c:v>-0.114186</c:v>
                </c:pt>
                <c:pt idx="7445">
                  <c:v>-0.109307</c:v>
                </c:pt>
                <c:pt idx="7446">
                  <c:v>-0.103098</c:v>
                </c:pt>
                <c:pt idx="7447">
                  <c:v>-9.3367800000000001E-2</c:v>
                </c:pt>
                <c:pt idx="7448">
                  <c:v>-7.5469999999999995E-2</c:v>
                </c:pt>
                <c:pt idx="7449">
                  <c:v>-7.6319999999999999E-2</c:v>
                </c:pt>
                <c:pt idx="7450">
                  <c:v>-8.5730600000000004E-2</c:v>
                </c:pt>
                <c:pt idx="7451">
                  <c:v>-9.7013799999999997E-2</c:v>
                </c:pt>
                <c:pt idx="7452">
                  <c:v>-0.108057</c:v>
                </c:pt>
                <c:pt idx="7453">
                  <c:v>-0.11942700000000001</c:v>
                </c:pt>
                <c:pt idx="7454">
                  <c:v>-0.130636</c:v>
                </c:pt>
                <c:pt idx="7455">
                  <c:v>-0.13784399999999999</c:v>
                </c:pt>
                <c:pt idx="7456">
                  <c:v>-0.140398</c:v>
                </c:pt>
                <c:pt idx="7457">
                  <c:v>-0.14127799999999999</c:v>
                </c:pt>
                <c:pt idx="7458">
                  <c:v>-0.14480299999999999</c:v>
                </c:pt>
                <c:pt idx="7459">
                  <c:v>-0.15240799999999999</c:v>
                </c:pt>
                <c:pt idx="7460">
                  <c:v>-0.160215</c:v>
                </c:pt>
                <c:pt idx="7461">
                  <c:v>-0.158695</c:v>
                </c:pt>
                <c:pt idx="7462">
                  <c:v>-0.142871</c:v>
                </c:pt>
                <c:pt idx="7463">
                  <c:v>-0.131269</c:v>
                </c:pt>
                <c:pt idx="7464">
                  <c:v>-0.124752</c:v>
                </c:pt>
                <c:pt idx="7465">
                  <c:v>-0.130217</c:v>
                </c:pt>
                <c:pt idx="7466">
                  <c:v>-0.14846000000000001</c:v>
                </c:pt>
                <c:pt idx="7467">
                  <c:v>-0.17285200000000001</c:v>
                </c:pt>
                <c:pt idx="7468">
                  <c:v>-0.18753</c:v>
                </c:pt>
                <c:pt idx="7469">
                  <c:v>-0.19305600000000001</c:v>
                </c:pt>
                <c:pt idx="7470">
                  <c:v>-0.18992800000000001</c:v>
                </c:pt>
                <c:pt idx="7471">
                  <c:v>-0.182759</c:v>
                </c:pt>
                <c:pt idx="7472">
                  <c:v>-0.168353</c:v>
                </c:pt>
                <c:pt idx="7473">
                  <c:v>-0.160747</c:v>
                </c:pt>
                <c:pt idx="7474">
                  <c:v>-0.14884900000000001</c:v>
                </c:pt>
                <c:pt idx="7475">
                  <c:v>-0.12722800000000001</c:v>
                </c:pt>
                <c:pt idx="7476">
                  <c:v>-0.107007</c:v>
                </c:pt>
                <c:pt idx="7477">
                  <c:v>-9.7799499999999998E-2</c:v>
                </c:pt>
                <c:pt idx="7478">
                  <c:v>-9.9332500000000004E-2</c:v>
                </c:pt>
                <c:pt idx="7479">
                  <c:v>-0.10481799999999999</c:v>
                </c:pt>
                <c:pt idx="7480">
                  <c:v>-0.100967</c:v>
                </c:pt>
                <c:pt idx="7481">
                  <c:v>-9.1845300000000005E-2</c:v>
                </c:pt>
                <c:pt idx="7482">
                  <c:v>-9.5285999999999996E-2</c:v>
                </c:pt>
                <c:pt idx="7483">
                  <c:v>-0.101787</c:v>
                </c:pt>
                <c:pt idx="7484">
                  <c:v>-0.10602499999999999</c:v>
                </c:pt>
                <c:pt idx="7485">
                  <c:v>-0.102841</c:v>
                </c:pt>
                <c:pt idx="7486">
                  <c:v>-9.8046700000000001E-2</c:v>
                </c:pt>
                <c:pt idx="7487">
                  <c:v>-9.9021799999999993E-2</c:v>
                </c:pt>
                <c:pt idx="7488">
                  <c:v>-9.6525700000000006E-2</c:v>
                </c:pt>
                <c:pt idx="7489">
                  <c:v>-8.7482199999999996E-2</c:v>
                </c:pt>
                <c:pt idx="7490">
                  <c:v>-8.0073900000000003E-2</c:v>
                </c:pt>
                <c:pt idx="7491">
                  <c:v>-6.9124900000000003E-2</c:v>
                </c:pt>
                <c:pt idx="7492">
                  <c:v>-5.4445E-2</c:v>
                </c:pt>
                <c:pt idx="7493">
                  <c:v>-3.6942799999999998E-2</c:v>
                </c:pt>
                <c:pt idx="7494">
                  <c:v>-2.0832699999999999E-2</c:v>
                </c:pt>
                <c:pt idx="7495">
                  <c:v>-7.4053000000000001E-3</c:v>
                </c:pt>
                <c:pt idx="7496">
                  <c:v>1.5307599999999999E-3</c:v>
                </c:pt>
                <c:pt idx="7497">
                  <c:v>8.3203600000000006E-3</c:v>
                </c:pt>
                <c:pt idx="7498">
                  <c:v>9.8692399999999996E-3</c:v>
                </c:pt>
                <c:pt idx="7499">
                  <c:v>9.1497499999999999E-3</c:v>
                </c:pt>
                <c:pt idx="7500">
                  <c:v>2.9643599999999999E-2</c:v>
                </c:pt>
                <c:pt idx="7501">
                  <c:v>5.7147299999999998E-2</c:v>
                </c:pt>
                <c:pt idx="7502">
                  <c:v>6.21091E-2</c:v>
                </c:pt>
                <c:pt idx="7503">
                  <c:v>5.9692599999999998E-2</c:v>
                </c:pt>
                <c:pt idx="7504">
                  <c:v>5.5815200000000002E-2</c:v>
                </c:pt>
                <c:pt idx="7505">
                  <c:v>5.1318900000000001E-2</c:v>
                </c:pt>
                <c:pt idx="7506">
                  <c:v>5.0754100000000003E-2</c:v>
                </c:pt>
                <c:pt idx="7507">
                  <c:v>5.4758300000000003E-2</c:v>
                </c:pt>
                <c:pt idx="7508">
                  <c:v>5.6917000000000002E-2</c:v>
                </c:pt>
                <c:pt idx="7509">
                  <c:v>5.4427700000000002E-2</c:v>
                </c:pt>
                <c:pt idx="7510">
                  <c:v>5.9405600000000003E-2</c:v>
                </c:pt>
                <c:pt idx="7511">
                  <c:v>7.2214200000000006E-2</c:v>
                </c:pt>
                <c:pt idx="7512">
                  <c:v>8.1258999999999998E-2</c:v>
                </c:pt>
                <c:pt idx="7513">
                  <c:v>9.10025E-2</c:v>
                </c:pt>
                <c:pt idx="7514">
                  <c:v>0.101198</c:v>
                </c:pt>
                <c:pt idx="7515">
                  <c:v>0.10852199999999999</c:v>
                </c:pt>
                <c:pt idx="7516">
                  <c:v>0.115702</c:v>
                </c:pt>
                <c:pt idx="7517">
                  <c:v>0.12135700000000001</c:v>
                </c:pt>
                <c:pt idx="7518">
                  <c:v>0.12609100000000001</c:v>
                </c:pt>
                <c:pt idx="7519">
                  <c:v>0.13373299999999999</c:v>
                </c:pt>
                <c:pt idx="7520">
                  <c:v>0.148422</c:v>
                </c:pt>
                <c:pt idx="7521">
                  <c:v>0.16140199999999999</c:v>
                </c:pt>
                <c:pt idx="7522">
                  <c:v>0.166992</c:v>
                </c:pt>
                <c:pt idx="7523">
                  <c:v>0.17154</c:v>
                </c:pt>
                <c:pt idx="7524">
                  <c:v>0.176705</c:v>
                </c:pt>
                <c:pt idx="7525">
                  <c:v>0.181338</c:v>
                </c:pt>
                <c:pt idx="7526">
                  <c:v>0.184452</c:v>
                </c:pt>
                <c:pt idx="7527">
                  <c:v>0.188913</c:v>
                </c:pt>
                <c:pt idx="7528">
                  <c:v>0.19522900000000001</c:v>
                </c:pt>
                <c:pt idx="7529">
                  <c:v>0.20168800000000001</c:v>
                </c:pt>
                <c:pt idx="7530">
                  <c:v>0.21576899999999999</c:v>
                </c:pt>
                <c:pt idx="7531">
                  <c:v>0.22874</c:v>
                </c:pt>
                <c:pt idx="7532">
                  <c:v>0.23837800000000001</c:v>
                </c:pt>
                <c:pt idx="7533">
                  <c:v>0.24750800000000001</c:v>
                </c:pt>
                <c:pt idx="7534">
                  <c:v>0.25365399999999999</c:v>
                </c:pt>
                <c:pt idx="7535">
                  <c:v>0.26317200000000002</c:v>
                </c:pt>
                <c:pt idx="7536">
                  <c:v>0.27102999999999999</c:v>
                </c:pt>
                <c:pt idx="7537">
                  <c:v>0.27437099999999998</c:v>
                </c:pt>
                <c:pt idx="7538">
                  <c:v>0.27232000000000001</c:v>
                </c:pt>
                <c:pt idx="7539">
                  <c:v>0.26563799999999999</c:v>
                </c:pt>
                <c:pt idx="7540">
                  <c:v>0.26527099999999998</c:v>
                </c:pt>
                <c:pt idx="7541">
                  <c:v>0.27171400000000001</c:v>
                </c:pt>
                <c:pt idx="7542">
                  <c:v>0.278696</c:v>
                </c:pt>
                <c:pt idx="7543">
                  <c:v>0.284634</c:v>
                </c:pt>
                <c:pt idx="7544">
                  <c:v>0.28670299999999999</c:v>
                </c:pt>
                <c:pt idx="7545">
                  <c:v>0.28843400000000002</c:v>
                </c:pt>
                <c:pt idx="7546">
                  <c:v>0.292599</c:v>
                </c:pt>
                <c:pt idx="7547">
                  <c:v>0.29854900000000001</c:v>
                </c:pt>
                <c:pt idx="7548">
                  <c:v>0.30026199999999997</c:v>
                </c:pt>
                <c:pt idx="7549">
                  <c:v>0.30541000000000001</c:v>
                </c:pt>
                <c:pt idx="7550">
                  <c:v>0.31042599999999998</c:v>
                </c:pt>
                <c:pt idx="7551">
                  <c:v>0.31394699999999998</c:v>
                </c:pt>
                <c:pt idx="7552">
                  <c:v>0.31998500000000002</c:v>
                </c:pt>
                <c:pt idx="7553">
                  <c:v>0.32373499999999999</c:v>
                </c:pt>
                <c:pt idx="7554">
                  <c:v>0.32572200000000001</c:v>
                </c:pt>
                <c:pt idx="7555">
                  <c:v>0.325297</c:v>
                </c:pt>
                <c:pt idx="7556">
                  <c:v>0.32634299999999999</c:v>
                </c:pt>
                <c:pt idx="7557">
                  <c:v>0.32761499999999999</c:v>
                </c:pt>
                <c:pt idx="7558">
                  <c:v>0.326351</c:v>
                </c:pt>
                <c:pt idx="7559">
                  <c:v>0.32544400000000001</c:v>
                </c:pt>
                <c:pt idx="7560">
                  <c:v>0.32495000000000002</c:v>
                </c:pt>
                <c:pt idx="7561">
                  <c:v>0.31898300000000002</c:v>
                </c:pt>
                <c:pt idx="7562">
                  <c:v>0.31061899999999998</c:v>
                </c:pt>
                <c:pt idx="7563">
                  <c:v>0.30379699999999998</c:v>
                </c:pt>
                <c:pt idx="7564">
                  <c:v>0.29836400000000002</c:v>
                </c:pt>
                <c:pt idx="7565">
                  <c:v>0.29476999999999998</c:v>
                </c:pt>
                <c:pt idx="7566">
                  <c:v>0.29439399999999999</c:v>
                </c:pt>
                <c:pt idx="7567">
                  <c:v>0.29692200000000002</c:v>
                </c:pt>
                <c:pt idx="7568">
                  <c:v>0.304066</c:v>
                </c:pt>
                <c:pt idx="7569">
                  <c:v>0.30954599999999999</c:v>
                </c:pt>
                <c:pt idx="7570">
                  <c:v>0.30881399999999998</c:v>
                </c:pt>
                <c:pt idx="7571">
                  <c:v>0.30893700000000002</c:v>
                </c:pt>
                <c:pt idx="7572">
                  <c:v>0.314967</c:v>
                </c:pt>
                <c:pt idx="7573">
                  <c:v>0.32247599999999998</c:v>
                </c:pt>
                <c:pt idx="7574">
                  <c:v>0.32461600000000002</c:v>
                </c:pt>
                <c:pt idx="7575">
                  <c:v>0.32444899999999999</c:v>
                </c:pt>
                <c:pt idx="7576">
                  <c:v>0.32524199999999998</c:v>
                </c:pt>
                <c:pt idx="7577">
                  <c:v>0.32899499999999998</c:v>
                </c:pt>
                <c:pt idx="7578">
                  <c:v>0.33899800000000002</c:v>
                </c:pt>
                <c:pt idx="7579">
                  <c:v>0.35011700000000001</c:v>
                </c:pt>
                <c:pt idx="7580">
                  <c:v>0.35745900000000003</c:v>
                </c:pt>
                <c:pt idx="7581">
                  <c:v>0.36623699999999998</c:v>
                </c:pt>
                <c:pt idx="7582">
                  <c:v>0.37190699999999999</c:v>
                </c:pt>
                <c:pt idx="7583">
                  <c:v>0.37841200000000003</c:v>
                </c:pt>
                <c:pt idx="7584">
                  <c:v>0.38366699999999998</c:v>
                </c:pt>
                <c:pt idx="7585">
                  <c:v>0.38690999999999998</c:v>
                </c:pt>
                <c:pt idx="7586">
                  <c:v>0.38872400000000001</c:v>
                </c:pt>
                <c:pt idx="7587">
                  <c:v>0.39271499999999998</c:v>
                </c:pt>
                <c:pt idx="7588">
                  <c:v>0.399391</c:v>
                </c:pt>
                <c:pt idx="7589">
                  <c:v>0.403418</c:v>
                </c:pt>
                <c:pt idx="7590">
                  <c:v>0.40767700000000001</c:v>
                </c:pt>
                <c:pt idx="7591">
                  <c:v>0.40874100000000002</c:v>
                </c:pt>
                <c:pt idx="7592">
                  <c:v>0.41054000000000002</c:v>
                </c:pt>
                <c:pt idx="7593">
                  <c:v>0.41355199999999998</c:v>
                </c:pt>
                <c:pt idx="7594">
                  <c:v>0.41609000000000002</c:v>
                </c:pt>
                <c:pt idx="7595">
                  <c:v>0.41807699999999998</c:v>
                </c:pt>
                <c:pt idx="7596">
                  <c:v>0.41919000000000001</c:v>
                </c:pt>
                <c:pt idx="7597">
                  <c:v>0.42432700000000001</c:v>
                </c:pt>
                <c:pt idx="7598">
                  <c:v>0.42969400000000002</c:v>
                </c:pt>
                <c:pt idx="7599">
                  <c:v>0.42997099999999999</c:v>
                </c:pt>
                <c:pt idx="7600">
                  <c:v>0.43386999999999998</c:v>
                </c:pt>
                <c:pt idx="7601">
                  <c:v>0.44056000000000001</c:v>
                </c:pt>
                <c:pt idx="7602">
                  <c:v>0.44554500000000002</c:v>
                </c:pt>
                <c:pt idx="7603">
                  <c:v>0.44891399999999998</c:v>
                </c:pt>
                <c:pt idx="7604">
                  <c:v>0.45056800000000002</c:v>
                </c:pt>
                <c:pt idx="7605">
                  <c:v>0.44993699999999998</c:v>
                </c:pt>
                <c:pt idx="7606">
                  <c:v>0.44092999999999999</c:v>
                </c:pt>
                <c:pt idx="7607">
                  <c:v>0.43052699999999999</c:v>
                </c:pt>
                <c:pt idx="7608">
                  <c:v>0.430751</c:v>
                </c:pt>
                <c:pt idx="7609">
                  <c:v>0.42981799999999998</c:v>
                </c:pt>
                <c:pt idx="7610">
                  <c:v>0.42327599999999999</c:v>
                </c:pt>
                <c:pt idx="7611">
                  <c:v>0.41249799999999998</c:v>
                </c:pt>
                <c:pt idx="7612">
                  <c:v>0.40414299999999997</c:v>
                </c:pt>
                <c:pt idx="7613">
                  <c:v>0.39609499999999997</c:v>
                </c:pt>
                <c:pt idx="7614">
                  <c:v>0.38665300000000002</c:v>
                </c:pt>
                <c:pt idx="7615">
                  <c:v>0.38603900000000002</c:v>
                </c:pt>
                <c:pt idx="7616">
                  <c:v>0.39271800000000001</c:v>
                </c:pt>
                <c:pt idx="7617">
                  <c:v>0.39401799999999998</c:v>
                </c:pt>
                <c:pt idx="7618">
                  <c:v>0.39305699999999999</c:v>
                </c:pt>
                <c:pt idx="7619">
                  <c:v>0.39038699999999998</c:v>
                </c:pt>
                <c:pt idx="7620">
                  <c:v>0.38658399999999998</c:v>
                </c:pt>
                <c:pt idx="7621">
                  <c:v>0.38175199999999998</c:v>
                </c:pt>
                <c:pt idx="7622">
                  <c:v>0.376359</c:v>
                </c:pt>
                <c:pt idx="7623">
                  <c:v>0.36586200000000002</c:v>
                </c:pt>
                <c:pt idx="7624">
                  <c:v>0.35719699999999999</c:v>
                </c:pt>
                <c:pt idx="7625">
                  <c:v>0.35777199999999998</c:v>
                </c:pt>
                <c:pt idx="7626">
                  <c:v>0.35469299999999998</c:v>
                </c:pt>
                <c:pt idx="7627">
                  <c:v>0.35454400000000003</c:v>
                </c:pt>
                <c:pt idx="7628">
                  <c:v>0.35620200000000002</c:v>
                </c:pt>
                <c:pt idx="7629">
                  <c:v>0.35868</c:v>
                </c:pt>
                <c:pt idx="7630">
                  <c:v>0.36062100000000002</c:v>
                </c:pt>
                <c:pt idx="7631">
                  <c:v>0.36363699999999999</c:v>
                </c:pt>
                <c:pt idx="7632">
                  <c:v>0.36716199999999999</c:v>
                </c:pt>
                <c:pt idx="7633">
                  <c:v>0.377274</c:v>
                </c:pt>
                <c:pt idx="7634">
                  <c:v>0.387013</c:v>
                </c:pt>
                <c:pt idx="7635">
                  <c:v>0.38951000000000002</c:v>
                </c:pt>
                <c:pt idx="7636">
                  <c:v>0.39274199999999998</c:v>
                </c:pt>
                <c:pt idx="7637">
                  <c:v>0.39568599999999998</c:v>
                </c:pt>
                <c:pt idx="7638">
                  <c:v>0.39980100000000002</c:v>
                </c:pt>
                <c:pt idx="7639">
                  <c:v>0.40061400000000003</c:v>
                </c:pt>
                <c:pt idx="7640">
                  <c:v>0.39973599999999998</c:v>
                </c:pt>
                <c:pt idx="7641">
                  <c:v>0.401528</c:v>
                </c:pt>
                <c:pt idx="7642">
                  <c:v>0.40671499999999999</c:v>
                </c:pt>
                <c:pt idx="7643">
                  <c:v>0.41787600000000003</c:v>
                </c:pt>
                <c:pt idx="7644">
                  <c:v>0.41919299999999998</c:v>
                </c:pt>
                <c:pt idx="7645">
                  <c:v>0.41963299999999998</c:v>
                </c:pt>
                <c:pt idx="7646">
                  <c:v>0.40366400000000002</c:v>
                </c:pt>
                <c:pt idx="7647">
                  <c:v>0.38475999999999999</c:v>
                </c:pt>
                <c:pt idx="7648">
                  <c:v>0.37163200000000002</c:v>
                </c:pt>
                <c:pt idx="7649">
                  <c:v>0.36687999999999998</c:v>
                </c:pt>
                <c:pt idx="7650">
                  <c:v>0.36452600000000002</c:v>
                </c:pt>
                <c:pt idx="7651">
                  <c:v>0.36785200000000001</c:v>
                </c:pt>
                <c:pt idx="7652">
                  <c:v>0.37595200000000001</c:v>
                </c:pt>
                <c:pt idx="7653">
                  <c:v>0.37402400000000002</c:v>
                </c:pt>
                <c:pt idx="7654">
                  <c:v>0.37040200000000001</c:v>
                </c:pt>
                <c:pt idx="7655">
                  <c:v>0.36418</c:v>
                </c:pt>
                <c:pt idx="7656">
                  <c:v>0.35189999999999999</c:v>
                </c:pt>
                <c:pt idx="7657">
                  <c:v>0.34384199999999998</c:v>
                </c:pt>
                <c:pt idx="7658">
                  <c:v>0.33723799999999998</c:v>
                </c:pt>
                <c:pt idx="7659">
                  <c:v>0.32901999999999998</c:v>
                </c:pt>
                <c:pt idx="7660">
                  <c:v>0.319492</c:v>
                </c:pt>
                <c:pt idx="7661">
                  <c:v>0.31679299999999999</c:v>
                </c:pt>
                <c:pt idx="7662">
                  <c:v>0.313689</c:v>
                </c:pt>
                <c:pt idx="7663">
                  <c:v>0.31203199999999998</c:v>
                </c:pt>
                <c:pt idx="7664">
                  <c:v>0.307257</c:v>
                </c:pt>
                <c:pt idx="7665">
                  <c:v>0.30119800000000002</c:v>
                </c:pt>
                <c:pt idx="7666">
                  <c:v>0.30055599999999999</c:v>
                </c:pt>
                <c:pt idx="7667">
                  <c:v>0.29425699999999999</c:v>
                </c:pt>
                <c:pt idx="7668">
                  <c:v>0.29037200000000002</c:v>
                </c:pt>
                <c:pt idx="7669">
                  <c:v>0.29783300000000001</c:v>
                </c:pt>
                <c:pt idx="7670">
                  <c:v>0.29994799999999999</c:v>
                </c:pt>
                <c:pt idx="7671">
                  <c:v>0.29559099999999999</c:v>
                </c:pt>
                <c:pt idx="7672">
                  <c:v>0.29903400000000002</c:v>
                </c:pt>
                <c:pt idx="7673">
                  <c:v>0.302313</c:v>
                </c:pt>
                <c:pt idx="7674">
                  <c:v>0.302311</c:v>
                </c:pt>
                <c:pt idx="7675">
                  <c:v>0.29536299999999999</c:v>
                </c:pt>
                <c:pt idx="7676">
                  <c:v>0.29637400000000003</c:v>
                </c:pt>
                <c:pt idx="7677">
                  <c:v>0.29895500000000003</c:v>
                </c:pt>
                <c:pt idx="7678">
                  <c:v>0.30258400000000002</c:v>
                </c:pt>
                <c:pt idx="7679">
                  <c:v>0.29727100000000001</c:v>
                </c:pt>
                <c:pt idx="7680">
                  <c:v>0.27925</c:v>
                </c:pt>
                <c:pt idx="7681">
                  <c:v>0.25936100000000001</c:v>
                </c:pt>
                <c:pt idx="7682">
                  <c:v>0.25121900000000003</c:v>
                </c:pt>
                <c:pt idx="7683">
                  <c:v>0.24590000000000001</c:v>
                </c:pt>
                <c:pt idx="7684">
                  <c:v>0.23678299999999999</c:v>
                </c:pt>
                <c:pt idx="7685">
                  <c:v>0.227909</c:v>
                </c:pt>
                <c:pt idx="7686">
                  <c:v>0.214452</c:v>
                </c:pt>
                <c:pt idx="7687">
                  <c:v>0.20860600000000001</c:v>
                </c:pt>
                <c:pt idx="7688">
                  <c:v>0.20582900000000001</c:v>
                </c:pt>
                <c:pt idx="7689">
                  <c:v>0.19683999999999999</c:v>
                </c:pt>
                <c:pt idx="7690">
                  <c:v>0.18711</c:v>
                </c:pt>
                <c:pt idx="7691">
                  <c:v>0.18346000000000001</c:v>
                </c:pt>
                <c:pt idx="7692">
                  <c:v>0.18132699999999999</c:v>
                </c:pt>
                <c:pt idx="7693">
                  <c:v>0.17846799999999999</c:v>
                </c:pt>
                <c:pt idx="7694">
                  <c:v>0.18080099999999999</c:v>
                </c:pt>
                <c:pt idx="7695">
                  <c:v>0.18520800000000001</c:v>
                </c:pt>
                <c:pt idx="7696">
                  <c:v>0.186386</c:v>
                </c:pt>
                <c:pt idx="7697">
                  <c:v>0.18487100000000001</c:v>
                </c:pt>
                <c:pt idx="7698">
                  <c:v>0.185505</c:v>
                </c:pt>
                <c:pt idx="7699">
                  <c:v>0.18640300000000001</c:v>
                </c:pt>
                <c:pt idx="7700">
                  <c:v>0.18591299999999999</c:v>
                </c:pt>
                <c:pt idx="7701">
                  <c:v>0.18579999999999999</c:v>
                </c:pt>
                <c:pt idx="7702">
                  <c:v>0.18455099999999999</c:v>
                </c:pt>
                <c:pt idx="7703">
                  <c:v>0.18793499999999999</c:v>
                </c:pt>
                <c:pt idx="7704">
                  <c:v>0.18423400000000001</c:v>
                </c:pt>
                <c:pt idx="7705">
                  <c:v>0.18354699999999999</c:v>
                </c:pt>
                <c:pt idx="7706">
                  <c:v>0.18562699999999999</c:v>
                </c:pt>
                <c:pt idx="7707">
                  <c:v>0.18765000000000001</c:v>
                </c:pt>
                <c:pt idx="7708">
                  <c:v>0.189663</c:v>
                </c:pt>
                <c:pt idx="7709">
                  <c:v>0.19122400000000001</c:v>
                </c:pt>
                <c:pt idx="7710">
                  <c:v>0.192637</c:v>
                </c:pt>
                <c:pt idx="7711">
                  <c:v>0.19236</c:v>
                </c:pt>
                <c:pt idx="7712">
                  <c:v>0.193996</c:v>
                </c:pt>
                <c:pt idx="7713">
                  <c:v>0.18044499999999999</c:v>
                </c:pt>
                <c:pt idx="7714">
                  <c:v>0.16467399999999999</c:v>
                </c:pt>
                <c:pt idx="7715">
                  <c:v>0.154112</c:v>
                </c:pt>
                <c:pt idx="7716">
                  <c:v>0.15043699999999999</c:v>
                </c:pt>
                <c:pt idx="7717">
                  <c:v>0.15079000000000001</c:v>
                </c:pt>
                <c:pt idx="7718">
                  <c:v>0.15700900000000001</c:v>
                </c:pt>
                <c:pt idx="7719">
                  <c:v>0.164823</c:v>
                </c:pt>
                <c:pt idx="7720">
                  <c:v>0.176734</c:v>
                </c:pt>
                <c:pt idx="7721">
                  <c:v>0.17898500000000001</c:v>
                </c:pt>
                <c:pt idx="7722">
                  <c:v>0.17955399999999999</c:v>
                </c:pt>
                <c:pt idx="7723">
                  <c:v>0.17808299999999999</c:v>
                </c:pt>
                <c:pt idx="7724">
                  <c:v>0.17563799999999999</c:v>
                </c:pt>
                <c:pt idx="7725">
                  <c:v>0.17171800000000001</c:v>
                </c:pt>
                <c:pt idx="7726">
                  <c:v>0.16842399999999999</c:v>
                </c:pt>
                <c:pt idx="7727">
                  <c:v>0.16824600000000001</c:v>
                </c:pt>
                <c:pt idx="7728">
                  <c:v>0.170818</c:v>
                </c:pt>
                <c:pt idx="7729">
                  <c:v>0.171016</c:v>
                </c:pt>
                <c:pt idx="7730">
                  <c:v>0.17405599999999999</c:v>
                </c:pt>
                <c:pt idx="7731">
                  <c:v>0.17052</c:v>
                </c:pt>
                <c:pt idx="7732">
                  <c:v>0.16661500000000001</c:v>
                </c:pt>
                <c:pt idx="7733">
                  <c:v>0.15856799999999999</c:v>
                </c:pt>
                <c:pt idx="7734">
                  <c:v>0.14995</c:v>
                </c:pt>
                <c:pt idx="7735">
                  <c:v>0.149925</c:v>
                </c:pt>
                <c:pt idx="7736">
                  <c:v>0.15595400000000001</c:v>
                </c:pt>
                <c:pt idx="7737">
                  <c:v>0.169076</c:v>
                </c:pt>
                <c:pt idx="7738">
                  <c:v>0.173933</c:v>
                </c:pt>
                <c:pt idx="7739">
                  <c:v>0.176645</c:v>
                </c:pt>
                <c:pt idx="7740">
                  <c:v>0.180924</c:v>
                </c:pt>
                <c:pt idx="7741">
                  <c:v>0.18433099999999999</c:v>
                </c:pt>
                <c:pt idx="7742">
                  <c:v>0.179978</c:v>
                </c:pt>
                <c:pt idx="7743">
                  <c:v>0.18029700000000001</c:v>
                </c:pt>
                <c:pt idx="7744">
                  <c:v>0.183447</c:v>
                </c:pt>
                <c:pt idx="7745">
                  <c:v>0.196441</c:v>
                </c:pt>
                <c:pt idx="7746">
                  <c:v>0.193274</c:v>
                </c:pt>
                <c:pt idx="7747">
                  <c:v>0.18976799999999999</c:v>
                </c:pt>
                <c:pt idx="7748">
                  <c:v>0.17360100000000001</c:v>
                </c:pt>
                <c:pt idx="7749">
                  <c:v>0.15756300000000001</c:v>
                </c:pt>
                <c:pt idx="7750">
                  <c:v>0.1469</c:v>
                </c:pt>
                <c:pt idx="7751">
                  <c:v>0.13725100000000001</c:v>
                </c:pt>
                <c:pt idx="7752">
                  <c:v>0.13606099999999999</c:v>
                </c:pt>
                <c:pt idx="7753">
                  <c:v>0.145283</c:v>
                </c:pt>
                <c:pt idx="7754">
                  <c:v>0.14573700000000001</c:v>
                </c:pt>
                <c:pt idx="7755">
                  <c:v>0.145509</c:v>
                </c:pt>
                <c:pt idx="7756">
                  <c:v>0.14477699999999999</c:v>
                </c:pt>
                <c:pt idx="7757">
                  <c:v>0.14616100000000001</c:v>
                </c:pt>
                <c:pt idx="7758">
                  <c:v>0.149424</c:v>
                </c:pt>
                <c:pt idx="7759">
                  <c:v>0.151112</c:v>
                </c:pt>
                <c:pt idx="7760">
                  <c:v>0.15076100000000001</c:v>
                </c:pt>
                <c:pt idx="7761">
                  <c:v>0.14916699999999999</c:v>
                </c:pt>
                <c:pt idx="7762">
                  <c:v>0.15140600000000001</c:v>
                </c:pt>
                <c:pt idx="7763">
                  <c:v>0.148559</c:v>
                </c:pt>
                <c:pt idx="7764">
                  <c:v>0.14751600000000001</c:v>
                </c:pt>
                <c:pt idx="7765">
                  <c:v>0.150508</c:v>
                </c:pt>
                <c:pt idx="7766">
                  <c:v>0.15626599999999999</c:v>
                </c:pt>
                <c:pt idx="7767">
                  <c:v>0.15731300000000001</c:v>
                </c:pt>
                <c:pt idx="7768">
                  <c:v>0.15628300000000001</c:v>
                </c:pt>
                <c:pt idx="7769">
                  <c:v>0.15894900000000001</c:v>
                </c:pt>
                <c:pt idx="7770">
                  <c:v>0.15302199999999999</c:v>
                </c:pt>
                <c:pt idx="7771">
                  <c:v>0.147949</c:v>
                </c:pt>
                <c:pt idx="7772">
                  <c:v>0.14437700000000001</c:v>
                </c:pt>
                <c:pt idx="7773">
                  <c:v>0.14495</c:v>
                </c:pt>
                <c:pt idx="7774">
                  <c:v>0.14987300000000001</c:v>
                </c:pt>
                <c:pt idx="7775">
                  <c:v>0.153562</c:v>
                </c:pt>
                <c:pt idx="7776">
                  <c:v>0.15320700000000001</c:v>
                </c:pt>
                <c:pt idx="7777">
                  <c:v>0.15233099999999999</c:v>
                </c:pt>
                <c:pt idx="7778">
                  <c:v>0.159327</c:v>
                </c:pt>
                <c:pt idx="7779">
                  <c:v>0.163546</c:v>
                </c:pt>
                <c:pt idx="7780">
                  <c:v>0.16742299999999999</c:v>
                </c:pt>
                <c:pt idx="7781">
                  <c:v>0.17189599999999999</c:v>
                </c:pt>
                <c:pt idx="7782">
                  <c:v>0.17821500000000001</c:v>
                </c:pt>
                <c:pt idx="7783">
                  <c:v>0.17981800000000001</c:v>
                </c:pt>
                <c:pt idx="7784">
                  <c:v>0.17707100000000001</c:v>
                </c:pt>
                <c:pt idx="7785">
                  <c:v>0.17347799999999999</c:v>
                </c:pt>
                <c:pt idx="7786">
                  <c:v>0.170932</c:v>
                </c:pt>
                <c:pt idx="7787">
                  <c:v>0.16992699999999999</c:v>
                </c:pt>
                <c:pt idx="7788">
                  <c:v>0.17146400000000001</c:v>
                </c:pt>
                <c:pt idx="7789">
                  <c:v>0.175457</c:v>
                </c:pt>
                <c:pt idx="7790">
                  <c:v>0.179234</c:v>
                </c:pt>
                <c:pt idx="7791">
                  <c:v>0.177231</c:v>
                </c:pt>
                <c:pt idx="7792">
                  <c:v>0.16564699999999999</c:v>
                </c:pt>
                <c:pt idx="7793">
                  <c:v>0.14865500000000001</c:v>
                </c:pt>
                <c:pt idx="7794">
                  <c:v>0.135466</c:v>
                </c:pt>
                <c:pt idx="7795">
                  <c:v>0.118065</c:v>
                </c:pt>
                <c:pt idx="7796">
                  <c:v>0.111984</c:v>
                </c:pt>
                <c:pt idx="7797">
                  <c:v>0.110083</c:v>
                </c:pt>
                <c:pt idx="7798">
                  <c:v>0.11214</c:v>
                </c:pt>
                <c:pt idx="7799">
                  <c:v>0.116323</c:v>
                </c:pt>
                <c:pt idx="7800">
                  <c:v>0.12703600000000001</c:v>
                </c:pt>
                <c:pt idx="7801">
                  <c:v>0.13946600000000001</c:v>
                </c:pt>
                <c:pt idx="7802">
                  <c:v>0.14969399999999999</c:v>
                </c:pt>
                <c:pt idx="7803">
                  <c:v>0.15670700000000001</c:v>
                </c:pt>
                <c:pt idx="7804">
                  <c:v>0.16667499999999999</c:v>
                </c:pt>
                <c:pt idx="7805">
                  <c:v>0.171209</c:v>
                </c:pt>
                <c:pt idx="7806">
                  <c:v>0.16955999999999999</c:v>
                </c:pt>
                <c:pt idx="7807">
                  <c:v>0.166216</c:v>
                </c:pt>
                <c:pt idx="7808">
                  <c:v>0.15442400000000001</c:v>
                </c:pt>
                <c:pt idx="7809">
                  <c:v>0.144174</c:v>
                </c:pt>
                <c:pt idx="7810">
                  <c:v>0.14006299999999999</c:v>
                </c:pt>
                <c:pt idx="7811">
                  <c:v>0.14224700000000001</c:v>
                </c:pt>
                <c:pt idx="7812">
                  <c:v>0.14644199999999999</c:v>
                </c:pt>
                <c:pt idx="7813">
                  <c:v>0.15330299999999999</c:v>
                </c:pt>
                <c:pt idx="7814">
                  <c:v>0.15468999999999999</c:v>
                </c:pt>
                <c:pt idx="7815">
                  <c:v>0.158304</c:v>
                </c:pt>
                <c:pt idx="7816">
                  <c:v>0.16067300000000001</c:v>
                </c:pt>
                <c:pt idx="7817">
                  <c:v>0.16057199999999999</c:v>
                </c:pt>
                <c:pt idx="7818">
                  <c:v>0.15906500000000001</c:v>
                </c:pt>
                <c:pt idx="7819">
                  <c:v>0.15818699999999999</c:v>
                </c:pt>
                <c:pt idx="7820">
                  <c:v>0.158137</c:v>
                </c:pt>
                <c:pt idx="7821">
                  <c:v>0.159167</c:v>
                </c:pt>
                <c:pt idx="7822">
                  <c:v>0.170322</c:v>
                </c:pt>
                <c:pt idx="7823">
                  <c:v>0.17504900000000001</c:v>
                </c:pt>
                <c:pt idx="7824">
                  <c:v>0.179702</c:v>
                </c:pt>
                <c:pt idx="7825">
                  <c:v>0.184111</c:v>
                </c:pt>
                <c:pt idx="7826">
                  <c:v>0.18562300000000001</c:v>
                </c:pt>
                <c:pt idx="7827">
                  <c:v>0.18645600000000001</c:v>
                </c:pt>
                <c:pt idx="7828">
                  <c:v>0.18191299999999999</c:v>
                </c:pt>
                <c:pt idx="7829">
                  <c:v>0.17785999999999999</c:v>
                </c:pt>
                <c:pt idx="7830">
                  <c:v>0.168714</c:v>
                </c:pt>
                <c:pt idx="7831">
                  <c:v>0.158188</c:v>
                </c:pt>
                <c:pt idx="7832">
                  <c:v>0.14518600000000001</c:v>
                </c:pt>
                <c:pt idx="7833">
                  <c:v>0.13109199999999999</c:v>
                </c:pt>
                <c:pt idx="7834">
                  <c:v>0.112442</c:v>
                </c:pt>
                <c:pt idx="7835">
                  <c:v>9.1389499999999999E-2</c:v>
                </c:pt>
                <c:pt idx="7836">
                  <c:v>6.9034700000000004E-2</c:v>
                </c:pt>
                <c:pt idx="7837">
                  <c:v>5.1603299999999998E-2</c:v>
                </c:pt>
                <c:pt idx="7838">
                  <c:v>4.1362700000000002E-2</c:v>
                </c:pt>
                <c:pt idx="7839">
                  <c:v>3.2226900000000003E-2</c:v>
                </c:pt>
                <c:pt idx="7840">
                  <c:v>3.00424E-2</c:v>
                </c:pt>
                <c:pt idx="7841">
                  <c:v>2.7641599999999999E-2</c:v>
                </c:pt>
                <c:pt idx="7842">
                  <c:v>2.6178300000000002E-2</c:v>
                </c:pt>
                <c:pt idx="7843">
                  <c:v>2.16183E-2</c:v>
                </c:pt>
                <c:pt idx="7844">
                  <c:v>1.68226E-2</c:v>
                </c:pt>
                <c:pt idx="7845">
                  <c:v>1.45913E-2</c:v>
                </c:pt>
                <c:pt idx="7846">
                  <c:v>1.42735E-2</c:v>
                </c:pt>
                <c:pt idx="7847">
                  <c:v>1.4383099999999999E-2</c:v>
                </c:pt>
                <c:pt idx="7848">
                  <c:v>1.6336699999999999E-2</c:v>
                </c:pt>
                <c:pt idx="7849">
                  <c:v>2.28632E-2</c:v>
                </c:pt>
                <c:pt idx="7850">
                  <c:v>2.26657E-2</c:v>
                </c:pt>
                <c:pt idx="7851">
                  <c:v>2.0107799999999999E-2</c:v>
                </c:pt>
                <c:pt idx="7852">
                  <c:v>1.54269E-2</c:v>
                </c:pt>
                <c:pt idx="7853">
                  <c:v>1.9755100000000001E-2</c:v>
                </c:pt>
                <c:pt idx="7854">
                  <c:v>3.09054E-2</c:v>
                </c:pt>
                <c:pt idx="7855">
                  <c:v>3.7279699999999999E-2</c:v>
                </c:pt>
                <c:pt idx="7856">
                  <c:v>4.0094499999999998E-2</c:v>
                </c:pt>
                <c:pt idx="7857">
                  <c:v>3.7142500000000002E-2</c:v>
                </c:pt>
                <c:pt idx="7858">
                  <c:v>3.5269200000000001E-2</c:v>
                </c:pt>
                <c:pt idx="7859">
                  <c:v>3.0898100000000001E-2</c:v>
                </c:pt>
                <c:pt idx="7860">
                  <c:v>2.9337499999999999E-2</c:v>
                </c:pt>
                <c:pt idx="7861">
                  <c:v>3.11068E-2</c:v>
                </c:pt>
                <c:pt idx="7862">
                  <c:v>3.2765799999999998E-2</c:v>
                </c:pt>
                <c:pt idx="7863">
                  <c:v>3.5651000000000002E-2</c:v>
                </c:pt>
                <c:pt idx="7864">
                  <c:v>4.1933999999999999E-2</c:v>
                </c:pt>
                <c:pt idx="7865">
                  <c:v>4.7584700000000001E-2</c:v>
                </c:pt>
                <c:pt idx="7866">
                  <c:v>5.3301099999999997E-2</c:v>
                </c:pt>
                <c:pt idx="7867">
                  <c:v>5.9603999999999997E-2</c:v>
                </c:pt>
                <c:pt idx="7868">
                  <c:v>6.6102400000000006E-2</c:v>
                </c:pt>
                <c:pt idx="7869">
                  <c:v>6.6504300000000002E-2</c:v>
                </c:pt>
                <c:pt idx="7870">
                  <c:v>6.5287999999999999E-2</c:v>
                </c:pt>
                <c:pt idx="7871">
                  <c:v>6.6135799999999995E-2</c:v>
                </c:pt>
                <c:pt idx="7872">
                  <c:v>6.6670199999999999E-2</c:v>
                </c:pt>
                <c:pt idx="7873">
                  <c:v>6.26974E-2</c:v>
                </c:pt>
                <c:pt idx="7874">
                  <c:v>5.9178500000000002E-2</c:v>
                </c:pt>
                <c:pt idx="7875">
                  <c:v>6.0038300000000003E-2</c:v>
                </c:pt>
                <c:pt idx="7876">
                  <c:v>6.26525E-2</c:v>
                </c:pt>
                <c:pt idx="7877">
                  <c:v>7.1341799999999997E-2</c:v>
                </c:pt>
                <c:pt idx="7878">
                  <c:v>7.2743500000000003E-2</c:v>
                </c:pt>
                <c:pt idx="7879">
                  <c:v>7.2398400000000002E-2</c:v>
                </c:pt>
                <c:pt idx="7880">
                  <c:v>6.9024299999999997E-2</c:v>
                </c:pt>
                <c:pt idx="7881">
                  <c:v>6.4746999999999999E-2</c:v>
                </c:pt>
                <c:pt idx="7882">
                  <c:v>6.0074599999999999E-2</c:v>
                </c:pt>
                <c:pt idx="7883">
                  <c:v>5.6291000000000001E-2</c:v>
                </c:pt>
                <c:pt idx="7884">
                  <c:v>4.8747499999999999E-2</c:v>
                </c:pt>
                <c:pt idx="7885">
                  <c:v>3.8089400000000002E-2</c:v>
                </c:pt>
                <c:pt idx="7886">
                  <c:v>3.0430200000000001E-2</c:v>
                </c:pt>
                <c:pt idx="7887">
                  <c:v>2.05644E-2</c:v>
                </c:pt>
                <c:pt idx="7888">
                  <c:v>1.2256299999999999E-2</c:v>
                </c:pt>
                <c:pt idx="7889">
                  <c:v>9.4195100000000007E-3</c:v>
                </c:pt>
                <c:pt idx="7890">
                  <c:v>-4.9242000000000003E-4</c:v>
                </c:pt>
                <c:pt idx="7891">
                  <c:v>-8.6529999999999992E-3</c:v>
                </c:pt>
                <c:pt idx="7892">
                  <c:v>-1.9544800000000001E-2</c:v>
                </c:pt>
                <c:pt idx="7893">
                  <c:v>-3.1144100000000001E-2</c:v>
                </c:pt>
                <c:pt idx="7894">
                  <c:v>-4.0242600000000003E-2</c:v>
                </c:pt>
                <c:pt idx="7895">
                  <c:v>-4.8303100000000002E-2</c:v>
                </c:pt>
                <c:pt idx="7896">
                  <c:v>-5.33789E-2</c:v>
                </c:pt>
                <c:pt idx="7897">
                  <c:v>-5.8651300000000003E-2</c:v>
                </c:pt>
                <c:pt idx="7898">
                  <c:v>-6.3014100000000003E-2</c:v>
                </c:pt>
                <c:pt idx="7899">
                  <c:v>-6.1655399999999999E-2</c:v>
                </c:pt>
                <c:pt idx="7900">
                  <c:v>-6.515E-2</c:v>
                </c:pt>
                <c:pt idx="7901">
                  <c:v>-7.0853700000000006E-2</c:v>
                </c:pt>
                <c:pt idx="7902">
                  <c:v>-7.5917600000000002E-2</c:v>
                </c:pt>
                <c:pt idx="7903">
                  <c:v>-7.9008499999999995E-2</c:v>
                </c:pt>
                <c:pt idx="7904">
                  <c:v>-8.1050200000000003E-2</c:v>
                </c:pt>
                <c:pt idx="7905">
                  <c:v>-8.0620600000000001E-2</c:v>
                </c:pt>
                <c:pt idx="7906">
                  <c:v>-8.0921300000000002E-2</c:v>
                </c:pt>
                <c:pt idx="7907">
                  <c:v>-8.3048200000000003E-2</c:v>
                </c:pt>
                <c:pt idx="7908">
                  <c:v>-8.3705299999999996E-2</c:v>
                </c:pt>
                <c:pt idx="7909">
                  <c:v>-8.11003E-2</c:v>
                </c:pt>
                <c:pt idx="7910">
                  <c:v>-6.5703800000000007E-2</c:v>
                </c:pt>
                <c:pt idx="7911">
                  <c:v>-6.2025299999999998E-2</c:v>
                </c:pt>
                <c:pt idx="7912">
                  <c:v>-6.2764899999999998E-2</c:v>
                </c:pt>
                <c:pt idx="7913">
                  <c:v>-6.5481600000000001E-2</c:v>
                </c:pt>
                <c:pt idx="7914">
                  <c:v>-6.9142499999999996E-2</c:v>
                </c:pt>
                <c:pt idx="7915">
                  <c:v>-7.5055300000000005E-2</c:v>
                </c:pt>
                <c:pt idx="7916">
                  <c:v>-8.6330599999999993E-2</c:v>
                </c:pt>
                <c:pt idx="7917">
                  <c:v>-9.6237199999999995E-2</c:v>
                </c:pt>
                <c:pt idx="7918">
                  <c:v>-0.102663</c:v>
                </c:pt>
                <c:pt idx="7919">
                  <c:v>-0.103046</c:v>
                </c:pt>
                <c:pt idx="7920">
                  <c:v>-9.0794899999999998E-2</c:v>
                </c:pt>
                <c:pt idx="7921">
                  <c:v>-8.1789399999999998E-2</c:v>
                </c:pt>
                <c:pt idx="7922">
                  <c:v>-7.8699000000000005E-2</c:v>
                </c:pt>
                <c:pt idx="7923">
                  <c:v>-7.9974299999999998E-2</c:v>
                </c:pt>
                <c:pt idx="7924">
                  <c:v>-8.1922900000000007E-2</c:v>
                </c:pt>
                <c:pt idx="7925">
                  <c:v>-7.8537899999999994E-2</c:v>
                </c:pt>
                <c:pt idx="7926">
                  <c:v>-6.9584099999999996E-2</c:v>
                </c:pt>
                <c:pt idx="7927">
                  <c:v>-6.3756599999999997E-2</c:v>
                </c:pt>
                <c:pt idx="7928">
                  <c:v>-5.7320700000000002E-2</c:v>
                </c:pt>
                <c:pt idx="7929">
                  <c:v>-5.4243100000000002E-2</c:v>
                </c:pt>
                <c:pt idx="7930">
                  <c:v>-5.7562700000000001E-2</c:v>
                </c:pt>
                <c:pt idx="7931">
                  <c:v>-6.3843899999999995E-2</c:v>
                </c:pt>
                <c:pt idx="7932">
                  <c:v>-7.4554700000000002E-2</c:v>
                </c:pt>
                <c:pt idx="7933">
                  <c:v>-8.6148699999999995E-2</c:v>
                </c:pt>
                <c:pt idx="7934">
                  <c:v>-9.8079200000000005E-2</c:v>
                </c:pt>
                <c:pt idx="7935">
                  <c:v>-0.10582</c:v>
                </c:pt>
                <c:pt idx="7936">
                  <c:v>-0.10911</c:v>
                </c:pt>
                <c:pt idx="7937">
                  <c:v>-0.10957500000000001</c:v>
                </c:pt>
                <c:pt idx="7938">
                  <c:v>-0.1101</c:v>
                </c:pt>
                <c:pt idx="7939">
                  <c:v>-0.110698</c:v>
                </c:pt>
                <c:pt idx="7940">
                  <c:v>-0.113301</c:v>
                </c:pt>
                <c:pt idx="7941">
                  <c:v>-0.116339</c:v>
                </c:pt>
                <c:pt idx="7942">
                  <c:v>-0.122241</c:v>
                </c:pt>
                <c:pt idx="7943">
                  <c:v>-0.133742</c:v>
                </c:pt>
                <c:pt idx="7944">
                  <c:v>-0.14056199999999999</c:v>
                </c:pt>
                <c:pt idx="7945">
                  <c:v>-0.146369</c:v>
                </c:pt>
                <c:pt idx="7946">
                  <c:v>-0.14721799999999999</c:v>
                </c:pt>
                <c:pt idx="7947">
                  <c:v>-0.147566</c:v>
                </c:pt>
                <c:pt idx="7948">
                  <c:v>-0.143344</c:v>
                </c:pt>
                <c:pt idx="7949">
                  <c:v>-0.138373</c:v>
                </c:pt>
                <c:pt idx="7950">
                  <c:v>-0.13561500000000001</c:v>
                </c:pt>
                <c:pt idx="7951">
                  <c:v>-0.137821</c:v>
                </c:pt>
                <c:pt idx="7952">
                  <c:v>-0.14007700000000001</c:v>
                </c:pt>
                <c:pt idx="7953">
                  <c:v>-0.13969200000000001</c:v>
                </c:pt>
                <c:pt idx="7954">
                  <c:v>-0.14544499999999999</c:v>
                </c:pt>
                <c:pt idx="7955">
                  <c:v>-0.15184500000000001</c:v>
                </c:pt>
                <c:pt idx="7956">
                  <c:v>-0.15784899999999999</c:v>
                </c:pt>
                <c:pt idx="7957">
                  <c:v>-0.16540299999999999</c:v>
                </c:pt>
                <c:pt idx="7958">
                  <c:v>-0.174484</c:v>
                </c:pt>
                <c:pt idx="7959">
                  <c:v>-0.186087</c:v>
                </c:pt>
                <c:pt idx="7960">
                  <c:v>-0.19844000000000001</c:v>
                </c:pt>
                <c:pt idx="7961">
                  <c:v>-0.20713100000000001</c:v>
                </c:pt>
                <c:pt idx="7962">
                  <c:v>-0.21302299999999999</c:v>
                </c:pt>
                <c:pt idx="7963">
                  <c:v>-0.21593699999999999</c:v>
                </c:pt>
                <c:pt idx="7964">
                  <c:v>-0.20976</c:v>
                </c:pt>
                <c:pt idx="7965">
                  <c:v>-0.20902299999999999</c:v>
                </c:pt>
                <c:pt idx="7966">
                  <c:v>-0.210621</c:v>
                </c:pt>
                <c:pt idx="7967">
                  <c:v>-0.21506500000000001</c:v>
                </c:pt>
                <c:pt idx="7968">
                  <c:v>-0.21738099999999999</c:v>
                </c:pt>
                <c:pt idx="7969">
                  <c:v>-0.219863</c:v>
                </c:pt>
                <c:pt idx="7970">
                  <c:v>-0.22453100000000001</c:v>
                </c:pt>
                <c:pt idx="7971">
                  <c:v>-0.23419899999999999</c:v>
                </c:pt>
                <c:pt idx="7972">
                  <c:v>-0.24560399999999999</c:v>
                </c:pt>
                <c:pt idx="7973">
                  <c:v>-0.254139</c:v>
                </c:pt>
                <c:pt idx="7974">
                  <c:v>-0.25753399999999999</c:v>
                </c:pt>
                <c:pt idx="7975">
                  <c:v>-0.26399099999999998</c:v>
                </c:pt>
                <c:pt idx="7976">
                  <c:v>-0.27011600000000002</c:v>
                </c:pt>
                <c:pt idx="7977">
                  <c:v>-0.28395900000000002</c:v>
                </c:pt>
                <c:pt idx="7978">
                  <c:v>-0.30146200000000001</c:v>
                </c:pt>
                <c:pt idx="7979">
                  <c:v>-0.320492</c:v>
                </c:pt>
                <c:pt idx="7980">
                  <c:v>-0.34081899999999998</c:v>
                </c:pt>
                <c:pt idx="7981">
                  <c:v>-0.35743000000000003</c:v>
                </c:pt>
                <c:pt idx="7982">
                  <c:v>-0.36892799999999998</c:v>
                </c:pt>
                <c:pt idx="7983">
                  <c:v>-0.37463000000000002</c:v>
                </c:pt>
                <c:pt idx="7984">
                  <c:v>-0.37882900000000003</c:v>
                </c:pt>
                <c:pt idx="7985">
                  <c:v>-0.37910500000000003</c:v>
                </c:pt>
                <c:pt idx="7986">
                  <c:v>-0.38000499999999998</c:v>
                </c:pt>
                <c:pt idx="7987">
                  <c:v>-0.38041399999999997</c:v>
                </c:pt>
                <c:pt idx="7988">
                  <c:v>-0.382351</c:v>
                </c:pt>
                <c:pt idx="7989">
                  <c:v>-0.38480199999999998</c:v>
                </c:pt>
                <c:pt idx="7990">
                  <c:v>-0.38686500000000001</c:v>
                </c:pt>
                <c:pt idx="7991">
                  <c:v>-0.383162</c:v>
                </c:pt>
                <c:pt idx="7992">
                  <c:v>-0.38142100000000001</c:v>
                </c:pt>
                <c:pt idx="7993">
                  <c:v>-0.37637700000000002</c:v>
                </c:pt>
                <c:pt idx="7994">
                  <c:v>-0.37809599999999999</c:v>
                </c:pt>
                <c:pt idx="7995">
                  <c:v>-0.38080999999999998</c:v>
                </c:pt>
                <c:pt idx="7996">
                  <c:v>-0.38106299999999999</c:v>
                </c:pt>
                <c:pt idx="7997">
                  <c:v>-0.38263799999999998</c:v>
                </c:pt>
                <c:pt idx="7998">
                  <c:v>-0.38808599999999999</c:v>
                </c:pt>
                <c:pt idx="7999">
                  <c:v>-0.39283000000000001</c:v>
                </c:pt>
                <c:pt idx="8000">
                  <c:v>-0.39779700000000001</c:v>
                </c:pt>
                <c:pt idx="8001">
                  <c:v>-0.40395799999999998</c:v>
                </c:pt>
                <c:pt idx="8002">
                  <c:v>-0.40564099999999997</c:v>
                </c:pt>
                <c:pt idx="8003">
                  <c:v>-0.40796399999999999</c:v>
                </c:pt>
                <c:pt idx="8004">
                  <c:v>-0.40806999999999999</c:v>
                </c:pt>
                <c:pt idx="8005">
                  <c:v>-0.40522999999999998</c:v>
                </c:pt>
                <c:pt idx="8006">
                  <c:v>-0.40098699999999998</c:v>
                </c:pt>
                <c:pt idx="8007">
                  <c:v>-0.39624199999999998</c:v>
                </c:pt>
                <c:pt idx="8008">
                  <c:v>-0.39166400000000001</c:v>
                </c:pt>
                <c:pt idx="8009">
                  <c:v>-0.39190000000000003</c:v>
                </c:pt>
                <c:pt idx="8010">
                  <c:v>-0.39720699999999998</c:v>
                </c:pt>
                <c:pt idx="8011">
                  <c:v>-0.39994499999999999</c:v>
                </c:pt>
                <c:pt idx="8012">
                  <c:v>-0.40422999999999998</c:v>
                </c:pt>
                <c:pt idx="8013">
                  <c:v>-0.40699000000000002</c:v>
                </c:pt>
                <c:pt idx="8014">
                  <c:v>-0.41316199999999997</c:v>
                </c:pt>
                <c:pt idx="8015">
                  <c:v>-0.42392099999999999</c:v>
                </c:pt>
                <c:pt idx="8016">
                  <c:v>-0.43041200000000002</c:v>
                </c:pt>
                <c:pt idx="8017">
                  <c:v>-0.43454700000000002</c:v>
                </c:pt>
                <c:pt idx="8018">
                  <c:v>-0.43613099999999999</c:v>
                </c:pt>
                <c:pt idx="8019">
                  <c:v>-0.43404900000000002</c:v>
                </c:pt>
                <c:pt idx="8020">
                  <c:v>-0.42776199999999998</c:v>
                </c:pt>
                <c:pt idx="8021">
                  <c:v>-0.42418499999999998</c:v>
                </c:pt>
                <c:pt idx="8022">
                  <c:v>-0.42020999999999997</c:v>
                </c:pt>
                <c:pt idx="8023">
                  <c:v>-0.41169899999999998</c:v>
                </c:pt>
                <c:pt idx="8024">
                  <c:v>-0.40320699999999998</c:v>
                </c:pt>
                <c:pt idx="8025">
                  <c:v>-0.40011600000000003</c:v>
                </c:pt>
                <c:pt idx="8026">
                  <c:v>-0.39621800000000001</c:v>
                </c:pt>
                <c:pt idx="8027">
                  <c:v>-0.39262399999999997</c:v>
                </c:pt>
                <c:pt idx="8028">
                  <c:v>-0.391814</c:v>
                </c:pt>
                <c:pt idx="8029">
                  <c:v>-0.38844499999999998</c:v>
                </c:pt>
                <c:pt idx="8030">
                  <c:v>-0.38742799999999999</c:v>
                </c:pt>
                <c:pt idx="8031">
                  <c:v>-0.38906800000000002</c:v>
                </c:pt>
                <c:pt idx="8032">
                  <c:v>-0.39005299999999998</c:v>
                </c:pt>
                <c:pt idx="8033">
                  <c:v>-0.40033800000000003</c:v>
                </c:pt>
                <c:pt idx="8034">
                  <c:v>-0.41628900000000002</c:v>
                </c:pt>
                <c:pt idx="8035">
                  <c:v>-0.43326500000000001</c:v>
                </c:pt>
                <c:pt idx="8036">
                  <c:v>-0.44344899999999998</c:v>
                </c:pt>
                <c:pt idx="8037">
                  <c:v>-0.44849499999999998</c:v>
                </c:pt>
                <c:pt idx="8038">
                  <c:v>-0.454924</c:v>
                </c:pt>
                <c:pt idx="8039">
                  <c:v>-0.46649299999999999</c:v>
                </c:pt>
                <c:pt idx="8040">
                  <c:v>-0.48104400000000003</c:v>
                </c:pt>
                <c:pt idx="8041">
                  <c:v>-0.49164099999999999</c:v>
                </c:pt>
                <c:pt idx="8042">
                  <c:v>-0.50322699999999998</c:v>
                </c:pt>
                <c:pt idx="8043">
                  <c:v>-0.51067700000000005</c:v>
                </c:pt>
                <c:pt idx="8044">
                  <c:v>-0.516764</c:v>
                </c:pt>
                <c:pt idx="8045">
                  <c:v>-0.52198699999999998</c:v>
                </c:pt>
                <c:pt idx="8046">
                  <c:v>-0.52984699999999996</c:v>
                </c:pt>
                <c:pt idx="8047">
                  <c:v>-0.53956199999999999</c:v>
                </c:pt>
                <c:pt idx="8048">
                  <c:v>-0.550404</c:v>
                </c:pt>
                <c:pt idx="8049">
                  <c:v>-0.56046399999999996</c:v>
                </c:pt>
                <c:pt idx="8050">
                  <c:v>-0.55634099999999997</c:v>
                </c:pt>
                <c:pt idx="8051">
                  <c:v>-0.54740100000000003</c:v>
                </c:pt>
                <c:pt idx="8052">
                  <c:v>-0.53743099999999999</c:v>
                </c:pt>
                <c:pt idx="8053">
                  <c:v>-0.52791299999999997</c:v>
                </c:pt>
                <c:pt idx="8054">
                  <c:v>-0.52527000000000001</c:v>
                </c:pt>
                <c:pt idx="8055">
                  <c:v>-0.52124199999999998</c:v>
                </c:pt>
                <c:pt idx="8056">
                  <c:v>-0.51452200000000003</c:v>
                </c:pt>
                <c:pt idx="8057">
                  <c:v>-0.50189799999999996</c:v>
                </c:pt>
                <c:pt idx="8058">
                  <c:v>-0.48785499999999998</c:v>
                </c:pt>
                <c:pt idx="8059">
                  <c:v>-0.47572999999999999</c:v>
                </c:pt>
                <c:pt idx="8060">
                  <c:v>-0.482541</c:v>
                </c:pt>
                <c:pt idx="8061">
                  <c:v>-0.50665199999999999</c:v>
                </c:pt>
                <c:pt idx="8062">
                  <c:v>-0.547045</c:v>
                </c:pt>
                <c:pt idx="8063">
                  <c:v>-0.56605000000000005</c:v>
                </c:pt>
                <c:pt idx="8064">
                  <c:v>-0.570631</c:v>
                </c:pt>
                <c:pt idx="8065">
                  <c:v>-0.57160500000000003</c:v>
                </c:pt>
                <c:pt idx="8066">
                  <c:v>-0.572936</c:v>
                </c:pt>
                <c:pt idx="8067">
                  <c:v>-0.57865699999999998</c:v>
                </c:pt>
                <c:pt idx="8068">
                  <c:v>-0.58250400000000002</c:v>
                </c:pt>
                <c:pt idx="8069">
                  <c:v>-0.58469000000000004</c:v>
                </c:pt>
                <c:pt idx="8070">
                  <c:v>-0.58924500000000002</c:v>
                </c:pt>
                <c:pt idx="8071">
                  <c:v>-0.59001899999999996</c:v>
                </c:pt>
                <c:pt idx="8072">
                  <c:v>-0.588001</c:v>
                </c:pt>
                <c:pt idx="8073">
                  <c:v>-0.58614999999999995</c:v>
                </c:pt>
                <c:pt idx="8074">
                  <c:v>-0.58213599999999999</c:v>
                </c:pt>
                <c:pt idx="8075">
                  <c:v>-0.57089800000000002</c:v>
                </c:pt>
                <c:pt idx="8076">
                  <c:v>-0.56984199999999996</c:v>
                </c:pt>
                <c:pt idx="8077">
                  <c:v>-0.56667800000000002</c:v>
                </c:pt>
                <c:pt idx="8078">
                  <c:v>-0.56266099999999997</c:v>
                </c:pt>
                <c:pt idx="8079">
                  <c:v>-0.55712300000000003</c:v>
                </c:pt>
                <c:pt idx="8080">
                  <c:v>-0.55171999999999999</c:v>
                </c:pt>
                <c:pt idx="8081">
                  <c:v>-0.54726600000000003</c:v>
                </c:pt>
                <c:pt idx="8082">
                  <c:v>-0.54403699999999999</c:v>
                </c:pt>
                <c:pt idx="8083">
                  <c:v>-0.54336499999999999</c:v>
                </c:pt>
                <c:pt idx="8084">
                  <c:v>-0.53847500000000004</c:v>
                </c:pt>
                <c:pt idx="8085">
                  <c:v>-0.54033200000000003</c:v>
                </c:pt>
                <c:pt idx="8086">
                  <c:v>-0.54460799999999998</c:v>
                </c:pt>
                <c:pt idx="8087">
                  <c:v>-0.55433600000000005</c:v>
                </c:pt>
                <c:pt idx="8088">
                  <c:v>-0.56247599999999998</c:v>
                </c:pt>
                <c:pt idx="8089">
                  <c:v>-0.564079</c:v>
                </c:pt>
                <c:pt idx="8090">
                  <c:v>-0.56311900000000004</c:v>
                </c:pt>
                <c:pt idx="8091">
                  <c:v>-0.56477299999999997</c:v>
                </c:pt>
                <c:pt idx="8092">
                  <c:v>-0.56784199999999996</c:v>
                </c:pt>
                <c:pt idx="8093">
                  <c:v>-0.57181499999999996</c:v>
                </c:pt>
                <c:pt idx="8094">
                  <c:v>-0.57288099999999997</c:v>
                </c:pt>
                <c:pt idx="8095">
                  <c:v>-0.56762999999999997</c:v>
                </c:pt>
                <c:pt idx="8096">
                  <c:v>-0.56206299999999998</c:v>
                </c:pt>
                <c:pt idx="8097">
                  <c:v>-0.55618800000000002</c:v>
                </c:pt>
                <c:pt idx="8098">
                  <c:v>-0.55429899999999999</c:v>
                </c:pt>
                <c:pt idx="8099">
                  <c:v>-0.55101</c:v>
                </c:pt>
                <c:pt idx="8100">
                  <c:v>-0.54554499999999995</c:v>
                </c:pt>
                <c:pt idx="8101">
                  <c:v>-0.544269</c:v>
                </c:pt>
                <c:pt idx="8102">
                  <c:v>-0.54163899999999998</c:v>
                </c:pt>
                <c:pt idx="8103">
                  <c:v>-0.53114099999999997</c:v>
                </c:pt>
                <c:pt idx="8104">
                  <c:v>-0.52775799999999995</c:v>
                </c:pt>
                <c:pt idx="8105">
                  <c:v>-0.52103600000000005</c:v>
                </c:pt>
                <c:pt idx="8106">
                  <c:v>-0.51792499999999997</c:v>
                </c:pt>
                <c:pt idx="8107">
                  <c:v>-0.52105400000000002</c:v>
                </c:pt>
                <c:pt idx="8108">
                  <c:v>-0.52567200000000003</c:v>
                </c:pt>
                <c:pt idx="8109">
                  <c:v>-0.535385</c:v>
                </c:pt>
                <c:pt idx="8110">
                  <c:v>-0.54611500000000002</c:v>
                </c:pt>
                <c:pt idx="8111">
                  <c:v>-0.55283800000000005</c:v>
                </c:pt>
                <c:pt idx="8112">
                  <c:v>-0.55927300000000002</c:v>
                </c:pt>
                <c:pt idx="8113">
                  <c:v>-0.56622600000000001</c:v>
                </c:pt>
                <c:pt idx="8114">
                  <c:v>-0.57417399999999996</c:v>
                </c:pt>
                <c:pt idx="8115">
                  <c:v>-0.58198499999999997</c:v>
                </c:pt>
                <c:pt idx="8116">
                  <c:v>-0.588924</c:v>
                </c:pt>
                <c:pt idx="8117">
                  <c:v>-0.59732600000000002</c:v>
                </c:pt>
                <c:pt idx="8118">
                  <c:v>-0.60406899999999997</c:v>
                </c:pt>
                <c:pt idx="8119">
                  <c:v>-0.60880199999999995</c:v>
                </c:pt>
                <c:pt idx="8120">
                  <c:v>-0.610406</c:v>
                </c:pt>
                <c:pt idx="8121">
                  <c:v>-0.60933999999999999</c:v>
                </c:pt>
                <c:pt idx="8122">
                  <c:v>-0.60950800000000005</c:v>
                </c:pt>
                <c:pt idx="8123">
                  <c:v>-0.60363599999999995</c:v>
                </c:pt>
                <c:pt idx="8124">
                  <c:v>-0.59803499999999998</c:v>
                </c:pt>
                <c:pt idx="8125">
                  <c:v>-0.59127600000000002</c:v>
                </c:pt>
                <c:pt idx="8126">
                  <c:v>-0.58245000000000002</c:v>
                </c:pt>
                <c:pt idx="8127">
                  <c:v>-0.57182599999999995</c:v>
                </c:pt>
                <c:pt idx="8128">
                  <c:v>-0.56569000000000003</c:v>
                </c:pt>
                <c:pt idx="8129">
                  <c:v>-0.56185399999999996</c:v>
                </c:pt>
                <c:pt idx="8130">
                  <c:v>-0.54577200000000003</c:v>
                </c:pt>
                <c:pt idx="8131">
                  <c:v>-0.542014</c:v>
                </c:pt>
                <c:pt idx="8132">
                  <c:v>-0.534632</c:v>
                </c:pt>
                <c:pt idx="8133">
                  <c:v>-0.52726700000000004</c:v>
                </c:pt>
                <c:pt idx="8134">
                  <c:v>-0.51554800000000001</c:v>
                </c:pt>
                <c:pt idx="8135">
                  <c:v>-0.50570899999999996</c:v>
                </c:pt>
                <c:pt idx="8136">
                  <c:v>-0.490315</c:v>
                </c:pt>
                <c:pt idx="8137">
                  <c:v>-0.47739900000000002</c:v>
                </c:pt>
                <c:pt idx="8138">
                  <c:v>-0.46655099999999999</c:v>
                </c:pt>
                <c:pt idx="8139">
                  <c:v>-0.45468500000000001</c:v>
                </c:pt>
                <c:pt idx="8140">
                  <c:v>-0.45651399999999998</c:v>
                </c:pt>
                <c:pt idx="8141">
                  <c:v>-0.46824500000000002</c:v>
                </c:pt>
                <c:pt idx="8142">
                  <c:v>-0.47503299999999998</c:v>
                </c:pt>
                <c:pt idx="8143">
                  <c:v>-0.48682799999999998</c:v>
                </c:pt>
                <c:pt idx="8144">
                  <c:v>-0.49389300000000003</c:v>
                </c:pt>
                <c:pt idx="8145">
                  <c:v>-0.50106300000000004</c:v>
                </c:pt>
                <c:pt idx="8146">
                  <c:v>-0.50522999999999996</c:v>
                </c:pt>
                <c:pt idx="8147">
                  <c:v>-0.50936700000000001</c:v>
                </c:pt>
                <c:pt idx="8148">
                  <c:v>-0.51114599999999999</c:v>
                </c:pt>
                <c:pt idx="8149">
                  <c:v>-0.51661900000000005</c:v>
                </c:pt>
                <c:pt idx="8150">
                  <c:v>-0.521509</c:v>
                </c:pt>
                <c:pt idx="8151">
                  <c:v>-0.51891900000000002</c:v>
                </c:pt>
                <c:pt idx="8152">
                  <c:v>-0.51159500000000002</c:v>
                </c:pt>
                <c:pt idx="8153">
                  <c:v>-0.494004</c:v>
                </c:pt>
                <c:pt idx="8154">
                  <c:v>-0.48030699999999998</c:v>
                </c:pt>
                <c:pt idx="8155">
                  <c:v>-0.475879</c:v>
                </c:pt>
                <c:pt idx="8156">
                  <c:v>-0.47190700000000002</c:v>
                </c:pt>
                <c:pt idx="8157">
                  <c:v>-0.467441</c:v>
                </c:pt>
                <c:pt idx="8158">
                  <c:v>-0.47205200000000003</c:v>
                </c:pt>
                <c:pt idx="8159">
                  <c:v>-0.47759299999999999</c:v>
                </c:pt>
                <c:pt idx="8160">
                  <c:v>-0.47896300000000003</c:v>
                </c:pt>
                <c:pt idx="8161">
                  <c:v>-0.47602800000000001</c:v>
                </c:pt>
                <c:pt idx="8162">
                  <c:v>-0.47265099999999999</c:v>
                </c:pt>
                <c:pt idx="8163">
                  <c:v>-0.46721600000000002</c:v>
                </c:pt>
                <c:pt idx="8164">
                  <c:v>-0.46026299999999998</c:v>
                </c:pt>
                <c:pt idx="8165">
                  <c:v>-0.44665199999999999</c:v>
                </c:pt>
                <c:pt idx="8166">
                  <c:v>-0.42296499999999998</c:v>
                </c:pt>
                <c:pt idx="8167">
                  <c:v>-0.41347499999999998</c:v>
                </c:pt>
                <c:pt idx="8168">
                  <c:v>-0.41010799999999997</c:v>
                </c:pt>
                <c:pt idx="8169">
                  <c:v>-0.40473599999999998</c:v>
                </c:pt>
                <c:pt idx="8170">
                  <c:v>-0.39791399999999999</c:v>
                </c:pt>
                <c:pt idx="8171">
                  <c:v>-0.37900099999999998</c:v>
                </c:pt>
                <c:pt idx="8172">
                  <c:v>-0.35949399999999998</c:v>
                </c:pt>
                <c:pt idx="8173">
                  <c:v>-0.34789900000000001</c:v>
                </c:pt>
                <c:pt idx="8174">
                  <c:v>-0.33697100000000002</c:v>
                </c:pt>
                <c:pt idx="8175">
                  <c:v>-0.33022899999999999</c:v>
                </c:pt>
                <c:pt idx="8176">
                  <c:v>-0.33971600000000002</c:v>
                </c:pt>
                <c:pt idx="8177">
                  <c:v>-0.35553499999999999</c:v>
                </c:pt>
                <c:pt idx="8178">
                  <c:v>-0.36004999999999998</c:v>
                </c:pt>
                <c:pt idx="8179">
                  <c:v>-0.360037</c:v>
                </c:pt>
                <c:pt idx="8180">
                  <c:v>-0.359713</c:v>
                </c:pt>
                <c:pt idx="8181">
                  <c:v>-0.36189500000000002</c:v>
                </c:pt>
                <c:pt idx="8182">
                  <c:v>-0.36446299999999998</c:v>
                </c:pt>
                <c:pt idx="8183">
                  <c:v>-0.36822300000000002</c:v>
                </c:pt>
                <c:pt idx="8184">
                  <c:v>-0.37473299999999998</c:v>
                </c:pt>
                <c:pt idx="8185">
                  <c:v>-0.37771300000000002</c:v>
                </c:pt>
                <c:pt idx="8186">
                  <c:v>-0.384158</c:v>
                </c:pt>
                <c:pt idx="8187">
                  <c:v>-0.39746500000000001</c:v>
                </c:pt>
                <c:pt idx="8188">
                  <c:v>-0.41376499999999999</c:v>
                </c:pt>
                <c:pt idx="8189">
                  <c:v>-0.43317299999999997</c:v>
                </c:pt>
                <c:pt idx="8190">
                  <c:v>-0.44483499999999998</c:v>
                </c:pt>
                <c:pt idx="8191">
                  <c:v>-0.45161499999999999</c:v>
                </c:pt>
                <c:pt idx="8192">
                  <c:v>-0.45471699999999998</c:v>
                </c:pt>
                <c:pt idx="8193">
                  <c:v>-0.45606799999999997</c:v>
                </c:pt>
                <c:pt idx="8194">
                  <c:v>-0.44201200000000002</c:v>
                </c:pt>
                <c:pt idx="8195">
                  <c:v>-0.43958199999999997</c:v>
                </c:pt>
                <c:pt idx="8196">
                  <c:v>-0.43860500000000002</c:v>
                </c:pt>
                <c:pt idx="8197">
                  <c:v>-0.44037500000000002</c:v>
                </c:pt>
                <c:pt idx="8198">
                  <c:v>-0.44424999999999998</c:v>
                </c:pt>
                <c:pt idx="8199">
                  <c:v>-0.44145400000000001</c:v>
                </c:pt>
                <c:pt idx="8200">
                  <c:v>-0.43593700000000002</c:v>
                </c:pt>
                <c:pt idx="8201">
                  <c:v>-0.43105300000000002</c:v>
                </c:pt>
                <c:pt idx="8202">
                  <c:v>-0.428674</c:v>
                </c:pt>
                <c:pt idx="8203">
                  <c:v>-0.426593</c:v>
                </c:pt>
                <c:pt idx="8204">
                  <c:v>-0.42141499999999998</c:v>
                </c:pt>
                <c:pt idx="8205">
                  <c:v>-0.41270099999999998</c:v>
                </c:pt>
                <c:pt idx="8206">
                  <c:v>-0.40237600000000001</c:v>
                </c:pt>
                <c:pt idx="8207">
                  <c:v>-0.399733</c:v>
                </c:pt>
                <c:pt idx="8208">
                  <c:v>-0.399592</c:v>
                </c:pt>
                <c:pt idx="8209">
                  <c:v>-0.39604699999999998</c:v>
                </c:pt>
                <c:pt idx="8210">
                  <c:v>-0.396262</c:v>
                </c:pt>
                <c:pt idx="8211">
                  <c:v>-0.39923999999999998</c:v>
                </c:pt>
                <c:pt idx="8212">
                  <c:v>-0.39885999999999999</c:v>
                </c:pt>
                <c:pt idx="8213">
                  <c:v>-0.39337800000000001</c:v>
                </c:pt>
                <c:pt idx="8214">
                  <c:v>-0.39466000000000001</c:v>
                </c:pt>
                <c:pt idx="8215">
                  <c:v>-0.40034999999999998</c:v>
                </c:pt>
                <c:pt idx="8216">
                  <c:v>-0.41091100000000003</c:v>
                </c:pt>
                <c:pt idx="8217">
                  <c:v>-0.419626</c:v>
                </c:pt>
                <c:pt idx="8218">
                  <c:v>-0.42222199999999999</c:v>
                </c:pt>
                <c:pt idx="8219">
                  <c:v>-0.41899399999999998</c:v>
                </c:pt>
                <c:pt idx="8220">
                  <c:v>-0.41609400000000002</c:v>
                </c:pt>
                <c:pt idx="8221">
                  <c:v>-0.416547</c:v>
                </c:pt>
                <c:pt idx="8222">
                  <c:v>-0.41776799999999997</c:v>
                </c:pt>
                <c:pt idx="8223">
                  <c:v>-0.42790600000000001</c:v>
                </c:pt>
                <c:pt idx="8224">
                  <c:v>-0.43559799999999999</c:v>
                </c:pt>
                <c:pt idx="8225">
                  <c:v>-0.43989499999999998</c:v>
                </c:pt>
                <c:pt idx="8226">
                  <c:v>-0.44278899999999999</c:v>
                </c:pt>
                <c:pt idx="8227">
                  <c:v>-0.4451</c:v>
                </c:pt>
                <c:pt idx="8228">
                  <c:v>-0.44611899999999999</c:v>
                </c:pt>
                <c:pt idx="8229">
                  <c:v>-0.451631</c:v>
                </c:pt>
                <c:pt idx="8230">
                  <c:v>-0.45651000000000003</c:v>
                </c:pt>
                <c:pt idx="8231">
                  <c:v>-0.45957399999999998</c:v>
                </c:pt>
                <c:pt idx="8232">
                  <c:v>-0.45432099999999997</c:v>
                </c:pt>
                <c:pt idx="8233">
                  <c:v>-0.45412400000000003</c:v>
                </c:pt>
                <c:pt idx="8234">
                  <c:v>-0.462368</c:v>
                </c:pt>
                <c:pt idx="8235">
                  <c:v>-0.47701100000000002</c:v>
                </c:pt>
                <c:pt idx="8236">
                  <c:v>-0.49488100000000002</c:v>
                </c:pt>
                <c:pt idx="8237">
                  <c:v>-0.50783800000000001</c:v>
                </c:pt>
                <c:pt idx="8238">
                  <c:v>-0.51194200000000001</c:v>
                </c:pt>
                <c:pt idx="8239">
                  <c:v>-0.51487000000000005</c:v>
                </c:pt>
                <c:pt idx="8240">
                  <c:v>-0.51585400000000003</c:v>
                </c:pt>
                <c:pt idx="8241">
                  <c:v>-0.509293</c:v>
                </c:pt>
                <c:pt idx="8242">
                  <c:v>-0.51256999999999997</c:v>
                </c:pt>
                <c:pt idx="8243">
                  <c:v>-0.51957799999999998</c:v>
                </c:pt>
                <c:pt idx="8244">
                  <c:v>-0.53228900000000001</c:v>
                </c:pt>
                <c:pt idx="8245">
                  <c:v>-0.55071800000000004</c:v>
                </c:pt>
                <c:pt idx="8246">
                  <c:v>-0.568662</c:v>
                </c:pt>
                <c:pt idx="8247">
                  <c:v>-0.58946600000000005</c:v>
                </c:pt>
                <c:pt idx="8248">
                  <c:v>-0.60622900000000002</c:v>
                </c:pt>
                <c:pt idx="8249">
                  <c:v>-0.62179300000000004</c:v>
                </c:pt>
                <c:pt idx="8250">
                  <c:v>-0.62550099999999997</c:v>
                </c:pt>
                <c:pt idx="8251">
                  <c:v>-0.62015100000000001</c:v>
                </c:pt>
                <c:pt idx="8252">
                  <c:v>-0.61681200000000003</c:v>
                </c:pt>
                <c:pt idx="8253">
                  <c:v>-0.61629299999999998</c:v>
                </c:pt>
                <c:pt idx="8254">
                  <c:v>-0.606742</c:v>
                </c:pt>
                <c:pt idx="8255">
                  <c:v>-0.60945400000000005</c:v>
                </c:pt>
                <c:pt idx="8256">
                  <c:v>-0.61120799999999997</c:v>
                </c:pt>
                <c:pt idx="8257">
                  <c:v>-0.61456599999999995</c:v>
                </c:pt>
                <c:pt idx="8258">
                  <c:v>-0.616842</c:v>
                </c:pt>
                <c:pt idx="8259">
                  <c:v>-0.62027900000000002</c:v>
                </c:pt>
                <c:pt idx="8260">
                  <c:v>-0.62672899999999998</c:v>
                </c:pt>
                <c:pt idx="8261">
                  <c:v>-0.63566400000000001</c:v>
                </c:pt>
                <c:pt idx="8262">
                  <c:v>-0.646482</c:v>
                </c:pt>
                <c:pt idx="8263">
                  <c:v>-0.656806</c:v>
                </c:pt>
                <c:pt idx="8264">
                  <c:v>-0.67041600000000001</c:v>
                </c:pt>
                <c:pt idx="8265">
                  <c:v>-0.68986400000000003</c:v>
                </c:pt>
                <c:pt idx="8266">
                  <c:v>-0.70740199999999998</c:v>
                </c:pt>
                <c:pt idx="8267">
                  <c:v>-0.72123499999999996</c:v>
                </c:pt>
                <c:pt idx="8268">
                  <c:v>-0.73748000000000002</c:v>
                </c:pt>
                <c:pt idx="8269">
                  <c:v>-0.74558899999999995</c:v>
                </c:pt>
                <c:pt idx="8270">
                  <c:v>-0.74321099999999996</c:v>
                </c:pt>
                <c:pt idx="8271">
                  <c:v>-0.74185400000000001</c:v>
                </c:pt>
                <c:pt idx="8272">
                  <c:v>-0.73390999999999995</c:v>
                </c:pt>
                <c:pt idx="8273">
                  <c:v>-0.72679099999999996</c:v>
                </c:pt>
                <c:pt idx="8274">
                  <c:v>-0.72233700000000001</c:v>
                </c:pt>
                <c:pt idx="8275">
                  <c:v>-0.72378900000000002</c:v>
                </c:pt>
                <c:pt idx="8276">
                  <c:v>-0.72553699999999999</c:v>
                </c:pt>
                <c:pt idx="8277">
                  <c:v>-0.72722500000000001</c:v>
                </c:pt>
                <c:pt idx="8278">
                  <c:v>-0.72454300000000005</c:v>
                </c:pt>
                <c:pt idx="8279">
                  <c:v>-0.71519500000000003</c:v>
                </c:pt>
                <c:pt idx="8280">
                  <c:v>-0.71091700000000002</c:v>
                </c:pt>
                <c:pt idx="8281">
                  <c:v>-0.71389400000000003</c:v>
                </c:pt>
                <c:pt idx="8282">
                  <c:v>-0.71876700000000004</c:v>
                </c:pt>
                <c:pt idx="8283">
                  <c:v>-0.72598099999999999</c:v>
                </c:pt>
                <c:pt idx="8284">
                  <c:v>-0.729406</c:v>
                </c:pt>
                <c:pt idx="8285">
                  <c:v>-0.72902199999999995</c:v>
                </c:pt>
                <c:pt idx="8286">
                  <c:v>-0.72939399999999999</c:v>
                </c:pt>
                <c:pt idx="8287">
                  <c:v>-0.72738800000000003</c:v>
                </c:pt>
                <c:pt idx="8288">
                  <c:v>-0.71185299999999996</c:v>
                </c:pt>
                <c:pt idx="8289">
                  <c:v>-0.70656200000000002</c:v>
                </c:pt>
                <c:pt idx="8290">
                  <c:v>-0.711758</c:v>
                </c:pt>
                <c:pt idx="8291">
                  <c:v>-0.710762</c:v>
                </c:pt>
                <c:pt idx="8292">
                  <c:v>-0.71205200000000002</c:v>
                </c:pt>
                <c:pt idx="8293">
                  <c:v>-0.71157400000000004</c:v>
                </c:pt>
                <c:pt idx="8294">
                  <c:v>-0.71033400000000002</c:v>
                </c:pt>
                <c:pt idx="8295">
                  <c:v>-0.71108800000000005</c:v>
                </c:pt>
                <c:pt idx="8296">
                  <c:v>-0.71294599999999997</c:v>
                </c:pt>
                <c:pt idx="8297">
                  <c:v>-0.72003499999999998</c:v>
                </c:pt>
                <c:pt idx="8298">
                  <c:v>-0.728792</c:v>
                </c:pt>
                <c:pt idx="8299">
                  <c:v>-0.72874399999999995</c:v>
                </c:pt>
                <c:pt idx="8300">
                  <c:v>-0.73028999999999999</c:v>
                </c:pt>
                <c:pt idx="8301">
                  <c:v>-0.72802999999999995</c:v>
                </c:pt>
                <c:pt idx="8302">
                  <c:v>-0.73078100000000001</c:v>
                </c:pt>
                <c:pt idx="8303">
                  <c:v>-0.73085800000000001</c:v>
                </c:pt>
                <c:pt idx="8304">
                  <c:v>-0.73314599999999996</c:v>
                </c:pt>
                <c:pt idx="8305">
                  <c:v>-0.737016</c:v>
                </c:pt>
                <c:pt idx="8306">
                  <c:v>-0.74356800000000001</c:v>
                </c:pt>
                <c:pt idx="8307">
                  <c:v>-0.74477599999999999</c:v>
                </c:pt>
                <c:pt idx="8308">
                  <c:v>-0.74535099999999999</c:v>
                </c:pt>
                <c:pt idx="8309">
                  <c:v>-0.74936100000000005</c:v>
                </c:pt>
                <c:pt idx="8310">
                  <c:v>-0.74209099999999995</c:v>
                </c:pt>
                <c:pt idx="8311">
                  <c:v>-0.74727299999999997</c:v>
                </c:pt>
                <c:pt idx="8312">
                  <c:v>-0.74952700000000005</c:v>
                </c:pt>
                <c:pt idx="8313">
                  <c:v>-0.75010399999999999</c:v>
                </c:pt>
                <c:pt idx="8314">
                  <c:v>-0.75078400000000001</c:v>
                </c:pt>
                <c:pt idx="8315">
                  <c:v>-0.75361699999999998</c:v>
                </c:pt>
                <c:pt idx="8316">
                  <c:v>-0.75564699999999996</c:v>
                </c:pt>
                <c:pt idx="8317">
                  <c:v>-0.74901399999999996</c:v>
                </c:pt>
                <c:pt idx="8318">
                  <c:v>-0.74649399999999999</c:v>
                </c:pt>
                <c:pt idx="8319">
                  <c:v>-0.74614400000000003</c:v>
                </c:pt>
                <c:pt idx="8320">
                  <c:v>-0.74877300000000002</c:v>
                </c:pt>
                <c:pt idx="8321">
                  <c:v>-0.75925100000000001</c:v>
                </c:pt>
                <c:pt idx="8322">
                  <c:v>-0.77090000000000003</c:v>
                </c:pt>
                <c:pt idx="8323">
                  <c:v>-0.78279299999999996</c:v>
                </c:pt>
                <c:pt idx="8324">
                  <c:v>-0.79122199999999998</c:v>
                </c:pt>
                <c:pt idx="8325">
                  <c:v>-0.79658899999999999</c:v>
                </c:pt>
                <c:pt idx="8326">
                  <c:v>-0.79104600000000003</c:v>
                </c:pt>
                <c:pt idx="8327">
                  <c:v>-0.78410999999999997</c:v>
                </c:pt>
                <c:pt idx="8328">
                  <c:v>-0.77598100000000003</c:v>
                </c:pt>
                <c:pt idx="8329">
                  <c:v>-0.76850099999999999</c:v>
                </c:pt>
                <c:pt idx="8330">
                  <c:v>-0.76843399999999995</c:v>
                </c:pt>
                <c:pt idx="8331">
                  <c:v>-0.76901900000000001</c:v>
                </c:pt>
                <c:pt idx="8332">
                  <c:v>-0.76921600000000001</c:v>
                </c:pt>
                <c:pt idx="8333">
                  <c:v>-0.76460899999999998</c:v>
                </c:pt>
                <c:pt idx="8334">
                  <c:v>-0.76173100000000005</c:v>
                </c:pt>
                <c:pt idx="8335">
                  <c:v>-0.75691900000000001</c:v>
                </c:pt>
                <c:pt idx="8336">
                  <c:v>-0.75135099999999999</c:v>
                </c:pt>
                <c:pt idx="8337">
                  <c:v>-0.75208699999999995</c:v>
                </c:pt>
                <c:pt idx="8338">
                  <c:v>-0.75094799999999995</c:v>
                </c:pt>
                <c:pt idx="8339">
                  <c:v>-0.74993900000000002</c:v>
                </c:pt>
                <c:pt idx="8340">
                  <c:v>-0.74914000000000003</c:v>
                </c:pt>
                <c:pt idx="8341">
                  <c:v>-0.75190500000000005</c:v>
                </c:pt>
                <c:pt idx="8342">
                  <c:v>-0.75532699999999997</c:v>
                </c:pt>
                <c:pt idx="8343">
                  <c:v>-0.75779099999999999</c:v>
                </c:pt>
                <c:pt idx="8344">
                  <c:v>-0.75953400000000004</c:v>
                </c:pt>
                <c:pt idx="8345">
                  <c:v>-0.75712800000000002</c:v>
                </c:pt>
                <c:pt idx="8346">
                  <c:v>-0.75520200000000004</c:v>
                </c:pt>
                <c:pt idx="8347">
                  <c:v>-0.76306499999999999</c:v>
                </c:pt>
                <c:pt idx="8348">
                  <c:v>-0.77434099999999995</c:v>
                </c:pt>
                <c:pt idx="8349">
                  <c:v>-0.78295999999999999</c:v>
                </c:pt>
                <c:pt idx="8350">
                  <c:v>-0.79554599999999998</c:v>
                </c:pt>
                <c:pt idx="8351">
                  <c:v>-0.80452100000000004</c:v>
                </c:pt>
                <c:pt idx="8352">
                  <c:v>-0.81040400000000001</c:v>
                </c:pt>
                <c:pt idx="8353">
                  <c:v>-0.81558900000000001</c:v>
                </c:pt>
                <c:pt idx="8354">
                  <c:v>-0.81811999999999996</c:v>
                </c:pt>
                <c:pt idx="8355">
                  <c:v>-0.81840500000000005</c:v>
                </c:pt>
                <c:pt idx="8356">
                  <c:v>-0.80352599999999996</c:v>
                </c:pt>
                <c:pt idx="8357">
                  <c:v>-0.78832500000000005</c:v>
                </c:pt>
                <c:pt idx="8358">
                  <c:v>-0.76901900000000001</c:v>
                </c:pt>
                <c:pt idx="8359">
                  <c:v>-0.75258800000000003</c:v>
                </c:pt>
                <c:pt idx="8360">
                  <c:v>-0.74440499999999998</c:v>
                </c:pt>
                <c:pt idx="8361">
                  <c:v>-0.74132900000000002</c:v>
                </c:pt>
                <c:pt idx="8362">
                  <c:v>-0.73696300000000003</c:v>
                </c:pt>
                <c:pt idx="8363">
                  <c:v>-0.73841999999999997</c:v>
                </c:pt>
                <c:pt idx="8364">
                  <c:v>-0.74112299999999998</c:v>
                </c:pt>
                <c:pt idx="8365">
                  <c:v>-0.74215399999999998</c:v>
                </c:pt>
                <c:pt idx="8366">
                  <c:v>-0.74687000000000003</c:v>
                </c:pt>
                <c:pt idx="8367">
                  <c:v>-0.75286600000000004</c:v>
                </c:pt>
                <c:pt idx="8368">
                  <c:v>-0.76183400000000001</c:v>
                </c:pt>
                <c:pt idx="8369">
                  <c:v>-0.77390700000000001</c:v>
                </c:pt>
                <c:pt idx="8370">
                  <c:v>-0.77868800000000005</c:v>
                </c:pt>
                <c:pt idx="8371">
                  <c:v>-0.78077399999999997</c:v>
                </c:pt>
                <c:pt idx="8372">
                  <c:v>-0.77869999999999995</c:v>
                </c:pt>
                <c:pt idx="8373">
                  <c:v>-0.774671</c:v>
                </c:pt>
                <c:pt idx="8374">
                  <c:v>-0.77327000000000001</c:v>
                </c:pt>
                <c:pt idx="8375">
                  <c:v>-0.77337400000000001</c:v>
                </c:pt>
                <c:pt idx="8376">
                  <c:v>-0.77587200000000001</c:v>
                </c:pt>
                <c:pt idx="8377">
                  <c:v>-0.77749000000000001</c:v>
                </c:pt>
                <c:pt idx="8378">
                  <c:v>-0.77868800000000005</c:v>
                </c:pt>
                <c:pt idx="8379">
                  <c:v>-0.78353399999999995</c:v>
                </c:pt>
                <c:pt idx="8380">
                  <c:v>-0.78448700000000005</c:v>
                </c:pt>
                <c:pt idx="8381">
                  <c:v>-0.78506399999999998</c:v>
                </c:pt>
                <c:pt idx="8382">
                  <c:v>-0.78457500000000002</c:v>
                </c:pt>
                <c:pt idx="8383">
                  <c:v>-0.77787099999999998</c:v>
                </c:pt>
                <c:pt idx="8384">
                  <c:v>-0.77903</c:v>
                </c:pt>
                <c:pt idx="8385">
                  <c:v>-0.772231</c:v>
                </c:pt>
                <c:pt idx="8386">
                  <c:v>-0.77271999999999996</c:v>
                </c:pt>
                <c:pt idx="8387">
                  <c:v>-0.77254999999999996</c:v>
                </c:pt>
                <c:pt idx="8388">
                  <c:v>-0.76958199999999999</c:v>
                </c:pt>
                <c:pt idx="8389">
                  <c:v>-0.77244400000000002</c:v>
                </c:pt>
                <c:pt idx="8390">
                  <c:v>-0.778644</c:v>
                </c:pt>
                <c:pt idx="8391">
                  <c:v>-0.788053</c:v>
                </c:pt>
                <c:pt idx="8392">
                  <c:v>-0.79483999999999999</c:v>
                </c:pt>
                <c:pt idx="8393">
                  <c:v>-0.79542999999999997</c:v>
                </c:pt>
                <c:pt idx="8394">
                  <c:v>-0.792991</c:v>
                </c:pt>
                <c:pt idx="8395">
                  <c:v>-0.79418699999999998</c:v>
                </c:pt>
                <c:pt idx="8396">
                  <c:v>-0.79202300000000003</c:v>
                </c:pt>
                <c:pt idx="8397">
                  <c:v>-0.79343900000000001</c:v>
                </c:pt>
                <c:pt idx="8398">
                  <c:v>-0.79378800000000005</c:v>
                </c:pt>
                <c:pt idx="8399">
                  <c:v>-0.79403900000000005</c:v>
                </c:pt>
                <c:pt idx="8400">
                  <c:v>-0.78826300000000005</c:v>
                </c:pt>
                <c:pt idx="8401">
                  <c:v>-0.78747800000000001</c:v>
                </c:pt>
                <c:pt idx="8402">
                  <c:v>-0.78845699999999996</c:v>
                </c:pt>
                <c:pt idx="8403">
                  <c:v>-0.796516</c:v>
                </c:pt>
                <c:pt idx="8404">
                  <c:v>-0.81626100000000001</c:v>
                </c:pt>
                <c:pt idx="8405">
                  <c:v>-0.83303899999999997</c:v>
                </c:pt>
                <c:pt idx="8406">
                  <c:v>-0.84512699999999996</c:v>
                </c:pt>
                <c:pt idx="8407">
                  <c:v>-0.84841999999999995</c:v>
                </c:pt>
                <c:pt idx="8408">
                  <c:v>-0.84350099999999995</c:v>
                </c:pt>
                <c:pt idx="8409">
                  <c:v>-0.83658399999999999</c:v>
                </c:pt>
                <c:pt idx="8410">
                  <c:v>-0.83517200000000003</c:v>
                </c:pt>
                <c:pt idx="8411">
                  <c:v>-0.83718800000000004</c:v>
                </c:pt>
                <c:pt idx="8412">
                  <c:v>-0.85104000000000002</c:v>
                </c:pt>
                <c:pt idx="8413">
                  <c:v>-0.87022900000000003</c:v>
                </c:pt>
                <c:pt idx="8414">
                  <c:v>-0.88427800000000001</c:v>
                </c:pt>
                <c:pt idx="8415">
                  <c:v>-0.89327400000000001</c:v>
                </c:pt>
                <c:pt idx="8416">
                  <c:v>-0.89932800000000002</c:v>
                </c:pt>
                <c:pt idx="8417">
                  <c:v>-0.89842</c:v>
                </c:pt>
                <c:pt idx="8418">
                  <c:v>-0.90279399999999999</c:v>
                </c:pt>
                <c:pt idx="8419">
                  <c:v>-0.91114499999999998</c:v>
                </c:pt>
                <c:pt idx="8420">
                  <c:v>-0.91869199999999995</c:v>
                </c:pt>
                <c:pt idx="8421">
                  <c:v>-0.922207</c:v>
                </c:pt>
                <c:pt idx="8422">
                  <c:v>-0.917987</c:v>
                </c:pt>
                <c:pt idx="8423">
                  <c:v>-0.91389699999999996</c:v>
                </c:pt>
                <c:pt idx="8424">
                  <c:v>-0.91236399999999995</c:v>
                </c:pt>
                <c:pt idx="8425">
                  <c:v>-0.91386199999999995</c:v>
                </c:pt>
                <c:pt idx="8426">
                  <c:v>-0.91759999999999997</c:v>
                </c:pt>
                <c:pt idx="8427">
                  <c:v>-0.92078899999999997</c:v>
                </c:pt>
                <c:pt idx="8428">
                  <c:v>-0.92380499999999999</c:v>
                </c:pt>
                <c:pt idx="8429">
                  <c:v>-0.92506699999999997</c:v>
                </c:pt>
                <c:pt idx="8430">
                  <c:v>-0.93013100000000004</c:v>
                </c:pt>
                <c:pt idx="8431">
                  <c:v>-0.93597900000000001</c:v>
                </c:pt>
                <c:pt idx="8432">
                  <c:v>-0.93762500000000004</c:v>
                </c:pt>
                <c:pt idx="8433">
                  <c:v>-0.94055500000000003</c:v>
                </c:pt>
                <c:pt idx="8434">
                  <c:v>-0.93670699999999996</c:v>
                </c:pt>
                <c:pt idx="8435">
                  <c:v>-0.93217899999999998</c:v>
                </c:pt>
                <c:pt idx="8436">
                  <c:v>-0.93395099999999998</c:v>
                </c:pt>
                <c:pt idx="8437">
                  <c:v>-0.94143900000000003</c:v>
                </c:pt>
                <c:pt idx="8438">
                  <c:v>-0.95185799999999998</c:v>
                </c:pt>
                <c:pt idx="8439">
                  <c:v>-0.96318199999999998</c:v>
                </c:pt>
                <c:pt idx="8440">
                  <c:v>-0.96790200000000004</c:v>
                </c:pt>
                <c:pt idx="8441">
                  <c:v>-0.970997</c:v>
                </c:pt>
                <c:pt idx="8442">
                  <c:v>-0.97237899999999999</c:v>
                </c:pt>
                <c:pt idx="8443">
                  <c:v>-0.97157700000000002</c:v>
                </c:pt>
                <c:pt idx="8444">
                  <c:v>-0.97267700000000001</c:v>
                </c:pt>
                <c:pt idx="8445">
                  <c:v>-0.97179800000000005</c:v>
                </c:pt>
                <c:pt idx="8446">
                  <c:v>-0.97179099999999996</c:v>
                </c:pt>
                <c:pt idx="8447">
                  <c:v>-0.96636999999999995</c:v>
                </c:pt>
                <c:pt idx="8448">
                  <c:v>-0.95766399999999996</c:v>
                </c:pt>
                <c:pt idx="8449">
                  <c:v>-0.95337700000000003</c:v>
                </c:pt>
                <c:pt idx="8450">
                  <c:v>-0.94625499999999996</c:v>
                </c:pt>
                <c:pt idx="8451">
                  <c:v>-0.93276599999999998</c:v>
                </c:pt>
                <c:pt idx="8452">
                  <c:v>-0.91132299999999999</c:v>
                </c:pt>
                <c:pt idx="8453">
                  <c:v>-0.91453499999999999</c:v>
                </c:pt>
                <c:pt idx="8454">
                  <c:v>-0.91690400000000005</c:v>
                </c:pt>
                <c:pt idx="8455">
                  <c:v>-0.91989799999999999</c:v>
                </c:pt>
                <c:pt idx="8456">
                  <c:v>-0.92174400000000001</c:v>
                </c:pt>
                <c:pt idx="8457">
                  <c:v>-0.92938500000000002</c:v>
                </c:pt>
                <c:pt idx="8458">
                  <c:v>-0.93388000000000004</c:v>
                </c:pt>
                <c:pt idx="8459">
                  <c:v>-0.94232499999999997</c:v>
                </c:pt>
                <c:pt idx="8460">
                  <c:v>-0.95388899999999999</c:v>
                </c:pt>
                <c:pt idx="8461">
                  <c:v>-0.963256</c:v>
                </c:pt>
                <c:pt idx="8462">
                  <c:v>-0.97802999999999995</c:v>
                </c:pt>
                <c:pt idx="8463">
                  <c:v>-1.01023</c:v>
                </c:pt>
                <c:pt idx="8464">
                  <c:v>-1.0293399999999999</c:v>
                </c:pt>
                <c:pt idx="8465">
                  <c:v>-1.0403199999999999</c:v>
                </c:pt>
                <c:pt idx="8466">
                  <c:v>-1.04373</c:v>
                </c:pt>
                <c:pt idx="8467">
                  <c:v>-1.04931</c:v>
                </c:pt>
                <c:pt idx="8468">
                  <c:v>-1.05463</c:v>
                </c:pt>
                <c:pt idx="8469">
                  <c:v>-1.0674999999999999</c:v>
                </c:pt>
                <c:pt idx="8470">
                  <c:v>-1.0822400000000001</c:v>
                </c:pt>
                <c:pt idx="8471">
                  <c:v>-1.1008100000000001</c:v>
                </c:pt>
                <c:pt idx="8472">
                  <c:v>-1.11547</c:v>
                </c:pt>
                <c:pt idx="8473">
                  <c:v>-1.12591</c:v>
                </c:pt>
                <c:pt idx="8474">
                  <c:v>-1.1382000000000001</c:v>
                </c:pt>
                <c:pt idx="8475">
                  <c:v>-1.1519699999999999</c:v>
                </c:pt>
                <c:pt idx="8476">
                  <c:v>-1.1605300000000001</c:v>
                </c:pt>
                <c:pt idx="8477">
                  <c:v>-1.1741900000000001</c:v>
                </c:pt>
                <c:pt idx="8478">
                  <c:v>-1.18384</c:v>
                </c:pt>
                <c:pt idx="8479">
                  <c:v>-1.1886699999999999</c:v>
                </c:pt>
                <c:pt idx="8480">
                  <c:v>-1.1922200000000001</c:v>
                </c:pt>
                <c:pt idx="8481">
                  <c:v>-1.1979500000000001</c:v>
                </c:pt>
                <c:pt idx="8482">
                  <c:v>-1.2070799999999999</c:v>
                </c:pt>
                <c:pt idx="8483">
                  <c:v>-1.21184</c:v>
                </c:pt>
                <c:pt idx="8484">
                  <c:v>-1.2019299999999999</c:v>
                </c:pt>
                <c:pt idx="8485">
                  <c:v>-1.19539</c:v>
                </c:pt>
                <c:pt idx="8486">
                  <c:v>-1.19564</c:v>
                </c:pt>
                <c:pt idx="8487">
                  <c:v>-1.1964900000000001</c:v>
                </c:pt>
                <c:pt idx="8488">
                  <c:v>-1.1932799999999999</c:v>
                </c:pt>
                <c:pt idx="8489">
                  <c:v>-1.18943</c:v>
                </c:pt>
                <c:pt idx="8490">
                  <c:v>-1.19065</c:v>
                </c:pt>
                <c:pt idx="8491">
                  <c:v>-1.19418</c:v>
                </c:pt>
                <c:pt idx="8492">
                  <c:v>-1.1975800000000001</c:v>
                </c:pt>
                <c:pt idx="8493">
                  <c:v>-1.2000999999999999</c:v>
                </c:pt>
                <c:pt idx="8494">
                  <c:v>-1.20638</c:v>
                </c:pt>
                <c:pt idx="8495">
                  <c:v>-1.2173799999999999</c:v>
                </c:pt>
                <c:pt idx="8496">
                  <c:v>-1.22742</c:v>
                </c:pt>
                <c:pt idx="8497">
                  <c:v>-1.2403299999999999</c:v>
                </c:pt>
                <c:pt idx="8498">
                  <c:v>-1.2480199999999999</c:v>
                </c:pt>
                <c:pt idx="8499">
                  <c:v>-1.2505500000000001</c:v>
                </c:pt>
                <c:pt idx="8500">
                  <c:v>-1.2442899999999999</c:v>
                </c:pt>
                <c:pt idx="8501">
                  <c:v>-1.2376100000000001</c:v>
                </c:pt>
                <c:pt idx="8502">
                  <c:v>-1.2259</c:v>
                </c:pt>
                <c:pt idx="8503">
                  <c:v>-1.21492</c:v>
                </c:pt>
                <c:pt idx="8504">
                  <c:v>-1.20601</c:v>
                </c:pt>
                <c:pt idx="8505">
                  <c:v>-1.2010799999999999</c:v>
                </c:pt>
                <c:pt idx="8506">
                  <c:v>-1.19695</c:v>
                </c:pt>
                <c:pt idx="8507">
                  <c:v>-1.1907000000000001</c:v>
                </c:pt>
                <c:pt idx="8508">
                  <c:v>-1.1815500000000001</c:v>
                </c:pt>
                <c:pt idx="8509">
                  <c:v>-1.17353</c:v>
                </c:pt>
                <c:pt idx="8510">
                  <c:v>-1.1675899999999999</c:v>
                </c:pt>
                <c:pt idx="8511">
                  <c:v>-1.16561</c:v>
                </c:pt>
                <c:pt idx="8512">
                  <c:v>-1.16675</c:v>
                </c:pt>
                <c:pt idx="8513">
                  <c:v>-1.1714599999999999</c:v>
                </c:pt>
                <c:pt idx="8514">
                  <c:v>-1.17038</c:v>
                </c:pt>
                <c:pt idx="8515">
                  <c:v>-1.17703</c:v>
                </c:pt>
                <c:pt idx="8516">
                  <c:v>-1.18611</c:v>
                </c:pt>
                <c:pt idx="8517">
                  <c:v>-1.2016100000000001</c:v>
                </c:pt>
                <c:pt idx="8518">
                  <c:v>-1.21536</c:v>
                </c:pt>
                <c:pt idx="8519">
                  <c:v>-1.22933</c:v>
                </c:pt>
                <c:pt idx="8520">
                  <c:v>-1.244</c:v>
                </c:pt>
                <c:pt idx="8521">
                  <c:v>-1.25217</c:v>
                </c:pt>
                <c:pt idx="8522">
                  <c:v>-1.26284</c:v>
                </c:pt>
                <c:pt idx="8523">
                  <c:v>-1.2798400000000001</c:v>
                </c:pt>
                <c:pt idx="8524">
                  <c:v>-1.2938000000000001</c:v>
                </c:pt>
                <c:pt idx="8525">
                  <c:v>-1.29948</c:v>
                </c:pt>
                <c:pt idx="8526">
                  <c:v>-1.30637</c:v>
                </c:pt>
                <c:pt idx="8527">
                  <c:v>-1.31162</c:v>
                </c:pt>
                <c:pt idx="8528">
                  <c:v>-1.3153699999999999</c:v>
                </c:pt>
                <c:pt idx="8529">
                  <c:v>-1.3177099999999999</c:v>
                </c:pt>
                <c:pt idx="8530">
                  <c:v>-1.3221799999999999</c:v>
                </c:pt>
                <c:pt idx="8531">
                  <c:v>-1.3296699999999999</c:v>
                </c:pt>
                <c:pt idx="8532">
                  <c:v>-1.33952</c:v>
                </c:pt>
                <c:pt idx="8533">
                  <c:v>-1.3482700000000001</c:v>
                </c:pt>
                <c:pt idx="8534">
                  <c:v>-1.3572200000000001</c:v>
                </c:pt>
                <c:pt idx="8535">
                  <c:v>-1.3730899999999999</c:v>
                </c:pt>
                <c:pt idx="8536">
                  <c:v>-1.3973899999999999</c:v>
                </c:pt>
                <c:pt idx="8537">
                  <c:v>-1.4144300000000001</c:v>
                </c:pt>
                <c:pt idx="8538">
                  <c:v>-1.42957</c:v>
                </c:pt>
                <c:pt idx="8539">
                  <c:v>-1.4398200000000001</c:v>
                </c:pt>
                <c:pt idx="8540">
                  <c:v>-1.4556500000000001</c:v>
                </c:pt>
                <c:pt idx="8541">
                  <c:v>-1.4795499999999999</c:v>
                </c:pt>
                <c:pt idx="8542">
                  <c:v>-1.4997199999999999</c:v>
                </c:pt>
                <c:pt idx="8543">
                  <c:v>-1.52121</c:v>
                </c:pt>
                <c:pt idx="8544">
                  <c:v>-1.5456399999999999</c:v>
                </c:pt>
                <c:pt idx="8545">
                  <c:v>-1.5692200000000001</c:v>
                </c:pt>
                <c:pt idx="8546">
                  <c:v>-1.58741</c:v>
                </c:pt>
                <c:pt idx="8547">
                  <c:v>-1.60856</c:v>
                </c:pt>
                <c:pt idx="8548">
                  <c:v>-1.6320600000000001</c:v>
                </c:pt>
                <c:pt idx="8549">
                  <c:v>-1.64676</c:v>
                </c:pt>
                <c:pt idx="8550">
                  <c:v>-1.6686099999999999</c:v>
                </c:pt>
                <c:pt idx="8551">
                  <c:v>-1.6959900000000001</c:v>
                </c:pt>
                <c:pt idx="8552">
                  <c:v>-1.72115</c:v>
                </c:pt>
                <c:pt idx="8553">
                  <c:v>-1.74264</c:v>
                </c:pt>
                <c:pt idx="8554">
                  <c:v>-1.7630600000000001</c:v>
                </c:pt>
                <c:pt idx="8555">
                  <c:v>-1.7958700000000001</c:v>
                </c:pt>
                <c:pt idx="8556">
                  <c:v>-1.8166800000000001</c:v>
                </c:pt>
                <c:pt idx="8557">
                  <c:v>-1.8369899999999999</c:v>
                </c:pt>
                <c:pt idx="8558">
                  <c:v>-1.8535600000000001</c:v>
                </c:pt>
                <c:pt idx="8559">
                  <c:v>-1.8684499999999999</c:v>
                </c:pt>
                <c:pt idx="8560">
                  <c:v>-1.8876999999999999</c:v>
                </c:pt>
                <c:pt idx="8561">
                  <c:v>-1.91082</c:v>
                </c:pt>
                <c:pt idx="8562">
                  <c:v>-1.9257299999999999</c:v>
                </c:pt>
                <c:pt idx="8563">
                  <c:v>-1.93665</c:v>
                </c:pt>
                <c:pt idx="8564">
                  <c:v>-1.9408300000000001</c:v>
                </c:pt>
                <c:pt idx="8565">
                  <c:v>-1.9483999999999999</c:v>
                </c:pt>
                <c:pt idx="8566">
                  <c:v>-1.95834</c:v>
                </c:pt>
                <c:pt idx="8567">
                  <c:v>-1.9720200000000001</c:v>
                </c:pt>
                <c:pt idx="8568">
                  <c:v>-1.99285</c:v>
                </c:pt>
                <c:pt idx="8569">
                  <c:v>-2.0181399999999998</c:v>
                </c:pt>
                <c:pt idx="8570">
                  <c:v>-2.0366499999999998</c:v>
                </c:pt>
                <c:pt idx="8571">
                  <c:v>-2.0439600000000002</c:v>
                </c:pt>
                <c:pt idx="8572">
                  <c:v>-2.0461200000000002</c:v>
                </c:pt>
                <c:pt idx="8573">
                  <c:v>-2.0398499999999999</c:v>
                </c:pt>
                <c:pt idx="8574">
                  <c:v>-2.0400399999999999</c:v>
                </c:pt>
                <c:pt idx="8575">
                  <c:v>-2.0450200000000001</c:v>
                </c:pt>
                <c:pt idx="8576">
                  <c:v>-2.0600299999999998</c:v>
                </c:pt>
                <c:pt idx="8577">
                  <c:v>-2.06854</c:v>
                </c:pt>
                <c:pt idx="8578">
                  <c:v>-2.0695100000000002</c:v>
                </c:pt>
                <c:pt idx="8579">
                  <c:v>-2.0691700000000002</c:v>
                </c:pt>
                <c:pt idx="8580">
                  <c:v>-2.0686800000000001</c:v>
                </c:pt>
                <c:pt idx="8581">
                  <c:v>-2.0744500000000001</c:v>
                </c:pt>
                <c:pt idx="8582">
                  <c:v>-2.08189</c:v>
                </c:pt>
                <c:pt idx="8583">
                  <c:v>-2.08399</c:v>
                </c:pt>
                <c:pt idx="8584">
                  <c:v>-2.0878100000000002</c:v>
                </c:pt>
                <c:pt idx="8585">
                  <c:v>-2.0898400000000001</c:v>
                </c:pt>
                <c:pt idx="8586">
                  <c:v>-2.0893099999999998</c:v>
                </c:pt>
                <c:pt idx="8587">
                  <c:v>-2.08717</c:v>
                </c:pt>
                <c:pt idx="8588">
                  <c:v>-2.0873499999999998</c:v>
                </c:pt>
                <c:pt idx="8589">
                  <c:v>-2.08372</c:v>
                </c:pt>
                <c:pt idx="8590">
                  <c:v>-2.0783900000000002</c:v>
                </c:pt>
                <c:pt idx="8591">
                  <c:v>-2.0731099999999998</c:v>
                </c:pt>
                <c:pt idx="8592">
                  <c:v>-2.0651700000000002</c:v>
                </c:pt>
                <c:pt idx="8593">
                  <c:v>-2.0500600000000002</c:v>
                </c:pt>
                <c:pt idx="8594">
                  <c:v>-2.0383800000000001</c:v>
                </c:pt>
                <c:pt idx="8595">
                  <c:v>-2.0329700000000002</c:v>
                </c:pt>
                <c:pt idx="8596">
                  <c:v>-2.0311400000000002</c:v>
                </c:pt>
                <c:pt idx="8597">
                  <c:v>-2.0326200000000001</c:v>
                </c:pt>
                <c:pt idx="8598">
                  <c:v>-2.02902</c:v>
                </c:pt>
                <c:pt idx="8599">
                  <c:v>-2.0268999999999999</c:v>
                </c:pt>
                <c:pt idx="8600">
                  <c:v>-2.02624</c:v>
                </c:pt>
                <c:pt idx="8601">
                  <c:v>-2.0282200000000001</c:v>
                </c:pt>
                <c:pt idx="8602">
                  <c:v>-2.03112</c:v>
                </c:pt>
                <c:pt idx="8603">
                  <c:v>-2.0313599999999998</c:v>
                </c:pt>
                <c:pt idx="8604">
                  <c:v>-2.0352800000000002</c:v>
                </c:pt>
                <c:pt idx="8605">
                  <c:v>-2.0401099999999999</c:v>
                </c:pt>
                <c:pt idx="8606">
                  <c:v>-2.0508700000000002</c:v>
                </c:pt>
                <c:pt idx="8607">
                  <c:v>-2.0676399999999999</c:v>
                </c:pt>
                <c:pt idx="8608">
                  <c:v>-2.0743999999999998</c:v>
                </c:pt>
                <c:pt idx="8609">
                  <c:v>-2.07823</c:v>
                </c:pt>
                <c:pt idx="8610">
                  <c:v>-2.08066</c:v>
                </c:pt>
                <c:pt idx="8611">
                  <c:v>-2.0840000000000001</c:v>
                </c:pt>
                <c:pt idx="8612">
                  <c:v>-2.0790500000000001</c:v>
                </c:pt>
                <c:pt idx="8613">
                  <c:v>-2.08006</c:v>
                </c:pt>
                <c:pt idx="8614">
                  <c:v>-2.0794999999999999</c:v>
                </c:pt>
                <c:pt idx="8615">
                  <c:v>-2.08046</c:v>
                </c:pt>
                <c:pt idx="8616">
                  <c:v>-2.0836899999999998</c:v>
                </c:pt>
                <c:pt idx="8617">
                  <c:v>-2.0867300000000002</c:v>
                </c:pt>
                <c:pt idx="8618">
                  <c:v>-2.0906500000000001</c:v>
                </c:pt>
                <c:pt idx="8619">
                  <c:v>-2.0960399999999999</c:v>
                </c:pt>
                <c:pt idx="8620">
                  <c:v>-2.0956299999999999</c:v>
                </c:pt>
                <c:pt idx="8621">
                  <c:v>-2.0886499999999999</c:v>
                </c:pt>
                <c:pt idx="8622">
                  <c:v>-2.08379</c:v>
                </c:pt>
                <c:pt idx="8623">
                  <c:v>-2.0887699999999998</c:v>
                </c:pt>
                <c:pt idx="8624">
                  <c:v>-2.0945</c:v>
                </c:pt>
                <c:pt idx="8625">
                  <c:v>-2.0973700000000002</c:v>
                </c:pt>
                <c:pt idx="8626">
                  <c:v>-2.0998100000000002</c:v>
                </c:pt>
                <c:pt idx="8627">
                  <c:v>-2.1021700000000001</c:v>
                </c:pt>
                <c:pt idx="8628">
                  <c:v>-2.1081099999999999</c:v>
                </c:pt>
                <c:pt idx="8629">
                  <c:v>-2.1138499999999998</c:v>
                </c:pt>
                <c:pt idx="8630">
                  <c:v>-2.11876</c:v>
                </c:pt>
                <c:pt idx="8631">
                  <c:v>-2.1208399999999998</c:v>
                </c:pt>
                <c:pt idx="8632">
                  <c:v>-2.1084399999999999</c:v>
                </c:pt>
                <c:pt idx="8633">
                  <c:v>-2.1076199999999998</c:v>
                </c:pt>
                <c:pt idx="8634">
                  <c:v>-2.11178</c:v>
                </c:pt>
                <c:pt idx="8635">
                  <c:v>-2.1038999999999999</c:v>
                </c:pt>
                <c:pt idx="8636">
                  <c:v>-2.0950099999999998</c:v>
                </c:pt>
                <c:pt idx="8637">
                  <c:v>-2.0916700000000001</c:v>
                </c:pt>
                <c:pt idx="8638">
                  <c:v>-2.0918899999999998</c:v>
                </c:pt>
                <c:pt idx="8639">
                  <c:v>-2.0960800000000002</c:v>
                </c:pt>
                <c:pt idx="8640">
                  <c:v>-2.0996700000000001</c:v>
                </c:pt>
                <c:pt idx="8641">
                  <c:v>-2.1055000000000001</c:v>
                </c:pt>
                <c:pt idx="8642">
                  <c:v>-2.1088</c:v>
                </c:pt>
                <c:pt idx="8643">
                  <c:v>-2.1012499999999998</c:v>
                </c:pt>
                <c:pt idx="8644">
                  <c:v>-2.0899800000000002</c:v>
                </c:pt>
                <c:pt idx="8645">
                  <c:v>-2.0845099999999999</c:v>
                </c:pt>
                <c:pt idx="8646">
                  <c:v>-2.0863499999999999</c:v>
                </c:pt>
                <c:pt idx="8647">
                  <c:v>-2.0986199999999999</c:v>
                </c:pt>
                <c:pt idx="8648">
                  <c:v>-2.11937</c:v>
                </c:pt>
                <c:pt idx="8649">
                  <c:v>-2.1383299999999998</c:v>
                </c:pt>
                <c:pt idx="8650">
                  <c:v>-2.1452399999999998</c:v>
                </c:pt>
                <c:pt idx="8651">
                  <c:v>-2.1414499999999999</c:v>
                </c:pt>
                <c:pt idx="8652">
                  <c:v>-2.1431800000000001</c:v>
                </c:pt>
                <c:pt idx="8653">
                  <c:v>-2.14316</c:v>
                </c:pt>
                <c:pt idx="8654">
                  <c:v>-2.13788</c:v>
                </c:pt>
                <c:pt idx="8655">
                  <c:v>-2.1361699999999999</c:v>
                </c:pt>
                <c:pt idx="8656">
                  <c:v>-2.1393800000000001</c:v>
                </c:pt>
                <c:pt idx="8657">
                  <c:v>-2.14473</c:v>
                </c:pt>
                <c:pt idx="8658">
                  <c:v>-2.1510899999999999</c:v>
                </c:pt>
                <c:pt idx="8659">
                  <c:v>-2.1616</c:v>
                </c:pt>
                <c:pt idx="8660">
                  <c:v>-2.1661999999999999</c:v>
                </c:pt>
                <c:pt idx="8661">
                  <c:v>-2.17353</c:v>
                </c:pt>
                <c:pt idx="8662">
                  <c:v>-2.1808299999999998</c:v>
                </c:pt>
                <c:pt idx="8663">
                  <c:v>-2.1861999999999999</c:v>
                </c:pt>
                <c:pt idx="8664">
                  <c:v>-2.1922999999999999</c:v>
                </c:pt>
                <c:pt idx="8665">
                  <c:v>-2.2045599999999999</c:v>
                </c:pt>
                <c:pt idx="8666">
                  <c:v>-2.2093099999999999</c:v>
                </c:pt>
                <c:pt idx="8667">
                  <c:v>-2.21089</c:v>
                </c:pt>
                <c:pt idx="8668">
                  <c:v>-2.2120199999999999</c:v>
                </c:pt>
                <c:pt idx="8669">
                  <c:v>-2.21191</c:v>
                </c:pt>
                <c:pt idx="8670">
                  <c:v>-2.2054999999999998</c:v>
                </c:pt>
                <c:pt idx="8671">
                  <c:v>-2.2018200000000001</c:v>
                </c:pt>
                <c:pt idx="8672">
                  <c:v>-2.1979700000000002</c:v>
                </c:pt>
                <c:pt idx="8673">
                  <c:v>-2.19272</c:v>
                </c:pt>
                <c:pt idx="8674">
                  <c:v>-2.1885500000000002</c:v>
                </c:pt>
                <c:pt idx="8675">
                  <c:v>-2.18892</c:v>
                </c:pt>
                <c:pt idx="8676">
                  <c:v>-2.1935899999999999</c:v>
                </c:pt>
                <c:pt idx="8677">
                  <c:v>-2.1955200000000001</c:v>
                </c:pt>
                <c:pt idx="8678">
                  <c:v>-2.1899899999999999</c:v>
                </c:pt>
                <c:pt idx="8679">
                  <c:v>-2.18221</c:v>
                </c:pt>
                <c:pt idx="8680">
                  <c:v>-2.18154</c:v>
                </c:pt>
                <c:pt idx="8681">
                  <c:v>-2.1800999999999999</c:v>
                </c:pt>
                <c:pt idx="8682">
                  <c:v>-2.18093</c:v>
                </c:pt>
                <c:pt idx="8683">
                  <c:v>-2.1779199999999999</c:v>
                </c:pt>
                <c:pt idx="8684">
                  <c:v>-2.1715100000000001</c:v>
                </c:pt>
                <c:pt idx="8685">
                  <c:v>-2.1654499999999999</c:v>
                </c:pt>
                <c:pt idx="8686">
                  <c:v>-2.16153</c:v>
                </c:pt>
                <c:pt idx="8687">
                  <c:v>-2.1615500000000001</c:v>
                </c:pt>
                <c:pt idx="8688">
                  <c:v>-2.1577600000000001</c:v>
                </c:pt>
                <c:pt idx="8689">
                  <c:v>-2.1479200000000001</c:v>
                </c:pt>
                <c:pt idx="8690">
                  <c:v>-2.1396899999999999</c:v>
                </c:pt>
                <c:pt idx="8691">
                  <c:v>-2.1360299999999999</c:v>
                </c:pt>
                <c:pt idx="8692">
                  <c:v>-2.1304400000000001</c:v>
                </c:pt>
                <c:pt idx="8693">
                  <c:v>-2.1265399999999999</c:v>
                </c:pt>
                <c:pt idx="8694">
                  <c:v>-2.1204200000000002</c:v>
                </c:pt>
                <c:pt idx="8695">
                  <c:v>-2.1193200000000001</c:v>
                </c:pt>
                <c:pt idx="8696">
                  <c:v>-2.1244399999999999</c:v>
                </c:pt>
                <c:pt idx="8697">
                  <c:v>-2.1276999999999999</c:v>
                </c:pt>
                <c:pt idx="8698">
                  <c:v>-2.1222099999999999</c:v>
                </c:pt>
                <c:pt idx="8699">
                  <c:v>-2.12243</c:v>
                </c:pt>
                <c:pt idx="8700">
                  <c:v>-2.12548</c:v>
                </c:pt>
                <c:pt idx="8701">
                  <c:v>-2.1283799999999999</c:v>
                </c:pt>
                <c:pt idx="8702">
                  <c:v>-2.1298699999999999</c:v>
                </c:pt>
                <c:pt idx="8703">
                  <c:v>-2.13435</c:v>
                </c:pt>
                <c:pt idx="8704">
                  <c:v>-2.1386500000000002</c:v>
                </c:pt>
                <c:pt idx="8705">
                  <c:v>-2.14242</c:v>
                </c:pt>
                <c:pt idx="8706">
                  <c:v>-2.1446299999999998</c:v>
                </c:pt>
                <c:pt idx="8707">
                  <c:v>-2.1438600000000001</c:v>
                </c:pt>
                <c:pt idx="8708">
                  <c:v>-2.1259199999999998</c:v>
                </c:pt>
                <c:pt idx="8709">
                  <c:v>-2.117</c:v>
                </c:pt>
                <c:pt idx="8710">
                  <c:v>-2.1086499999999999</c:v>
                </c:pt>
                <c:pt idx="8711">
                  <c:v>-2.0967199999999999</c:v>
                </c:pt>
                <c:pt idx="8712">
                  <c:v>-2.0883400000000001</c:v>
                </c:pt>
                <c:pt idx="8713">
                  <c:v>-2.0834199999999998</c:v>
                </c:pt>
                <c:pt idx="8714">
                  <c:v>-2.0761699999999998</c:v>
                </c:pt>
                <c:pt idx="8715">
                  <c:v>-2.0692900000000001</c:v>
                </c:pt>
                <c:pt idx="8716">
                  <c:v>-2.0573000000000001</c:v>
                </c:pt>
                <c:pt idx="8717">
                  <c:v>-2.0499700000000001</c:v>
                </c:pt>
                <c:pt idx="8718">
                  <c:v>-2.0444599999999999</c:v>
                </c:pt>
                <c:pt idx="8719">
                  <c:v>-2.0337399999999999</c:v>
                </c:pt>
                <c:pt idx="8720">
                  <c:v>-2.0291199999999998</c:v>
                </c:pt>
                <c:pt idx="8721">
                  <c:v>-2.0250900000000001</c:v>
                </c:pt>
                <c:pt idx="8722">
                  <c:v>-2.0203500000000001</c:v>
                </c:pt>
                <c:pt idx="8723">
                  <c:v>-2.0186000000000002</c:v>
                </c:pt>
                <c:pt idx="8724">
                  <c:v>-2.01831</c:v>
                </c:pt>
                <c:pt idx="8725">
                  <c:v>-2.01458</c:v>
                </c:pt>
                <c:pt idx="8726">
                  <c:v>-2.0150100000000002</c:v>
                </c:pt>
                <c:pt idx="8727">
                  <c:v>-2.0159799999999999</c:v>
                </c:pt>
                <c:pt idx="8728">
                  <c:v>-2.0202</c:v>
                </c:pt>
                <c:pt idx="8729">
                  <c:v>-2.02407</c:v>
                </c:pt>
                <c:pt idx="8730">
                  <c:v>-2.0292599999999998</c:v>
                </c:pt>
                <c:pt idx="8731">
                  <c:v>-2.0289999999999999</c:v>
                </c:pt>
                <c:pt idx="8732">
                  <c:v>-2.0305</c:v>
                </c:pt>
                <c:pt idx="8733">
                  <c:v>-2.0343300000000002</c:v>
                </c:pt>
                <c:pt idx="8734">
                  <c:v>-2.0410400000000002</c:v>
                </c:pt>
                <c:pt idx="8735">
                  <c:v>-2.0538500000000002</c:v>
                </c:pt>
                <c:pt idx="8736">
                  <c:v>-2.0687000000000002</c:v>
                </c:pt>
                <c:pt idx="8737">
                  <c:v>-2.0799500000000002</c:v>
                </c:pt>
                <c:pt idx="8738">
                  <c:v>-2.0890499999999999</c:v>
                </c:pt>
                <c:pt idx="8739">
                  <c:v>-2.09382</c:v>
                </c:pt>
                <c:pt idx="8740">
                  <c:v>-2.09911</c:v>
                </c:pt>
                <c:pt idx="8741">
                  <c:v>-2.105</c:v>
                </c:pt>
                <c:pt idx="8742">
                  <c:v>-2.1097899999999998</c:v>
                </c:pt>
                <c:pt idx="8743">
                  <c:v>-2.1159699999999999</c:v>
                </c:pt>
                <c:pt idx="8744">
                  <c:v>-2.11747</c:v>
                </c:pt>
                <c:pt idx="8745">
                  <c:v>-2.1215899999999999</c:v>
                </c:pt>
                <c:pt idx="8746">
                  <c:v>-2.12554</c:v>
                </c:pt>
                <c:pt idx="8747">
                  <c:v>-2.1335199999999999</c:v>
                </c:pt>
                <c:pt idx="8748">
                  <c:v>-2.13659</c:v>
                </c:pt>
                <c:pt idx="8749">
                  <c:v>-2.13727</c:v>
                </c:pt>
                <c:pt idx="8750">
                  <c:v>-2.1339600000000001</c:v>
                </c:pt>
                <c:pt idx="8751">
                  <c:v>-2.1295199999999999</c:v>
                </c:pt>
                <c:pt idx="8752">
                  <c:v>-2.1228199999999999</c:v>
                </c:pt>
                <c:pt idx="8753">
                  <c:v>-2.1077499999999998</c:v>
                </c:pt>
                <c:pt idx="8754">
                  <c:v>-2.0905200000000002</c:v>
                </c:pt>
                <c:pt idx="8755">
                  <c:v>-2.0724100000000001</c:v>
                </c:pt>
                <c:pt idx="8756">
                  <c:v>-2.0631300000000001</c:v>
                </c:pt>
                <c:pt idx="8757">
                  <c:v>-2.0639099999999999</c:v>
                </c:pt>
                <c:pt idx="8758">
                  <c:v>-2.06792</c:v>
                </c:pt>
                <c:pt idx="8759">
                  <c:v>-2.0674399999999999</c:v>
                </c:pt>
                <c:pt idx="8760">
                  <c:v>-2.0600499999999999</c:v>
                </c:pt>
                <c:pt idx="8761">
                  <c:v>-2.05809</c:v>
                </c:pt>
                <c:pt idx="8762">
                  <c:v>-2.0505300000000002</c:v>
                </c:pt>
                <c:pt idx="8763">
                  <c:v>-2.0428799999999998</c:v>
                </c:pt>
                <c:pt idx="8764">
                  <c:v>-2.0402</c:v>
                </c:pt>
                <c:pt idx="8765">
                  <c:v>-2.0399799999999999</c:v>
                </c:pt>
                <c:pt idx="8766">
                  <c:v>-2.04372</c:v>
                </c:pt>
                <c:pt idx="8767">
                  <c:v>-2.0493299999999999</c:v>
                </c:pt>
                <c:pt idx="8768">
                  <c:v>-2.0562900000000002</c:v>
                </c:pt>
                <c:pt idx="8769">
                  <c:v>-2.0626699999999998</c:v>
                </c:pt>
                <c:pt idx="8770">
                  <c:v>-2.0651999999999999</c:v>
                </c:pt>
                <c:pt idx="8771">
                  <c:v>-2.05972</c:v>
                </c:pt>
                <c:pt idx="8772">
                  <c:v>-2.0588799999999998</c:v>
                </c:pt>
                <c:pt idx="8773">
                  <c:v>-2.0514199999999998</c:v>
                </c:pt>
                <c:pt idx="8774">
                  <c:v>-2.0528900000000001</c:v>
                </c:pt>
                <c:pt idx="8775">
                  <c:v>-2.05226</c:v>
                </c:pt>
                <c:pt idx="8776">
                  <c:v>-2.0470199999999998</c:v>
                </c:pt>
                <c:pt idx="8777">
                  <c:v>-2.0424099999999998</c:v>
                </c:pt>
                <c:pt idx="8778">
                  <c:v>-2.0374400000000001</c:v>
                </c:pt>
                <c:pt idx="8779">
                  <c:v>-2.03294</c:v>
                </c:pt>
                <c:pt idx="8780">
                  <c:v>-2.0227400000000002</c:v>
                </c:pt>
                <c:pt idx="8781">
                  <c:v>-2.0150700000000001</c:v>
                </c:pt>
                <c:pt idx="8782">
                  <c:v>-2.0018699999999998</c:v>
                </c:pt>
                <c:pt idx="8783">
                  <c:v>-1.98777</c:v>
                </c:pt>
                <c:pt idx="8784">
                  <c:v>-1.98258</c:v>
                </c:pt>
                <c:pt idx="8785">
                  <c:v>-1.9779500000000001</c:v>
                </c:pt>
                <c:pt idx="8786">
                  <c:v>-1.9761299999999999</c:v>
                </c:pt>
                <c:pt idx="8787">
                  <c:v>-1.9769699999999999</c:v>
                </c:pt>
                <c:pt idx="8788">
                  <c:v>-1.9755499999999999</c:v>
                </c:pt>
                <c:pt idx="8789">
                  <c:v>-1.9736199999999999</c:v>
                </c:pt>
                <c:pt idx="8790">
                  <c:v>-1.97681</c:v>
                </c:pt>
                <c:pt idx="8791">
                  <c:v>-1.9796499999999999</c:v>
                </c:pt>
                <c:pt idx="8792">
                  <c:v>-1.9737899999999999</c:v>
                </c:pt>
                <c:pt idx="8793">
                  <c:v>-1.9640599999999999</c:v>
                </c:pt>
                <c:pt idx="8794">
                  <c:v>-1.95411</c:v>
                </c:pt>
                <c:pt idx="8795">
                  <c:v>-1.9397200000000001</c:v>
                </c:pt>
                <c:pt idx="8796">
                  <c:v>-1.9260900000000001</c:v>
                </c:pt>
                <c:pt idx="8797">
                  <c:v>-1.9123000000000001</c:v>
                </c:pt>
                <c:pt idx="8798">
                  <c:v>-1.89934</c:v>
                </c:pt>
                <c:pt idx="8799">
                  <c:v>-1.8895999999999999</c:v>
                </c:pt>
                <c:pt idx="8800">
                  <c:v>-1.8778300000000001</c:v>
                </c:pt>
                <c:pt idx="8801">
                  <c:v>-1.86822</c:v>
                </c:pt>
                <c:pt idx="8802">
                  <c:v>-1.8595699999999999</c:v>
                </c:pt>
                <c:pt idx="8803">
                  <c:v>-1.8516600000000001</c:v>
                </c:pt>
                <c:pt idx="8804">
                  <c:v>-1.84141</c:v>
                </c:pt>
                <c:pt idx="8805">
                  <c:v>-1.83565</c:v>
                </c:pt>
                <c:pt idx="8806">
                  <c:v>-1.8356699999999999</c:v>
                </c:pt>
                <c:pt idx="8807">
                  <c:v>-1.8362000000000001</c:v>
                </c:pt>
                <c:pt idx="8808">
                  <c:v>-1.8330900000000001</c:v>
                </c:pt>
                <c:pt idx="8809">
                  <c:v>-1.8264899999999999</c:v>
                </c:pt>
                <c:pt idx="8810">
                  <c:v>-1.81772</c:v>
                </c:pt>
                <c:pt idx="8811">
                  <c:v>-1.81162</c:v>
                </c:pt>
                <c:pt idx="8812">
                  <c:v>-1.80806</c:v>
                </c:pt>
                <c:pt idx="8813">
                  <c:v>-1.8079099999999999</c:v>
                </c:pt>
                <c:pt idx="8814">
                  <c:v>-1.8080000000000001</c:v>
                </c:pt>
                <c:pt idx="8815">
                  <c:v>-1.80837</c:v>
                </c:pt>
                <c:pt idx="8816">
                  <c:v>-1.8128</c:v>
                </c:pt>
                <c:pt idx="8817">
                  <c:v>-1.8171600000000001</c:v>
                </c:pt>
                <c:pt idx="8818">
                  <c:v>-1.81839</c:v>
                </c:pt>
                <c:pt idx="8819">
                  <c:v>-1.82057</c:v>
                </c:pt>
                <c:pt idx="8820">
                  <c:v>-1.8146</c:v>
                </c:pt>
                <c:pt idx="8821">
                  <c:v>-1.81338</c:v>
                </c:pt>
                <c:pt idx="8822">
                  <c:v>-1.80684</c:v>
                </c:pt>
                <c:pt idx="8823">
                  <c:v>-1.7929600000000001</c:v>
                </c:pt>
                <c:pt idx="8824">
                  <c:v>-1.7754399999999999</c:v>
                </c:pt>
                <c:pt idx="8825">
                  <c:v>-1.75752</c:v>
                </c:pt>
                <c:pt idx="8826">
                  <c:v>-1.7409600000000001</c:v>
                </c:pt>
                <c:pt idx="8827">
                  <c:v>-1.7304900000000001</c:v>
                </c:pt>
                <c:pt idx="8828">
                  <c:v>-1.7194100000000001</c:v>
                </c:pt>
                <c:pt idx="8829">
                  <c:v>-1.70048</c:v>
                </c:pt>
                <c:pt idx="8830">
                  <c:v>-1.6897500000000001</c:v>
                </c:pt>
                <c:pt idx="8831">
                  <c:v>-1.6835199999999999</c:v>
                </c:pt>
                <c:pt idx="8832">
                  <c:v>-1.6798500000000001</c:v>
                </c:pt>
                <c:pt idx="8833">
                  <c:v>-1.6795899999999999</c:v>
                </c:pt>
                <c:pt idx="8834">
                  <c:v>-1.68014</c:v>
                </c:pt>
                <c:pt idx="8835">
                  <c:v>-1.68005</c:v>
                </c:pt>
                <c:pt idx="8836">
                  <c:v>-1.6766099999999999</c:v>
                </c:pt>
                <c:pt idx="8837">
                  <c:v>-1.6666000000000001</c:v>
                </c:pt>
                <c:pt idx="8838">
                  <c:v>-1.6492</c:v>
                </c:pt>
                <c:pt idx="8839">
                  <c:v>-1.62178</c:v>
                </c:pt>
                <c:pt idx="8840">
                  <c:v>-1.59613</c:v>
                </c:pt>
                <c:pt idx="8841">
                  <c:v>-1.57507</c:v>
                </c:pt>
                <c:pt idx="8842">
                  <c:v>-1.5594699999999999</c:v>
                </c:pt>
                <c:pt idx="8843">
                  <c:v>-1.5470999999999999</c:v>
                </c:pt>
                <c:pt idx="8844">
                  <c:v>-1.5343</c:v>
                </c:pt>
                <c:pt idx="8845">
                  <c:v>-1.5200499999999999</c:v>
                </c:pt>
                <c:pt idx="8846">
                  <c:v>-1.5118199999999999</c:v>
                </c:pt>
                <c:pt idx="8847">
                  <c:v>-1.4992300000000001</c:v>
                </c:pt>
                <c:pt idx="8848">
                  <c:v>-1.4797400000000001</c:v>
                </c:pt>
                <c:pt idx="8849">
                  <c:v>-1.4730799999999999</c:v>
                </c:pt>
                <c:pt idx="8850">
                  <c:v>-1.4604699999999999</c:v>
                </c:pt>
                <c:pt idx="8851">
                  <c:v>-1.44686</c:v>
                </c:pt>
                <c:pt idx="8852">
                  <c:v>-1.4328000000000001</c:v>
                </c:pt>
                <c:pt idx="8853">
                  <c:v>-1.4203600000000001</c:v>
                </c:pt>
                <c:pt idx="8854">
                  <c:v>-1.4087099999999999</c:v>
                </c:pt>
                <c:pt idx="8855">
                  <c:v>-1.3966700000000001</c:v>
                </c:pt>
                <c:pt idx="8856">
                  <c:v>-1.3893599999999999</c:v>
                </c:pt>
                <c:pt idx="8857">
                  <c:v>-1.39066</c:v>
                </c:pt>
                <c:pt idx="8858">
                  <c:v>-1.3913199999999999</c:v>
                </c:pt>
                <c:pt idx="8859">
                  <c:v>-1.3899600000000001</c:v>
                </c:pt>
                <c:pt idx="8860">
                  <c:v>-1.3854200000000001</c:v>
                </c:pt>
                <c:pt idx="8861">
                  <c:v>-1.3783099999999999</c:v>
                </c:pt>
                <c:pt idx="8862">
                  <c:v>-1.3745400000000001</c:v>
                </c:pt>
                <c:pt idx="8863">
                  <c:v>-1.37486</c:v>
                </c:pt>
                <c:pt idx="8864">
                  <c:v>-1.3787100000000001</c:v>
                </c:pt>
                <c:pt idx="8865">
                  <c:v>-1.3811100000000001</c:v>
                </c:pt>
                <c:pt idx="8866">
                  <c:v>-1.3880399999999999</c:v>
                </c:pt>
                <c:pt idx="8867">
                  <c:v>-1.3989199999999999</c:v>
                </c:pt>
                <c:pt idx="8868">
                  <c:v>-1.41079</c:v>
                </c:pt>
                <c:pt idx="8869">
                  <c:v>-1.42997</c:v>
                </c:pt>
                <c:pt idx="8870">
                  <c:v>-1.4455499999999999</c:v>
                </c:pt>
                <c:pt idx="8871">
                  <c:v>-1.4558599999999999</c:v>
                </c:pt>
                <c:pt idx="8872">
                  <c:v>-1.4679800000000001</c:v>
                </c:pt>
                <c:pt idx="8873">
                  <c:v>-1.4736199999999999</c:v>
                </c:pt>
                <c:pt idx="8874">
                  <c:v>-1.4751399999999999</c:v>
                </c:pt>
                <c:pt idx="8875">
                  <c:v>-1.47418</c:v>
                </c:pt>
                <c:pt idx="8876">
                  <c:v>-1.4707699999999999</c:v>
                </c:pt>
                <c:pt idx="8877">
                  <c:v>-1.4672799999999999</c:v>
                </c:pt>
                <c:pt idx="8878">
                  <c:v>-1.46678</c:v>
                </c:pt>
                <c:pt idx="8879">
                  <c:v>-1.4664900000000001</c:v>
                </c:pt>
                <c:pt idx="8880">
                  <c:v>-1.4658199999999999</c:v>
                </c:pt>
                <c:pt idx="8881">
                  <c:v>-1.4654799999999999</c:v>
                </c:pt>
                <c:pt idx="8882">
                  <c:v>-1.4637500000000001</c:v>
                </c:pt>
                <c:pt idx="8883">
                  <c:v>-1.46234</c:v>
                </c:pt>
                <c:pt idx="8884">
                  <c:v>-1.4578599999999999</c:v>
                </c:pt>
                <c:pt idx="8885">
                  <c:v>-1.4531799999999999</c:v>
                </c:pt>
                <c:pt idx="8886">
                  <c:v>-1.4509099999999999</c:v>
                </c:pt>
                <c:pt idx="8887">
                  <c:v>-1.4541599999999999</c:v>
                </c:pt>
                <c:pt idx="8888">
                  <c:v>-1.45869</c:v>
                </c:pt>
                <c:pt idx="8889">
                  <c:v>-1.45957</c:v>
                </c:pt>
                <c:pt idx="8890">
                  <c:v>-1.46004</c:v>
                </c:pt>
                <c:pt idx="8891">
                  <c:v>-1.46275</c:v>
                </c:pt>
                <c:pt idx="8892">
                  <c:v>-1.46055</c:v>
                </c:pt>
                <c:pt idx="8893">
                  <c:v>-1.4494899999999999</c:v>
                </c:pt>
                <c:pt idx="8894">
                  <c:v>-1.4357599999999999</c:v>
                </c:pt>
                <c:pt idx="8895">
                  <c:v>-1.4255199999999999</c:v>
                </c:pt>
                <c:pt idx="8896">
                  <c:v>-1.42008</c:v>
                </c:pt>
                <c:pt idx="8897">
                  <c:v>-1.4150799999999999</c:v>
                </c:pt>
                <c:pt idx="8898">
                  <c:v>-1.4088700000000001</c:v>
                </c:pt>
                <c:pt idx="8899">
                  <c:v>-1.40595</c:v>
                </c:pt>
                <c:pt idx="8900">
                  <c:v>-1.40724</c:v>
                </c:pt>
                <c:pt idx="8901">
                  <c:v>-1.41377</c:v>
                </c:pt>
                <c:pt idx="8902">
                  <c:v>-1.4201900000000001</c:v>
                </c:pt>
                <c:pt idx="8903">
                  <c:v>-1.4255199999999999</c:v>
                </c:pt>
                <c:pt idx="8904">
                  <c:v>-1.4332100000000001</c:v>
                </c:pt>
                <c:pt idx="8905">
                  <c:v>-1.4392499999999999</c:v>
                </c:pt>
                <c:pt idx="8906">
                  <c:v>-1.4447000000000001</c:v>
                </c:pt>
                <c:pt idx="8907">
                  <c:v>-1.4490400000000001</c:v>
                </c:pt>
                <c:pt idx="8908">
                  <c:v>-1.4555800000000001</c:v>
                </c:pt>
                <c:pt idx="8909">
                  <c:v>-1.45903</c:v>
                </c:pt>
                <c:pt idx="8910">
                  <c:v>-1.4612099999999999</c:v>
                </c:pt>
                <c:pt idx="8911">
                  <c:v>-1.4579200000000001</c:v>
                </c:pt>
                <c:pt idx="8912">
                  <c:v>-1.4541200000000001</c:v>
                </c:pt>
                <c:pt idx="8913">
                  <c:v>-1.4500200000000001</c:v>
                </c:pt>
                <c:pt idx="8914">
                  <c:v>-1.4434499999999999</c:v>
                </c:pt>
                <c:pt idx="8915">
                  <c:v>-1.43587</c:v>
                </c:pt>
                <c:pt idx="8916">
                  <c:v>-1.4276899999999999</c:v>
                </c:pt>
                <c:pt idx="8917">
                  <c:v>-1.42378</c:v>
                </c:pt>
                <c:pt idx="8918">
                  <c:v>-1.4211400000000001</c:v>
                </c:pt>
                <c:pt idx="8919">
                  <c:v>-1.4141999999999999</c:v>
                </c:pt>
                <c:pt idx="8920">
                  <c:v>-1.4039999999999999</c:v>
                </c:pt>
                <c:pt idx="8921">
                  <c:v>-1.39391</c:v>
                </c:pt>
                <c:pt idx="8922">
                  <c:v>-1.3884300000000001</c:v>
                </c:pt>
                <c:pt idx="8923">
                  <c:v>-1.3844700000000001</c:v>
                </c:pt>
                <c:pt idx="8924">
                  <c:v>-1.3786700000000001</c:v>
                </c:pt>
                <c:pt idx="8925">
                  <c:v>-1.37208</c:v>
                </c:pt>
                <c:pt idx="8926">
                  <c:v>-1.3648899999999999</c:v>
                </c:pt>
                <c:pt idx="8927">
                  <c:v>-1.34718</c:v>
                </c:pt>
                <c:pt idx="8928">
                  <c:v>-1.3408899999999999</c:v>
                </c:pt>
                <c:pt idx="8929">
                  <c:v>-1.3329</c:v>
                </c:pt>
                <c:pt idx="8930">
                  <c:v>-1.3294999999999999</c:v>
                </c:pt>
                <c:pt idx="8931">
                  <c:v>-1.3278300000000001</c:v>
                </c:pt>
                <c:pt idx="8932">
                  <c:v>-1.32307</c:v>
                </c:pt>
                <c:pt idx="8933">
                  <c:v>-1.3174699999999999</c:v>
                </c:pt>
                <c:pt idx="8934">
                  <c:v>-1.3108900000000001</c:v>
                </c:pt>
                <c:pt idx="8935">
                  <c:v>-1.29819</c:v>
                </c:pt>
                <c:pt idx="8936">
                  <c:v>-1.274</c:v>
                </c:pt>
                <c:pt idx="8937">
                  <c:v>-1.26294</c:v>
                </c:pt>
                <c:pt idx="8938">
                  <c:v>-1.25186</c:v>
                </c:pt>
                <c:pt idx="8939">
                  <c:v>-1.24234</c:v>
                </c:pt>
                <c:pt idx="8940">
                  <c:v>-1.23248</c:v>
                </c:pt>
                <c:pt idx="8941">
                  <c:v>-1.22489</c:v>
                </c:pt>
                <c:pt idx="8942">
                  <c:v>-1.2145699999999999</c:v>
                </c:pt>
                <c:pt idx="8943">
                  <c:v>-1.20479</c:v>
                </c:pt>
                <c:pt idx="8944">
                  <c:v>-1.1944399999999999</c:v>
                </c:pt>
                <c:pt idx="8945">
                  <c:v>-1.1788700000000001</c:v>
                </c:pt>
                <c:pt idx="8946">
                  <c:v>-1.1732499999999999</c:v>
                </c:pt>
                <c:pt idx="8947">
                  <c:v>-1.16361</c:v>
                </c:pt>
                <c:pt idx="8948">
                  <c:v>-1.1497999999999999</c:v>
                </c:pt>
                <c:pt idx="8949">
                  <c:v>-1.13201</c:v>
                </c:pt>
                <c:pt idx="8950">
                  <c:v>-1.12205</c:v>
                </c:pt>
                <c:pt idx="8951">
                  <c:v>-1.1120300000000001</c:v>
                </c:pt>
                <c:pt idx="8952">
                  <c:v>-1.0981300000000001</c:v>
                </c:pt>
                <c:pt idx="8953">
                  <c:v>-1.0786199999999999</c:v>
                </c:pt>
                <c:pt idx="8954">
                  <c:v>-1.04786</c:v>
                </c:pt>
                <c:pt idx="8955">
                  <c:v>-1.0235099999999999</c:v>
                </c:pt>
                <c:pt idx="8956">
                  <c:v>-0.99746000000000001</c:v>
                </c:pt>
                <c:pt idx="8957">
                  <c:v>-0.97955899999999996</c:v>
                </c:pt>
                <c:pt idx="8958">
                  <c:v>-0.97340800000000005</c:v>
                </c:pt>
                <c:pt idx="8959">
                  <c:v>-0.97165100000000004</c:v>
                </c:pt>
                <c:pt idx="8960">
                  <c:v>-0.96394999999999997</c:v>
                </c:pt>
                <c:pt idx="8961">
                  <c:v>-0.95041200000000003</c:v>
                </c:pt>
                <c:pt idx="8962">
                  <c:v>-0.93837899999999996</c:v>
                </c:pt>
                <c:pt idx="8963">
                  <c:v>-0.91686000000000001</c:v>
                </c:pt>
                <c:pt idx="8964">
                  <c:v>-0.90762600000000004</c:v>
                </c:pt>
                <c:pt idx="8965">
                  <c:v>-0.90043200000000001</c:v>
                </c:pt>
                <c:pt idx="8966">
                  <c:v>-0.89417599999999997</c:v>
                </c:pt>
                <c:pt idx="8967">
                  <c:v>-0.886181</c:v>
                </c:pt>
                <c:pt idx="8968">
                  <c:v>-0.87698200000000004</c:v>
                </c:pt>
                <c:pt idx="8969">
                  <c:v>-0.86929699999999999</c:v>
                </c:pt>
                <c:pt idx="8970">
                  <c:v>-0.86088799999999999</c:v>
                </c:pt>
                <c:pt idx="8971">
                  <c:v>-0.85360400000000003</c:v>
                </c:pt>
                <c:pt idx="8972">
                  <c:v>-0.84873500000000002</c:v>
                </c:pt>
                <c:pt idx="8973">
                  <c:v>-0.83267599999999997</c:v>
                </c:pt>
                <c:pt idx="8974">
                  <c:v>-0.81680399999999997</c:v>
                </c:pt>
                <c:pt idx="8975">
                  <c:v>-0.80589999999999995</c:v>
                </c:pt>
                <c:pt idx="8976">
                  <c:v>-0.79650399999999999</c:v>
                </c:pt>
                <c:pt idx="8977">
                  <c:v>-0.78566599999999998</c:v>
                </c:pt>
                <c:pt idx="8978">
                  <c:v>-0.77395499999999995</c:v>
                </c:pt>
                <c:pt idx="8979">
                  <c:v>-0.75490999999999997</c:v>
                </c:pt>
                <c:pt idx="8980">
                  <c:v>-0.73217399999999999</c:v>
                </c:pt>
                <c:pt idx="8981">
                  <c:v>-0.71176300000000003</c:v>
                </c:pt>
                <c:pt idx="8982">
                  <c:v>-0.69090499999999999</c:v>
                </c:pt>
                <c:pt idx="8983">
                  <c:v>-0.67838399999999999</c:v>
                </c:pt>
                <c:pt idx="8984">
                  <c:v>-0.663794</c:v>
                </c:pt>
                <c:pt idx="8985">
                  <c:v>-0.65085199999999999</c:v>
                </c:pt>
                <c:pt idx="8986">
                  <c:v>-0.64386500000000002</c:v>
                </c:pt>
                <c:pt idx="8987">
                  <c:v>-0.63840699999999995</c:v>
                </c:pt>
                <c:pt idx="8988">
                  <c:v>-0.63073599999999996</c:v>
                </c:pt>
                <c:pt idx="8989">
                  <c:v>-0.62140200000000001</c:v>
                </c:pt>
                <c:pt idx="8990">
                  <c:v>-0.61400999999999994</c:v>
                </c:pt>
                <c:pt idx="8991">
                  <c:v>-0.60685299999999998</c:v>
                </c:pt>
                <c:pt idx="8992">
                  <c:v>-0.604016</c:v>
                </c:pt>
                <c:pt idx="8993">
                  <c:v>-0.59511400000000003</c:v>
                </c:pt>
                <c:pt idx="8994">
                  <c:v>-0.57339200000000001</c:v>
                </c:pt>
                <c:pt idx="8995">
                  <c:v>-0.55174999999999996</c:v>
                </c:pt>
                <c:pt idx="8996">
                  <c:v>-0.54098100000000005</c:v>
                </c:pt>
                <c:pt idx="8997">
                  <c:v>-0.52407899999999996</c:v>
                </c:pt>
                <c:pt idx="8998">
                  <c:v>-0.50859100000000002</c:v>
                </c:pt>
                <c:pt idx="8999">
                  <c:v>-0.49744500000000003</c:v>
                </c:pt>
                <c:pt idx="9000">
                  <c:v>-0.47897499999999998</c:v>
                </c:pt>
                <c:pt idx="9001">
                  <c:v>-0.45726499999999998</c:v>
                </c:pt>
                <c:pt idx="9002">
                  <c:v>-0.43453000000000003</c:v>
                </c:pt>
                <c:pt idx="9003">
                  <c:v>-0.42022399999999999</c:v>
                </c:pt>
                <c:pt idx="9004">
                  <c:v>-0.41293600000000003</c:v>
                </c:pt>
                <c:pt idx="9005">
                  <c:v>-0.406449</c:v>
                </c:pt>
                <c:pt idx="9006">
                  <c:v>-0.40026899999999999</c:v>
                </c:pt>
                <c:pt idx="9007">
                  <c:v>-0.39052700000000001</c:v>
                </c:pt>
                <c:pt idx="9008">
                  <c:v>-0.37329899999999999</c:v>
                </c:pt>
                <c:pt idx="9009">
                  <c:v>-0.34026099999999998</c:v>
                </c:pt>
                <c:pt idx="9010">
                  <c:v>-0.32089400000000001</c:v>
                </c:pt>
                <c:pt idx="9011">
                  <c:v>-0.301624</c:v>
                </c:pt>
                <c:pt idx="9012">
                  <c:v>-0.28159000000000001</c:v>
                </c:pt>
                <c:pt idx="9013">
                  <c:v>-0.26549800000000001</c:v>
                </c:pt>
                <c:pt idx="9014">
                  <c:v>-0.25642300000000001</c:v>
                </c:pt>
                <c:pt idx="9015">
                  <c:v>-0.24438099999999999</c:v>
                </c:pt>
                <c:pt idx="9016">
                  <c:v>-0.23617199999999999</c:v>
                </c:pt>
                <c:pt idx="9017">
                  <c:v>-0.22064700000000001</c:v>
                </c:pt>
                <c:pt idx="9018">
                  <c:v>-0.20599200000000001</c:v>
                </c:pt>
                <c:pt idx="9019">
                  <c:v>-0.202901</c:v>
                </c:pt>
                <c:pt idx="9020">
                  <c:v>-0.203684</c:v>
                </c:pt>
                <c:pt idx="9021">
                  <c:v>-0.203123</c:v>
                </c:pt>
                <c:pt idx="9022">
                  <c:v>-0.20711099999999999</c:v>
                </c:pt>
                <c:pt idx="9023">
                  <c:v>-0.20852299999999999</c:v>
                </c:pt>
                <c:pt idx="9024">
                  <c:v>-0.20332900000000001</c:v>
                </c:pt>
                <c:pt idx="9025">
                  <c:v>-0.202211</c:v>
                </c:pt>
                <c:pt idx="9026">
                  <c:v>-0.197852</c:v>
                </c:pt>
                <c:pt idx="9027">
                  <c:v>-0.189192</c:v>
                </c:pt>
                <c:pt idx="9028">
                  <c:v>-0.16916300000000001</c:v>
                </c:pt>
                <c:pt idx="9029">
                  <c:v>-0.149646</c:v>
                </c:pt>
                <c:pt idx="9030">
                  <c:v>-0.14730799999999999</c:v>
                </c:pt>
                <c:pt idx="9031">
                  <c:v>-0.179315</c:v>
                </c:pt>
                <c:pt idx="9032">
                  <c:v>-0.17149</c:v>
                </c:pt>
                <c:pt idx="9033">
                  <c:v>-0.15884799999999999</c:v>
                </c:pt>
                <c:pt idx="9034">
                  <c:v>-0.18259600000000001</c:v>
                </c:pt>
                <c:pt idx="9035">
                  <c:v>-0.25806400000000002</c:v>
                </c:pt>
                <c:pt idx="9036">
                  <c:v>-0.28332800000000002</c:v>
                </c:pt>
                <c:pt idx="9037">
                  <c:v>-0.35558000000000001</c:v>
                </c:pt>
                <c:pt idx="9038">
                  <c:v>-0.38053599999999999</c:v>
                </c:pt>
                <c:pt idx="9039">
                  <c:v>-0.37465900000000002</c:v>
                </c:pt>
                <c:pt idx="9040">
                  <c:v>-0.35932199999999997</c:v>
                </c:pt>
                <c:pt idx="9041">
                  <c:v>-0.34572700000000001</c:v>
                </c:pt>
                <c:pt idx="9042">
                  <c:v>-0.33785199999999999</c:v>
                </c:pt>
                <c:pt idx="9043">
                  <c:v>-0.34420099999999998</c:v>
                </c:pt>
                <c:pt idx="9044">
                  <c:v>-0.36088900000000002</c:v>
                </c:pt>
                <c:pt idx="9045">
                  <c:v>-0.366674</c:v>
                </c:pt>
                <c:pt idx="9046">
                  <c:v>-0.36311100000000002</c:v>
                </c:pt>
                <c:pt idx="9047">
                  <c:v>-0.354966</c:v>
                </c:pt>
                <c:pt idx="9048">
                  <c:v>-0.35537800000000003</c:v>
                </c:pt>
                <c:pt idx="9049">
                  <c:v>-0.35387999999999997</c:v>
                </c:pt>
                <c:pt idx="9050">
                  <c:v>-0.34814899999999999</c:v>
                </c:pt>
                <c:pt idx="9051">
                  <c:v>-0.34959699999999999</c:v>
                </c:pt>
                <c:pt idx="9052">
                  <c:v>-0.35534100000000002</c:v>
                </c:pt>
                <c:pt idx="9053">
                  <c:v>-0.36045300000000002</c:v>
                </c:pt>
                <c:pt idx="9054">
                  <c:v>-0.36092999999999997</c:v>
                </c:pt>
                <c:pt idx="9055">
                  <c:v>-0.35666799999999999</c:v>
                </c:pt>
                <c:pt idx="9056">
                  <c:v>-0.35790699999999998</c:v>
                </c:pt>
                <c:pt idx="9057">
                  <c:v>-0.35597899999999999</c:v>
                </c:pt>
                <c:pt idx="9058">
                  <c:v>-0.35368100000000002</c:v>
                </c:pt>
                <c:pt idx="9059">
                  <c:v>-0.35450900000000002</c:v>
                </c:pt>
                <c:pt idx="9060">
                  <c:v>-0.35904700000000001</c:v>
                </c:pt>
                <c:pt idx="9061">
                  <c:v>-0.35400399999999999</c:v>
                </c:pt>
                <c:pt idx="9062">
                  <c:v>-0.34764299999999998</c:v>
                </c:pt>
                <c:pt idx="9063">
                  <c:v>-0.34136899999999998</c:v>
                </c:pt>
                <c:pt idx="9064">
                  <c:v>-0.34059899999999999</c:v>
                </c:pt>
                <c:pt idx="9065">
                  <c:v>-0.33696100000000001</c:v>
                </c:pt>
                <c:pt idx="9066">
                  <c:v>-0.32351600000000003</c:v>
                </c:pt>
                <c:pt idx="9067">
                  <c:v>-0.31580900000000001</c:v>
                </c:pt>
                <c:pt idx="9068">
                  <c:v>-0.31198500000000001</c:v>
                </c:pt>
                <c:pt idx="9069">
                  <c:v>-0.31277300000000002</c:v>
                </c:pt>
                <c:pt idx="9070">
                  <c:v>-0.319886</c:v>
                </c:pt>
                <c:pt idx="9071">
                  <c:v>-0.32069799999999998</c:v>
                </c:pt>
                <c:pt idx="9072">
                  <c:v>-0.31212899999999999</c:v>
                </c:pt>
                <c:pt idx="9073">
                  <c:v>-0.302763</c:v>
                </c:pt>
                <c:pt idx="9074">
                  <c:v>-0.29639100000000002</c:v>
                </c:pt>
                <c:pt idx="9075">
                  <c:v>-0.29202400000000001</c:v>
                </c:pt>
                <c:pt idx="9076">
                  <c:v>-0.29277300000000001</c:v>
                </c:pt>
                <c:pt idx="9077">
                  <c:v>-0.29988399999999998</c:v>
                </c:pt>
                <c:pt idx="9078">
                  <c:v>-0.30590200000000001</c:v>
                </c:pt>
                <c:pt idx="9079">
                  <c:v>-0.31353399999999998</c:v>
                </c:pt>
                <c:pt idx="9080">
                  <c:v>-0.32411400000000001</c:v>
                </c:pt>
                <c:pt idx="9081">
                  <c:v>-0.33299800000000002</c:v>
                </c:pt>
                <c:pt idx="9082">
                  <c:v>-0.33485900000000002</c:v>
                </c:pt>
                <c:pt idx="9083">
                  <c:v>-0.33712500000000001</c:v>
                </c:pt>
                <c:pt idx="9084">
                  <c:v>-0.34977999999999998</c:v>
                </c:pt>
                <c:pt idx="9085">
                  <c:v>-0.36023500000000003</c:v>
                </c:pt>
                <c:pt idx="9086">
                  <c:v>-0.37235000000000001</c:v>
                </c:pt>
                <c:pt idx="9087">
                  <c:v>-0.38581399999999999</c:v>
                </c:pt>
                <c:pt idx="9088">
                  <c:v>-0.39462799999999998</c:v>
                </c:pt>
                <c:pt idx="9089">
                  <c:v>-0.40021899999999999</c:v>
                </c:pt>
                <c:pt idx="9090">
                  <c:v>-0.41185699999999997</c:v>
                </c:pt>
                <c:pt idx="9091">
                  <c:v>-0.42441299999999998</c:v>
                </c:pt>
                <c:pt idx="9092">
                  <c:v>-0.43665599999999999</c:v>
                </c:pt>
                <c:pt idx="9093">
                  <c:v>-0.43736799999999998</c:v>
                </c:pt>
                <c:pt idx="9094">
                  <c:v>-0.436305</c:v>
                </c:pt>
                <c:pt idx="9095">
                  <c:v>-0.43551800000000002</c:v>
                </c:pt>
                <c:pt idx="9096">
                  <c:v>-0.44474999999999998</c:v>
                </c:pt>
                <c:pt idx="9097">
                  <c:v>-0.454683</c:v>
                </c:pt>
                <c:pt idx="9098">
                  <c:v>-0.46354600000000001</c:v>
                </c:pt>
                <c:pt idx="9099">
                  <c:v>-0.467223</c:v>
                </c:pt>
                <c:pt idx="9100">
                  <c:v>-0.46673399999999998</c:v>
                </c:pt>
                <c:pt idx="9101">
                  <c:v>-0.47193099999999999</c:v>
                </c:pt>
                <c:pt idx="9102">
                  <c:v>-0.47709000000000001</c:v>
                </c:pt>
                <c:pt idx="9103">
                  <c:v>-0.47202899999999998</c:v>
                </c:pt>
                <c:pt idx="9104">
                  <c:v>-0.46262199999999998</c:v>
                </c:pt>
                <c:pt idx="9105">
                  <c:v>-0.461949</c:v>
                </c:pt>
                <c:pt idx="9106">
                  <c:v>-0.46489000000000003</c:v>
                </c:pt>
                <c:pt idx="9107">
                  <c:v>-0.46788400000000002</c:v>
                </c:pt>
                <c:pt idx="9108">
                  <c:v>-0.47337800000000002</c:v>
                </c:pt>
                <c:pt idx="9109">
                  <c:v>-0.47699799999999998</c:v>
                </c:pt>
                <c:pt idx="9110">
                  <c:v>-0.47463</c:v>
                </c:pt>
                <c:pt idx="9111">
                  <c:v>-0.46929399999999999</c:v>
                </c:pt>
                <c:pt idx="9112">
                  <c:v>-0.46180399999999999</c:v>
                </c:pt>
                <c:pt idx="9113">
                  <c:v>-0.45756599999999997</c:v>
                </c:pt>
                <c:pt idx="9114">
                  <c:v>-0.44889000000000001</c:v>
                </c:pt>
                <c:pt idx="9115">
                  <c:v>-0.44385599999999997</c:v>
                </c:pt>
                <c:pt idx="9116">
                  <c:v>-0.44014599999999998</c:v>
                </c:pt>
                <c:pt idx="9117">
                  <c:v>-0.44531399999999999</c:v>
                </c:pt>
                <c:pt idx="9118">
                  <c:v>-0.45025399999999999</c:v>
                </c:pt>
                <c:pt idx="9119">
                  <c:v>-0.45627600000000001</c:v>
                </c:pt>
                <c:pt idx="9120">
                  <c:v>-0.45416200000000001</c:v>
                </c:pt>
                <c:pt idx="9121">
                  <c:v>-0.45350299999999999</c:v>
                </c:pt>
                <c:pt idx="9122">
                  <c:v>-0.45902799999999999</c:v>
                </c:pt>
                <c:pt idx="9123">
                  <c:v>-0.46004899999999999</c:v>
                </c:pt>
                <c:pt idx="9124">
                  <c:v>-0.45507500000000001</c:v>
                </c:pt>
                <c:pt idx="9125">
                  <c:v>-0.45776299999999998</c:v>
                </c:pt>
                <c:pt idx="9126">
                  <c:v>-0.45622800000000002</c:v>
                </c:pt>
                <c:pt idx="9127">
                  <c:v>-0.44654199999999999</c:v>
                </c:pt>
                <c:pt idx="9128">
                  <c:v>-0.43841599999999997</c:v>
                </c:pt>
                <c:pt idx="9129">
                  <c:v>-0.43576100000000001</c:v>
                </c:pt>
                <c:pt idx="9130">
                  <c:v>-0.42833900000000003</c:v>
                </c:pt>
                <c:pt idx="9131">
                  <c:v>-0.41971399999999998</c:v>
                </c:pt>
                <c:pt idx="9132">
                  <c:v>-0.41802899999999998</c:v>
                </c:pt>
                <c:pt idx="9133">
                  <c:v>-0.41553099999999998</c:v>
                </c:pt>
                <c:pt idx="9134">
                  <c:v>-0.42107499999999998</c:v>
                </c:pt>
                <c:pt idx="9135">
                  <c:v>-0.41502499999999998</c:v>
                </c:pt>
                <c:pt idx="9136">
                  <c:v>-0.40450000000000003</c:v>
                </c:pt>
                <c:pt idx="9137">
                  <c:v>-0.39531899999999998</c:v>
                </c:pt>
                <c:pt idx="9138">
                  <c:v>-0.390486</c:v>
                </c:pt>
                <c:pt idx="9139">
                  <c:v>-0.38470100000000002</c:v>
                </c:pt>
                <c:pt idx="9140">
                  <c:v>-0.38004599999999999</c:v>
                </c:pt>
                <c:pt idx="9141">
                  <c:v>-0.36212800000000001</c:v>
                </c:pt>
                <c:pt idx="9142">
                  <c:v>-0.35067399999999999</c:v>
                </c:pt>
                <c:pt idx="9143">
                  <c:v>-0.34231200000000001</c:v>
                </c:pt>
                <c:pt idx="9144">
                  <c:v>-0.33864</c:v>
                </c:pt>
                <c:pt idx="9145">
                  <c:v>-0.33656199999999997</c:v>
                </c:pt>
                <c:pt idx="9146">
                  <c:v>-0.32976299999999997</c:v>
                </c:pt>
                <c:pt idx="9147">
                  <c:v>-0.31930799999999998</c:v>
                </c:pt>
                <c:pt idx="9148">
                  <c:v>-0.31299300000000002</c:v>
                </c:pt>
                <c:pt idx="9149">
                  <c:v>-0.31122899999999998</c:v>
                </c:pt>
                <c:pt idx="9150">
                  <c:v>-0.30046699999999998</c:v>
                </c:pt>
                <c:pt idx="9151">
                  <c:v>-0.278922</c:v>
                </c:pt>
                <c:pt idx="9152">
                  <c:v>-0.27233299999999999</c:v>
                </c:pt>
                <c:pt idx="9153">
                  <c:v>-0.27298099999999997</c:v>
                </c:pt>
                <c:pt idx="9154">
                  <c:v>-0.267563</c:v>
                </c:pt>
                <c:pt idx="9155">
                  <c:v>-0.25666800000000001</c:v>
                </c:pt>
                <c:pt idx="9156">
                  <c:v>-0.24643100000000001</c:v>
                </c:pt>
                <c:pt idx="9157">
                  <c:v>-0.238067</c:v>
                </c:pt>
                <c:pt idx="9158">
                  <c:v>-0.23144200000000001</c:v>
                </c:pt>
                <c:pt idx="9159">
                  <c:v>-0.22275700000000001</c:v>
                </c:pt>
                <c:pt idx="9160">
                  <c:v>-0.20977699999999999</c:v>
                </c:pt>
                <c:pt idx="9161">
                  <c:v>-0.19345599999999999</c:v>
                </c:pt>
                <c:pt idx="9162">
                  <c:v>-0.18918499999999999</c:v>
                </c:pt>
                <c:pt idx="9163">
                  <c:v>-0.18179899999999999</c:v>
                </c:pt>
                <c:pt idx="9164">
                  <c:v>-0.17344699999999999</c:v>
                </c:pt>
                <c:pt idx="9165">
                  <c:v>-0.16680700000000001</c:v>
                </c:pt>
                <c:pt idx="9166">
                  <c:v>-0.157856</c:v>
                </c:pt>
                <c:pt idx="9167">
                  <c:v>-0.14126</c:v>
                </c:pt>
                <c:pt idx="9168">
                  <c:v>-0.12488</c:v>
                </c:pt>
                <c:pt idx="9169">
                  <c:v>-0.114006</c:v>
                </c:pt>
                <c:pt idx="9170">
                  <c:v>-0.104869</c:v>
                </c:pt>
                <c:pt idx="9171">
                  <c:v>-0.102021</c:v>
                </c:pt>
                <c:pt idx="9172">
                  <c:v>-0.10478700000000001</c:v>
                </c:pt>
                <c:pt idx="9173">
                  <c:v>-0.10983900000000001</c:v>
                </c:pt>
                <c:pt idx="9174">
                  <c:v>-0.114317</c:v>
                </c:pt>
                <c:pt idx="9175">
                  <c:v>-0.11831700000000001</c:v>
                </c:pt>
                <c:pt idx="9176">
                  <c:v>-0.121591</c:v>
                </c:pt>
                <c:pt idx="9177">
                  <c:v>-0.124692</c:v>
                </c:pt>
                <c:pt idx="9178">
                  <c:v>-0.121826</c:v>
                </c:pt>
                <c:pt idx="9179">
                  <c:v>-0.114981</c:v>
                </c:pt>
                <c:pt idx="9180">
                  <c:v>-0.103871</c:v>
                </c:pt>
                <c:pt idx="9181">
                  <c:v>-9.1004199999999993E-2</c:v>
                </c:pt>
                <c:pt idx="9182">
                  <c:v>-8.5525599999999993E-2</c:v>
                </c:pt>
                <c:pt idx="9183">
                  <c:v>-8.1690399999999996E-2</c:v>
                </c:pt>
                <c:pt idx="9184">
                  <c:v>-7.7852699999999997E-2</c:v>
                </c:pt>
                <c:pt idx="9185">
                  <c:v>-7.5233700000000001E-2</c:v>
                </c:pt>
                <c:pt idx="9186">
                  <c:v>-7.5504500000000002E-2</c:v>
                </c:pt>
                <c:pt idx="9187">
                  <c:v>-7.2759699999999997E-2</c:v>
                </c:pt>
                <c:pt idx="9188">
                  <c:v>-6.6689999999999999E-2</c:v>
                </c:pt>
                <c:pt idx="9189">
                  <c:v>-5.7414199999999999E-2</c:v>
                </c:pt>
                <c:pt idx="9190">
                  <c:v>-4.5531000000000002E-2</c:v>
                </c:pt>
                <c:pt idx="9191">
                  <c:v>-4.07128E-2</c:v>
                </c:pt>
                <c:pt idx="9192">
                  <c:v>-3.8916699999999999E-2</c:v>
                </c:pt>
                <c:pt idx="9193">
                  <c:v>-3.6396299999999999E-2</c:v>
                </c:pt>
                <c:pt idx="9194">
                  <c:v>-3.01517E-2</c:v>
                </c:pt>
                <c:pt idx="9195">
                  <c:v>-1.9887499999999999E-2</c:v>
                </c:pt>
                <c:pt idx="9196">
                  <c:v>-1.42653E-2</c:v>
                </c:pt>
                <c:pt idx="9197">
                  <c:v>-1.3147000000000001E-2</c:v>
                </c:pt>
                <c:pt idx="9198">
                  <c:v>-1.1208900000000001E-2</c:v>
                </c:pt>
                <c:pt idx="9199">
                  <c:v>-4.40684E-4</c:v>
                </c:pt>
                <c:pt idx="9200">
                  <c:v>1.44277E-2</c:v>
                </c:pt>
                <c:pt idx="9201">
                  <c:v>2.26197E-2</c:v>
                </c:pt>
                <c:pt idx="9202">
                  <c:v>3.2624599999999997E-2</c:v>
                </c:pt>
                <c:pt idx="9203">
                  <c:v>3.6749400000000002E-2</c:v>
                </c:pt>
                <c:pt idx="9204">
                  <c:v>3.8552900000000001E-2</c:v>
                </c:pt>
                <c:pt idx="9205">
                  <c:v>4.1657E-2</c:v>
                </c:pt>
                <c:pt idx="9206">
                  <c:v>4.3272900000000003E-2</c:v>
                </c:pt>
                <c:pt idx="9207">
                  <c:v>4.2777299999999997E-2</c:v>
                </c:pt>
                <c:pt idx="9208">
                  <c:v>4.5053000000000003E-2</c:v>
                </c:pt>
                <c:pt idx="9209">
                  <c:v>5.4957699999999998E-2</c:v>
                </c:pt>
                <c:pt idx="9210">
                  <c:v>6.8930599999999995E-2</c:v>
                </c:pt>
                <c:pt idx="9211">
                  <c:v>7.9497999999999999E-2</c:v>
                </c:pt>
                <c:pt idx="9212">
                  <c:v>8.6969400000000002E-2</c:v>
                </c:pt>
                <c:pt idx="9213">
                  <c:v>8.7975399999999995E-2</c:v>
                </c:pt>
                <c:pt idx="9214">
                  <c:v>8.4878200000000001E-2</c:v>
                </c:pt>
                <c:pt idx="9215">
                  <c:v>8.3786899999999997E-2</c:v>
                </c:pt>
                <c:pt idx="9216">
                  <c:v>8.7035100000000004E-2</c:v>
                </c:pt>
                <c:pt idx="9217">
                  <c:v>8.8169399999999995E-2</c:v>
                </c:pt>
                <c:pt idx="9218">
                  <c:v>8.6976600000000001E-2</c:v>
                </c:pt>
                <c:pt idx="9219">
                  <c:v>8.8083099999999998E-2</c:v>
                </c:pt>
                <c:pt idx="9220">
                  <c:v>9.6167900000000001E-2</c:v>
                </c:pt>
                <c:pt idx="9221">
                  <c:v>0.103406</c:v>
                </c:pt>
                <c:pt idx="9222">
                  <c:v>0.10707800000000001</c:v>
                </c:pt>
                <c:pt idx="9223">
                  <c:v>0.1046</c:v>
                </c:pt>
                <c:pt idx="9224">
                  <c:v>0.101336</c:v>
                </c:pt>
                <c:pt idx="9225">
                  <c:v>0.101477</c:v>
                </c:pt>
                <c:pt idx="9226">
                  <c:v>0.105929</c:v>
                </c:pt>
                <c:pt idx="9227">
                  <c:v>0.11319700000000001</c:v>
                </c:pt>
                <c:pt idx="9228">
                  <c:v>0.12504499999999999</c:v>
                </c:pt>
                <c:pt idx="9229">
                  <c:v>0.13376099999999999</c:v>
                </c:pt>
                <c:pt idx="9230">
                  <c:v>0.13703199999999999</c:v>
                </c:pt>
                <c:pt idx="9231">
                  <c:v>0.152813</c:v>
                </c:pt>
                <c:pt idx="9232">
                  <c:v>0.17342399999999999</c:v>
                </c:pt>
                <c:pt idx="9233">
                  <c:v>0.188697</c:v>
                </c:pt>
                <c:pt idx="9234">
                  <c:v>0.20821300000000001</c:v>
                </c:pt>
                <c:pt idx="9235">
                  <c:v>0.22230800000000001</c:v>
                </c:pt>
                <c:pt idx="9236">
                  <c:v>0.229491</c:v>
                </c:pt>
                <c:pt idx="9237">
                  <c:v>0.24363799999999999</c:v>
                </c:pt>
                <c:pt idx="9238">
                  <c:v>0.25433899999999998</c:v>
                </c:pt>
                <c:pt idx="9239">
                  <c:v>0.25672200000000001</c:v>
                </c:pt>
                <c:pt idx="9240">
                  <c:v>0.25932100000000002</c:v>
                </c:pt>
                <c:pt idx="9241">
                  <c:v>0.27157900000000001</c:v>
                </c:pt>
                <c:pt idx="9242">
                  <c:v>0.28521999999999997</c:v>
                </c:pt>
                <c:pt idx="9243">
                  <c:v>0.29209600000000002</c:v>
                </c:pt>
                <c:pt idx="9244">
                  <c:v>0.30021300000000001</c:v>
                </c:pt>
                <c:pt idx="9245">
                  <c:v>0.31034699999999998</c:v>
                </c:pt>
                <c:pt idx="9246">
                  <c:v>0.31815399999999999</c:v>
                </c:pt>
                <c:pt idx="9247">
                  <c:v>0.33016200000000001</c:v>
                </c:pt>
                <c:pt idx="9248">
                  <c:v>0.34361399999999998</c:v>
                </c:pt>
                <c:pt idx="9249">
                  <c:v>0.34344400000000003</c:v>
                </c:pt>
                <c:pt idx="9250">
                  <c:v>0.33915000000000001</c:v>
                </c:pt>
                <c:pt idx="9251">
                  <c:v>0.33858500000000002</c:v>
                </c:pt>
                <c:pt idx="9252">
                  <c:v>0.33900799999999998</c:v>
                </c:pt>
                <c:pt idx="9253">
                  <c:v>0.34092899999999998</c:v>
                </c:pt>
                <c:pt idx="9254">
                  <c:v>0.34877999999999998</c:v>
                </c:pt>
                <c:pt idx="9255">
                  <c:v>0.36764400000000003</c:v>
                </c:pt>
                <c:pt idx="9256">
                  <c:v>0.38672600000000001</c:v>
                </c:pt>
                <c:pt idx="9257">
                  <c:v>0.39716200000000002</c:v>
                </c:pt>
                <c:pt idx="9258">
                  <c:v>0.40770299999999998</c:v>
                </c:pt>
                <c:pt idx="9259">
                  <c:v>0.41955799999999999</c:v>
                </c:pt>
                <c:pt idx="9260">
                  <c:v>0.42164499999999999</c:v>
                </c:pt>
                <c:pt idx="9261">
                  <c:v>0.43352600000000002</c:v>
                </c:pt>
                <c:pt idx="9262">
                  <c:v>0.44870500000000002</c:v>
                </c:pt>
                <c:pt idx="9263">
                  <c:v>0.45221800000000001</c:v>
                </c:pt>
                <c:pt idx="9264">
                  <c:v>0.45077800000000001</c:v>
                </c:pt>
                <c:pt idx="9265">
                  <c:v>0.44561699999999999</c:v>
                </c:pt>
                <c:pt idx="9266">
                  <c:v>0.448598</c:v>
                </c:pt>
                <c:pt idx="9267">
                  <c:v>0.45877299999999999</c:v>
                </c:pt>
                <c:pt idx="9268">
                  <c:v>0.473354</c:v>
                </c:pt>
                <c:pt idx="9269">
                  <c:v>0.48628100000000002</c:v>
                </c:pt>
                <c:pt idx="9270">
                  <c:v>0.49616900000000003</c:v>
                </c:pt>
                <c:pt idx="9271">
                  <c:v>0.505108</c:v>
                </c:pt>
                <c:pt idx="9272">
                  <c:v>0.51167899999999999</c:v>
                </c:pt>
                <c:pt idx="9273">
                  <c:v>0.51549999999999996</c:v>
                </c:pt>
                <c:pt idx="9274">
                  <c:v>0.51514599999999999</c:v>
                </c:pt>
                <c:pt idx="9275">
                  <c:v>0.51266199999999995</c:v>
                </c:pt>
                <c:pt idx="9276">
                  <c:v>0.51412199999999997</c:v>
                </c:pt>
                <c:pt idx="9277">
                  <c:v>0.51779200000000003</c:v>
                </c:pt>
                <c:pt idx="9278">
                  <c:v>0.53034199999999998</c:v>
                </c:pt>
                <c:pt idx="9279">
                  <c:v>0.54346899999999998</c:v>
                </c:pt>
                <c:pt idx="9280">
                  <c:v>0.53995400000000005</c:v>
                </c:pt>
                <c:pt idx="9281">
                  <c:v>0.53594900000000001</c:v>
                </c:pt>
                <c:pt idx="9282">
                  <c:v>0.53467799999999999</c:v>
                </c:pt>
                <c:pt idx="9283">
                  <c:v>0.53624499999999997</c:v>
                </c:pt>
                <c:pt idx="9284">
                  <c:v>0.54106200000000004</c:v>
                </c:pt>
                <c:pt idx="9285">
                  <c:v>0.54546799999999995</c:v>
                </c:pt>
                <c:pt idx="9286">
                  <c:v>0.55035999999999996</c:v>
                </c:pt>
                <c:pt idx="9287">
                  <c:v>0.55657500000000004</c:v>
                </c:pt>
                <c:pt idx="9288">
                  <c:v>0.56827899999999998</c:v>
                </c:pt>
                <c:pt idx="9289">
                  <c:v>0.58649700000000005</c:v>
                </c:pt>
                <c:pt idx="9290">
                  <c:v>0.59903099999999998</c:v>
                </c:pt>
                <c:pt idx="9291">
                  <c:v>0.61032200000000003</c:v>
                </c:pt>
                <c:pt idx="9292">
                  <c:v>0.61780000000000002</c:v>
                </c:pt>
                <c:pt idx="9293">
                  <c:v>0.624</c:v>
                </c:pt>
                <c:pt idx="9294">
                  <c:v>0.63115200000000005</c:v>
                </c:pt>
                <c:pt idx="9295">
                  <c:v>0.63919599999999999</c:v>
                </c:pt>
                <c:pt idx="9296">
                  <c:v>0.64862900000000001</c:v>
                </c:pt>
                <c:pt idx="9297">
                  <c:v>0.66098800000000002</c:v>
                </c:pt>
                <c:pt idx="9298">
                  <c:v>0.67112400000000005</c:v>
                </c:pt>
                <c:pt idx="9299">
                  <c:v>0.67930699999999999</c:v>
                </c:pt>
                <c:pt idx="9300">
                  <c:v>0.69223999999999997</c:v>
                </c:pt>
                <c:pt idx="9301">
                  <c:v>0.70396000000000003</c:v>
                </c:pt>
                <c:pt idx="9302">
                  <c:v>0.71666700000000005</c:v>
                </c:pt>
                <c:pt idx="9303">
                  <c:v>0.724441</c:v>
                </c:pt>
                <c:pt idx="9304">
                  <c:v>0.72913300000000003</c:v>
                </c:pt>
                <c:pt idx="9305">
                  <c:v>0.731653</c:v>
                </c:pt>
                <c:pt idx="9306">
                  <c:v>0.73461100000000001</c:v>
                </c:pt>
                <c:pt idx="9307">
                  <c:v>0.73927699999999996</c:v>
                </c:pt>
                <c:pt idx="9308">
                  <c:v>0.74034100000000003</c:v>
                </c:pt>
                <c:pt idx="9309">
                  <c:v>0.74111499999999997</c:v>
                </c:pt>
                <c:pt idx="9310">
                  <c:v>0.73926199999999997</c:v>
                </c:pt>
                <c:pt idx="9311">
                  <c:v>0.74057799999999996</c:v>
                </c:pt>
                <c:pt idx="9312">
                  <c:v>0.74300699999999997</c:v>
                </c:pt>
                <c:pt idx="9313">
                  <c:v>0.74123899999999998</c:v>
                </c:pt>
                <c:pt idx="9314">
                  <c:v>0.74238899999999997</c:v>
                </c:pt>
                <c:pt idx="9315">
                  <c:v>0.74722299999999997</c:v>
                </c:pt>
                <c:pt idx="9316">
                  <c:v>0.75849999999999995</c:v>
                </c:pt>
                <c:pt idx="9317">
                  <c:v>0.76897000000000004</c:v>
                </c:pt>
                <c:pt idx="9318">
                  <c:v>0.77232999999999996</c:v>
                </c:pt>
                <c:pt idx="9319">
                  <c:v>0.77741099999999996</c:v>
                </c:pt>
                <c:pt idx="9320">
                  <c:v>0.78679699999999997</c:v>
                </c:pt>
                <c:pt idx="9321">
                  <c:v>0.79553200000000002</c:v>
                </c:pt>
                <c:pt idx="9322">
                  <c:v>0.80303500000000005</c:v>
                </c:pt>
                <c:pt idx="9323">
                  <c:v>0.806253</c:v>
                </c:pt>
                <c:pt idx="9324">
                  <c:v>0.80653699999999995</c:v>
                </c:pt>
                <c:pt idx="9325">
                  <c:v>0.81046399999999996</c:v>
                </c:pt>
                <c:pt idx="9326">
                  <c:v>0.81543900000000002</c:v>
                </c:pt>
                <c:pt idx="9327">
                  <c:v>0.81976499999999997</c:v>
                </c:pt>
                <c:pt idx="9328">
                  <c:v>0.81489299999999998</c:v>
                </c:pt>
                <c:pt idx="9329">
                  <c:v>0.810724</c:v>
                </c:pt>
                <c:pt idx="9330">
                  <c:v>0.81298999999999999</c:v>
                </c:pt>
                <c:pt idx="9331">
                  <c:v>0.81139899999999998</c:v>
                </c:pt>
                <c:pt idx="9332">
                  <c:v>0.80828</c:v>
                </c:pt>
                <c:pt idx="9333">
                  <c:v>0.80746300000000004</c:v>
                </c:pt>
                <c:pt idx="9334">
                  <c:v>0.81347499999999995</c:v>
                </c:pt>
                <c:pt idx="9335">
                  <c:v>0.81840299999999999</c:v>
                </c:pt>
                <c:pt idx="9336">
                  <c:v>0.82100399999999996</c:v>
                </c:pt>
                <c:pt idx="9337">
                  <c:v>0.81884699999999999</c:v>
                </c:pt>
                <c:pt idx="9338">
                  <c:v>0.81934899999999999</c:v>
                </c:pt>
                <c:pt idx="9339">
                  <c:v>0.80979199999999996</c:v>
                </c:pt>
                <c:pt idx="9340">
                  <c:v>0.80251899999999998</c:v>
                </c:pt>
                <c:pt idx="9341">
                  <c:v>0.80867100000000003</c:v>
                </c:pt>
                <c:pt idx="9342">
                  <c:v>0.81575500000000001</c:v>
                </c:pt>
                <c:pt idx="9343">
                  <c:v>0.82252099999999995</c:v>
                </c:pt>
                <c:pt idx="9344">
                  <c:v>0.82532099999999997</c:v>
                </c:pt>
                <c:pt idx="9345">
                  <c:v>0.82598700000000003</c:v>
                </c:pt>
                <c:pt idx="9346">
                  <c:v>0.82249300000000003</c:v>
                </c:pt>
                <c:pt idx="9347">
                  <c:v>0.819554</c:v>
                </c:pt>
                <c:pt idx="9348">
                  <c:v>0.81607399999999997</c:v>
                </c:pt>
                <c:pt idx="9349">
                  <c:v>0.81868799999999997</c:v>
                </c:pt>
                <c:pt idx="9350">
                  <c:v>0.82100099999999998</c:v>
                </c:pt>
                <c:pt idx="9351">
                  <c:v>0.81691599999999998</c:v>
                </c:pt>
                <c:pt idx="9352">
                  <c:v>0.81029399999999996</c:v>
                </c:pt>
                <c:pt idx="9353">
                  <c:v>0.81549400000000005</c:v>
                </c:pt>
                <c:pt idx="9354">
                  <c:v>0.82026200000000005</c:v>
                </c:pt>
                <c:pt idx="9355">
                  <c:v>0.82849200000000001</c:v>
                </c:pt>
                <c:pt idx="9356">
                  <c:v>0.83155000000000001</c:v>
                </c:pt>
                <c:pt idx="9357">
                  <c:v>0.82571799999999995</c:v>
                </c:pt>
                <c:pt idx="9358">
                  <c:v>0.81965600000000005</c:v>
                </c:pt>
                <c:pt idx="9359">
                  <c:v>0.82674800000000004</c:v>
                </c:pt>
                <c:pt idx="9360">
                  <c:v>0.83135499999999996</c:v>
                </c:pt>
                <c:pt idx="9361">
                  <c:v>0.83701800000000004</c:v>
                </c:pt>
                <c:pt idx="9362">
                  <c:v>0.835642</c:v>
                </c:pt>
                <c:pt idx="9363">
                  <c:v>0.827075</c:v>
                </c:pt>
                <c:pt idx="9364">
                  <c:v>0.82585900000000001</c:v>
                </c:pt>
                <c:pt idx="9365">
                  <c:v>0.81858200000000003</c:v>
                </c:pt>
                <c:pt idx="9366">
                  <c:v>0.81821100000000002</c:v>
                </c:pt>
                <c:pt idx="9367">
                  <c:v>0.82597699999999996</c:v>
                </c:pt>
                <c:pt idx="9368">
                  <c:v>0.845302</c:v>
                </c:pt>
                <c:pt idx="9369">
                  <c:v>0.85782899999999995</c:v>
                </c:pt>
                <c:pt idx="9370">
                  <c:v>0.86584899999999998</c:v>
                </c:pt>
                <c:pt idx="9371">
                  <c:v>0.86241199999999996</c:v>
                </c:pt>
                <c:pt idx="9372">
                  <c:v>0.85787000000000002</c:v>
                </c:pt>
                <c:pt idx="9373">
                  <c:v>0.86036800000000002</c:v>
                </c:pt>
                <c:pt idx="9374">
                  <c:v>0.86721800000000004</c:v>
                </c:pt>
                <c:pt idx="9375">
                  <c:v>0.873</c:v>
                </c:pt>
                <c:pt idx="9376">
                  <c:v>0.87734599999999996</c:v>
                </c:pt>
                <c:pt idx="9377">
                  <c:v>0.88268599999999997</c:v>
                </c:pt>
                <c:pt idx="9378">
                  <c:v>0.88497700000000001</c:v>
                </c:pt>
                <c:pt idx="9379">
                  <c:v>0.88438000000000005</c:v>
                </c:pt>
                <c:pt idx="9380">
                  <c:v>0.89028499999999999</c:v>
                </c:pt>
                <c:pt idx="9381">
                  <c:v>0.89412499999999995</c:v>
                </c:pt>
                <c:pt idx="9382">
                  <c:v>0.89350200000000002</c:v>
                </c:pt>
                <c:pt idx="9383">
                  <c:v>0.89240799999999998</c:v>
                </c:pt>
                <c:pt idx="9384">
                  <c:v>0.89281299999999997</c:v>
                </c:pt>
                <c:pt idx="9385">
                  <c:v>0.89222500000000005</c:v>
                </c:pt>
                <c:pt idx="9386">
                  <c:v>0.89562799999999998</c:v>
                </c:pt>
                <c:pt idx="9387">
                  <c:v>0.90354199999999996</c:v>
                </c:pt>
                <c:pt idx="9388">
                  <c:v>0.90946099999999996</c:v>
                </c:pt>
                <c:pt idx="9389">
                  <c:v>0.91741799999999996</c:v>
                </c:pt>
                <c:pt idx="9390">
                  <c:v>0.91641600000000001</c:v>
                </c:pt>
                <c:pt idx="9391">
                  <c:v>0.91534099999999996</c:v>
                </c:pt>
                <c:pt idx="9392">
                  <c:v>0.91728900000000002</c:v>
                </c:pt>
                <c:pt idx="9393">
                  <c:v>0.917798</c:v>
                </c:pt>
                <c:pt idx="9394">
                  <c:v>0.91575899999999999</c:v>
                </c:pt>
                <c:pt idx="9395">
                  <c:v>0.91865200000000002</c:v>
                </c:pt>
                <c:pt idx="9396">
                  <c:v>0.92371000000000003</c:v>
                </c:pt>
                <c:pt idx="9397">
                  <c:v>0.92172500000000002</c:v>
                </c:pt>
                <c:pt idx="9398">
                  <c:v>0.92277299999999995</c:v>
                </c:pt>
                <c:pt idx="9399">
                  <c:v>0.91298599999999996</c:v>
                </c:pt>
                <c:pt idx="9400">
                  <c:v>0.90132400000000001</c:v>
                </c:pt>
                <c:pt idx="9401">
                  <c:v>0.90415400000000001</c:v>
                </c:pt>
                <c:pt idx="9402">
                  <c:v>0.90679500000000002</c:v>
                </c:pt>
                <c:pt idx="9403">
                  <c:v>0.90437299999999998</c:v>
                </c:pt>
                <c:pt idx="9404">
                  <c:v>0.90144899999999994</c:v>
                </c:pt>
                <c:pt idx="9405">
                  <c:v>0.89692099999999997</c:v>
                </c:pt>
                <c:pt idx="9406">
                  <c:v>0.89937100000000003</c:v>
                </c:pt>
                <c:pt idx="9407">
                  <c:v>0.90144400000000002</c:v>
                </c:pt>
                <c:pt idx="9408">
                  <c:v>0.90403</c:v>
                </c:pt>
                <c:pt idx="9409">
                  <c:v>0.90411799999999998</c:v>
                </c:pt>
                <c:pt idx="9410">
                  <c:v>0.90520299999999998</c:v>
                </c:pt>
                <c:pt idx="9411">
                  <c:v>0.90429400000000004</c:v>
                </c:pt>
                <c:pt idx="9412">
                  <c:v>0.90627400000000002</c:v>
                </c:pt>
                <c:pt idx="9413">
                  <c:v>0.90903999999999996</c:v>
                </c:pt>
                <c:pt idx="9414">
                  <c:v>0.901281</c:v>
                </c:pt>
                <c:pt idx="9415">
                  <c:v>0.89623399999999998</c:v>
                </c:pt>
                <c:pt idx="9416">
                  <c:v>0.89437599999999995</c:v>
                </c:pt>
                <c:pt idx="9417">
                  <c:v>0.889984</c:v>
                </c:pt>
                <c:pt idx="9418">
                  <c:v>0.88951899999999995</c:v>
                </c:pt>
                <c:pt idx="9419">
                  <c:v>0.89293100000000003</c:v>
                </c:pt>
                <c:pt idx="9420">
                  <c:v>0.90838099999999999</c:v>
                </c:pt>
                <c:pt idx="9421">
                  <c:v>0.922261</c:v>
                </c:pt>
                <c:pt idx="9422">
                  <c:v>0.92371199999999998</c:v>
                </c:pt>
                <c:pt idx="9423">
                  <c:v>0.91600599999999999</c:v>
                </c:pt>
                <c:pt idx="9424">
                  <c:v>0.90799399999999997</c:v>
                </c:pt>
                <c:pt idx="9425">
                  <c:v>0.91005999999999998</c:v>
                </c:pt>
                <c:pt idx="9426">
                  <c:v>0.90933799999999998</c:v>
                </c:pt>
                <c:pt idx="9427">
                  <c:v>0.90750200000000003</c:v>
                </c:pt>
                <c:pt idx="9428">
                  <c:v>0.908555</c:v>
                </c:pt>
                <c:pt idx="9429">
                  <c:v>0.91669299999999998</c:v>
                </c:pt>
                <c:pt idx="9430">
                  <c:v>0.92155699999999996</c:v>
                </c:pt>
                <c:pt idx="9431">
                  <c:v>0.917466</c:v>
                </c:pt>
                <c:pt idx="9432">
                  <c:v>0.90619300000000003</c:v>
                </c:pt>
                <c:pt idx="9433">
                  <c:v>0.90073700000000001</c:v>
                </c:pt>
                <c:pt idx="9434">
                  <c:v>0.90288999999999997</c:v>
                </c:pt>
                <c:pt idx="9435">
                  <c:v>0.90660099999999999</c:v>
                </c:pt>
                <c:pt idx="9436">
                  <c:v>0.91234400000000004</c:v>
                </c:pt>
                <c:pt idx="9437">
                  <c:v>0.91278899999999996</c:v>
                </c:pt>
                <c:pt idx="9438">
                  <c:v>0.90300000000000002</c:v>
                </c:pt>
                <c:pt idx="9439">
                  <c:v>0.90707000000000004</c:v>
                </c:pt>
                <c:pt idx="9440">
                  <c:v>0.91391299999999998</c:v>
                </c:pt>
                <c:pt idx="9441">
                  <c:v>0.91135500000000003</c:v>
                </c:pt>
                <c:pt idx="9442">
                  <c:v>0.90007800000000004</c:v>
                </c:pt>
                <c:pt idx="9443">
                  <c:v>0.90223699999999996</c:v>
                </c:pt>
                <c:pt idx="9444">
                  <c:v>0.90558000000000005</c:v>
                </c:pt>
                <c:pt idx="9445">
                  <c:v>0.90488599999999997</c:v>
                </c:pt>
                <c:pt idx="9446">
                  <c:v>0.90666199999999997</c:v>
                </c:pt>
                <c:pt idx="9447">
                  <c:v>0.908022</c:v>
                </c:pt>
                <c:pt idx="9448">
                  <c:v>0.900366</c:v>
                </c:pt>
                <c:pt idx="9449">
                  <c:v>0.89612999999999998</c:v>
                </c:pt>
                <c:pt idx="9450">
                  <c:v>0.90192399999999995</c:v>
                </c:pt>
                <c:pt idx="9451">
                  <c:v>0.91275899999999999</c:v>
                </c:pt>
                <c:pt idx="9452">
                  <c:v>0.92561400000000005</c:v>
                </c:pt>
                <c:pt idx="9453">
                  <c:v>0.93598700000000001</c:v>
                </c:pt>
                <c:pt idx="9454">
                  <c:v>0.93835500000000005</c:v>
                </c:pt>
                <c:pt idx="9455">
                  <c:v>0.93922499999999998</c:v>
                </c:pt>
                <c:pt idx="9456">
                  <c:v>0.944604</c:v>
                </c:pt>
                <c:pt idx="9457">
                  <c:v>0.94848699999999997</c:v>
                </c:pt>
                <c:pt idx="9458">
                  <c:v>0.95388700000000004</c:v>
                </c:pt>
                <c:pt idx="9459">
                  <c:v>0.96029299999999995</c:v>
                </c:pt>
                <c:pt idx="9460">
                  <c:v>0.96770900000000004</c:v>
                </c:pt>
                <c:pt idx="9461">
                  <c:v>0.97613499999999997</c:v>
                </c:pt>
                <c:pt idx="9462">
                  <c:v>0.98352700000000004</c:v>
                </c:pt>
                <c:pt idx="9463">
                  <c:v>0.98542399999999997</c:v>
                </c:pt>
                <c:pt idx="9464">
                  <c:v>0.98582499999999995</c:v>
                </c:pt>
                <c:pt idx="9465">
                  <c:v>0.98380400000000001</c:v>
                </c:pt>
                <c:pt idx="9466">
                  <c:v>0.989815</c:v>
                </c:pt>
                <c:pt idx="9467">
                  <c:v>0.99733700000000003</c:v>
                </c:pt>
                <c:pt idx="9468">
                  <c:v>1.0107999999999999</c:v>
                </c:pt>
                <c:pt idx="9469">
                  <c:v>1.0171699999999999</c:v>
                </c:pt>
                <c:pt idx="9470">
                  <c:v>1.0216799999999999</c:v>
                </c:pt>
                <c:pt idx="9471">
                  <c:v>1.0282</c:v>
                </c:pt>
                <c:pt idx="9472">
                  <c:v>1.03569</c:v>
                </c:pt>
                <c:pt idx="9473">
                  <c:v>1.04271</c:v>
                </c:pt>
                <c:pt idx="9474">
                  <c:v>1.05125</c:v>
                </c:pt>
                <c:pt idx="9475">
                  <c:v>1.0587</c:v>
                </c:pt>
                <c:pt idx="9476">
                  <c:v>1.0632200000000001</c:v>
                </c:pt>
                <c:pt idx="9477">
                  <c:v>1.0681799999999999</c:v>
                </c:pt>
                <c:pt idx="9478">
                  <c:v>1.0686899999999999</c:v>
                </c:pt>
                <c:pt idx="9479">
                  <c:v>1.0712299999999999</c:v>
                </c:pt>
                <c:pt idx="9480">
                  <c:v>1.07074</c:v>
                </c:pt>
                <c:pt idx="9481">
                  <c:v>1.07073</c:v>
                </c:pt>
                <c:pt idx="9482">
                  <c:v>1.0662199999999999</c:v>
                </c:pt>
                <c:pt idx="9483">
                  <c:v>1.06446</c:v>
                </c:pt>
                <c:pt idx="9484">
                  <c:v>1.06758</c:v>
                </c:pt>
                <c:pt idx="9485">
                  <c:v>1.0680099999999999</c:v>
                </c:pt>
                <c:pt idx="9486">
                  <c:v>1.0650299999999999</c:v>
                </c:pt>
                <c:pt idx="9487">
                  <c:v>1.0632900000000001</c:v>
                </c:pt>
                <c:pt idx="9488">
                  <c:v>1.0686500000000001</c:v>
                </c:pt>
                <c:pt idx="9489">
                  <c:v>1.0766199999999999</c:v>
                </c:pt>
                <c:pt idx="9490">
                  <c:v>1.07752</c:v>
                </c:pt>
                <c:pt idx="9491">
                  <c:v>1.0771500000000001</c:v>
                </c:pt>
                <c:pt idx="9492">
                  <c:v>1.0773299999999999</c:v>
                </c:pt>
                <c:pt idx="9493">
                  <c:v>1.0795399999999999</c:v>
                </c:pt>
                <c:pt idx="9494">
                  <c:v>1.08151</c:v>
                </c:pt>
                <c:pt idx="9495">
                  <c:v>1.0768899999999999</c:v>
                </c:pt>
                <c:pt idx="9496">
                  <c:v>1.0695300000000001</c:v>
                </c:pt>
                <c:pt idx="9497">
                  <c:v>1.06717</c:v>
                </c:pt>
                <c:pt idx="9498">
                  <c:v>1.07437</c:v>
                </c:pt>
                <c:pt idx="9499">
                  <c:v>1.07531</c:v>
                </c:pt>
                <c:pt idx="9500">
                  <c:v>1.0765499999999999</c:v>
                </c:pt>
                <c:pt idx="9501">
                  <c:v>1.0777000000000001</c:v>
                </c:pt>
                <c:pt idx="9502">
                  <c:v>1.0783499999999999</c:v>
                </c:pt>
                <c:pt idx="9503">
                  <c:v>1.07742</c:v>
                </c:pt>
                <c:pt idx="9504">
                  <c:v>1.07342</c:v>
                </c:pt>
                <c:pt idx="9505">
                  <c:v>1.0665899999999999</c:v>
                </c:pt>
                <c:pt idx="9506">
                  <c:v>1.0631299999999999</c:v>
                </c:pt>
                <c:pt idx="9507">
                  <c:v>1.06488</c:v>
                </c:pt>
                <c:pt idx="9508">
                  <c:v>1.06403</c:v>
                </c:pt>
                <c:pt idx="9509">
                  <c:v>1.0654399999999999</c:v>
                </c:pt>
                <c:pt idx="9510">
                  <c:v>1.06864</c:v>
                </c:pt>
                <c:pt idx="9511">
                  <c:v>1.0680400000000001</c:v>
                </c:pt>
                <c:pt idx="9512">
                  <c:v>1.06152</c:v>
                </c:pt>
                <c:pt idx="9513">
                  <c:v>1.0527</c:v>
                </c:pt>
                <c:pt idx="9514">
                  <c:v>1.0452300000000001</c:v>
                </c:pt>
                <c:pt idx="9515">
                  <c:v>1.0437000000000001</c:v>
                </c:pt>
                <c:pt idx="9516">
                  <c:v>1.0441800000000001</c:v>
                </c:pt>
                <c:pt idx="9517">
                  <c:v>1.0484500000000001</c:v>
                </c:pt>
                <c:pt idx="9518">
                  <c:v>1.0496399999999999</c:v>
                </c:pt>
                <c:pt idx="9519">
                  <c:v>1.0555300000000001</c:v>
                </c:pt>
                <c:pt idx="9520">
                  <c:v>1.0687599999999999</c:v>
                </c:pt>
                <c:pt idx="9521">
                  <c:v>1.07534</c:v>
                </c:pt>
                <c:pt idx="9522">
                  <c:v>1.0849899999999999</c:v>
                </c:pt>
                <c:pt idx="9523">
                  <c:v>1.0953999999999999</c:v>
                </c:pt>
                <c:pt idx="9524">
                  <c:v>1.0975600000000001</c:v>
                </c:pt>
                <c:pt idx="9525">
                  <c:v>1.1036600000000001</c:v>
                </c:pt>
                <c:pt idx="9526">
                  <c:v>1.1116600000000001</c:v>
                </c:pt>
                <c:pt idx="9527">
                  <c:v>1.1207800000000001</c:v>
                </c:pt>
                <c:pt idx="9528">
                  <c:v>1.12148</c:v>
                </c:pt>
                <c:pt idx="9529">
                  <c:v>1.1162799999999999</c:v>
                </c:pt>
                <c:pt idx="9530">
                  <c:v>1.1138600000000001</c:v>
                </c:pt>
                <c:pt idx="9531">
                  <c:v>1.1127</c:v>
                </c:pt>
                <c:pt idx="9532">
                  <c:v>1.11358</c:v>
                </c:pt>
                <c:pt idx="9533">
                  <c:v>1.12141</c:v>
                </c:pt>
                <c:pt idx="9534">
                  <c:v>1.1225099999999999</c:v>
                </c:pt>
                <c:pt idx="9535">
                  <c:v>1.12327</c:v>
                </c:pt>
                <c:pt idx="9536">
                  <c:v>1.1206199999999999</c:v>
                </c:pt>
                <c:pt idx="9537">
                  <c:v>1.1189100000000001</c:v>
                </c:pt>
                <c:pt idx="9538">
                  <c:v>1.11374</c:v>
                </c:pt>
                <c:pt idx="9539">
                  <c:v>1.1114599999999999</c:v>
                </c:pt>
                <c:pt idx="9540">
                  <c:v>1.1131800000000001</c:v>
                </c:pt>
                <c:pt idx="9541">
                  <c:v>1.11883</c:v>
                </c:pt>
                <c:pt idx="9542">
                  <c:v>1.1263700000000001</c:v>
                </c:pt>
                <c:pt idx="9543">
                  <c:v>1.13483</c:v>
                </c:pt>
                <c:pt idx="9544">
                  <c:v>1.14273</c:v>
                </c:pt>
                <c:pt idx="9545">
                  <c:v>1.1495899999999999</c:v>
                </c:pt>
                <c:pt idx="9546">
                  <c:v>1.1574599999999999</c:v>
                </c:pt>
                <c:pt idx="9547">
                  <c:v>1.17096</c:v>
                </c:pt>
                <c:pt idx="9548">
                  <c:v>1.18086</c:v>
                </c:pt>
                <c:pt idx="9549">
                  <c:v>1.19296</c:v>
                </c:pt>
                <c:pt idx="9550">
                  <c:v>1.2062900000000001</c:v>
                </c:pt>
                <c:pt idx="9551">
                  <c:v>1.2267699999999999</c:v>
                </c:pt>
                <c:pt idx="9552">
                  <c:v>1.24918</c:v>
                </c:pt>
                <c:pt idx="9553">
                  <c:v>1.27041</c:v>
                </c:pt>
                <c:pt idx="9554">
                  <c:v>1.2929600000000001</c:v>
                </c:pt>
                <c:pt idx="9555">
                  <c:v>1.30335</c:v>
                </c:pt>
                <c:pt idx="9556">
                  <c:v>1.31264</c:v>
                </c:pt>
                <c:pt idx="9557">
                  <c:v>1.32416</c:v>
                </c:pt>
                <c:pt idx="9558">
                  <c:v>1.33128</c:v>
                </c:pt>
                <c:pt idx="9559">
                  <c:v>1.3324800000000001</c:v>
                </c:pt>
                <c:pt idx="9560">
                  <c:v>1.3286500000000001</c:v>
                </c:pt>
                <c:pt idx="9561">
                  <c:v>1.3206800000000001</c:v>
                </c:pt>
                <c:pt idx="9562">
                  <c:v>1.31565</c:v>
                </c:pt>
                <c:pt idx="9563">
                  <c:v>1.3149900000000001</c:v>
                </c:pt>
                <c:pt idx="9564">
                  <c:v>1.31376</c:v>
                </c:pt>
                <c:pt idx="9565">
                  <c:v>1.3065899999999999</c:v>
                </c:pt>
                <c:pt idx="9566">
                  <c:v>1.29748</c:v>
                </c:pt>
                <c:pt idx="9567">
                  <c:v>1.28257</c:v>
                </c:pt>
                <c:pt idx="9568">
                  <c:v>1.2626299999999999</c:v>
                </c:pt>
                <c:pt idx="9569">
                  <c:v>1.24678</c:v>
                </c:pt>
                <c:pt idx="9570">
                  <c:v>1.2365999999999999</c:v>
                </c:pt>
                <c:pt idx="9571">
                  <c:v>1.22688</c:v>
                </c:pt>
                <c:pt idx="9572">
                  <c:v>1.2226300000000001</c:v>
                </c:pt>
                <c:pt idx="9573">
                  <c:v>1.22498</c:v>
                </c:pt>
                <c:pt idx="9574">
                  <c:v>1.2253400000000001</c:v>
                </c:pt>
                <c:pt idx="9575">
                  <c:v>1.22235</c:v>
                </c:pt>
                <c:pt idx="9576">
                  <c:v>1.21601</c:v>
                </c:pt>
                <c:pt idx="9577">
                  <c:v>1.20058</c:v>
                </c:pt>
                <c:pt idx="9578">
                  <c:v>1.1843300000000001</c:v>
                </c:pt>
                <c:pt idx="9579">
                  <c:v>1.1790799999999999</c:v>
                </c:pt>
                <c:pt idx="9580">
                  <c:v>1.1782999999999999</c:v>
                </c:pt>
                <c:pt idx="9581">
                  <c:v>1.1858</c:v>
                </c:pt>
                <c:pt idx="9582">
                  <c:v>1.18929</c:v>
                </c:pt>
                <c:pt idx="9583">
                  <c:v>1.18364</c:v>
                </c:pt>
                <c:pt idx="9584">
                  <c:v>1.1791499999999999</c:v>
                </c:pt>
                <c:pt idx="9585">
                  <c:v>1.1792400000000001</c:v>
                </c:pt>
                <c:pt idx="9586">
                  <c:v>1.1818599999999999</c:v>
                </c:pt>
                <c:pt idx="9587">
                  <c:v>1.18093</c:v>
                </c:pt>
                <c:pt idx="9588">
                  <c:v>1.18082</c:v>
                </c:pt>
                <c:pt idx="9589">
                  <c:v>1.18147</c:v>
                </c:pt>
                <c:pt idx="9590">
                  <c:v>1.18144</c:v>
                </c:pt>
                <c:pt idx="9591">
                  <c:v>1.18702</c:v>
                </c:pt>
                <c:pt idx="9592">
                  <c:v>1.19252</c:v>
                </c:pt>
                <c:pt idx="9593">
                  <c:v>1.1929700000000001</c:v>
                </c:pt>
                <c:pt idx="9594">
                  <c:v>1.1905699999999999</c:v>
                </c:pt>
                <c:pt idx="9595">
                  <c:v>1.1906300000000001</c:v>
                </c:pt>
                <c:pt idx="9596">
                  <c:v>1.2027399999999999</c:v>
                </c:pt>
                <c:pt idx="9597">
                  <c:v>1.2095100000000001</c:v>
                </c:pt>
                <c:pt idx="9598">
                  <c:v>1.21217</c:v>
                </c:pt>
                <c:pt idx="9599">
                  <c:v>1.2133499999999999</c:v>
                </c:pt>
                <c:pt idx="9600">
                  <c:v>1.21197</c:v>
                </c:pt>
                <c:pt idx="9601">
                  <c:v>1.20817</c:v>
                </c:pt>
                <c:pt idx="9602">
                  <c:v>1.20411</c:v>
                </c:pt>
                <c:pt idx="9603">
                  <c:v>1.2044699999999999</c:v>
                </c:pt>
                <c:pt idx="9604">
                  <c:v>1.2115499999999999</c:v>
                </c:pt>
                <c:pt idx="9605">
                  <c:v>1.2171400000000001</c:v>
                </c:pt>
                <c:pt idx="9606">
                  <c:v>1.21872</c:v>
                </c:pt>
                <c:pt idx="9607">
                  <c:v>1.21749</c:v>
                </c:pt>
                <c:pt idx="9608">
                  <c:v>1.21397</c:v>
                </c:pt>
                <c:pt idx="9609">
                  <c:v>1.20418</c:v>
                </c:pt>
                <c:pt idx="9610">
                  <c:v>1.19743</c:v>
                </c:pt>
                <c:pt idx="9611">
                  <c:v>1.1962600000000001</c:v>
                </c:pt>
                <c:pt idx="9612">
                  <c:v>1.19974</c:v>
                </c:pt>
                <c:pt idx="9613">
                  <c:v>1.2033700000000001</c:v>
                </c:pt>
                <c:pt idx="9614">
                  <c:v>1.2094499999999999</c:v>
                </c:pt>
                <c:pt idx="9615">
                  <c:v>1.20652</c:v>
                </c:pt>
                <c:pt idx="9616">
                  <c:v>1.20577</c:v>
                </c:pt>
                <c:pt idx="9617">
                  <c:v>1.2083299999999999</c:v>
                </c:pt>
                <c:pt idx="9618">
                  <c:v>1.2099800000000001</c:v>
                </c:pt>
                <c:pt idx="9619">
                  <c:v>1.2073400000000001</c:v>
                </c:pt>
                <c:pt idx="9620">
                  <c:v>1.2069799999999999</c:v>
                </c:pt>
                <c:pt idx="9621">
                  <c:v>1.2067600000000001</c:v>
                </c:pt>
                <c:pt idx="9622">
                  <c:v>1.2042999999999999</c:v>
                </c:pt>
                <c:pt idx="9623">
                  <c:v>1.2042200000000001</c:v>
                </c:pt>
                <c:pt idx="9624">
                  <c:v>1.20173</c:v>
                </c:pt>
                <c:pt idx="9625">
                  <c:v>1.2016800000000001</c:v>
                </c:pt>
                <c:pt idx="9626">
                  <c:v>1.1992100000000001</c:v>
                </c:pt>
                <c:pt idx="9627">
                  <c:v>1.19912</c:v>
                </c:pt>
                <c:pt idx="9628">
                  <c:v>1.19442</c:v>
                </c:pt>
                <c:pt idx="9629">
                  <c:v>1.18936</c:v>
                </c:pt>
                <c:pt idx="9630">
                  <c:v>1.1829099999999999</c:v>
                </c:pt>
                <c:pt idx="9631">
                  <c:v>1.17849</c:v>
                </c:pt>
                <c:pt idx="9632">
                  <c:v>1.1710799999999999</c:v>
                </c:pt>
                <c:pt idx="9633">
                  <c:v>1.15865</c:v>
                </c:pt>
                <c:pt idx="9634">
                  <c:v>1.15327</c:v>
                </c:pt>
                <c:pt idx="9635">
                  <c:v>1.15401</c:v>
                </c:pt>
                <c:pt idx="9636">
                  <c:v>1.15496</c:v>
                </c:pt>
                <c:pt idx="9637">
                  <c:v>1.1550499999999999</c:v>
                </c:pt>
                <c:pt idx="9638">
                  <c:v>1.15608</c:v>
                </c:pt>
                <c:pt idx="9639">
                  <c:v>1.1543600000000001</c:v>
                </c:pt>
                <c:pt idx="9640">
                  <c:v>1.1493899999999999</c:v>
                </c:pt>
                <c:pt idx="9641">
                  <c:v>1.1460900000000001</c:v>
                </c:pt>
                <c:pt idx="9642">
                  <c:v>1.1443000000000001</c:v>
                </c:pt>
                <c:pt idx="9643">
                  <c:v>1.1444099999999999</c:v>
                </c:pt>
                <c:pt idx="9644">
                  <c:v>1.14463</c:v>
                </c:pt>
                <c:pt idx="9645">
                  <c:v>1.1478299999999999</c:v>
                </c:pt>
                <c:pt idx="9646">
                  <c:v>1.1521699999999999</c:v>
                </c:pt>
                <c:pt idx="9647">
                  <c:v>1.15846</c:v>
                </c:pt>
                <c:pt idx="9648">
                  <c:v>1.1557599999999999</c:v>
                </c:pt>
                <c:pt idx="9649">
                  <c:v>1.1539600000000001</c:v>
                </c:pt>
                <c:pt idx="9650">
                  <c:v>1.15099</c:v>
                </c:pt>
                <c:pt idx="9651">
                  <c:v>1.1465099999999999</c:v>
                </c:pt>
                <c:pt idx="9652">
                  <c:v>1.14066</c:v>
                </c:pt>
                <c:pt idx="9653">
                  <c:v>1.13764</c:v>
                </c:pt>
                <c:pt idx="9654">
                  <c:v>1.13825</c:v>
                </c:pt>
                <c:pt idx="9655">
                  <c:v>1.1358900000000001</c:v>
                </c:pt>
                <c:pt idx="9656">
                  <c:v>1.1379699999999999</c:v>
                </c:pt>
                <c:pt idx="9657">
                  <c:v>1.14238</c:v>
                </c:pt>
                <c:pt idx="9658">
                  <c:v>1.1386000000000001</c:v>
                </c:pt>
                <c:pt idx="9659">
                  <c:v>1.13056</c:v>
                </c:pt>
                <c:pt idx="9660">
                  <c:v>1.11608</c:v>
                </c:pt>
                <c:pt idx="9661">
                  <c:v>1.09446</c:v>
                </c:pt>
                <c:pt idx="9662">
                  <c:v>1.0831999999999999</c:v>
                </c:pt>
                <c:pt idx="9663">
                  <c:v>1.07267</c:v>
                </c:pt>
                <c:pt idx="9664">
                  <c:v>1.0600400000000001</c:v>
                </c:pt>
                <c:pt idx="9665">
                  <c:v>1.0529900000000001</c:v>
                </c:pt>
                <c:pt idx="9666">
                  <c:v>1.04559</c:v>
                </c:pt>
                <c:pt idx="9667">
                  <c:v>1.0355399999999999</c:v>
                </c:pt>
                <c:pt idx="9668">
                  <c:v>1.02291</c:v>
                </c:pt>
                <c:pt idx="9669">
                  <c:v>1.0165299999999999</c:v>
                </c:pt>
                <c:pt idx="9670">
                  <c:v>1.01335</c:v>
                </c:pt>
                <c:pt idx="9671">
                  <c:v>1.01061</c:v>
                </c:pt>
                <c:pt idx="9672">
                  <c:v>1.00661</c:v>
                </c:pt>
                <c:pt idx="9673">
                  <c:v>0.99581500000000001</c:v>
                </c:pt>
                <c:pt idx="9674">
                  <c:v>0.97897900000000004</c:v>
                </c:pt>
                <c:pt idx="9675">
                  <c:v>0.96740400000000004</c:v>
                </c:pt>
                <c:pt idx="9676">
                  <c:v>0.96609500000000004</c:v>
                </c:pt>
                <c:pt idx="9677">
                  <c:v>0.96452099999999996</c:v>
                </c:pt>
                <c:pt idx="9678">
                  <c:v>0.95710600000000001</c:v>
                </c:pt>
                <c:pt idx="9679">
                  <c:v>0.95172100000000004</c:v>
                </c:pt>
                <c:pt idx="9680">
                  <c:v>0.95118800000000003</c:v>
                </c:pt>
                <c:pt idx="9681">
                  <c:v>0.94974700000000001</c:v>
                </c:pt>
                <c:pt idx="9682">
                  <c:v>0.94438900000000003</c:v>
                </c:pt>
                <c:pt idx="9683">
                  <c:v>0.93933599999999995</c:v>
                </c:pt>
                <c:pt idx="9684">
                  <c:v>0.93677600000000005</c:v>
                </c:pt>
                <c:pt idx="9685">
                  <c:v>0.93390399999999996</c:v>
                </c:pt>
                <c:pt idx="9686">
                  <c:v>0.92641200000000001</c:v>
                </c:pt>
                <c:pt idx="9687">
                  <c:v>0.91683400000000004</c:v>
                </c:pt>
                <c:pt idx="9688">
                  <c:v>0.91088000000000002</c:v>
                </c:pt>
                <c:pt idx="9689">
                  <c:v>0.90684799999999999</c:v>
                </c:pt>
                <c:pt idx="9690">
                  <c:v>0.90415599999999996</c:v>
                </c:pt>
                <c:pt idx="9691">
                  <c:v>0.89877499999999999</c:v>
                </c:pt>
                <c:pt idx="9692">
                  <c:v>0.89109300000000002</c:v>
                </c:pt>
                <c:pt idx="9693">
                  <c:v>0.88579799999999997</c:v>
                </c:pt>
                <c:pt idx="9694">
                  <c:v>0.88466599999999995</c:v>
                </c:pt>
                <c:pt idx="9695">
                  <c:v>0.88161599999999996</c:v>
                </c:pt>
                <c:pt idx="9696">
                  <c:v>0.88328700000000004</c:v>
                </c:pt>
                <c:pt idx="9697">
                  <c:v>0.88794399999999996</c:v>
                </c:pt>
                <c:pt idx="9698">
                  <c:v>0.89458499999999996</c:v>
                </c:pt>
                <c:pt idx="9699">
                  <c:v>0.89297400000000005</c:v>
                </c:pt>
                <c:pt idx="9700">
                  <c:v>0.88595599999999997</c:v>
                </c:pt>
                <c:pt idx="9701">
                  <c:v>0.87504499999999996</c:v>
                </c:pt>
                <c:pt idx="9702">
                  <c:v>0.87257899999999999</c:v>
                </c:pt>
                <c:pt idx="9703">
                  <c:v>0.87512000000000001</c:v>
                </c:pt>
                <c:pt idx="9704">
                  <c:v>0.87385999999999997</c:v>
                </c:pt>
                <c:pt idx="9705">
                  <c:v>0.86313899999999999</c:v>
                </c:pt>
                <c:pt idx="9706">
                  <c:v>0.85745700000000002</c:v>
                </c:pt>
                <c:pt idx="9707">
                  <c:v>0.85215200000000002</c:v>
                </c:pt>
                <c:pt idx="9708">
                  <c:v>0.84486600000000001</c:v>
                </c:pt>
                <c:pt idx="9709">
                  <c:v>0.84768600000000005</c:v>
                </c:pt>
                <c:pt idx="9710">
                  <c:v>0.85579700000000003</c:v>
                </c:pt>
                <c:pt idx="9711">
                  <c:v>0.85385</c:v>
                </c:pt>
                <c:pt idx="9712">
                  <c:v>0.852383</c:v>
                </c:pt>
                <c:pt idx="9713">
                  <c:v>0.85046500000000003</c:v>
                </c:pt>
                <c:pt idx="9714">
                  <c:v>0.85161500000000001</c:v>
                </c:pt>
                <c:pt idx="9715">
                  <c:v>0.85187900000000005</c:v>
                </c:pt>
                <c:pt idx="9716">
                  <c:v>0.847522</c:v>
                </c:pt>
                <c:pt idx="9717">
                  <c:v>0.83875</c:v>
                </c:pt>
                <c:pt idx="9718">
                  <c:v>0.82836900000000002</c:v>
                </c:pt>
                <c:pt idx="9719">
                  <c:v>0.82228299999999999</c:v>
                </c:pt>
                <c:pt idx="9720">
                  <c:v>0.82050800000000002</c:v>
                </c:pt>
                <c:pt idx="9721">
                  <c:v>0.81888899999999998</c:v>
                </c:pt>
                <c:pt idx="9722">
                  <c:v>0.81359700000000001</c:v>
                </c:pt>
                <c:pt idx="9723">
                  <c:v>0.80318299999999998</c:v>
                </c:pt>
                <c:pt idx="9724">
                  <c:v>0.79000199999999998</c:v>
                </c:pt>
                <c:pt idx="9725">
                  <c:v>0.78573999999999999</c:v>
                </c:pt>
                <c:pt idx="9726">
                  <c:v>0.78825900000000004</c:v>
                </c:pt>
                <c:pt idx="9727">
                  <c:v>0.793628</c:v>
                </c:pt>
                <c:pt idx="9728">
                  <c:v>0.79280799999999996</c:v>
                </c:pt>
                <c:pt idx="9729">
                  <c:v>0.79039899999999996</c:v>
                </c:pt>
                <c:pt idx="9730">
                  <c:v>0.78790899999999997</c:v>
                </c:pt>
                <c:pt idx="9731">
                  <c:v>0.78391699999999997</c:v>
                </c:pt>
                <c:pt idx="9732">
                  <c:v>0.77884699999999996</c:v>
                </c:pt>
                <c:pt idx="9733">
                  <c:v>0.77198</c:v>
                </c:pt>
                <c:pt idx="9734">
                  <c:v>0.76720100000000002</c:v>
                </c:pt>
                <c:pt idx="9735">
                  <c:v>0.761633</c:v>
                </c:pt>
                <c:pt idx="9736">
                  <c:v>0.75423799999999996</c:v>
                </c:pt>
                <c:pt idx="9737">
                  <c:v>0.74854100000000001</c:v>
                </c:pt>
                <c:pt idx="9738">
                  <c:v>0.74418099999999998</c:v>
                </c:pt>
                <c:pt idx="9739">
                  <c:v>0.73866399999999999</c:v>
                </c:pt>
                <c:pt idx="9740">
                  <c:v>0.731159</c:v>
                </c:pt>
                <c:pt idx="9741">
                  <c:v>0.72472300000000001</c:v>
                </c:pt>
                <c:pt idx="9742">
                  <c:v>0.72528400000000004</c:v>
                </c:pt>
                <c:pt idx="9743">
                  <c:v>0.72811899999999996</c:v>
                </c:pt>
                <c:pt idx="9744">
                  <c:v>0.73276300000000005</c:v>
                </c:pt>
                <c:pt idx="9745">
                  <c:v>0.734649</c:v>
                </c:pt>
                <c:pt idx="9746">
                  <c:v>0.733649</c:v>
                </c:pt>
                <c:pt idx="9747">
                  <c:v>0.73190500000000003</c:v>
                </c:pt>
                <c:pt idx="9748">
                  <c:v>0.73294999999999999</c:v>
                </c:pt>
                <c:pt idx="9749">
                  <c:v>0.73846400000000001</c:v>
                </c:pt>
                <c:pt idx="9750">
                  <c:v>0.74310799999999999</c:v>
                </c:pt>
                <c:pt idx="9751">
                  <c:v>0.73947099999999999</c:v>
                </c:pt>
                <c:pt idx="9752">
                  <c:v>0.73683900000000002</c:v>
                </c:pt>
                <c:pt idx="9753">
                  <c:v>0.73777700000000002</c:v>
                </c:pt>
                <c:pt idx="9754">
                  <c:v>0.747201</c:v>
                </c:pt>
                <c:pt idx="9755">
                  <c:v>0.75327200000000005</c:v>
                </c:pt>
                <c:pt idx="9756">
                  <c:v>0.75868800000000003</c:v>
                </c:pt>
                <c:pt idx="9757">
                  <c:v>0.75562499999999999</c:v>
                </c:pt>
                <c:pt idx="9758">
                  <c:v>0.74616899999999997</c:v>
                </c:pt>
                <c:pt idx="9759">
                  <c:v>0.73696700000000004</c:v>
                </c:pt>
                <c:pt idx="9760">
                  <c:v>0.72911899999999996</c:v>
                </c:pt>
                <c:pt idx="9761">
                  <c:v>0.72984700000000002</c:v>
                </c:pt>
                <c:pt idx="9762">
                  <c:v>0.73634900000000003</c:v>
                </c:pt>
                <c:pt idx="9763">
                  <c:v>0.73667800000000006</c:v>
                </c:pt>
                <c:pt idx="9764">
                  <c:v>0.743923</c:v>
                </c:pt>
                <c:pt idx="9765">
                  <c:v>0.74856599999999995</c:v>
                </c:pt>
                <c:pt idx="9766">
                  <c:v>0.74480500000000005</c:v>
                </c:pt>
                <c:pt idx="9767">
                  <c:v>0.73803300000000005</c:v>
                </c:pt>
                <c:pt idx="9768">
                  <c:v>0.73274499999999998</c:v>
                </c:pt>
                <c:pt idx="9769">
                  <c:v>0.73232600000000003</c:v>
                </c:pt>
                <c:pt idx="9770">
                  <c:v>0.73538999999999999</c:v>
                </c:pt>
                <c:pt idx="9771">
                  <c:v>0.74565599999999999</c:v>
                </c:pt>
                <c:pt idx="9772">
                  <c:v>0.74854799999999999</c:v>
                </c:pt>
                <c:pt idx="9773">
                  <c:v>0.75018799999999997</c:v>
                </c:pt>
                <c:pt idx="9774">
                  <c:v>0.747224</c:v>
                </c:pt>
                <c:pt idx="9775">
                  <c:v>0.73985500000000004</c:v>
                </c:pt>
                <c:pt idx="9776">
                  <c:v>0.72648599999999997</c:v>
                </c:pt>
                <c:pt idx="9777">
                  <c:v>0.72512799999999999</c:v>
                </c:pt>
                <c:pt idx="9778">
                  <c:v>0.73164799999999997</c:v>
                </c:pt>
                <c:pt idx="9779">
                  <c:v>0.73462899999999998</c:v>
                </c:pt>
                <c:pt idx="9780">
                  <c:v>0.73363999999999996</c:v>
                </c:pt>
                <c:pt idx="9781">
                  <c:v>0.72950599999999999</c:v>
                </c:pt>
                <c:pt idx="9782">
                  <c:v>0.72577499999999995</c:v>
                </c:pt>
                <c:pt idx="9783">
                  <c:v>0.72037200000000001</c:v>
                </c:pt>
                <c:pt idx="9784">
                  <c:v>0.71960599999999997</c:v>
                </c:pt>
                <c:pt idx="9785">
                  <c:v>0.72285100000000002</c:v>
                </c:pt>
                <c:pt idx="9786">
                  <c:v>0.73500900000000002</c:v>
                </c:pt>
                <c:pt idx="9787">
                  <c:v>0.74119500000000005</c:v>
                </c:pt>
                <c:pt idx="9788">
                  <c:v>0.742591</c:v>
                </c:pt>
                <c:pt idx="9789">
                  <c:v>0.74304099999999995</c:v>
                </c:pt>
                <c:pt idx="9790">
                  <c:v>0.73691099999999998</c:v>
                </c:pt>
                <c:pt idx="9791">
                  <c:v>0.73526000000000002</c:v>
                </c:pt>
                <c:pt idx="9792">
                  <c:v>0.73419699999999999</c:v>
                </c:pt>
                <c:pt idx="9793">
                  <c:v>0.73458199999999996</c:v>
                </c:pt>
                <c:pt idx="9794">
                  <c:v>0.74048599999999998</c:v>
                </c:pt>
                <c:pt idx="9795">
                  <c:v>0.74734199999999995</c:v>
                </c:pt>
                <c:pt idx="9796">
                  <c:v>0.75234199999999996</c:v>
                </c:pt>
                <c:pt idx="9797">
                  <c:v>0.75902899999999995</c:v>
                </c:pt>
                <c:pt idx="9798">
                  <c:v>0.76399399999999995</c:v>
                </c:pt>
                <c:pt idx="9799">
                  <c:v>0.76094499999999998</c:v>
                </c:pt>
                <c:pt idx="9800">
                  <c:v>0.75545799999999996</c:v>
                </c:pt>
                <c:pt idx="9801">
                  <c:v>0.74995800000000001</c:v>
                </c:pt>
                <c:pt idx="9802">
                  <c:v>0.74539599999999995</c:v>
                </c:pt>
                <c:pt idx="9803">
                  <c:v>0.74497599999999997</c:v>
                </c:pt>
                <c:pt idx="9804">
                  <c:v>0.74197299999999999</c:v>
                </c:pt>
                <c:pt idx="9805">
                  <c:v>0.739981</c:v>
                </c:pt>
                <c:pt idx="9806">
                  <c:v>0.73539299999999996</c:v>
                </c:pt>
                <c:pt idx="9807">
                  <c:v>0.73042899999999999</c:v>
                </c:pt>
                <c:pt idx="9808">
                  <c:v>0.72380800000000001</c:v>
                </c:pt>
                <c:pt idx="9809">
                  <c:v>0.71532099999999998</c:v>
                </c:pt>
                <c:pt idx="9810">
                  <c:v>0.70827300000000004</c:v>
                </c:pt>
                <c:pt idx="9811">
                  <c:v>0.70698000000000005</c:v>
                </c:pt>
                <c:pt idx="9812">
                  <c:v>0.71024299999999996</c:v>
                </c:pt>
                <c:pt idx="9813">
                  <c:v>0.71212699999999995</c:v>
                </c:pt>
                <c:pt idx="9814">
                  <c:v>0.71285200000000004</c:v>
                </c:pt>
                <c:pt idx="9815">
                  <c:v>0.71555800000000003</c:v>
                </c:pt>
                <c:pt idx="9816">
                  <c:v>0.71897100000000003</c:v>
                </c:pt>
                <c:pt idx="9817">
                  <c:v>0.72433700000000001</c:v>
                </c:pt>
                <c:pt idx="9818">
                  <c:v>0.72304199999999996</c:v>
                </c:pt>
                <c:pt idx="9819">
                  <c:v>0.72072899999999995</c:v>
                </c:pt>
                <c:pt idx="9820">
                  <c:v>0.72033400000000003</c:v>
                </c:pt>
                <c:pt idx="9821">
                  <c:v>0.72524900000000003</c:v>
                </c:pt>
                <c:pt idx="9822">
                  <c:v>0.72925799999999996</c:v>
                </c:pt>
                <c:pt idx="9823">
                  <c:v>0.73378399999999999</c:v>
                </c:pt>
                <c:pt idx="9824">
                  <c:v>0.74069499999999999</c:v>
                </c:pt>
                <c:pt idx="9825">
                  <c:v>0.74040499999999998</c:v>
                </c:pt>
                <c:pt idx="9826">
                  <c:v>0.74052899999999999</c:v>
                </c:pt>
                <c:pt idx="9827">
                  <c:v>0.74350000000000005</c:v>
                </c:pt>
                <c:pt idx="9828">
                  <c:v>0.73979200000000001</c:v>
                </c:pt>
                <c:pt idx="9829">
                  <c:v>0.74274200000000001</c:v>
                </c:pt>
                <c:pt idx="9830">
                  <c:v>0.76504000000000005</c:v>
                </c:pt>
                <c:pt idx="9831">
                  <c:v>0.77815100000000004</c:v>
                </c:pt>
                <c:pt idx="9832">
                  <c:v>0.78301799999999999</c:v>
                </c:pt>
                <c:pt idx="9833">
                  <c:v>0.78625</c:v>
                </c:pt>
                <c:pt idx="9834">
                  <c:v>0.78766199999999997</c:v>
                </c:pt>
                <c:pt idx="9835">
                  <c:v>0.78609799999999996</c:v>
                </c:pt>
                <c:pt idx="9836">
                  <c:v>0.79035699999999998</c:v>
                </c:pt>
                <c:pt idx="9837">
                  <c:v>0.79598400000000002</c:v>
                </c:pt>
                <c:pt idx="9838">
                  <c:v>0.80119200000000002</c:v>
                </c:pt>
                <c:pt idx="9839">
                  <c:v>0.81198000000000004</c:v>
                </c:pt>
                <c:pt idx="9840">
                  <c:v>0.81623900000000005</c:v>
                </c:pt>
                <c:pt idx="9841">
                  <c:v>0.81811599999999995</c:v>
                </c:pt>
                <c:pt idx="9842">
                  <c:v>0.82471399999999995</c:v>
                </c:pt>
                <c:pt idx="9843">
                  <c:v>0.83728199999999997</c:v>
                </c:pt>
                <c:pt idx="9844">
                  <c:v>0.84128700000000001</c:v>
                </c:pt>
                <c:pt idx="9845">
                  <c:v>0.84725700000000004</c:v>
                </c:pt>
                <c:pt idx="9846">
                  <c:v>0.85147200000000001</c:v>
                </c:pt>
                <c:pt idx="9847">
                  <c:v>0.85411199999999998</c:v>
                </c:pt>
                <c:pt idx="9848">
                  <c:v>0.85206300000000001</c:v>
                </c:pt>
                <c:pt idx="9849">
                  <c:v>0.84510099999999999</c:v>
                </c:pt>
                <c:pt idx="9850">
                  <c:v>0.83734500000000001</c:v>
                </c:pt>
                <c:pt idx="9851">
                  <c:v>0.83732899999999999</c:v>
                </c:pt>
                <c:pt idx="9852">
                  <c:v>0.84075</c:v>
                </c:pt>
                <c:pt idx="9853">
                  <c:v>0.84126900000000004</c:v>
                </c:pt>
                <c:pt idx="9854">
                  <c:v>0.83757400000000004</c:v>
                </c:pt>
                <c:pt idx="9855">
                  <c:v>0.83576399999999995</c:v>
                </c:pt>
                <c:pt idx="9856">
                  <c:v>0.83747400000000005</c:v>
                </c:pt>
                <c:pt idx="9857">
                  <c:v>0.840804</c:v>
                </c:pt>
                <c:pt idx="9858">
                  <c:v>0.83986000000000005</c:v>
                </c:pt>
                <c:pt idx="9859">
                  <c:v>0.83579099999999995</c:v>
                </c:pt>
                <c:pt idx="9860">
                  <c:v>0.83399500000000004</c:v>
                </c:pt>
                <c:pt idx="9861">
                  <c:v>0.83578300000000005</c:v>
                </c:pt>
                <c:pt idx="9862">
                  <c:v>0.84265900000000005</c:v>
                </c:pt>
                <c:pt idx="9863">
                  <c:v>0.853182</c:v>
                </c:pt>
                <c:pt idx="9864">
                  <c:v>0.86082099999999995</c:v>
                </c:pt>
                <c:pt idx="9865">
                  <c:v>0.86287400000000003</c:v>
                </c:pt>
                <c:pt idx="9866">
                  <c:v>0.86024199999999995</c:v>
                </c:pt>
                <c:pt idx="9867">
                  <c:v>0.85775999999999997</c:v>
                </c:pt>
                <c:pt idx="9868">
                  <c:v>0.85724900000000004</c:v>
                </c:pt>
                <c:pt idx="9869">
                  <c:v>0.86388200000000004</c:v>
                </c:pt>
                <c:pt idx="9870">
                  <c:v>0.86608700000000005</c:v>
                </c:pt>
                <c:pt idx="9871">
                  <c:v>0.86660899999999996</c:v>
                </c:pt>
                <c:pt idx="9872">
                  <c:v>0.86778</c:v>
                </c:pt>
                <c:pt idx="9873">
                  <c:v>0.87089000000000005</c:v>
                </c:pt>
                <c:pt idx="9874">
                  <c:v>0.87277000000000005</c:v>
                </c:pt>
                <c:pt idx="9875">
                  <c:v>0.87107999999999997</c:v>
                </c:pt>
                <c:pt idx="9876">
                  <c:v>0.86538400000000004</c:v>
                </c:pt>
                <c:pt idx="9877">
                  <c:v>0.857572</c:v>
                </c:pt>
                <c:pt idx="9878">
                  <c:v>0.85449299999999995</c:v>
                </c:pt>
                <c:pt idx="9879">
                  <c:v>0.85529299999999997</c:v>
                </c:pt>
                <c:pt idx="9880">
                  <c:v>0.85725700000000005</c:v>
                </c:pt>
                <c:pt idx="9881">
                  <c:v>0.85396700000000003</c:v>
                </c:pt>
                <c:pt idx="9882">
                  <c:v>0.84594800000000003</c:v>
                </c:pt>
                <c:pt idx="9883">
                  <c:v>0.83754600000000001</c:v>
                </c:pt>
                <c:pt idx="9884">
                  <c:v>0.82991899999999996</c:v>
                </c:pt>
                <c:pt idx="9885">
                  <c:v>0.82772699999999999</c:v>
                </c:pt>
                <c:pt idx="9886">
                  <c:v>0.83127600000000001</c:v>
                </c:pt>
                <c:pt idx="9887">
                  <c:v>0.84870900000000005</c:v>
                </c:pt>
                <c:pt idx="9888">
                  <c:v>0.84801000000000004</c:v>
                </c:pt>
                <c:pt idx="9889">
                  <c:v>0.84418400000000005</c:v>
                </c:pt>
                <c:pt idx="9890">
                  <c:v>0.84226500000000004</c:v>
                </c:pt>
                <c:pt idx="9891">
                  <c:v>0.849688</c:v>
                </c:pt>
                <c:pt idx="9892">
                  <c:v>0.85399899999999995</c:v>
                </c:pt>
                <c:pt idx="9893">
                  <c:v>0.85364399999999996</c:v>
                </c:pt>
                <c:pt idx="9894">
                  <c:v>0.85719199999999995</c:v>
                </c:pt>
                <c:pt idx="9895">
                  <c:v>0.86538800000000005</c:v>
                </c:pt>
                <c:pt idx="9896">
                  <c:v>0.86992599999999998</c:v>
                </c:pt>
                <c:pt idx="9897">
                  <c:v>0.872479</c:v>
                </c:pt>
                <c:pt idx="9898">
                  <c:v>0.871085</c:v>
                </c:pt>
                <c:pt idx="9899">
                  <c:v>0.86756200000000006</c:v>
                </c:pt>
                <c:pt idx="9900">
                  <c:v>0.85707699999999998</c:v>
                </c:pt>
                <c:pt idx="9901">
                  <c:v>0.84585200000000005</c:v>
                </c:pt>
                <c:pt idx="9902">
                  <c:v>0.83459000000000005</c:v>
                </c:pt>
                <c:pt idx="9903">
                  <c:v>0.82510700000000003</c:v>
                </c:pt>
                <c:pt idx="9904">
                  <c:v>0.822577</c:v>
                </c:pt>
                <c:pt idx="9905">
                  <c:v>0.82253399999999999</c:v>
                </c:pt>
                <c:pt idx="9906">
                  <c:v>0.82963500000000001</c:v>
                </c:pt>
                <c:pt idx="9907">
                  <c:v>0.83977100000000005</c:v>
                </c:pt>
                <c:pt idx="9908">
                  <c:v>0.84445599999999998</c:v>
                </c:pt>
                <c:pt idx="9909">
                  <c:v>0.84852099999999997</c:v>
                </c:pt>
                <c:pt idx="9910">
                  <c:v>0.84357199999999999</c:v>
                </c:pt>
                <c:pt idx="9911">
                  <c:v>0.83789899999999995</c:v>
                </c:pt>
                <c:pt idx="9912">
                  <c:v>0.83171300000000004</c:v>
                </c:pt>
                <c:pt idx="9913">
                  <c:v>0.82603899999999997</c:v>
                </c:pt>
                <c:pt idx="9914">
                  <c:v>0.819295</c:v>
                </c:pt>
                <c:pt idx="9915">
                  <c:v>0.81280300000000005</c:v>
                </c:pt>
                <c:pt idx="9916">
                  <c:v>0.81334600000000001</c:v>
                </c:pt>
                <c:pt idx="9917">
                  <c:v>0.81680699999999995</c:v>
                </c:pt>
                <c:pt idx="9918">
                  <c:v>0.82424900000000001</c:v>
                </c:pt>
                <c:pt idx="9919">
                  <c:v>0.83152899999999996</c:v>
                </c:pt>
                <c:pt idx="9920">
                  <c:v>0.83742300000000003</c:v>
                </c:pt>
                <c:pt idx="9921">
                  <c:v>0.84530700000000003</c:v>
                </c:pt>
                <c:pt idx="9922">
                  <c:v>0.85164300000000004</c:v>
                </c:pt>
                <c:pt idx="9923">
                  <c:v>0.85749799999999998</c:v>
                </c:pt>
                <c:pt idx="9924">
                  <c:v>0.86131599999999997</c:v>
                </c:pt>
                <c:pt idx="9925">
                  <c:v>0.86427900000000002</c:v>
                </c:pt>
                <c:pt idx="9926">
                  <c:v>0.86859399999999998</c:v>
                </c:pt>
                <c:pt idx="9927">
                  <c:v>0.86690999999999996</c:v>
                </c:pt>
                <c:pt idx="9928">
                  <c:v>0.86587499999999995</c:v>
                </c:pt>
                <c:pt idx="9929">
                  <c:v>0.86318099999999998</c:v>
                </c:pt>
                <c:pt idx="9930">
                  <c:v>0.85716800000000004</c:v>
                </c:pt>
                <c:pt idx="9931">
                  <c:v>0.85730700000000004</c:v>
                </c:pt>
                <c:pt idx="9932">
                  <c:v>0.86182400000000003</c:v>
                </c:pt>
                <c:pt idx="9933">
                  <c:v>0.86728300000000003</c:v>
                </c:pt>
                <c:pt idx="9934">
                  <c:v>0.87060599999999999</c:v>
                </c:pt>
                <c:pt idx="9935">
                  <c:v>0.86587499999999995</c:v>
                </c:pt>
                <c:pt idx="9936">
                  <c:v>0.85689300000000002</c:v>
                </c:pt>
                <c:pt idx="9937">
                  <c:v>0.85247799999999996</c:v>
                </c:pt>
                <c:pt idx="9938">
                  <c:v>0.84896300000000002</c:v>
                </c:pt>
                <c:pt idx="9939">
                  <c:v>0.844947</c:v>
                </c:pt>
                <c:pt idx="9940">
                  <c:v>0.83832799999999996</c:v>
                </c:pt>
                <c:pt idx="9941">
                  <c:v>0.823133</c:v>
                </c:pt>
                <c:pt idx="9942">
                  <c:v>0.80005199999999999</c:v>
                </c:pt>
                <c:pt idx="9943">
                  <c:v>0.77879900000000002</c:v>
                </c:pt>
                <c:pt idx="9944">
                  <c:v>0.77205699999999999</c:v>
                </c:pt>
                <c:pt idx="9945">
                  <c:v>0.76375400000000004</c:v>
                </c:pt>
                <c:pt idx="9946">
                  <c:v>0.73880199999999996</c:v>
                </c:pt>
                <c:pt idx="9947">
                  <c:v>0.72956900000000002</c:v>
                </c:pt>
                <c:pt idx="9948">
                  <c:v>0.71952099999999997</c:v>
                </c:pt>
                <c:pt idx="9949">
                  <c:v>0.70861600000000002</c:v>
                </c:pt>
                <c:pt idx="9950">
                  <c:v>0.70014100000000001</c:v>
                </c:pt>
                <c:pt idx="9951">
                  <c:v>0.687666</c:v>
                </c:pt>
                <c:pt idx="9952">
                  <c:v>0.67675700000000005</c:v>
                </c:pt>
                <c:pt idx="9953">
                  <c:v>0.66475600000000001</c:v>
                </c:pt>
                <c:pt idx="9954">
                  <c:v>0.64986200000000005</c:v>
                </c:pt>
                <c:pt idx="9955">
                  <c:v>0.63942699999999997</c:v>
                </c:pt>
                <c:pt idx="9956">
                  <c:v>0.62345200000000001</c:v>
                </c:pt>
                <c:pt idx="9957">
                  <c:v>0.60960000000000003</c:v>
                </c:pt>
                <c:pt idx="9958">
                  <c:v>0.59921000000000002</c:v>
                </c:pt>
                <c:pt idx="9959">
                  <c:v>0.588781</c:v>
                </c:pt>
                <c:pt idx="9960">
                  <c:v>0.57998099999999997</c:v>
                </c:pt>
                <c:pt idx="9961">
                  <c:v>0.580098</c:v>
                </c:pt>
                <c:pt idx="9962">
                  <c:v>0.57309100000000002</c:v>
                </c:pt>
                <c:pt idx="9963">
                  <c:v>0.56064899999999995</c:v>
                </c:pt>
                <c:pt idx="9964">
                  <c:v>0.54630100000000004</c:v>
                </c:pt>
                <c:pt idx="9965">
                  <c:v>0.53849499999999995</c:v>
                </c:pt>
                <c:pt idx="9966">
                  <c:v>0.53517899999999996</c:v>
                </c:pt>
                <c:pt idx="9967">
                  <c:v>0.53837599999999997</c:v>
                </c:pt>
                <c:pt idx="9968">
                  <c:v>0.54450699999999996</c:v>
                </c:pt>
                <c:pt idx="9969">
                  <c:v>0.54760399999999998</c:v>
                </c:pt>
                <c:pt idx="9970">
                  <c:v>0.54464699999999999</c:v>
                </c:pt>
                <c:pt idx="9971">
                  <c:v>0.53279100000000001</c:v>
                </c:pt>
                <c:pt idx="9972">
                  <c:v>0.52547999999999995</c:v>
                </c:pt>
                <c:pt idx="9973">
                  <c:v>0.51613500000000001</c:v>
                </c:pt>
                <c:pt idx="9974">
                  <c:v>0.50677700000000003</c:v>
                </c:pt>
                <c:pt idx="9975">
                  <c:v>0.49295699999999998</c:v>
                </c:pt>
                <c:pt idx="9976">
                  <c:v>0.48572500000000002</c:v>
                </c:pt>
                <c:pt idx="9977">
                  <c:v>0.48392800000000002</c:v>
                </c:pt>
                <c:pt idx="9978">
                  <c:v>0.48059299999999999</c:v>
                </c:pt>
                <c:pt idx="9979">
                  <c:v>0.47580600000000001</c:v>
                </c:pt>
                <c:pt idx="9980">
                  <c:v>0.47455000000000003</c:v>
                </c:pt>
                <c:pt idx="9981">
                  <c:v>0.475773</c:v>
                </c:pt>
                <c:pt idx="9982">
                  <c:v>0.47802099999999997</c:v>
                </c:pt>
                <c:pt idx="9983">
                  <c:v>0.48169899999999999</c:v>
                </c:pt>
                <c:pt idx="9984">
                  <c:v>0.47741299999999998</c:v>
                </c:pt>
                <c:pt idx="9985">
                  <c:v>0.47922999999999999</c:v>
                </c:pt>
                <c:pt idx="9986">
                  <c:v>0.48499599999999998</c:v>
                </c:pt>
                <c:pt idx="9987">
                  <c:v>0.48970000000000002</c:v>
                </c:pt>
                <c:pt idx="9988">
                  <c:v>0.4869</c:v>
                </c:pt>
                <c:pt idx="9989">
                  <c:v>0.48167700000000002</c:v>
                </c:pt>
                <c:pt idx="9990">
                  <c:v>0.47795799999999999</c:v>
                </c:pt>
                <c:pt idx="9991">
                  <c:v>0.47374100000000002</c:v>
                </c:pt>
                <c:pt idx="9992">
                  <c:v>0.47208600000000001</c:v>
                </c:pt>
                <c:pt idx="9993">
                  <c:v>0.47539599999999999</c:v>
                </c:pt>
                <c:pt idx="9994">
                  <c:v>0.47771200000000003</c:v>
                </c:pt>
                <c:pt idx="9995">
                  <c:v>0.48044500000000001</c:v>
                </c:pt>
                <c:pt idx="9996">
                  <c:v>0.47167999999999999</c:v>
                </c:pt>
                <c:pt idx="9997">
                  <c:v>0.46559299999999998</c:v>
                </c:pt>
                <c:pt idx="9998">
                  <c:v>0.46491700000000002</c:v>
                </c:pt>
                <c:pt idx="9999">
                  <c:v>0.46074199999999998</c:v>
                </c:pt>
                <c:pt idx="10000">
                  <c:v>0.45649499999999998</c:v>
                </c:pt>
                <c:pt idx="10001">
                  <c:v>0.44334200000000001</c:v>
                </c:pt>
                <c:pt idx="10002">
                  <c:v>0.44083499999999998</c:v>
                </c:pt>
                <c:pt idx="10003">
                  <c:v>0.44167299999999998</c:v>
                </c:pt>
                <c:pt idx="10004">
                  <c:v>0.43948500000000001</c:v>
                </c:pt>
                <c:pt idx="10005">
                  <c:v>0.43485299999999999</c:v>
                </c:pt>
                <c:pt idx="10006">
                  <c:v>0.43331599999999998</c:v>
                </c:pt>
                <c:pt idx="10007">
                  <c:v>0.43776599999999999</c:v>
                </c:pt>
                <c:pt idx="10008">
                  <c:v>0.44522600000000001</c:v>
                </c:pt>
                <c:pt idx="10009">
                  <c:v>0.45664100000000002</c:v>
                </c:pt>
                <c:pt idx="10010">
                  <c:v>0.464472</c:v>
                </c:pt>
                <c:pt idx="10011">
                  <c:v>0.46887299999999998</c:v>
                </c:pt>
                <c:pt idx="10012">
                  <c:v>0.47434700000000002</c:v>
                </c:pt>
                <c:pt idx="10013">
                  <c:v>0.48072399999999998</c:v>
                </c:pt>
                <c:pt idx="10014">
                  <c:v>0.48055700000000001</c:v>
                </c:pt>
                <c:pt idx="10015">
                  <c:v>0.47748099999999999</c:v>
                </c:pt>
                <c:pt idx="10016">
                  <c:v>0.47447099999999998</c:v>
                </c:pt>
                <c:pt idx="10017">
                  <c:v>0.47395700000000002</c:v>
                </c:pt>
                <c:pt idx="10018">
                  <c:v>0.47290500000000002</c:v>
                </c:pt>
                <c:pt idx="10019">
                  <c:v>0.47404000000000002</c:v>
                </c:pt>
                <c:pt idx="10020">
                  <c:v>0.48520999999999997</c:v>
                </c:pt>
                <c:pt idx="10021">
                  <c:v>0.496508</c:v>
                </c:pt>
                <c:pt idx="10022">
                  <c:v>0.49796200000000002</c:v>
                </c:pt>
                <c:pt idx="10023">
                  <c:v>0.50508900000000001</c:v>
                </c:pt>
                <c:pt idx="10024">
                  <c:v>0.50993999999999995</c:v>
                </c:pt>
                <c:pt idx="10025">
                  <c:v>0.50837500000000002</c:v>
                </c:pt>
                <c:pt idx="10026">
                  <c:v>0.508571</c:v>
                </c:pt>
                <c:pt idx="10027">
                  <c:v>0.51410800000000001</c:v>
                </c:pt>
                <c:pt idx="10028">
                  <c:v>0.51342699999999997</c:v>
                </c:pt>
                <c:pt idx="10029">
                  <c:v>0.50470000000000004</c:v>
                </c:pt>
                <c:pt idx="10030">
                  <c:v>0.48818699999999998</c:v>
                </c:pt>
                <c:pt idx="10031">
                  <c:v>0.475383</c:v>
                </c:pt>
                <c:pt idx="10032">
                  <c:v>0.46549800000000002</c:v>
                </c:pt>
                <c:pt idx="10033">
                  <c:v>0.45708799999999999</c:v>
                </c:pt>
                <c:pt idx="10034">
                  <c:v>0.451932</c:v>
                </c:pt>
                <c:pt idx="10035">
                  <c:v>0.45615299999999998</c:v>
                </c:pt>
                <c:pt idx="10036">
                  <c:v>0.45757599999999998</c:v>
                </c:pt>
                <c:pt idx="10037">
                  <c:v>0.45668599999999998</c:v>
                </c:pt>
                <c:pt idx="10038">
                  <c:v>0.45787600000000001</c:v>
                </c:pt>
                <c:pt idx="10039">
                  <c:v>0.45715899999999998</c:v>
                </c:pt>
                <c:pt idx="10040">
                  <c:v>0.44497700000000001</c:v>
                </c:pt>
                <c:pt idx="10041">
                  <c:v>0.43274800000000002</c:v>
                </c:pt>
                <c:pt idx="10042">
                  <c:v>0.42612800000000001</c:v>
                </c:pt>
                <c:pt idx="10043">
                  <c:v>0.42600199999999999</c:v>
                </c:pt>
                <c:pt idx="10044">
                  <c:v>0.43138399999999999</c:v>
                </c:pt>
                <c:pt idx="10045">
                  <c:v>0.44166</c:v>
                </c:pt>
                <c:pt idx="10046">
                  <c:v>0.44887100000000002</c:v>
                </c:pt>
                <c:pt idx="10047">
                  <c:v>0.44424599999999997</c:v>
                </c:pt>
                <c:pt idx="10048">
                  <c:v>0.44283400000000001</c:v>
                </c:pt>
                <c:pt idx="10049">
                  <c:v>0.45198100000000002</c:v>
                </c:pt>
                <c:pt idx="10050">
                  <c:v>0.46612799999999999</c:v>
                </c:pt>
                <c:pt idx="10051">
                  <c:v>0.477383</c:v>
                </c:pt>
                <c:pt idx="10052">
                  <c:v>0.49324899999999999</c:v>
                </c:pt>
                <c:pt idx="10053">
                  <c:v>0.507247</c:v>
                </c:pt>
                <c:pt idx="10054">
                  <c:v>0.516818</c:v>
                </c:pt>
                <c:pt idx="10055">
                  <c:v>0.52562500000000001</c:v>
                </c:pt>
                <c:pt idx="10056">
                  <c:v>0.5353</c:v>
                </c:pt>
                <c:pt idx="10057">
                  <c:v>0.54370300000000005</c:v>
                </c:pt>
                <c:pt idx="10058">
                  <c:v>0.55772200000000005</c:v>
                </c:pt>
                <c:pt idx="10059">
                  <c:v>0.57066499999999998</c:v>
                </c:pt>
                <c:pt idx="10060">
                  <c:v>0.57610600000000001</c:v>
                </c:pt>
                <c:pt idx="10061">
                  <c:v>0.57940899999999995</c:v>
                </c:pt>
                <c:pt idx="10062">
                  <c:v>0.58317300000000005</c:v>
                </c:pt>
                <c:pt idx="10063">
                  <c:v>0.58599199999999996</c:v>
                </c:pt>
                <c:pt idx="10064">
                  <c:v>0.59281200000000001</c:v>
                </c:pt>
                <c:pt idx="10065">
                  <c:v>0.60553900000000005</c:v>
                </c:pt>
                <c:pt idx="10066">
                  <c:v>0.61101000000000005</c:v>
                </c:pt>
                <c:pt idx="10067">
                  <c:v>0.61652300000000004</c:v>
                </c:pt>
                <c:pt idx="10068">
                  <c:v>0.62266299999999997</c:v>
                </c:pt>
                <c:pt idx="10069">
                  <c:v>0.62378</c:v>
                </c:pt>
                <c:pt idx="10070">
                  <c:v>0.624722</c:v>
                </c:pt>
                <c:pt idx="10071">
                  <c:v>0.629081</c:v>
                </c:pt>
                <c:pt idx="10072">
                  <c:v>0.639486</c:v>
                </c:pt>
                <c:pt idx="10073">
                  <c:v>0.64566699999999999</c:v>
                </c:pt>
                <c:pt idx="10074">
                  <c:v>0.65330200000000005</c:v>
                </c:pt>
                <c:pt idx="10075">
                  <c:v>0.661408</c:v>
                </c:pt>
                <c:pt idx="10076">
                  <c:v>0.66290099999999996</c:v>
                </c:pt>
                <c:pt idx="10077">
                  <c:v>0.66228699999999996</c:v>
                </c:pt>
                <c:pt idx="10078">
                  <c:v>0.66232599999999997</c:v>
                </c:pt>
                <c:pt idx="10079">
                  <c:v>0.66442100000000004</c:v>
                </c:pt>
                <c:pt idx="10080">
                  <c:v>0.667265</c:v>
                </c:pt>
                <c:pt idx="10081">
                  <c:v>0.66874400000000001</c:v>
                </c:pt>
                <c:pt idx="10082">
                  <c:v>0.67233799999999999</c:v>
                </c:pt>
                <c:pt idx="10083">
                  <c:v>0.67500700000000002</c:v>
                </c:pt>
                <c:pt idx="10084">
                  <c:v>0.67314200000000002</c:v>
                </c:pt>
                <c:pt idx="10085">
                  <c:v>0.66960399999999998</c:v>
                </c:pt>
                <c:pt idx="10086">
                  <c:v>0.66723100000000002</c:v>
                </c:pt>
                <c:pt idx="10087">
                  <c:v>0.66561899999999996</c:v>
                </c:pt>
                <c:pt idx="10088">
                  <c:v>0.66198500000000005</c:v>
                </c:pt>
                <c:pt idx="10089">
                  <c:v>0.65790599999999999</c:v>
                </c:pt>
                <c:pt idx="10090">
                  <c:v>0.65418299999999996</c:v>
                </c:pt>
                <c:pt idx="10091">
                  <c:v>0.65562500000000001</c:v>
                </c:pt>
                <c:pt idx="10092">
                  <c:v>0.66042900000000004</c:v>
                </c:pt>
                <c:pt idx="10093">
                  <c:v>0.66817000000000004</c:v>
                </c:pt>
                <c:pt idx="10094">
                  <c:v>0.67532300000000001</c:v>
                </c:pt>
                <c:pt idx="10095">
                  <c:v>0.67632499999999995</c:v>
                </c:pt>
                <c:pt idx="10096">
                  <c:v>0.67425599999999997</c:v>
                </c:pt>
                <c:pt idx="10097">
                  <c:v>0.67171599999999998</c:v>
                </c:pt>
                <c:pt idx="10098">
                  <c:v>0.66828900000000002</c:v>
                </c:pt>
                <c:pt idx="10099">
                  <c:v>0.66592499999999999</c:v>
                </c:pt>
                <c:pt idx="10100">
                  <c:v>0.663443</c:v>
                </c:pt>
                <c:pt idx="10101">
                  <c:v>0.65914200000000001</c:v>
                </c:pt>
                <c:pt idx="10102">
                  <c:v>0.65237199999999995</c:v>
                </c:pt>
                <c:pt idx="10103">
                  <c:v>0.65173599999999998</c:v>
                </c:pt>
                <c:pt idx="10104">
                  <c:v>0.65390199999999998</c:v>
                </c:pt>
                <c:pt idx="10105">
                  <c:v>0.64716499999999999</c:v>
                </c:pt>
                <c:pt idx="10106">
                  <c:v>0.63663999999999998</c:v>
                </c:pt>
                <c:pt idx="10107">
                  <c:v>0.62766999999999995</c:v>
                </c:pt>
                <c:pt idx="10108">
                  <c:v>0.62573900000000005</c:v>
                </c:pt>
                <c:pt idx="10109">
                  <c:v>0.63123200000000002</c:v>
                </c:pt>
                <c:pt idx="10110">
                  <c:v>0.63621499999999997</c:v>
                </c:pt>
                <c:pt idx="10111">
                  <c:v>0.64226899999999998</c:v>
                </c:pt>
                <c:pt idx="10112">
                  <c:v>0.65400999999999998</c:v>
                </c:pt>
                <c:pt idx="10113">
                  <c:v>0.66872600000000004</c:v>
                </c:pt>
                <c:pt idx="10114">
                  <c:v>0.68020499999999995</c:v>
                </c:pt>
                <c:pt idx="10115">
                  <c:v>0.68282399999999999</c:v>
                </c:pt>
                <c:pt idx="10116">
                  <c:v>0.67740100000000003</c:v>
                </c:pt>
                <c:pt idx="10117">
                  <c:v>0.67017300000000002</c:v>
                </c:pt>
                <c:pt idx="10118">
                  <c:v>0.66647400000000001</c:v>
                </c:pt>
                <c:pt idx="10119">
                  <c:v>0.66869999999999996</c:v>
                </c:pt>
                <c:pt idx="10120">
                  <c:v>0.67422300000000002</c:v>
                </c:pt>
                <c:pt idx="10121">
                  <c:v>0.68140400000000001</c:v>
                </c:pt>
                <c:pt idx="10122">
                  <c:v>0.68425499999999995</c:v>
                </c:pt>
                <c:pt idx="10123">
                  <c:v>0.68229099999999998</c:v>
                </c:pt>
                <c:pt idx="10124">
                  <c:v>0.68813500000000005</c:v>
                </c:pt>
                <c:pt idx="10125">
                  <c:v>0.69627499999999998</c:v>
                </c:pt>
                <c:pt idx="10126">
                  <c:v>0.70529200000000003</c:v>
                </c:pt>
                <c:pt idx="10127">
                  <c:v>0.703851</c:v>
                </c:pt>
                <c:pt idx="10128">
                  <c:v>0.70491999999999999</c:v>
                </c:pt>
                <c:pt idx="10129">
                  <c:v>0.71595500000000001</c:v>
                </c:pt>
                <c:pt idx="10130">
                  <c:v>0.73360800000000004</c:v>
                </c:pt>
                <c:pt idx="10131">
                  <c:v>0.74483299999999997</c:v>
                </c:pt>
                <c:pt idx="10132">
                  <c:v>0.75657600000000003</c:v>
                </c:pt>
                <c:pt idx="10133">
                  <c:v>0.76924400000000004</c:v>
                </c:pt>
                <c:pt idx="10134">
                  <c:v>0.771652</c:v>
                </c:pt>
                <c:pt idx="10135">
                  <c:v>0.76816499999999999</c:v>
                </c:pt>
                <c:pt idx="10136">
                  <c:v>0.75909499999999996</c:v>
                </c:pt>
                <c:pt idx="10137">
                  <c:v>0.75662799999999997</c:v>
                </c:pt>
                <c:pt idx="10138">
                  <c:v>0.75980199999999998</c:v>
                </c:pt>
                <c:pt idx="10139">
                  <c:v>0.77122000000000002</c:v>
                </c:pt>
                <c:pt idx="10140">
                  <c:v>0.78274999999999995</c:v>
                </c:pt>
                <c:pt idx="10141">
                  <c:v>0.79090300000000002</c:v>
                </c:pt>
                <c:pt idx="10142">
                  <c:v>0.79945100000000002</c:v>
                </c:pt>
                <c:pt idx="10143">
                  <c:v>0.80868399999999996</c:v>
                </c:pt>
                <c:pt idx="10144">
                  <c:v>0.81474400000000002</c:v>
                </c:pt>
                <c:pt idx="10145">
                  <c:v>0.81775799999999998</c:v>
                </c:pt>
                <c:pt idx="10146">
                  <c:v>0.81887100000000002</c:v>
                </c:pt>
                <c:pt idx="10147">
                  <c:v>0.82199699999999998</c:v>
                </c:pt>
                <c:pt idx="10148">
                  <c:v>0.81842599999999999</c:v>
                </c:pt>
                <c:pt idx="10149">
                  <c:v>0.81456200000000001</c:v>
                </c:pt>
                <c:pt idx="10150">
                  <c:v>0.81388199999999999</c:v>
                </c:pt>
                <c:pt idx="10151">
                  <c:v>0.817805</c:v>
                </c:pt>
                <c:pt idx="10152">
                  <c:v>0.82535599999999998</c:v>
                </c:pt>
                <c:pt idx="10153">
                  <c:v>0.83096599999999998</c:v>
                </c:pt>
                <c:pt idx="10154">
                  <c:v>0.83194299999999999</c:v>
                </c:pt>
                <c:pt idx="10155">
                  <c:v>0.83002399999999998</c:v>
                </c:pt>
                <c:pt idx="10156">
                  <c:v>0.83236299999999996</c:v>
                </c:pt>
                <c:pt idx="10157">
                  <c:v>0.83698799999999995</c:v>
                </c:pt>
                <c:pt idx="10158">
                  <c:v>0.84306199999999998</c:v>
                </c:pt>
                <c:pt idx="10159">
                  <c:v>0.84955499999999995</c:v>
                </c:pt>
                <c:pt idx="10160">
                  <c:v>0.85607900000000003</c:v>
                </c:pt>
                <c:pt idx="10161">
                  <c:v>0.86374700000000004</c:v>
                </c:pt>
                <c:pt idx="10162">
                  <c:v>0.87332500000000002</c:v>
                </c:pt>
                <c:pt idx="10163">
                  <c:v>0.88472399999999995</c:v>
                </c:pt>
                <c:pt idx="10164">
                  <c:v>0.90007999999999999</c:v>
                </c:pt>
                <c:pt idx="10165">
                  <c:v>0.90753399999999995</c:v>
                </c:pt>
                <c:pt idx="10166">
                  <c:v>0.910991</c:v>
                </c:pt>
                <c:pt idx="10167">
                  <c:v>0.91522199999999998</c:v>
                </c:pt>
                <c:pt idx="10168">
                  <c:v>0.92124099999999998</c:v>
                </c:pt>
                <c:pt idx="10169">
                  <c:v>0.92107499999999998</c:v>
                </c:pt>
                <c:pt idx="10170">
                  <c:v>0.90987399999999996</c:v>
                </c:pt>
                <c:pt idx="10171">
                  <c:v>0.90132500000000004</c:v>
                </c:pt>
                <c:pt idx="10172">
                  <c:v>0.90004200000000001</c:v>
                </c:pt>
                <c:pt idx="10173">
                  <c:v>0.90891599999999995</c:v>
                </c:pt>
                <c:pt idx="10174">
                  <c:v>0.91569599999999995</c:v>
                </c:pt>
                <c:pt idx="10175">
                  <c:v>0.91775899999999999</c:v>
                </c:pt>
                <c:pt idx="10176">
                  <c:v>0.92027000000000003</c:v>
                </c:pt>
                <c:pt idx="10177">
                  <c:v>0.92060200000000003</c:v>
                </c:pt>
                <c:pt idx="10178">
                  <c:v>0.93053399999999997</c:v>
                </c:pt>
                <c:pt idx="10179">
                  <c:v>0.94159700000000002</c:v>
                </c:pt>
                <c:pt idx="10180">
                  <c:v>0.95173300000000005</c:v>
                </c:pt>
                <c:pt idx="10181">
                  <c:v>0.96292100000000003</c:v>
                </c:pt>
                <c:pt idx="10182">
                  <c:v>0.97398700000000005</c:v>
                </c:pt>
                <c:pt idx="10183">
                  <c:v>0.98107599999999995</c:v>
                </c:pt>
                <c:pt idx="10184">
                  <c:v>0.98776799999999998</c:v>
                </c:pt>
                <c:pt idx="10185">
                  <c:v>0.99230499999999999</c:v>
                </c:pt>
                <c:pt idx="10186">
                  <c:v>0.99108499999999999</c:v>
                </c:pt>
                <c:pt idx="10187">
                  <c:v>1.00038</c:v>
                </c:pt>
                <c:pt idx="10188">
                  <c:v>1.0085599999999999</c:v>
                </c:pt>
                <c:pt idx="10189">
                  <c:v>1.0198100000000001</c:v>
                </c:pt>
                <c:pt idx="10190">
                  <c:v>1.0400799999999999</c:v>
                </c:pt>
                <c:pt idx="10191">
                  <c:v>1.07674</c:v>
                </c:pt>
                <c:pt idx="10192">
                  <c:v>1.10443</c:v>
                </c:pt>
                <c:pt idx="10193">
                  <c:v>1.1231800000000001</c:v>
                </c:pt>
                <c:pt idx="10194">
                  <c:v>1.1374299999999999</c:v>
                </c:pt>
                <c:pt idx="10195">
                  <c:v>1.15073</c:v>
                </c:pt>
                <c:pt idx="10196">
                  <c:v>1.15954</c:v>
                </c:pt>
                <c:pt idx="10197">
                  <c:v>1.1702600000000001</c:v>
                </c:pt>
                <c:pt idx="10198">
                  <c:v>1.1821299999999999</c:v>
                </c:pt>
                <c:pt idx="10199">
                  <c:v>1.1880299999999999</c:v>
                </c:pt>
                <c:pt idx="10200">
                  <c:v>1.1943600000000001</c:v>
                </c:pt>
                <c:pt idx="10201">
                  <c:v>1.19692</c:v>
                </c:pt>
                <c:pt idx="10202">
                  <c:v>1.1934400000000001</c:v>
                </c:pt>
                <c:pt idx="10203">
                  <c:v>1.1883600000000001</c:v>
                </c:pt>
                <c:pt idx="10204">
                  <c:v>1.1818599999999999</c:v>
                </c:pt>
                <c:pt idx="10205">
                  <c:v>1.1716200000000001</c:v>
                </c:pt>
                <c:pt idx="10206">
                  <c:v>1.1533500000000001</c:v>
                </c:pt>
                <c:pt idx="10207">
                  <c:v>1.1346499999999999</c:v>
                </c:pt>
                <c:pt idx="10208">
                  <c:v>1.11812</c:v>
                </c:pt>
                <c:pt idx="10209">
                  <c:v>1.09805</c:v>
                </c:pt>
                <c:pt idx="10210">
                  <c:v>1.0716300000000001</c:v>
                </c:pt>
                <c:pt idx="10211">
                  <c:v>1.04566</c:v>
                </c:pt>
                <c:pt idx="10212">
                  <c:v>1.01024</c:v>
                </c:pt>
                <c:pt idx="10213">
                  <c:v>0.999977</c:v>
                </c:pt>
                <c:pt idx="10214">
                  <c:v>1.0146200000000001</c:v>
                </c:pt>
                <c:pt idx="10215">
                  <c:v>1.0369900000000001</c:v>
                </c:pt>
                <c:pt idx="10216">
                  <c:v>1.06199</c:v>
                </c:pt>
                <c:pt idx="10217">
                  <c:v>1.0700499999999999</c:v>
                </c:pt>
                <c:pt idx="10218">
                  <c:v>1.05837</c:v>
                </c:pt>
                <c:pt idx="10219">
                  <c:v>1.0324599999999999</c:v>
                </c:pt>
                <c:pt idx="10220">
                  <c:v>1.0096499999999999</c:v>
                </c:pt>
                <c:pt idx="10221">
                  <c:v>0.993452</c:v>
                </c:pt>
                <c:pt idx="10222">
                  <c:v>0.98373699999999997</c:v>
                </c:pt>
                <c:pt idx="10223">
                  <c:v>0.98016700000000001</c:v>
                </c:pt>
                <c:pt idx="10224">
                  <c:v>0.98660499999999995</c:v>
                </c:pt>
                <c:pt idx="10225">
                  <c:v>0.99691399999999997</c:v>
                </c:pt>
                <c:pt idx="10226">
                  <c:v>1.0088699999999999</c:v>
                </c:pt>
                <c:pt idx="10227">
                  <c:v>1.0266299999999999</c:v>
                </c:pt>
                <c:pt idx="10228">
                  <c:v>1.05054</c:v>
                </c:pt>
                <c:pt idx="10229">
                  <c:v>1.0631999999999999</c:v>
                </c:pt>
                <c:pt idx="10230">
                  <c:v>1.07094</c:v>
                </c:pt>
                <c:pt idx="10231">
                  <c:v>1.07392</c:v>
                </c:pt>
                <c:pt idx="10232">
                  <c:v>1.0660000000000001</c:v>
                </c:pt>
                <c:pt idx="10233">
                  <c:v>1.0532600000000001</c:v>
                </c:pt>
                <c:pt idx="10234">
                  <c:v>1.04497</c:v>
                </c:pt>
                <c:pt idx="10235">
                  <c:v>1.03434</c:v>
                </c:pt>
                <c:pt idx="10236">
                  <c:v>1.02227</c:v>
                </c:pt>
                <c:pt idx="10237">
                  <c:v>1.0158400000000001</c:v>
                </c:pt>
                <c:pt idx="10238">
                  <c:v>1.0068600000000001</c:v>
                </c:pt>
                <c:pt idx="10239">
                  <c:v>0.99200500000000003</c:v>
                </c:pt>
                <c:pt idx="10240">
                  <c:v>0.98711499999999996</c:v>
                </c:pt>
                <c:pt idx="10241">
                  <c:v>0.990954</c:v>
                </c:pt>
                <c:pt idx="10242">
                  <c:v>0.99724900000000005</c:v>
                </c:pt>
                <c:pt idx="10243">
                  <c:v>1.00197</c:v>
                </c:pt>
                <c:pt idx="10244">
                  <c:v>0.98709499999999994</c:v>
                </c:pt>
                <c:pt idx="10245">
                  <c:v>0.97594999999999998</c:v>
                </c:pt>
                <c:pt idx="10246">
                  <c:v>0.97692800000000002</c:v>
                </c:pt>
                <c:pt idx="10247">
                  <c:v>0.97944100000000001</c:v>
                </c:pt>
                <c:pt idx="10248">
                  <c:v>0.98009599999999997</c:v>
                </c:pt>
                <c:pt idx="10249">
                  <c:v>0.97809800000000002</c:v>
                </c:pt>
                <c:pt idx="10250">
                  <c:v>0.97624</c:v>
                </c:pt>
                <c:pt idx="10251">
                  <c:v>0.97650499999999996</c:v>
                </c:pt>
                <c:pt idx="10252">
                  <c:v>0.973688</c:v>
                </c:pt>
                <c:pt idx="10253">
                  <c:v>0.96828099999999995</c:v>
                </c:pt>
                <c:pt idx="10254">
                  <c:v>0.96426400000000001</c:v>
                </c:pt>
                <c:pt idx="10255">
                  <c:v>0.95943999999999996</c:v>
                </c:pt>
                <c:pt idx="10256">
                  <c:v>0.95344899999999999</c:v>
                </c:pt>
                <c:pt idx="10257">
                  <c:v>0.94924799999999998</c:v>
                </c:pt>
                <c:pt idx="10258">
                  <c:v>0.94550900000000004</c:v>
                </c:pt>
                <c:pt idx="10259">
                  <c:v>0.94167000000000001</c:v>
                </c:pt>
                <c:pt idx="10260">
                  <c:v>0.93452000000000002</c:v>
                </c:pt>
                <c:pt idx="10261">
                  <c:v>0.92761499999999997</c:v>
                </c:pt>
                <c:pt idx="10262">
                  <c:v>0.92234700000000003</c:v>
                </c:pt>
                <c:pt idx="10263">
                  <c:v>0.91636899999999999</c:v>
                </c:pt>
                <c:pt idx="10264">
                  <c:v>0.90969800000000001</c:v>
                </c:pt>
                <c:pt idx="10265">
                  <c:v>0.90241700000000002</c:v>
                </c:pt>
                <c:pt idx="10266">
                  <c:v>0.89268999999999998</c:v>
                </c:pt>
                <c:pt idx="10267">
                  <c:v>0.88275899999999996</c:v>
                </c:pt>
                <c:pt idx="10268">
                  <c:v>0.87643800000000005</c:v>
                </c:pt>
                <c:pt idx="10269">
                  <c:v>0.873475</c:v>
                </c:pt>
                <c:pt idx="10270">
                  <c:v>0.87239699999999998</c:v>
                </c:pt>
                <c:pt idx="10271">
                  <c:v>0.86611099999999996</c:v>
                </c:pt>
                <c:pt idx="10272">
                  <c:v>0.86133099999999996</c:v>
                </c:pt>
                <c:pt idx="10273">
                  <c:v>0.85676600000000003</c:v>
                </c:pt>
                <c:pt idx="10274">
                  <c:v>0.84911400000000004</c:v>
                </c:pt>
                <c:pt idx="10275">
                  <c:v>0.84951100000000002</c:v>
                </c:pt>
                <c:pt idx="10276">
                  <c:v>0.85025399999999995</c:v>
                </c:pt>
                <c:pt idx="10277">
                  <c:v>0.85131999999999997</c:v>
                </c:pt>
                <c:pt idx="10278">
                  <c:v>0.85278399999999999</c:v>
                </c:pt>
                <c:pt idx="10279">
                  <c:v>0.85200900000000002</c:v>
                </c:pt>
                <c:pt idx="10280">
                  <c:v>0.85012299999999996</c:v>
                </c:pt>
                <c:pt idx="10281">
                  <c:v>0.84313700000000003</c:v>
                </c:pt>
                <c:pt idx="10282">
                  <c:v>0.82965</c:v>
                </c:pt>
                <c:pt idx="10283">
                  <c:v>0.82094299999999998</c:v>
                </c:pt>
                <c:pt idx="10284">
                  <c:v>0.82203499999999996</c:v>
                </c:pt>
                <c:pt idx="10285">
                  <c:v>0.82301999999999997</c:v>
                </c:pt>
                <c:pt idx="10286">
                  <c:v>0.82079299999999999</c:v>
                </c:pt>
                <c:pt idx="10287">
                  <c:v>0.811199</c:v>
                </c:pt>
                <c:pt idx="10288">
                  <c:v>0.79739499999999996</c:v>
                </c:pt>
                <c:pt idx="10289">
                  <c:v>0.77894399999999997</c:v>
                </c:pt>
                <c:pt idx="10290">
                  <c:v>0.76039999999999996</c:v>
                </c:pt>
                <c:pt idx="10291">
                  <c:v>0.75367399999999996</c:v>
                </c:pt>
                <c:pt idx="10292">
                  <c:v>0.74925799999999998</c:v>
                </c:pt>
                <c:pt idx="10293">
                  <c:v>0.741672</c:v>
                </c:pt>
                <c:pt idx="10294">
                  <c:v>0.72965599999999997</c:v>
                </c:pt>
                <c:pt idx="10295">
                  <c:v>0.72231000000000001</c:v>
                </c:pt>
                <c:pt idx="10296">
                  <c:v>0.71586000000000005</c:v>
                </c:pt>
                <c:pt idx="10297">
                  <c:v>0.70002500000000001</c:v>
                </c:pt>
                <c:pt idx="10298">
                  <c:v>0.68351200000000001</c:v>
                </c:pt>
                <c:pt idx="10299">
                  <c:v>0.67130800000000002</c:v>
                </c:pt>
                <c:pt idx="10300">
                  <c:v>0.66113</c:v>
                </c:pt>
                <c:pt idx="10301">
                  <c:v>0.66026799999999997</c:v>
                </c:pt>
                <c:pt idx="10302">
                  <c:v>0.66253600000000001</c:v>
                </c:pt>
                <c:pt idx="10303">
                  <c:v>0.66420699999999999</c:v>
                </c:pt>
                <c:pt idx="10304">
                  <c:v>0.65726799999999996</c:v>
                </c:pt>
                <c:pt idx="10305">
                  <c:v>0.64897800000000005</c:v>
                </c:pt>
                <c:pt idx="10306">
                  <c:v>0.64739100000000005</c:v>
                </c:pt>
                <c:pt idx="10307">
                  <c:v>0.647096</c:v>
                </c:pt>
                <c:pt idx="10308">
                  <c:v>0.65001100000000001</c:v>
                </c:pt>
                <c:pt idx="10309">
                  <c:v>0.64966100000000004</c:v>
                </c:pt>
                <c:pt idx="10310">
                  <c:v>0.63216799999999995</c:v>
                </c:pt>
                <c:pt idx="10311">
                  <c:v>0.61605799999999999</c:v>
                </c:pt>
                <c:pt idx="10312">
                  <c:v>0.60183399999999998</c:v>
                </c:pt>
                <c:pt idx="10313">
                  <c:v>0.583816</c:v>
                </c:pt>
                <c:pt idx="10314">
                  <c:v>0.57631399999999999</c:v>
                </c:pt>
                <c:pt idx="10315">
                  <c:v>0.57842400000000005</c:v>
                </c:pt>
                <c:pt idx="10316">
                  <c:v>0.58247400000000005</c:v>
                </c:pt>
                <c:pt idx="10317">
                  <c:v>0.58635499999999996</c:v>
                </c:pt>
                <c:pt idx="10318">
                  <c:v>0.59188799999999997</c:v>
                </c:pt>
                <c:pt idx="10319">
                  <c:v>0.59933499999999995</c:v>
                </c:pt>
                <c:pt idx="10320">
                  <c:v>0.608653</c:v>
                </c:pt>
                <c:pt idx="10321">
                  <c:v>0.60560499999999995</c:v>
                </c:pt>
                <c:pt idx="10322">
                  <c:v>0.59035300000000002</c:v>
                </c:pt>
                <c:pt idx="10323">
                  <c:v>0.57761099999999999</c:v>
                </c:pt>
                <c:pt idx="10324">
                  <c:v>0.57140899999999994</c:v>
                </c:pt>
                <c:pt idx="10325">
                  <c:v>0.56230000000000002</c:v>
                </c:pt>
                <c:pt idx="10326">
                  <c:v>0.55359599999999998</c:v>
                </c:pt>
                <c:pt idx="10327">
                  <c:v>0.552597</c:v>
                </c:pt>
                <c:pt idx="10328">
                  <c:v>0.56111800000000001</c:v>
                </c:pt>
                <c:pt idx="10329">
                  <c:v>0.57356200000000002</c:v>
                </c:pt>
                <c:pt idx="10330">
                  <c:v>0.57791599999999999</c:v>
                </c:pt>
                <c:pt idx="10331">
                  <c:v>0.57694699999999999</c:v>
                </c:pt>
                <c:pt idx="10332">
                  <c:v>0.56633599999999995</c:v>
                </c:pt>
                <c:pt idx="10333">
                  <c:v>0.56068700000000005</c:v>
                </c:pt>
                <c:pt idx="10334">
                  <c:v>0.55874100000000004</c:v>
                </c:pt>
                <c:pt idx="10335">
                  <c:v>0.55377500000000002</c:v>
                </c:pt>
                <c:pt idx="10336">
                  <c:v>0.54866400000000004</c:v>
                </c:pt>
                <c:pt idx="10337">
                  <c:v>0.54463899999999998</c:v>
                </c:pt>
                <c:pt idx="10338">
                  <c:v>0.54051899999999997</c:v>
                </c:pt>
                <c:pt idx="10339">
                  <c:v>0.530497</c:v>
                </c:pt>
                <c:pt idx="10340">
                  <c:v>0.52513100000000001</c:v>
                </c:pt>
                <c:pt idx="10341">
                  <c:v>0.52602300000000002</c:v>
                </c:pt>
                <c:pt idx="10342">
                  <c:v>0.52661000000000002</c:v>
                </c:pt>
                <c:pt idx="10343">
                  <c:v>0.53209700000000004</c:v>
                </c:pt>
                <c:pt idx="10344">
                  <c:v>0.54741899999999999</c:v>
                </c:pt>
                <c:pt idx="10345">
                  <c:v>0.55249000000000004</c:v>
                </c:pt>
                <c:pt idx="10346">
                  <c:v>0.55319799999999997</c:v>
                </c:pt>
                <c:pt idx="10347">
                  <c:v>0.55325400000000002</c:v>
                </c:pt>
                <c:pt idx="10348">
                  <c:v>0.556643</c:v>
                </c:pt>
                <c:pt idx="10349">
                  <c:v>0.55964000000000003</c:v>
                </c:pt>
                <c:pt idx="10350">
                  <c:v>0.56225000000000003</c:v>
                </c:pt>
                <c:pt idx="10351">
                  <c:v>0.56570500000000001</c:v>
                </c:pt>
                <c:pt idx="10352">
                  <c:v>0.56586700000000001</c:v>
                </c:pt>
                <c:pt idx="10353">
                  <c:v>0.56541699999999995</c:v>
                </c:pt>
                <c:pt idx="10354">
                  <c:v>0.56704100000000002</c:v>
                </c:pt>
                <c:pt idx="10355">
                  <c:v>0.56851499999999999</c:v>
                </c:pt>
                <c:pt idx="10356">
                  <c:v>0.56909399999999999</c:v>
                </c:pt>
                <c:pt idx="10357">
                  <c:v>0.57426900000000003</c:v>
                </c:pt>
                <c:pt idx="10358">
                  <c:v>0.582762</c:v>
                </c:pt>
                <c:pt idx="10359">
                  <c:v>0.58842399999999995</c:v>
                </c:pt>
                <c:pt idx="10360">
                  <c:v>0.60002500000000003</c:v>
                </c:pt>
                <c:pt idx="10361">
                  <c:v>0.60671200000000003</c:v>
                </c:pt>
                <c:pt idx="10362">
                  <c:v>0.60735799999999995</c:v>
                </c:pt>
                <c:pt idx="10363">
                  <c:v>0.60665800000000003</c:v>
                </c:pt>
                <c:pt idx="10364">
                  <c:v>0.60695600000000005</c:v>
                </c:pt>
                <c:pt idx="10365">
                  <c:v>0.60730099999999998</c:v>
                </c:pt>
                <c:pt idx="10366">
                  <c:v>0.60817299999999996</c:v>
                </c:pt>
                <c:pt idx="10367">
                  <c:v>0.60892999999999997</c:v>
                </c:pt>
                <c:pt idx="10368">
                  <c:v>0.61267899999999997</c:v>
                </c:pt>
                <c:pt idx="10369">
                  <c:v>0.61697900000000006</c:v>
                </c:pt>
                <c:pt idx="10370">
                  <c:v>0.62345099999999998</c:v>
                </c:pt>
                <c:pt idx="10371">
                  <c:v>0.62355400000000005</c:v>
                </c:pt>
                <c:pt idx="10372">
                  <c:v>0.61359699999999995</c:v>
                </c:pt>
                <c:pt idx="10373">
                  <c:v>0.60643899999999995</c:v>
                </c:pt>
                <c:pt idx="10374">
                  <c:v>0.59586099999999997</c:v>
                </c:pt>
                <c:pt idx="10375">
                  <c:v>0.59088099999999999</c:v>
                </c:pt>
                <c:pt idx="10376">
                  <c:v>0.59299199999999996</c:v>
                </c:pt>
                <c:pt idx="10377">
                  <c:v>0.600939</c:v>
                </c:pt>
                <c:pt idx="10378">
                  <c:v>0.60411400000000004</c:v>
                </c:pt>
                <c:pt idx="10379">
                  <c:v>0.60411700000000002</c:v>
                </c:pt>
                <c:pt idx="10380">
                  <c:v>0.60400399999999999</c:v>
                </c:pt>
                <c:pt idx="10381">
                  <c:v>0.60834200000000005</c:v>
                </c:pt>
                <c:pt idx="10382">
                  <c:v>0.61631100000000005</c:v>
                </c:pt>
                <c:pt idx="10383">
                  <c:v>0.62382800000000005</c:v>
                </c:pt>
                <c:pt idx="10384">
                  <c:v>0.62992700000000001</c:v>
                </c:pt>
                <c:pt idx="10385">
                  <c:v>0.62898500000000002</c:v>
                </c:pt>
                <c:pt idx="10386">
                  <c:v>0.62458400000000003</c:v>
                </c:pt>
                <c:pt idx="10387">
                  <c:v>0.60757000000000005</c:v>
                </c:pt>
                <c:pt idx="10388">
                  <c:v>0.60197699999999998</c:v>
                </c:pt>
                <c:pt idx="10389">
                  <c:v>0.60650000000000004</c:v>
                </c:pt>
                <c:pt idx="10390">
                  <c:v>0.60953999999999997</c:v>
                </c:pt>
                <c:pt idx="10391">
                  <c:v>0.61913399999999996</c:v>
                </c:pt>
                <c:pt idx="10392">
                  <c:v>0.63166100000000003</c:v>
                </c:pt>
                <c:pt idx="10393">
                  <c:v>0.63212999999999997</c:v>
                </c:pt>
                <c:pt idx="10394">
                  <c:v>0.63016799999999995</c:v>
                </c:pt>
                <c:pt idx="10395">
                  <c:v>0.62673100000000004</c:v>
                </c:pt>
                <c:pt idx="10396">
                  <c:v>0.62636099999999995</c:v>
                </c:pt>
                <c:pt idx="10397">
                  <c:v>0.626888</c:v>
                </c:pt>
                <c:pt idx="10398">
                  <c:v>0.62337299999999995</c:v>
                </c:pt>
                <c:pt idx="10399">
                  <c:v>0.62172499999999997</c:v>
                </c:pt>
                <c:pt idx="10400">
                  <c:v>0.63145799999999996</c:v>
                </c:pt>
                <c:pt idx="10401">
                  <c:v>0.63581900000000002</c:v>
                </c:pt>
                <c:pt idx="10402">
                  <c:v>0.63479399999999997</c:v>
                </c:pt>
                <c:pt idx="10403">
                  <c:v>0.63026300000000002</c:v>
                </c:pt>
                <c:pt idx="10404">
                  <c:v>0.62338499999999997</c:v>
                </c:pt>
                <c:pt idx="10405">
                  <c:v>0.61910900000000002</c:v>
                </c:pt>
                <c:pt idx="10406">
                  <c:v>0.61686200000000002</c:v>
                </c:pt>
                <c:pt idx="10407">
                  <c:v>0.61641800000000002</c:v>
                </c:pt>
                <c:pt idx="10408">
                  <c:v>0.61365400000000003</c:v>
                </c:pt>
                <c:pt idx="10409">
                  <c:v>0.61653100000000005</c:v>
                </c:pt>
                <c:pt idx="10410">
                  <c:v>0.61902000000000001</c:v>
                </c:pt>
                <c:pt idx="10411">
                  <c:v>0.62100900000000003</c:v>
                </c:pt>
                <c:pt idx="10412">
                  <c:v>0.629112</c:v>
                </c:pt>
                <c:pt idx="10413">
                  <c:v>0.62887300000000002</c:v>
                </c:pt>
                <c:pt idx="10414">
                  <c:v>0.62827699999999997</c:v>
                </c:pt>
                <c:pt idx="10415">
                  <c:v>0.63167799999999996</c:v>
                </c:pt>
                <c:pt idx="10416">
                  <c:v>0.63579699999999995</c:v>
                </c:pt>
                <c:pt idx="10417">
                  <c:v>0.63669500000000001</c:v>
                </c:pt>
                <c:pt idx="10418">
                  <c:v>0.63254600000000005</c:v>
                </c:pt>
                <c:pt idx="10419">
                  <c:v>0.62520799999999999</c:v>
                </c:pt>
                <c:pt idx="10420">
                  <c:v>0.62085999999999997</c:v>
                </c:pt>
                <c:pt idx="10421">
                  <c:v>0.62425799999999998</c:v>
                </c:pt>
                <c:pt idx="10422">
                  <c:v>0.63426400000000005</c:v>
                </c:pt>
                <c:pt idx="10423">
                  <c:v>0.64387899999999998</c:v>
                </c:pt>
                <c:pt idx="10424">
                  <c:v>0.65337599999999996</c:v>
                </c:pt>
                <c:pt idx="10425">
                  <c:v>0.66623500000000002</c:v>
                </c:pt>
                <c:pt idx="10426">
                  <c:v>0.67420000000000002</c:v>
                </c:pt>
                <c:pt idx="10427">
                  <c:v>0.67247699999999999</c:v>
                </c:pt>
                <c:pt idx="10428">
                  <c:v>0.669157</c:v>
                </c:pt>
                <c:pt idx="10429">
                  <c:v>0.66639800000000005</c:v>
                </c:pt>
                <c:pt idx="10430">
                  <c:v>0.66991299999999998</c:v>
                </c:pt>
                <c:pt idx="10431">
                  <c:v>0.67225199999999996</c:v>
                </c:pt>
                <c:pt idx="10432">
                  <c:v>0.67791599999999996</c:v>
                </c:pt>
                <c:pt idx="10433">
                  <c:v>0.68655600000000006</c:v>
                </c:pt>
                <c:pt idx="10434">
                  <c:v>0.698048</c:v>
                </c:pt>
                <c:pt idx="10435">
                  <c:v>0.70597500000000002</c:v>
                </c:pt>
                <c:pt idx="10436">
                  <c:v>0.70514100000000002</c:v>
                </c:pt>
                <c:pt idx="10437">
                  <c:v>0.70690900000000001</c:v>
                </c:pt>
                <c:pt idx="10438">
                  <c:v>0.70398899999999998</c:v>
                </c:pt>
                <c:pt idx="10439">
                  <c:v>0.70131500000000002</c:v>
                </c:pt>
                <c:pt idx="10440">
                  <c:v>0.699125</c:v>
                </c:pt>
                <c:pt idx="10441">
                  <c:v>0.70216699999999999</c:v>
                </c:pt>
                <c:pt idx="10442">
                  <c:v>0.70486199999999999</c:v>
                </c:pt>
                <c:pt idx="10443">
                  <c:v>0.71655000000000002</c:v>
                </c:pt>
                <c:pt idx="10444">
                  <c:v>0.73393699999999995</c:v>
                </c:pt>
                <c:pt idx="10445">
                  <c:v>0.73925099999999999</c:v>
                </c:pt>
                <c:pt idx="10446">
                  <c:v>0.74048199999999997</c:v>
                </c:pt>
                <c:pt idx="10447">
                  <c:v>0.74095500000000003</c:v>
                </c:pt>
                <c:pt idx="10448">
                  <c:v>0.74314899999999995</c:v>
                </c:pt>
                <c:pt idx="10449">
                  <c:v>0.74718799999999996</c:v>
                </c:pt>
                <c:pt idx="10450">
                  <c:v>0.75314999999999999</c:v>
                </c:pt>
                <c:pt idx="10451">
                  <c:v>0.76170700000000002</c:v>
                </c:pt>
                <c:pt idx="10452">
                  <c:v>0.76183199999999995</c:v>
                </c:pt>
                <c:pt idx="10453">
                  <c:v>0.76071500000000003</c:v>
                </c:pt>
                <c:pt idx="10454">
                  <c:v>0.76450799999999997</c:v>
                </c:pt>
                <c:pt idx="10455">
                  <c:v>0.76783800000000002</c:v>
                </c:pt>
                <c:pt idx="10456">
                  <c:v>0.77025100000000002</c:v>
                </c:pt>
                <c:pt idx="10457">
                  <c:v>0.77083500000000005</c:v>
                </c:pt>
                <c:pt idx="10458">
                  <c:v>0.76827299999999998</c:v>
                </c:pt>
                <c:pt idx="10459">
                  <c:v>0.76676599999999995</c:v>
                </c:pt>
                <c:pt idx="10460">
                  <c:v>0.76573599999999997</c:v>
                </c:pt>
                <c:pt idx="10461">
                  <c:v>0.77216799999999997</c:v>
                </c:pt>
                <c:pt idx="10462">
                  <c:v>0.78200899999999995</c:v>
                </c:pt>
                <c:pt idx="10463">
                  <c:v>0.78636499999999998</c:v>
                </c:pt>
                <c:pt idx="10464">
                  <c:v>0.78793599999999997</c:v>
                </c:pt>
                <c:pt idx="10465">
                  <c:v>0.79037199999999996</c:v>
                </c:pt>
                <c:pt idx="10466">
                  <c:v>0.78952299999999997</c:v>
                </c:pt>
                <c:pt idx="10467">
                  <c:v>0.78645200000000004</c:v>
                </c:pt>
                <c:pt idx="10468">
                  <c:v>0.78580000000000005</c:v>
                </c:pt>
                <c:pt idx="10469">
                  <c:v>0.79088000000000003</c:v>
                </c:pt>
                <c:pt idx="10470">
                  <c:v>0.792354</c:v>
                </c:pt>
                <c:pt idx="10471">
                  <c:v>0.79677799999999999</c:v>
                </c:pt>
                <c:pt idx="10472">
                  <c:v>0.80181999999999998</c:v>
                </c:pt>
                <c:pt idx="10473">
                  <c:v>0.80782799999999999</c:v>
                </c:pt>
                <c:pt idx="10474">
                  <c:v>0.81618400000000002</c:v>
                </c:pt>
                <c:pt idx="10475">
                  <c:v>0.81876499999999997</c:v>
                </c:pt>
                <c:pt idx="10476">
                  <c:v>0.81919299999999995</c:v>
                </c:pt>
                <c:pt idx="10477">
                  <c:v>0.81766700000000003</c:v>
                </c:pt>
                <c:pt idx="10478">
                  <c:v>0.81449700000000003</c:v>
                </c:pt>
                <c:pt idx="10479">
                  <c:v>0.80713000000000001</c:v>
                </c:pt>
                <c:pt idx="10480">
                  <c:v>0.79805899999999996</c:v>
                </c:pt>
                <c:pt idx="10481">
                  <c:v>0.79700199999999999</c:v>
                </c:pt>
                <c:pt idx="10482">
                  <c:v>0.80501699999999998</c:v>
                </c:pt>
                <c:pt idx="10483">
                  <c:v>0.808867</c:v>
                </c:pt>
                <c:pt idx="10484">
                  <c:v>0.80742700000000001</c:v>
                </c:pt>
                <c:pt idx="10485">
                  <c:v>0.80701900000000004</c:v>
                </c:pt>
                <c:pt idx="10486">
                  <c:v>0.805481</c:v>
                </c:pt>
                <c:pt idx="10487">
                  <c:v>0.810392</c:v>
                </c:pt>
                <c:pt idx="10488">
                  <c:v>0.81791400000000003</c:v>
                </c:pt>
                <c:pt idx="10489">
                  <c:v>0.82056899999999999</c:v>
                </c:pt>
                <c:pt idx="10490">
                  <c:v>0.82157100000000005</c:v>
                </c:pt>
                <c:pt idx="10491">
                  <c:v>0.82705399999999996</c:v>
                </c:pt>
                <c:pt idx="10492">
                  <c:v>0.83088899999999999</c:v>
                </c:pt>
                <c:pt idx="10493">
                  <c:v>0.83086899999999997</c:v>
                </c:pt>
                <c:pt idx="10494">
                  <c:v>0.83214100000000002</c:v>
                </c:pt>
                <c:pt idx="10495">
                  <c:v>0.838472</c:v>
                </c:pt>
                <c:pt idx="10496">
                  <c:v>0.84140300000000001</c:v>
                </c:pt>
                <c:pt idx="10497">
                  <c:v>0.84381300000000004</c:v>
                </c:pt>
                <c:pt idx="10498">
                  <c:v>0.84690100000000001</c:v>
                </c:pt>
                <c:pt idx="10499">
                  <c:v>0.84649099999999999</c:v>
                </c:pt>
                <c:pt idx="10500">
                  <c:v>0.84701599999999999</c:v>
                </c:pt>
                <c:pt idx="10501">
                  <c:v>0.85058199999999995</c:v>
                </c:pt>
                <c:pt idx="10502">
                  <c:v>0.85652600000000001</c:v>
                </c:pt>
                <c:pt idx="10503">
                  <c:v>0.86272800000000005</c:v>
                </c:pt>
                <c:pt idx="10504">
                  <c:v>0.86751299999999998</c:v>
                </c:pt>
                <c:pt idx="10505">
                  <c:v>0.87410500000000002</c:v>
                </c:pt>
                <c:pt idx="10506">
                  <c:v>0.88414599999999999</c:v>
                </c:pt>
                <c:pt idx="10507">
                  <c:v>0.89362399999999997</c:v>
                </c:pt>
                <c:pt idx="10508">
                  <c:v>0.896505</c:v>
                </c:pt>
                <c:pt idx="10509">
                  <c:v>0.89629700000000001</c:v>
                </c:pt>
                <c:pt idx="10510">
                  <c:v>0.89615800000000001</c:v>
                </c:pt>
                <c:pt idx="10511">
                  <c:v>0.89673999999999998</c:v>
                </c:pt>
                <c:pt idx="10512">
                  <c:v>0.89946999999999999</c:v>
                </c:pt>
                <c:pt idx="10513">
                  <c:v>0.89651199999999998</c:v>
                </c:pt>
                <c:pt idx="10514">
                  <c:v>0.89256500000000005</c:v>
                </c:pt>
                <c:pt idx="10515">
                  <c:v>0.89095199999999997</c:v>
                </c:pt>
                <c:pt idx="10516">
                  <c:v>0.88852200000000003</c:v>
                </c:pt>
                <c:pt idx="10517">
                  <c:v>0.890513</c:v>
                </c:pt>
                <c:pt idx="10518">
                  <c:v>0.89269600000000005</c:v>
                </c:pt>
                <c:pt idx="10519">
                  <c:v>0.90112400000000004</c:v>
                </c:pt>
                <c:pt idx="10520">
                  <c:v>0.90320699999999998</c:v>
                </c:pt>
                <c:pt idx="10521">
                  <c:v>0.903752</c:v>
                </c:pt>
                <c:pt idx="10522">
                  <c:v>0.90842599999999996</c:v>
                </c:pt>
                <c:pt idx="10523">
                  <c:v>0.91525400000000001</c:v>
                </c:pt>
                <c:pt idx="10524">
                  <c:v>0.91761899999999996</c:v>
                </c:pt>
                <c:pt idx="10525">
                  <c:v>0.920547</c:v>
                </c:pt>
                <c:pt idx="10526">
                  <c:v>0.92154700000000001</c:v>
                </c:pt>
                <c:pt idx="10527">
                  <c:v>0.92391100000000004</c:v>
                </c:pt>
                <c:pt idx="10528">
                  <c:v>0.921435</c:v>
                </c:pt>
                <c:pt idx="10529">
                  <c:v>0.92611600000000005</c:v>
                </c:pt>
                <c:pt idx="10530">
                  <c:v>0.93206299999999997</c:v>
                </c:pt>
                <c:pt idx="10531">
                  <c:v>0.93492900000000001</c:v>
                </c:pt>
                <c:pt idx="10532">
                  <c:v>0.93240400000000001</c:v>
                </c:pt>
                <c:pt idx="10533">
                  <c:v>0.93095000000000006</c:v>
                </c:pt>
                <c:pt idx="10534">
                  <c:v>0.92846099999999998</c:v>
                </c:pt>
                <c:pt idx="10535">
                  <c:v>0.92551600000000001</c:v>
                </c:pt>
                <c:pt idx="10536">
                  <c:v>0.92304699999999995</c:v>
                </c:pt>
                <c:pt idx="10537">
                  <c:v>0.91912799999999995</c:v>
                </c:pt>
                <c:pt idx="10538">
                  <c:v>0.92168700000000003</c:v>
                </c:pt>
                <c:pt idx="10539">
                  <c:v>0.91974500000000003</c:v>
                </c:pt>
                <c:pt idx="10540">
                  <c:v>0.915825</c:v>
                </c:pt>
                <c:pt idx="10541">
                  <c:v>0.91043099999999999</c:v>
                </c:pt>
                <c:pt idx="10542">
                  <c:v>0.90252299999999996</c:v>
                </c:pt>
                <c:pt idx="10543">
                  <c:v>0.89808699999999997</c:v>
                </c:pt>
                <c:pt idx="10544">
                  <c:v>0.89371500000000004</c:v>
                </c:pt>
                <c:pt idx="10545">
                  <c:v>0.88830799999999999</c:v>
                </c:pt>
                <c:pt idx="10546">
                  <c:v>0.88535900000000001</c:v>
                </c:pt>
                <c:pt idx="10547">
                  <c:v>0.88394499999999998</c:v>
                </c:pt>
                <c:pt idx="10548">
                  <c:v>0.88351299999999999</c:v>
                </c:pt>
                <c:pt idx="10549">
                  <c:v>0.88460399999999995</c:v>
                </c:pt>
                <c:pt idx="10550">
                  <c:v>0.886154</c:v>
                </c:pt>
                <c:pt idx="10551">
                  <c:v>0.89023600000000003</c:v>
                </c:pt>
                <c:pt idx="10552">
                  <c:v>0.89294499999999999</c:v>
                </c:pt>
                <c:pt idx="10553">
                  <c:v>0.89376699999999998</c:v>
                </c:pt>
                <c:pt idx="10554">
                  <c:v>0.89046400000000003</c:v>
                </c:pt>
                <c:pt idx="10555">
                  <c:v>0.88787700000000003</c:v>
                </c:pt>
                <c:pt idx="10556">
                  <c:v>0.87724800000000003</c:v>
                </c:pt>
                <c:pt idx="10557">
                  <c:v>0.87234199999999995</c:v>
                </c:pt>
                <c:pt idx="10558">
                  <c:v>0.87341299999999999</c:v>
                </c:pt>
                <c:pt idx="10559">
                  <c:v>0.87283999999999995</c:v>
                </c:pt>
                <c:pt idx="10560">
                  <c:v>0.870004</c:v>
                </c:pt>
                <c:pt idx="10561">
                  <c:v>0.87066900000000003</c:v>
                </c:pt>
                <c:pt idx="10562">
                  <c:v>0.87838899999999998</c:v>
                </c:pt>
                <c:pt idx="10563">
                  <c:v>0.88856100000000005</c:v>
                </c:pt>
                <c:pt idx="10564">
                  <c:v>0.89748399999999995</c:v>
                </c:pt>
                <c:pt idx="10565">
                  <c:v>0.90302899999999997</c:v>
                </c:pt>
                <c:pt idx="10566">
                  <c:v>0.90584600000000004</c:v>
                </c:pt>
                <c:pt idx="10567">
                  <c:v>0.90826899999999999</c:v>
                </c:pt>
                <c:pt idx="10568">
                  <c:v>0.90835100000000002</c:v>
                </c:pt>
                <c:pt idx="10569">
                  <c:v>0.912906</c:v>
                </c:pt>
                <c:pt idx="10570">
                  <c:v>0.91443200000000002</c:v>
                </c:pt>
                <c:pt idx="10571">
                  <c:v>0.91578599999999999</c:v>
                </c:pt>
                <c:pt idx="10572">
                  <c:v>0.90805400000000003</c:v>
                </c:pt>
                <c:pt idx="10573">
                  <c:v>0.90543499999999999</c:v>
                </c:pt>
                <c:pt idx="10574">
                  <c:v>0.90503400000000001</c:v>
                </c:pt>
                <c:pt idx="10575">
                  <c:v>0.90804399999999996</c:v>
                </c:pt>
                <c:pt idx="10576">
                  <c:v>0.91060799999999997</c:v>
                </c:pt>
                <c:pt idx="10577">
                  <c:v>0.91786999999999996</c:v>
                </c:pt>
                <c:pt idx="10578">
                  <c:v>0.92418</c:v>
                </c:pt>
                <c:pt idx="10579">
                  <c:v>0.92820400000000003</c:v>
                </c:pt>
                <c:pt idx="10580">
                  <c:v>0.93076000000000003</c:v>
                </c:pt>
                <c:pt idx="10581">
                  <c:v>0.93270200000000003</c:v>
                </c:pt>
                <c:pt idx="10582">
                  <c:v>0.93773300000000004</c:v>
                </c:pt>
                <c:pt idx="10583">
                  <c:v>0.93586400000000003</c:v>
                </c:pt>
                <c:pt idx="10584">
                  <c:v>0.92729600000000001</c:v>
                </c:pt>
                <c:pt idx="10585">
                  <c:v>0.92257</c:v>
                </c:pt>
                <c:pt idx="10586">
                  <c:v>0.92224899999999999</c:v>
                </c:pt>
                <c:pt idx="10587">
                  <c:v>0.92433100000000001</c:v>
                </c:pt>
                <c:pt idx="10588">
                  <c:v>0.91819099999999998</c:v>
                </c:pt>
                <c:pt idx="10589">
                  <c:v>0.91133200000000003</c:v>
                </c:pt>
                <c:pt idx="10590">
                  <c:v>0.91092499999999998</c:v>
                </c:pt>
                <c:pt idx="10591">
                  <c:v>0.91037500000000005</c:v>
                </c:pt>
                <c:pt idx="10592">
                  <c:v>0.90468599999999999</c:v>
                </c:pt>
                <c:pt idx="10593">
                  <c:v>0.90113799999999999</c:v>
                </c:pt>
                <c:pt idx="10594">
                  <c:v>0.90020100000000003</c:v>
                </c:pt>
                <c:pt idx="10595">
                  <c:v>0.89966299999999999</c:v>
                </c:pt>
                <c:pt idx="10596">
                  <c:v>0.88859999999999995</c:v>
                </c:pt>
                <c:pt idx="10597">
                  <c:v>0.88490800000000003</c:v>
                </c:pt>
                <c:pt idx="10598">
                  <c:v>0.89136700000000002</c:v>
                </c:pt>
                <c:pt idx="10599">
                  <c:v>0.90283199999999997</c:v>
                </c:pt>
                <c:pt idx="10600">
                  <c:v>0.90817400000000004</c:v>
                </c:pt>
                <c:pt idx="10601">
                  <c:v>0.90083800000000003</c:v>
                </c:pt>
                <c:pt idx="10602">
                  <c:v>0.89431499999999997</c:v>
                </c:pt>
                <c:pt idx="10603">
                  <c:v>0.896424</c:v>
                </c:pt>
                <c:pt idx="10604">
                  <c:v>0.89285599999999998</c:v>
                </c:pt>
                <c:pt idx="10605">
                  <c:v>0.88272399999999995</c:v>
                </c:pt>
                <c:pt idx="10606">
                  <c:v>0.875664</c:v>
                </c:pt>
                <c:pt idx="10607">
                  <c:v>0.87013399999999996</c:v>
                </c:pt>
                <c:pt idx="10608">
                  <c:v>0.86578699999999997</c:v>
                </c:pt>
                <c:pt idx="10609">
                  <c:v>0.86160899999999996</c:v>
                </c:pt>
                <c:pt idx="10610">
                  <c:v>0.86036999999999997</c:v>
                </c:pt>
                <c:pt idx="10611">
                  <c:v>0.86688799999999999</c:v>
                </c:pt>
                <c:pt idx="10612">
                  <c:v>0.87146599999999996</c:v>
                </c:pt>
                <c:pt idx="10613">
                  <c:v>0.87678699999999998</c:v>
                </c:pt>
                <c:pt idx="10614">
                  <c:v>0.87719000000000003</c:v>
                </c:pt>
                <c:pt idx="10615">
                  <c:v>0.87176100000000001</c:v>
                </c:pt>
                <c:pt idx="10616">
                  <c:v>0.85723700000000003</c:v>
                </c:pt>
                <c:pt idx="10617">
                  <c:v>0.842746</c:v>
                </c:pt>
                <c:pt idx="10618">
                  <c:v>0.83718999999999999</c:v>
                </c:pt>
                <c:pt idx="10619">
                  <c:v>0.843082</c:v>
                </c:pt>
                <c:pt idx="10620">
                  <c:v>0.85312399999999999</c:v>
                </c:pt>
                <c:pt idx="10621">
                  <c:v>0.85982800000000004</c:v>
                </c:pt>
                <c:pt idx="10622">
                  <c:v>0.86501899999999998</c:v>
                </c:pt>
                <c:pt idx="10623">
                  <c:v>0.880722</c:v>
                </c:pt>
                <c:pt idx="10624">
                  <c:v>0.89249299999999998</c:v>
                </c:pt>
                <c:pt idx="10625">
                  <c:v>0.89580700000000002</c:v>
                </c:pt>
                <c:pt idx="10626">
                  <c:v>0.89824899999999996</c:v>
                </c:pt>
                <c:pt idx="10627">
                  <c:v>0.90054500000000004</c:v>
                </c:pt>
                <c:pt idx="10628">
                  <c:v>0.903451</c:v>
                </c:pt>
                <c:pt idx="10629">
                  <c:v>0.90688800000000003</c:v>
                </c:pt>
                <c:pt idx="10630">
                  <c:v>0.907968</c:v>
                </c:pt>
                <c:pt idx="10631">
                  <c:v>0.90262500000000001</c:v>
                </c:pt>
                <c:pt idx="10632">
                  <c:v>0.89946199999999998</c:v>
                </c:pt>
                <c:pt idx="10633">
                  <c:v>0.90246199999999999</c:v>
                </c:pt>
                <c:pt idx="10634">
                  <c:v>0.90727400000000002</c:v>
                </c:pt>
                <c:pt idx="10635">
                  <c:v>0.90464</c:v>
                </c:pt>
                <c:pt idx="10636">
                  <c:v>0.90057299999999996</c:v>
                </c:pt>
                <c:pt idx="10637">
                  <c:v>0.90242999999999995</c:v>
                </c:pt>
                <c:pt idx="10638">
                  <c:v>0.90654000000000001</c:v>
                </c:pt>
                <c:pt idx="10639">
                  <c:v>0.89980599999999999</c:v>
                </c:pt>
                <c:pt idx="10640">
                  <c:v>0.88870400000000005</c:v>
                </c:pt>
                <c:pt idx="10641">
                  <c:v>0.88416600000000001</c:v>
                </c:pt>
                <c:pt idx="10642">
                  <c:v>0.88252399999999998</c:v>
                </c:pt>
                <c:pt idx="10643">
                  <c:v>0.88317900000000005</c:v>
                </c:pt>
                <c:pt idx="10644">
                  <c:v>0.88318600000000003</c:v>
                </c:pt>
                <c:pt idx="10645">
                  <c:v>0.88393900000000003</c:v>
                </c:pt>
                <c:pt idx="10646">
                  <c:v>0.88724099999999995</c:v>
                </c:pt>
                <c:pt idx="10647">
                  <c:v>0.88882300000000003</c:v>
                </c:pt>
                <c:pt idx="10648">
                  <c:v>0.88408299999999995</c:v>
                </c:pt>
                <c:pt idx="10649">
                  <c:v>0.880027</c:v>
                </c:pt>
                <c:pt idx="10650">
                  <c:v>0.88107800000000003</c:v>
                </c:pt>
                <c:pt idx="10651">
                  <c:v>0.88330200000000003</c:v>
                </c:pt>
                <c:pt idx="10652">
                  <c:v>0.88300199999999995</c:v>
                </c:pt>
                <c:pt idx="10653">
                  <c:v>0.87748499999999996</c:v>
                </c:pt>
                <c:pt idx="10654">
                  <c:v>0.87305699999999997</c:v>
                </c:pt>
                <c:pt idx="10655">
                  <c:v>0.87615100000000001</c:v>
                </c:pt>
                <c:pt idx="10656">
                  <c:v>0.88000400000000001</c:v>
                </c:pt>
                <c:pt idx="10657">
                  <c:v>0.87739299999999998</c:v>
                </c:pt>
                <c:pt idx="10658">
                  <c:v>0.87082199999999998</c:v>
                </c:pt>
                <c:pt idx="10659">
                  <c:v>0.87052799999999997</c:v>
                </c:pt>
                <c:pt idx="10660">
                  <c:v>0.878386</c:v>
                </c:pt>
                <c:pt idx="10661">
                  <c:v>0.88563199999999997</c:v>
                </c:pt>
                <c:pt idx="10662">
                  <c:v>0.88616899999999998</c:v>
                </c:pt>
                <c:pt idx="10663">
                  <c:v>0.88308699999999996</c:v>
                </c:pt>
                <c:pt idx="10664">
                  <c:v>0.88725699999999996</c:v>
                </c:pt>
                <c:pt idx="10665">
                  <c:v>0.89566800000000002</c:v>
                </c:pt>
                <c:pt idx="10666">
                  <c:v>0.90159</c:v>
                </c:pt>
                <c:pt idx="10667">
                  <c:v>0.90127299999999999</c:v>
                </c:pt>
                <c:pt idx="10668">
                  <c:v>0.89993599999999996</c:v>
                </c:pt>
                <c:pt idx="10669">
                  <c:v>0.90030600000000005</c:v>
                </c:pt>
                <c:pt idx="10670">
                  <c:v>0.90081500000000003</c:v>
                </c:pt>
                <c:pt idx="10671">
                  <c:v>0.90442</c:v>
                </c:pt>
                <c:pt idx="10672">
                  <c:v>0.90536899999999998</c:v>
                </c:pt>
                <c:pt idx="10673">
                  <c:v>0.89701200000000003</c:v>
                </c:pt>
                <c:pt idx="10674">
                  <c:v>0.88730200000000004</c:v>
                </c:pt>
                <c:pt idx="10675">
                  <c:v>0.88380700000000001</c:v>
                </c:pt>
                <c:pt idx="10676">
                  <c:v>0.88315500000000002</c:v>
                </c:pt>
                <c:pt idx="10677">
                  <c:v>0.88269299999999995</c:v>
                </c:pt>
                <c:pt idx="10678">
                  <c:v>0.883386</c:v>
                </c:pt>
                <c:pt idx="10679">
                  <c:v>0.88776600000000006</c:v>
                </c:pt>
                <c:pt idx="10680">
                  <c:v>0.89017199999999996</c:v>
                </c:pt>
                <c:pt idx="10681">
                  <c:v>0.88716700000000004</c:v>
                </c:pt>
                <c:pt idx="10682">
                  <c:v>0.88322299999999998</c:v>
                </c:pt>
                <c:pt idx="10683">
                  <c:v>0.88045200000000001</c:v>
                </c:pt>
                <c:pt idx="10684">
                  <c:v>0.87611499999999998</c:v>
                </c:pt>
                <c:pt idx="10685">
                  <c:v>0.86867499999999997</c:v>
                </c:pt>
                <c:pt idx="10686">
                  <c:v>0.85955800000000004</c:v>
                </c:pt>
                <c:pt idx="10687">
                  <c:v>0.856769</c:v>
                </c:pt>
                <c:pt idx="10688">
                  <c:v>0.85877899999999996</c:v>
                </c:pt>
                <c:pt idx="10689">
                  <c:v>0.85817399999999999</c:v>
                </c:pt>
                <c:pt idx="10690">
                  <c:v>0.85025099999999998</c:v>
                </c:pt>
                <c:pt idx="10691">
                  <c:v>0.84617299999999995</c:v>
                </c:pt>
                <c:pt idx="10692">
                  <c:v>0.84529799999999999</c:v>
                </c:pt>
                <c:pt idx="10693">
                  <c:v>0.84137899999999999</c:v>
                </c:pt>
                <c:pt idx="10694">
                  <c:v>0.83782100000000004</c:v>
                </c:pt>
                <c:pt idx="10695">
                  <c:v>0.82923599999999997</c:v>
                </c:pt>
                <c:pt idx="10696">
                  <c:v>0.81876899999999997</c:v>
                </c:pt>
                <c:pt idx="10697">
                  <c:v>0.81741699999999995</c:v>
                </c:pt>
                <c:pt idx="10698">
                  <c:v>0.81011999999999995</c:v>
                </c:pt>
                <c:pt idx="10699">
                  <c:v>0.795601</c:v>
                </c:pt>
                <c:pt idx="10700">
                  <c:v>0.79077900000000001</c:v>
                </c:pt>
                <c:pt idx="10701">
                  <c:v>0.79123699999999997</c:v>
                </c:pt>
                <c:pt idx="10702">
                  <c:v>0.80316799999999999</c:v>
                </c:pt>
                <c:pt idx="10703">
                  <c:v>0.81129200000000001</c:v>
                </c:pt>
                <c:pt idx="10704">
                  <c:v>0.80608999999999997</c:v>
                </c:pt>
                <c:pt idx="10705">
                  <c:v>0.79643200000000003</c:v>
                </c:pt>
                <c:pt idx="10706">
                  <c:v>0.79288499999999995</c:v>
                </c:pt>
                <c:pt idx="10707">
                  <c:v>0.78867600000000004</c:v>
                </c:pt>
                <c:pt idx="10708">
                  <c:v>0.78054199999999996</c:v>
                </c:pt>
                <c:pt idx="10709">
                  <c:v>0.77403599999999995</c:v>
                </c:pt>
                <c:pt idx="10710">
                  <c:v>0.77454699999999999</c:v>
                </c:pt>
                <c:pt idx="10711">
                  <c:v>0.77767399999999998</c:v>
                </c:pt>
                <c:pt idx="10712">
                  <c:v>0.78264500000000004</c:v>
                </c:pt>
                <c:pt idx="10713">
                  <c:v>0.78386400000000001</c:v>
                </c:pt>
                <c:pt idx="10714">
                  <c:v>0.78204399999999996</c:v>
                </c:pt>
                <c:pt idx="10715">
                  <c:v>0.77793500000000004</c:v>
                </c:pt>
                <c:pt idx="10716">
                  <c:v>0.76890400000000003</c:v>
                </c:pt>
                <c:pt idx="10717">
                  <c:v>0.759575</c:v>
                </c:pt>
                <c:pt idx="10718">
                  <c:v>0.752888</c:v>
                </c:pt>
                <c:pt idx="10719">
                  <c:v>0.75161599999999995</c:v>
                </c:pt>
                <c:pt idx="10720">
                  <c:v>0.75695599999999996</c:v>
                </c:pt>
                <c:pt idx="10721">
                  <c:v>0.75967700000000005</c:v>
                </c:pt>
                <c:pt idx="10722">
                  <c:v>0.75831999999999999</c:v>
                </c:pt>
                <c:pt idx="10723">
                  <c:v>0.75168100000000004</c:v>
                </c:pt>
                <c:pt idx="10724">
                  <c:v>0.74225600000000003</c:v>
                </c:pt>
                <c:pt idx="10725">
                  <c:v>0.73289400000000005</c:v>
                </c:pt>
                <c:pt idx="10726">
                  <c:v>0.72543299999999999</c:v>
                </c:pt>
                <c:pt idx="10727">
                  <c:v>0.71706899999999996</c:v>
                </c:pt>
                <c:pt idx="10728">
                  <c:v>0.70912500000000001</c:v>
                </c:pt>
                <c:pt idx="10729">
                  <c:v>0.70087999999999995</c:v>
                </c:pt>
                <c:pt idx="10730">
                  <c:v>0.69111999999999996</c:v>
                </c:pt>
                <c:pt idx="10731">
                  <c:v>0.688948</c:v>
                </c:pt>
                <c:pt idx="10732">
                  <c:v>0.68371999999999999</c:v>
                </c:pt>
                <c:pt idx="10733">
                  <c:v>0.67706900000000003</c:v>
                </c:pt>
                <c:pt idx="10734">
                  <c:v>0.67600000000000005</c:v>
                </c:pt>
                <c:pt idx="10735">
                  <c:v>0.678172</c:v>
                </c:pt>
                <c:pt idx="10736">
                  <c:v>0.680419</c:v>
                </c:pt>
                <c:pt idx="10737">
                  <c:v>0.68027499999999996</c:v>
                </c:pt>
                <c:pt idx="10738">
                  <c:v>0.67369000000000001</c:v>
                </c:pt>
                <c:pt idx="10739">
                  <c:v>0.66648300000000005</c:v>
                </c:pt>
                <c:pt idx="10740">
                  <c:v>0.66421600000000003</c:v>
                </c:pt>
                <c:pt idx="10741">
                  <c:v>0.66139099999999995</c:v>
                </c:pt>
                <c:pt idx="10742">
                  <c:v>0.65694600000000003</c:v>
                </c:pt>
                <c:pt idx="10743">
                  <c:v>0.65285199999999999</c:v>
                </c:pt>
                <c:pt idx="10744">
                  <c:v>0.64941700000000002</c:v>
                </c:pt>
                <c:pt idx="10745">
                  <c:v>0.64802499999999996</c:v>
                </c:pt>
                <c:pt idx="10746">
                  <c:v>0.64748099999999997</c:v>
                </c:pt>
                <c:pt idx="10747">
                  <c:v>0.64477899999999999</c:v>
                </c:pt>
                <c:pt idx="10748">
                  <c:v>0.64021399999999995</c:v>
                </c:pt>
                <c:pt idx="10749">
                  <c:v>0.63288</c:v>
                </c:pt>
                <c:pt idx="10750">
                  <c:v>0.62423700000000004</c:v>
                </c:pt>
                <c:pt idx="10751">
                  <c:v>0.61641400000000002</c:v>
                </c:pt>
                <c:pt idx="10752">
                  <c:v>0.61096499999999998</c:v>
                </c:pt>
                <c:pt idx="10753">
                  <c:v>0.60901700000000003</c:v>
                </c:pt>
                <c:pt idx="10754">
                  <c:v>0.60863500000000004</c:v>
                </c:pt>
                <c:pt idx="10755">
                  <c:v>0.60047499999999998</c:v>
                </c:pt>
                <c:pt idx="10756">
                  <c:v>0.59135300000000002</c:v>
                </c:pt>
                <c:pt idx="10757">
                  <c:v>0.58235199999999998</c:v>
                </c:pt>
                <c:pt idx="10758">
                  <c:v>0.57415700000000003</c:v>
                </c:pt>
                <c:pt idx="10759">
                  <c:v>0.56476199999999999</c:v>
                </c:pt>
                <c:pt idx="10760">
                  <c:v>0.552786</c:v>
                </c:pt>
                <c:pt idx="10761">
                  <c:v>0.53608500000000003</c:v>
                </c:pt>
                <c:pt idx="10762">
                  <c:v>0.526389</c:v>
                </c:pt>
                <c:pt idx="10763">
                  <c:v>0.52482200000000001</c:v>
                </c:pt>
                <c:pt idx="10764">
                  <c:v>0.52770300000000003</c:v>
                </c:pt>
                <c:pt idx="10765">
                  <c:v>0.52961000000000003</c:v>
                </c:pt>
                <c:pt idx="10766">
                  <c:v>0.528972</c:v>
                </c:pt>
                <c:pt idx="10767">
                  <c:v>0.52598699999999998</c:v>
                </c:pt>
                <c:pt idx="10768">
                  <c:v>0.52229199999999998</c:v>
                </c:pt>
                <c:pt idx="10769">
                  <c:v>0.52424099999999996</c:v>
                </c:pt>
                <c:pt idx="10770">
                  <c:v>0.526729</c:v>
                </c:pt>
                <c:pt idx="10771">
                  <c:v>0.52304700000000004</c:v>
                </c:pt>
                <c:pt idx="10772">
                  <c:v>0.51344599999999996</c:v>
                </c:pt>
                <c:pt idx="10773">
                  <c:v>0.49863800000000003</c:v>
                </c:pt>
                <c:pt idx="10774">
                  <c:v>0.48030299999999998</c:v>
                </c:pt>
                <c:pt idx="10775">
                  <c:v>0.46392</c:v>
                </c:pt>
                <c:pt idx="10776">
                  <c:v>0.44966600000000001</c:v>
                </c:pt>
                <c:pt idx="10777">
                  <c:v>0.438998</c:v>
                </c:pt>
                <c:pt idx="10778">
                  <c:v>0.43681500000000001</c:v>
                </c:pt>
                <c:pt idx="10779">
                  <c:v>0.43947700000000001</c:v>
                </c:pt>
                <c:pt idx="10780">
                  <c:v>0.44070900000000002</c:v>
                </c:pt>
                <c:pt idx="10781">
                  <c:v>0.441222</c:v>
                </c:pt>
                <c:pt idx="10782">
                  <c:v>0.443496</c:v>
                </c:pt>
                <c:pt idx="10783">
                  <c:v>0.44386100000000001</c:v>
                </c:pt>
                <c:pt idx="10784">
                  <c:v>0.445405</c:v>
                </c:pt>
                <c:pt idx="10785">
                  <c:v>0.45142900000000002</c:v>
                </c:pt>
                <c:pt idx="10786">
                  <c:v>0.45411499999999999</c:v>
                </c:pt>
                <c:pt idx="10787">
                  <c:v>0.45047599999999999</c:v>
                </c:pt>
                <c:pt idx="10788">
                  <c:v>0.44613799999999998</c:v>
                </c:pt>
                <c:pt idx="10789">
                  <c:v>0.44347500000000001</c:v>
                </c:pt>
                <c:pt idx="10790">
                  <c:v>0.44151099999999999</c:v>
                </c:pt>
                <c:pt idx="10791">
                  <c:v>0.439799</c:v>
                </c:pt>
                <c:pt idx="10792">
                  <c:v>0.43624000000000002</c:v>
                </c:pt>
                <c:pt idx="10793">
                  <c:v>0.42958200000000002</c:v>
                </c:pt>
                <c:pt idx="10794">
                  <c:v>0.4158</c:v>
                </c:pt>
                <c:pt idx="10795">
                  <c:v>0.39738099999999998</c:v>
                </c:pt>
                <c:pt idx="10796">
                  <c:v>0.38431500000000002</c:v>
                </c:pt>
                <c:pt idx="10797">
                  <c:v>0.37362299999999998</c:v>
                </c:pt>
                <c:pt idx="10798">
                  <c:v>0.36456300000000003</c:v>
                </c:pt>
                <c:pt idx="10799">
                  <c:v>0.35589100000000001</c:v>
                </c:pt>
                <c:pt idx="10800">
                  <c:v>0.34891</c:v>
                </c:pt>
                <c:pt idx="10801">
                  <c:v>0.34626400000000002</c:v>
                </c:pt>
                <c:pt idx="10802">
                  <c:v>0.34837600000000002</c:v>
                </c:pt>
                <c:pt idx="10803">
                  <c:v>0.35256799999999999</c:v>
                </c:pt>
                <c:pt idx="10804">
                  <c:v>0.36019000000000001</c:v>
                </c:pt>
                <c:pt idx="10805">
                  <c:v>0.36876900000000001</c:v>
                </c:pt>
                <c:pt idx="10806">
                  <c:v>0.37410500000000002</c:v>
                </c:pt>
                <c:pt idx="10807">
                  <c:v>0.37948100000000001</c:v>
                </c:pt>
                <c:pt idx="10808">
                  <c:v>0.38734499999999999</c:v>
                </c:pt>
                <c:pt idx="10809">
                  <c:v>0.39525900000000003</c:v>
                </c:pt>
                <c:pt idx="10810">
                  <c:v>0.400036</c:v>
                </c:pt>
                <c:pt idx="10811">
                  <c:v>0.40077200000000002</c:v>
                </c:pt>
                <c:pt idx="10812">
                  <c:v>0.40694799999999998</c:v>
                </c:pt>
                <c:pt idx="10813">
                  <c:v>0.41321799999999997</c:v>
                </c:pt>
                <c:pt idx="10814">
                  <c:v>0.41380099999999997</c:v>
                </c:pt>
                <c:pt idx="10815">
                  <c:v>0.41684399999999999</c:v>
                </c:pt>
                <c:pt idx="10816">
                  <c:v>0.42462899999999998</c:v>
                </c:pt>
                <c:pt idx="10817">
                  <c:v>0.42617100000000002</c:v>
                </c:pt>
                <c:pt idx="10818">
                  <c:v>0.423064</c:v>
                </c:pt>
                <c:pt idx="10819">
                  <c:v>0.42737599999999998</c:v>
                </c:pt>
                <c:pt idx="10820">
                  <c:v>0.43419600000000003</c:v>
                </c:pt>
                <c:pt idx="10821">
                  <c:v>0.43800800000000001</c:v>
                </c:pt>
                <c:pt idx="10822">
                  <c:v>0.43788700000000003</c:v>
                </c:pt>
                <c:pt idx="10823">
                  <c:v>0.43292700000000001</c:v>
                </c:pt>
                <c:pt idx="10824">
                  <c:v>0.427458</c:v>
                </c:pt>
                <c:pt idx="10825">
                  <c:v>0.42358800000000002</c:v>
                </c:pt>
                <c:pt idx="10826">
                  <c:v>0.41841299999999998</c:v>
                </c:pt>
                <c:pt idx="10827">
                  <c:v>0.40602100000000002</c:v>
                </c:pt>
                <c:pt idx="10828">
                  <c:v>0.39137699999999997</c:v>
                </c:pt>
                <c:pt idx="10829">
                  <c:v>0.38491399999999998</c:v>
                </c:pt>
                <c:pt idx="10830">
                  <c:v>0.37590099999999999</c:v>
                </c:pt>
                <c:pt idx="10831">
                  <c:v>0.36751600000000001</c:v>
                </c:pt>
                <c:pt idx="10832">
                  <c:v>0.35648400000000002</c:v>
                </c:pt>
                <c:pt idx="10833">
                  <c:v>0.34342</c:v>
                </c:pt>
                <c:pt idx="10834">
                  <c:v>0.32436500000000001</c:v>
                </c:pt>
                <c:pt idx="10835">
                  <c:v>0.30853900000000001</c:v>
                </c:pt>
                <c:pt idx="10836">
                  <c:v>0.29449199999999998</c:v>
                </c:pt>
                <c:pt idx="10837">
                  <c:v>0.28413500000000003</c:v>
                </c:pt>
                <c:pt idx="10838">
                  <c:v>0.27140199999999998</c:v>
                </c:pt>
                <c:pt idx="10839">
                  <c:v>0.257606</c:v>
                </c:pt>
                <c:pt idx="10840">
                  <c:v>0.25034499999999998</c:v>
                </c:pt>
                <c:pt idx="10841">
                  <c:v>0.250471</c:v>
                </c:pt>
                <c:pt idx="10842">
                  <c:v>0.24615300000000001</c:v>
                </c:pt>
                <c:pt idx="10843">
                  <c:v>0.24168899999999999</c:v>
                </c:pt>
                <c:pt idx="10844">
                  <c:v>0.23077700000000001</c:v>
                </c:pt>
                <c:pt idx="10845">
                  <c:v>0.218385</c:v>
                </c:pt>
                <c:pt idx="10846">
                  <c:v>0.209286</c:v>
                </c:pt>
                <c:pt idx="10847">
                  <c:v>0.20505499999999999</c:v>
                </c:pt>
                <c:pt idx="10848">
                  <c:v>0.200928</c:v>
                </c:pt>
                <c:pt idx="10849">
                  <c:v>0.19936100000000001</c:v>
                </c:pt>
                <c:pt idx="10850">
                  <c:v>0.20669299999999999</c:v>
                </c:pt>
                <c:pt idx="10851">
                  <c:v>0.209427</c:v>
                </c:pt>
                <c:pt idx="10852">
                  <c:v>0.20719799999999999</c:v>
                </c:pt>
                <c:pt idx="10853">
                  <c:v>0.208199</c:v>
                </c:pt>
                <c:pt idx="10854">
                  <c:v>0.212563</c:v>
                </c:pt>
                <c:pt idx="10855">
                  <c:v>0.208506</c:v>
                </c:pt>
                <c:pt idx="10856">
                  <c:v>0.20207</c:v>
                </c:pt>
                <c:pt idx="10857">
                  <c:v>0.197607</c:v>
                </c:pt>
                <c:pt idx="10858">
                  <c:v>0.19495499999999999</c:v>
                </c:pt>
                <c:pt idx="10859">
                  <c:v>0.19056300000000001</c:v>
                </c:pt>
                <c:pt idx="10860">
                  <c:v>0.18495900000000001</c:v>
                </c:pt>
                <c:pt idx="10861">
                  <c:v>0.17921799999999999</c:v>
                </c:pt>
                <c:pt idx="10862">
                  <c:v>0.17491799999999999</c:v>
                </c:pt>
                <c:pt idx="10863">
                  <c:v>0.17202999999999999</c:v>
                </c:pt>
                <c:pt idx="10864">
                  <c:v>0.172623</c:v>
                </c:pt>
                <c:pt idx="10865">
                  <c:v>0.17417299999999999</c:v>
                </c:pt>
                <c:pt idx="10866">
                  <c:v>0.17169200000000001</c:v>
                </c:pt>
                <c:pt idx="10867">
                  <c:v>0.162273</c:v>
                </c:pt>
                <c:pt idx="10868">
                  <c:v>0.154917</c:v>
                </c:pt>
                <c:pt idx="10869">
                  <c:v>0.14904899999999999</c:v>
                </c:pt>
                <c:pt idx="10870">
                  <c:v>0.14908399999999999</c:v>
                </c:pt>
                <c:pt idx="10871">
                  <c:v>0.14984900000000001</c:v>
                </c:pt>
                <c:pt idx="10872">
                  <c:v>0.143563</c:v>
                </c:pt>
                <c:pt idx="10873">
                  <c:v>0.13645199999999999</c:v>
                </c:pt>
                <c:pt idx="10874">
                  <c:v>0.12881899999999999</c:v>
                </c:pt>
                <c:pt idx="10875">
                  <c:v>0.124473</c:v>
                </c:pt>
                <c:pt idx="10876">
                  <c:v>0.12564700000000001</c:v>
                </c:pt>
                <c:pt idx="10877">
                  <c:v>0.13061600000000001</c:v>
                </c:pt>
                <c:pt idx="10878">
                  <c:v>0.13359199999999999</c:v>
                </c:pt>
                <c:pt idx="10879">
                  <c:v>0.138132</c:v>
                </c:pt>
                <c:pt idx="10880">
                  <c:v>0.13727400000000001</c:v>
                </c:pt>
                <c:pt idx="10881">
                  <c:v>0.129777</c:v>
                </c:pt>
                <c:pt idx="10882">
                  <c:v>0.101897</c:v>
                </c:pt>
                <c:pt idx="10883">
                  <c:v>8.5332900000000003E-2</c:v>
                </c:pt>
                <c:pt idx="10884">
                  <c:v>8.25737E-2</c:v>
                </c:pt>
                <c:pt idx="10885">
                  <c:v>8.6514199999999999E-2</c:v>
                </c:pt>
                <c:pt idx="10886">
                  <c:v>9.1018000000000002E-2</c:v>
                </c:pt>
                <c:pt idx="10887">
                  <c:v>9.7968200000000005E-2</c:v>
                </c:pt>
                <c:pt idx="10888">
                  <c:v>0.109002</c:v>
                </c:pt>
                <c:pt idx="10889">
                  <c:v>0.116095</c:v>
                </c:pt>
                <c:pt idx="10890">
                  <c:v>0.116705</c:v>
                </c:pt>
                <c:pt idx="10891">
                  <c:v>0.10624599999999999</c:v>
                </c:pt>
                <c:pt idx="10892">
                  <c:v>9.8739800000000003E-2</c:v>
                </c:pt>
                <c:pt idx="10893">
                  <c:v>9.3273499999999995E-2</c:v>
                </c:pt>
                <c:pt idx="10894">
                  <c:v>7.7791799999999994E-2</c:v>
                </c:pt>
                <c:pt idx="10895">
                  <c:v>7.1851200000000004E-2</c:v>
                </c:pt>
                <c:pt idx="10896">
                  <c:v>7.2434700000000005E-2</c:v>
                </c:pt>
                <c:pt idx="10897">
                  <c:v>7.9516500000000004E-2</c:v>
                </c:pt>
                <c:pt idx="10898">
                  <c:v>8.3547700000000003E-2</c:v>
                </c:pt>
                <c:pt idx="10899">
                  <c:v>8.4112000000000006E-2</c:v>
                </c:pt>
                <c:pt idx="10900">
                  <c:v>8.4155499999999994E-2</c:v>
                </c:pt>
                <c:pt idx="10901">
                  <c:v>8.0224500000000004E-2</c:v>
                </c:pt>
                <c:pt idx="10902">
                  <c:v>7.88359E-2</c:v>
                </c:pt>
                <c:pt idx="10903">
                  <c:v>7.6913300000000004E-2</c:v>
                </c:pt>
                <c:pt idx="10904">
                  <c:v>7.3964199999999994E-2</c:v>
                </c:pt>
                <c:pt idx="10905">
                  <c:v>6.8058099999999996E-2</c:v>
                </c:pt>
                <c:pt idx="10906">
                  <c:v>6.4181199999999994E-2</c:v>
                </c:pt>
                <c:pt idx="10907">
                  <c:v>5.92694E-2</c:v>
                </c:pt>
                <c:pt idx="10908">
                  <c:v>5.4924800000000003E-2</c:v>
                </c:pt>
                <c:pt idx="10909">
                  <c:v>5.1492499999999997E-2</c:v>
                </c:pt>
                <c:pt idx="10910">
                  <c:v>4.3556600000000001E-2</c:v>
                </c:pt>
                <c:pt idx="10911">
                  <c:v>3.56963E-2</c:v>
                </c:pt>
                <c:pt idx="10912">
                  <c:v>2.8376800000000001E-2</c:v>
                </c:pt>
                <c:pt idx="10913">
                  <c:v>2.5122100000000001E-2</c:v>
                </c:pt>
                <c:pt idx="10914">
                  <c:v>2.6377299999999999E-2</c:v>
                </c:pt>
                <c:pt idx="10915">
                  <c:v>2.9429199999999999E-2</c:v>
                </c:pt>
                <c:pt idx="10916">
                  <c:v>2.3910000000000001E-2</c:v>
                </c:pt>
                <c:pt idx="10917">
                  <c:v>1.50492E-2</c:v>
                </c:pt>
                <c:pt idx="10918">
                  <c:v>5.1747099999999999E-3</c:v>
                </c:pt>
                <c:pt idx="10919">
                  <c:v>-5.6062400000000002E-3</c:v>
                </c:pt>
                <c:pt idx="10920">
                  <c:v>-1.0759700000000001E-2</c:v>
                </c:pt>
                <c:pt idx="10921">
                  <c:v>-1.05562E-2</c:v>
                </c:pt>
                <c:pt idx="10922">
                  <c:v>-1.18764E-2</c:v>
                </c:pt>
                <c:pt idx="10923">
                  <c:v>-1.06178E-2</c:v>
                </c:pt>
                <c:pt idx="10924">
                  <c:v>-6.3325999999999999E-3</c:v>
                </c:pt>
                <c:pt idx="10925">
                  <c:v>2.4149100000000001E-3</c:v>
                </c:pt>
                <c:pt idx="10926">
                  <c:v>1.05807E-2</c:v>
                </c:pt>
                <c:pt idx="10927">
                  <c:v>1.6754600000000001E-2</c:v>
                </c:pt>
                <c:pt idx="10928">
                  <c:v>2.19957E-2</c:v>
                </c:pt>
                <c:pt idx="10929">
                  <c:v>2.7655300000000001E-2</c:v>
                </c:pt>
                <c:pt idx="10930">
                  <c:v>2.6825100000000001E-2</c:v>
                </c:pt>
                <c:pt idx="10931">
                  <c:v>2.55587E-2</c:v>
                </c:pt>
                <c:pt idx="10932">
                  <c:v>2.2824899999999999E-2</c:v>
                </c:pt>
                <c:pt idx="10933">
                  <c:v>2.2579100000000001E-2</c:v>
                </c:pt>
                <c:pt idx="10934">
                  <c:v>1.9315599999999999E-2</c:v>
                </c:pt>
                <c:pt idx="10935">
                  <c:v>1.7113300000000001E-2</c:v>
                </c:pt>
                <c:pt idx="10936">
                  <c:v>1.7914099999999999E-2</c:v>
                </c:pt>
                <c:pt idx="10937">
                  <c:v>2.11925E-2</c:v>
                </c:pt>
                <c:pt idx="10938">
                  <c:v>2.4476999999999999E-2</c:v>
                </c:pt>
                <c:pt idx="10939">
                  <c:v>2.82425E-2</c:v>
                </c:pt>
                <c:pt idx="10940">
                  <c:v>2.50224E-2</c:v>
                </c:pt>
                <c:pt idx="10941">
                  <c:v>2.03301E-2</c:v>
                </c:pt>
                <c:pt idx="10942">
                  <c:v>1.51436E-2</c:v>
                </c:pt>
                <c:pt idx="10943">
                  <c:v>7.9795999999999999E-3</c:v>
                </c:pt>
                <c:pt idx="10944">
                  <c:v>-6.6793199999999999E-3</c:v>
                </c:pt>
                <c:pt idx="10945">
                  <c:v>-1.39157E-2</c:v>
                </c:pt>
                <c:pt idx="10946">
                  <c:v>-8.7074500000000003E-3</c:v>
                </c:pt>
                <c:pt idx="10947">
                  <c:v>6.5780600000000002E-3</c:v>
                </c:pt>
                <c:pt idx="10948">
                  <c:v>1.5503599999999999E-2</c:v>
                </c:pt>
                <c:pt idx="10949">
                  <c:v>1.7414800000000001E-2</c:v>
                </c:pt>
                <c:pt idx="10950">
                  <c:v>1.4841999999999999E-2</c:v>
                </c:pt>
                <c:pt idx="10951">
                  <c:v>9.1974399999999994E-3</c:v>
                </c:pt>
                <c:pt idx="10952">
                  <c:v>6.0528999999999999E-3</c:v>
                </c:pt>
                <c:pt idx="10953">
                  <c:v>1.41954E-3</c:v>
                </c:pt>
                <c:pt idx="10954">
                  <c:v>-3.0384700000000001E-3</c:v>
                </c:pt>
                <c:pt idx="10955">
                  <c:v>-1.6587500000000002E-2</c:v>
                </c:pt>
                <c:pt idx="10956">
                  <c:v>-2.2930900000000001E-2</c:v>
                </c:pt>
                <c:pt idx="10957">
                  <c:v>-2.43219E-2</c:v>
                </c:pt>
                <c:pt idx="10958">
                  <c:v>-1.5140900000000001E-2</c:v>
                </c:pt>
                <c:pt idx="10959">
                  <c:v>-8.5602300000000003E-3</c:v>
                </c:pt>
                <c:pt idx="10960">
                  <c:v>-3.7776699999999999E-3</c:v>
                </c:pt>
                <c:pt idx="10961">
                  <c:v>3.7096299999999998E-3</c:v>
                </c:pt>
                <c:pt idx="10962">
                  <c:v>4.3981000000000003E-3</c:v>
                </c:pt>
                <c:pt idx="10963">
                  <c:v>3.7488E-3</c:v>
                </c:pt>
                <c:pt idx="10964">
                  <c:v>4.5962199999999998E-3</c:v>
                </c:pt>
                <c:pt idx="10965">
                  <c:v>4.8245500000000004E-3</c:v>
                </c:pt>
                <c:pt idx="10966">
                  <c:v>-2.4658499999999999E-3</c:v>
                </c:pt>
                <c:pt idx="10967">
                  <c:v>-9.1384099999999996E-3</c:v>
                </c:pt>
                <c:pt idx="10968">
                  <c:v>-1.51904E-2</c:v>
                </c:pt>
                <c:pt idx="10969">
                  <c:v>-2.1932400000000001E-2</c:v>
                </c:pt>
                <c:pt idx="10970">
                  <c:v>-3.5130300000000003E-2</c:v>
                </c:pt>
                <c:pt idx="10971">
                  <c:v>-4.7547199999999998E-2</c:v>
                </c:pt>
                <c:pt idx="10972">
                  <c:v>-5.42341E-2</c:v>
                </c:pt>
                <c:pt idx="10973">
                  <c:v>-6.1780000000000002E-2</c:v>
                </c:pt>
                <c:pt idx="10974">
                  <c:v>-6.6027100000000005E-2</c:v>
                </c:pt>
                <c:pt idx="10975">
                  <c:v>-6.96436E-2</c:v>
                </c:pt>
                <c:pt idx="10976">
                  <c:v>-7.0763000000000006E-2</c:v>
                </c:pt>
                <c:pt idx="10977">
                  <c:v>-7.3862999999999998E-2</c:v>
                </c:pt>
                <c:pt idx="10978">
                  <c:v>-8.0757399999999993E-2</c:v>
                </c:pt>
                <c:pt idx="10979">
                  <c:v>-8.6741100000000002E-2</c:v>
                </c:pt>
                <c:pt idx="10980">
                  <c:v>-9.3903500000000001E-2</c:v>
                </c:pt>
                <c:pt idx="10981">
                  <c:v>-9.5172099999999996E-2</c:v>
                </c:pt>
                <c:pt idx="10982">
                  <c:v>-8.8589000000000001E-2</c:v>
                </c:pt>
                <c:pt idx="10983">
                  <c:v>-6.8065700000000007E-2</c:v>
                </c:pt>
                <c:pt idx="10984">
                  <c:v>-5.6721300000000002E-2</c:v>
                </c:pt>
                <c:pt idx="10985">
                  <c:v>-5.8498300000000003E-2</c:v>
                </c:pt>
                <c:pt idx="10986">
                  <c:v>-6.7671099999999998E-2</c:v>
                </c:pt>
                <c:pt idx="10987">
                  <c:v>-7.5080300000000003E-2</c:v>
                </c:pt>
                <c:pt idx="10988">
                  <c:v>-7.9106999999999997E-2</c:v>
                </c:pt>
                <c:pt idx="10989">
                  <c:v>-7.7619599999999997E-2</c:v>
                </c:pt>
                <c:pt idx="10990">
                  <c:v>-7.5490399999999999E-2</c:v>
                </c:pt>
                <c:pt idx="10991">
                  <c:v>-7.9352699999999998E-2</c:v>
                </c:pt>
                <c:pt idx="10992">
                  <c:v>-8.3568199999999995E-2</c:v>
                </c:pt>
                <c:pt idx="10993">
                  <c:v>-8.58767E-2</c:v>
                </c:pt>
                <c:pt idx="10994">
                  <c:v>-8.4461700000000001E-2</c:v>
                </c:pt>
                <c:pt idx="10995">
                  <c:v>-7.9845899999999997E-2</c:v>
                </c:pt>
                <c:pt idx="10996">
                  <c:v>-7.8532400000000002E-2</c:v>
                </c:pt>
                <c:pt idx="10997">
                  <c:v>-8.1258300000000006E-2</c:v>
                </c:pt>
                <c:pt idx="10998">
                  <c:v>-8.8044800000000006E-2</c:v>
                </c:pt>
                <c:pt idx="10999">
                  <c:v>-9.20353E-2</c:v>
                </c:pt>
                <c:pt idx="11000">
                  <c:v>-9.4477699999999998E-2</c:v>
                </c:pt>
                <c:pt idx="11001">
                  <c:v>-9.7480499999999998E-2</c:v>
                </c:pt>
                <c:pt idx="11002">
                  <c:v>-0.107373</c:v>
                </c:pt>
                <c:pt idx="11003">
                  <c:v>-0.109373</c:v>
                </c:pt>
                <c:pt idx="11004">
                  <c:v>-0.11253199999999999</c:v>
                </c:pt>
                <c:pt idx="11005">
                  <c:v>-0.110268</c:v>
                </c:pt>
                <c:pt idx="11006">
                  <c:v>-0.10609300000000001</c:v>
                </c:pt>
                <c:pt idx="11007">
                  <c:v>-0.10956200000000001</c:v>
                </c:pt>
                <c:pt idx="11008">
                  <c:v>-0.112835</c:v>
                </c:pt>
                <c:pt idx="11009">
                  <c:v>-0.114785</c:v>
                </c:pt>
                <c:pt idx="11010">
                  <c:v>-0.107463</c:v>
                </c:pt>
                <c:pt idx="11011">
                  <c:v>-0.10552</c:v>
                </c:pt>
                <c:pt idx="11012">
                  <c:v>-0.11192000000000001</c:v>
                </c:pt>
                <c:pt idx="11013">
                  <c:v>-0.120986</c:v>
                </c:pt>
                <c:pt idx="11014">
                  <c:v>-0.12532399999999999</c:v>
                </c:pt>
                <c:pt idx="11015">
                  <c:v>-0.11833399999999999</c:v>
                </c:pt>
                <c:pt idx="11016">
                  <c:v>-0.105036</c:v>
                </c:pt>
                <c:pt idx="11017">
                  <c:v>-9.5798700000000001E-2</c:v>
                </c:pt>
                <c:pt idx="11018">
                  <c:v>-8.8298399999999999E-2</c:v>
                </c:pt>
                <c:pt idx="11019">
                  <c:v>-7.6761700000000002E-2</c:v>
                </c:pt>
                <c:pt idx="11020">
                  <c:v>-6.8200899999999995E-2</c:v>
                </c:pt>
                <c:pt idx="11021">
                  <c:v>-5.5341099999999997E-2</c:v>
                </c:pt>
                <c:pt idx="11022">
                  <c:v>-3.41838E-2</c:v>
                </c:pt>
                <c:pt idx="11023">
                  <c:v>-2.4211699999999999E-2</c:v>
                </c:pt>
                <c:pt idx="11024">
                  <c:v>-2.5612200000000002E-2</c:v>
                </c:pt>
                <c:pt idx="11025">
                  <c:v>-2.7670400000000001E-2</c:v>
                </c:pt>
                <c:pt idx="11026">
                  <c:v>-2.88992E-2</c:v>
                </c:pt>
                <c:pt idx="11027">
                  <c:v>-2.60126E-2</c:v>
                </c:pt>
                <c:pt idx="11028">
                  <c:v>-1.8513100000000001E-2</c:v>
                </c:pt>
                <c:pt idx="11029">
                  <c:v>-1.29727E-2</c:v>
                </c:pt>
                <c:pt idx="11030">
                  <c:v>-1.25512E-2</c:v>
                </c:pt>
                <c:pt idx="11031">
                  <c:v>-1.3104599999999999E-2</c:v>
                </c:pt>
                <c:pt idx="11032">
                  <c:v>-1.94726E-2</c:v>
                </c:pt>
                <c:pt idx="11033">
                  <c:v>-2.6984500000000002E-2</c:v>
                </c:pt>
                <c:pt idx="11034">
                  <c:v>-3.1718099999999999E-2</c:v>
                </c:pt>
                <c:pt idx="11035">
                  <c:v>-3.87418E-2</c:v>
                </c:pt>
                <c:pt idx="11036">
                  <c:v>-5.0738100000000001E-2</c:v>
                </c:pt>
                <c:pt idx="11037">
                  <c:v>-7.0816799999999999E-2</c:v>
                </c:pt>
                <c:pt idx="11038">
                  <c:v>-9.6420400000000003E-2</c:v>
                </c:pt>
                <c:pt idx="11039">
                  <c:v>-0.114902</c:v>
                </c:pt>
                <c:pt idx="11040">
                  <c:v>-0.12151000000000001</c:v>
                </c:pt>
                <c:pt idx="11041">
                  <c:v>-0.12818499999999999</c:v>
                </c:pt>
                <c:pt idx="11042">
                  <c:v>-0.136293</c:v>
                </c:pt>
                <c:pt idx="11043">
                  <c:v>-0.14220099999999999</c:v>
                </c:pt>
                <c:pt idx="11044">
                  <c:v>-0.14496200000000001</c:v>
                </c:pt>
                <c:pt idx="11045">
                  <c:v>-0.14310700000000001</c:v>
                </c:pt>
                <c:pt idx="11046">
                  <c:v>-0.139851</c:v>
                </c:pt>
                <c:pt idx="11047">
                  <c:v>-0.14204700000000001</c:v>
                </c:pt>
                <c:pt idx="11048">
                  <c:v>-0.14410999999999999</c:v>
                </c:pt>
                <c:pt idx="11049">
                  <c:v>-0.146643</c:v>
                </c:pt>
                <c:pt idx="11050">
                  <c:v>-0.14421300000000001</c:v>
                </c:pt>
                <c:pt idx="11051">
                  <c:v>-0.14368</c:v>
                </c:pt>
                <c:pt idx="11052">
                  <c:v>-0.14412700000000001</c:v>
                </c:pt>
                <c:pt idx="11053">
                  <c:v>-0.143817</c:v>
                </c:pt>
                <c:pt idx="11054">
                  <c:v>-0.133601</c:v>
                </c:pt>
                <c:pt idx="11055">
                  <c:v>-0.12887599999999999</c:v>
                </c:pt>
                <c:pt idx="11056">
                  <c:v>-0.125137</c:v>
                </c:pt>
                <c:pt idx="11057">
                  <c:v>-0.120865</c:v>
                </c:pt>
                <c:pt idx="11058">
                  <c:v>-0.119405</c:v>
                </c:pt>
                <c:pt idx="11059">
                  <c:v>-0.119744</c:v>
                </c:pt>
                <c:pt idx="11060">
                  <c:v>-0.12080399999999999</c:v>
                </c:pt>
                <c:pt idx="11061">
                  <c:v>-0.12534000000000001</c:v>
                </c:pt>
                <c:pt idx="11062">
                  <c:v>-0.13251499999999999</c:v>
                </c:pt>
                <c:pt idx="11063">
                  <c:v>-0.14113700000000001</c:v>
                </c:pt>
                <c:pt idx="11064">
                  <c:v>-0.14736199999999999</c:v>
                </c:pt>
                <c:pt idx="11065">
                  <c:v>-0.146036</c:v>
                </c:pt>
                <c:pt idx="11066">
                  <c:v>-0.138459</c:v>
                </c:pt>
                <c:pt idx="11067">
                  <c:v>-0.12989999999999999</c:v>
                </c:pt>
                <c:pt idx="11068">
                  <c:v>-0.128134</c:v>
                </c:pt>
                <c:pt idx="11069">
                  <c:v>-0.129831</c:v>
                </c:pt>
                <c:pt idx="11070">
                  <c:v>-0.13118299999999999</c:v>
                </c:pt>
                <c:pt idx="11071">
                  <c:v>-0.13789499999999999</c:v>
                </c:pt>
                <c:pt idx="11072">
                  <c:v>-0.14929999999999999</c:v>
                </c:pt>
                <c:pt idx="11073">
                  <c:v>-0.15876799999999999</c:v>
                </c:pt>
                <c:pt idx="11074">
                  <c:v>-0.16214600000000001</c:v>
                </c:pt>
                <c:pt idx="11075">
                  <c:v>-0.162411</c:v>
                </c:pt>
                <c:pt idx="11076">
                  <c:v>-0.16195499999999999</c:v>
                </c:pt>
                <c:pt idx="11077">
                  <c:v>-0.16183700000000001</c:v>
                </c:pt>
                <c:pt idx="11078">
                  <c:v>-0.161466</c:v>
                </c:pt>
                <c:pt idx="11079">
                  <c:v>-0.15825900000000001</c:v>
                </c:pt>
                <c:pt idx="11080">
                  <c:v>-0.159605</c:v>
                </c:pt>
                <c:pt idx="11081">
                  <c:v>-0.161472</c:v>
                </c:pt>
                <c:pt idx="11082">
                  <c:v>-0.167294</c:v>
                </c:pt>
                <c:pt idx="11083">
                  <c:v>-0.17067099999999999</c:v>
                </c:pt>
                <c:pt idx="11084">
                  <c:v>-0.17518700000000001</c:v>
                </c:pt>
                <c:pt idx="11085">
                  <c:v>-0.180836</c:v>
                </c:pt>
                <c:pt idx="11086">
                  <c:v>-0.18652299999999999</c:v>
                </c:pt>
                <c:pt idx="11087">
                  <c:v>-0.18953800000000001</c:v>
                </c:pt>
                <c:pt idx="11088">
                  <c:v>-0.18899299999999999</c:v>
                </c:pt>
                <c:pt idx="11089">
                  <c:v>-0.18418200000000001</c:v>
                </c:pt>
                <c:pt idx="11090">
                  <c:v>-0.178951</c:v>
                </c:pt>
                <c:pt idx="11091">
                  <c:v>-0.17712</c:v>
                </c:pt>
                <c:pt idx="11092">
                  <c:v>-0.179948</c:v>
                </c:pt>
                <c:pt idx="11093">
                  <c:v>-0.179589</c:v>
                </c:pt>
                <c:pt idx="11094">
                  <c:v>-0.180529</c:v>
                </c:pt>
                <c:pt idx="11095">
                  <c:v>-0.17988199999999999</c:v>
                </c:pt>
                <c:pt idx="11096">
                  <c:v>-0.181506</c:v>
                </c:pt>
                <c:pt idx="11097">
                  <c:v>-0.18623200000000001</c:v>
                </c:pt>
                <c:pt idx="11098">
                  <c:v>-0.19100900000000001</c:v>
                </c:pt>
                <c:pt idx="11099">
                  <c:v>-0.193745</c:v>
                </c:pt>
                <c:pt idx="11100">
                  <c:v>-0.19634499999999999</c:v>
                </c:pt>
                <c:pt idx="11101">
                  <c:v>-0.19722700000000001</c:v>
                </c:pt>
                <c:pt idx="11102">
                  <c:v>-0.204234</c:v>
                </c:pt>
                <c:pt idx="11103">
                  <c:v>-0.21039099999999999</c:v>
                </c:pt>
                <c:pt idx="11104">
                  <c:v>-0.210535</c:v>
                </c:pt>
                <c:pt idx="11105">
                  <c:v>-0.206703</c:v>
                </c:pt>
                <c:pt idx="11106">
                  <c:v>-0.20352200000000001</c:v>
                </c:pt>
                <c:pt idx="11107">
                  <c:v>-0.19900100000000001</c:v>
                </c:pt>
                <c:pt idx="11108">
                  <c:v>-0.19999</c:v>
                </c:pt>
                <c:pt idx="11109">
                  <c:v>-0.20113700000000001</c:v>
                </c:pt>
                <c:pt idx="11110">
                  <c:v>-0.20149300000000001</c:v>
                </c:pt>
                <c:pt idx="11111">
                  <c:v>-0.19966500000000001</c:v>
                </c:pt>
                <c:pt idx="11112">
                  <c:v>-0.193245</c:v>
                </c:pt>
                <c:pt idx="11113">
                  <c:v>-0.18897800000000001</c:v>
                </c:pt>
                <c:pt idx="11114">
                  <c:v>-0.18418599999999999</c:v>
                </c:pt>
                <c:pt idx="11115">
                  <c:v>-0.183646</c:v>
                </c:pt>
                <c:pt idx="11116">
                  <c:v>-0.183753</c:v>
                </c:pt>
                <c:pt idx="11117">
                  <c:v>-0.17894699999999999</c:v>
                </c:pt>
                <c:pt idx="11118">
                  <c:v>-0.17341799999999999</c:v>
                </c:pt>
                <c:pt idx="11119">
                  <c:v>-0.17156099999999999</c:v>
                </c:pt>
                <c:pt idx="11120">
                  <c:v>-0.16999700000000001</c:v>
                </c:pt>
                <c:pt idx="11121">
                  <c:v>-0.16953499999999999</c:v>
                </c:pt>
                <c:pt idx="11122">
                  <c:v>-0.17128399999999999</c:v>
                </c:pt>
                <c:pt idx="11123">
                  <c:v>-0.17477699999999999</c:v>
                </c:pt>
                <c:pt idx="11124">
                  <c:v>-0.17796500000000001</c:v>
                </c:pt>
                <c:pt idx="11125">
                  <c:v>-0.17695</c:v>
                </c:pt>
                <c:pt idx="11126">
                  <c:v>-0.17647099999999999</c:v>
                </c:pt>
                <c:pt idx="11127">
                  <c:v>-0.176847</c:v>
                </c:pt>
                <c:pt idx="11128">
                  <c:v>-0.17727699999999999</c:v>
                </c:pt>
                <c:pt idx="11129">
                  <c:v>-0.176148</c:v>
                </c:pt>
                <c:pt idx="11130">
                  <c:v>-0.17671400000000001</c:v>
                </c:pt>
                <c:pt idx="11131">
                  <c:v>-0.17765500000000001</c:v>
                </c:pt>
                <c:pt idx="11132">
                  <c:v>-0.18254300000000001</c:v>
                </c:pt>
                <c:pt idx="11133">
                  <c:v>-0.19431699999999999</c:v>
                </c:pt>
                <c:pt idx="11134">
                  <c:v>-0.21066199999999999</c:v>
                </c:pt>
                <c:pt idx="11135">
                  <c:v>-0.219221</c:v>
                </c:pt>
                <c:pt idx="11136">
                  <c:v>-0.214147</c:v>
                </c:pt>
                <c:pt idx="11137">
                  <c:v>-0.21052999999999999</c:v>
                </c:pt>
                <c:pt idx="11138">
                  <c:v>-0.20846899999999999</c:v>
                </c:pt>
                <c:pt idx="11139">
                  <c:v>-0.211115</c:v>
                </c:pt>
                <c:pt idx="11140">
                  <c:v>-0.21285599999999999</c:v>
                </c:pt>
                <c:pt idx="11141">
                  <c:v>-0.213481</c:v>
                </c:pt>
                <c:pt idx="11142">
                  <c:v>-0.211232</c:v>
                </c:pt>
                <c:pt idx="11143">
                  <c:v>-0.210258</c:v>
                </c:pt>
                <c:pt idx="11144">
                  <c:v>-0.21373300000000001</c:v>
                </c:pt>
                <c:pt idx="11145">
                  <c:v>-0.21837999999999999</c:v>
                </c:pt>
                <c:pt idx="11146">
                  <c:v>-0.21981200000000001</c:v>
                </c:pt>
                <c:pt idx="11147">
                  <c:v>-0.215306</c:v>
                </c:pt>
                <c:pt idx="11148">
                  <c:v>-0.209425</c:v>
                </c:pt>
                <c:pt idx="11149">
                  <c:v>-0.20231399999999999</c:v>
                </c:pt>
                <c:pt idx="11150">
                  <c:v>-0.19514300000000001</c:v>
                </c:pt>
                <c:pt idx="11151">
                  <c:v>-0.19186500000000001</c:v>
                </c:pt>
                <c:pt idx="11152">
                  <c:v>-0.19071399999999999</c:v>
                </c:pt>
                <c:pt idx="11153">
                  <c:v>-0.18643999999999999</c:v>
                </c:pt>
                <c:pt idx="11154">
                  <c:v>-0.18199599999999999</c:v>
                </c:pt>
                <c:pt idx="11155">
                  <c:v>-0.178813</c:v>
                </c:pt>
                <c:pt idx="11156">
                  <c:v>-0.17586499999999999</c:v>
                </c:pt>
                <c:pt idx="11157">
                  <c:v>-0.17591499999999999</c:v>
                </c:pt>
                <c:pt idx="11158">
                  <c:v>-0.17474100000000001</c:v>
                </c:pt>
                <c:pt idx="11159">
                  <c:v>-0.171099</c:v>
                </c:pt>
                <c:pt idx="11160">
                  <c:v>-0.16411600000000001</c:v>
                </c:pt>
                <c:pt idx="11161">
                  <c:v>-0.153248</c:v>
                </c:pt>
                <c:pt idx="11162">
                  <c:v>-0.14178499999999999</c:v>
                </c:pt>
                <c:pt idx="11163">
                  <c:v>-0.134603</c:v>
                </c:pt>
                <c:pt idx="11164">
                  <c:v>-0.13481000000000001</c:v>
                </c:pt>
                <c:pt idx="11165">
                  <c:v>-0.13821900000000001</c:v>
                </c:pt>
                <c:pt idx="11166">
                  <c:v>-0.140238</c:v>
                </c:pt>
                <c:pt idx="11167">
                  <c:v>-0.14423800000000001</c:v>
                </c:pt>
                <c:pt idx="11168">
                  <c:v>-0.150004</c:v>
                </c:pt>
                <c:pt idx="11169">
                  <c:v>-0.15228700000000001</c:v>
                </c:pt>
                <c:pt idx="11170">
                  <c:v>-0.156058</c:v>
                </c:pt>
                <c:pt idx="11171">
                  <c:v>-0.15743399999999999</c:v>
                </c:pt>
                <c:pt idx="11172">
                  <c:v>-0.15511800000000001</c:v>
                </c:pt>
                <c:pt idx="11173">
                  <c:v>-0.15312000000000001</c:v>
                </c:pt>
                <c:pt idx="11174">
                  <c:v>-0.14915500000000001</c:v>
                </c:pt>
                <c:pt idx="11175">
                  <c:v>-0.14782500000000001</c:v>
                </c:pt>
                <c:pt idx="11176">
                  <c:v>-0.14577799999999999</c:v>
                </c:pt>
                <c:pt idx="11177">
                  <c:v>-0.143841</c:v>
                </c:pt>
                <c:pt idx="11178">
                  <c:v>-0.14091699999999999</c:v>
                </c:pt>
                <c:pt idx="11179">
                  <c:v>-0.135571</c:v>
                </c:pt>
                <c:pt idx="11180">
                  <c:v>-0.137993</c:v>
                </c:pt>
                <c:pt idx="11181">
                  <c:v>-0.14622199999999999</c:v>
                </c:pt>
                <c:pt idx="11182">
                  <c:v>-0.15130399999999999</c:v>
                </c:pt>
                <c:pt idx="11183">
                  <c:v>-0.14616499999999999</c:v>
                </c:pt>
                <c:pt idx="11184">
                  <c:v>-0.13377600000000001</c:v>
                </c:pt>
                <c:pt idx="11185">
                  <c:v>-0.120613</c:v>
                </c:pt>
                <c:pt idx="11186">
                  <c:v>-0.108663</c:v>
                </c:pt>
                <c:pt idx="11187">
                  <c:v>-0.10442899999999999</c:v>
                </c:pt>
                <c:pt idx="11188">
                  <c:v>-0.104195</c:v>
                </c:pt>
                <c:pt idx="11189">
                  <c:v>-0.100856</c:v>
                </c:pt>
                <c:pt idx="11190">
                  <c:v>-0.104005</c:v>
                </c:pt>
                <c:pt idx="11191">
                  <c:v>-0.108982</c:v>
                </c:pt>
                <c:pt idx="11192">
                  <c:v>-0.107962</c:v>
                </c:pt>
                <c:pt idx="11193">
                  <c:v>-0.10332</c:v>
                </c:pt>
                <c:pt idx="11194">
                  <c:v>-0.10001699999999999</c:v>
                </c:pt>
                <c:pt idx="11195">
                  <c:v>-0.10249900000000001</c:v>
                </c:pt>
                <c:pt idx="11196">
                  <c:v>-0.10229199999999999</c:v>
                </c:pt>
                <c:pt idx="11197">
                  <c:v>-0.104652</c:v>
                </c:pt>
                <c:pt idx="11198">
                  <c:v>-0.10838399999999999</c:v>
                </c:pt>
                <c:pt idx="11199">
                  <c:v>-0.113091</c:v>
                </c:pt>
                <c:pt idx="11200">
                  <c:v>-0.11609899999999999</c:v>
                </c:pt>
                <c:pt idx="11201">
                  <c:v>-0.116621</c:v>
                </c:pt>
                <c:pt idx="11202">
                  <c:v>-0.113882</c:v>
                </c:pt>
                <c:pt idx="11203">
                  <c:v>-0.113868</c:v>
                </c:pt>
                <c:pt idx="11204">
                  <c:v>-0.118021</c:v>
                </c:pt>
                <c:pt idx="11205">
                  <c:v>-0.122199</c:v>
                </c:pt>
                <c:pt idx="11206">
                  <c:v>-0.11665499999999999</c:v>
                </c:pt>
                <c:pt idx="11207">
                  <c:v>-0.110586</c:v>
                </c:pt>
                <c:pt idx="11208">
                  <c:v>-0.103849</c:v>
                </c:pt>
                <c:pt idx="11209">
                  <c:v>-9.7437300000000004E-2</c:v>
                </c:pt>
                <c:pt idx="11210">
                  <c:v>-9.4871399999999995E-2</c:v>
                </c:pt>
                <c:pt idx="11211">
                  <c:v>-9.5610899999999999E-2</c:v>
                </c:pt>
                <c:pt idx="11212">
                  <c:v>-9.3870400000000007E-2</c:v>
                </c:pt>
                <c:pt idx="11213">
                  <c:v>-9.3071299999999996E-2</c:v>
                </c:pt>
                <c:pt idx="11214">
                  <c:v>-9.1101399999999999E-2</c:v>
                </c:pt>
                <c:pt idx="11215">
                  <c:v>-9.2112100000000002E-2</c:v>
                </c:pt>
                <c:pt idx="11216">
                  <c:v>-8.5861800000000002E-2</c:v>
                </c:pt>
                <c:pt idx="11217">
                  <c:v>-8.4787899999999999E-2</c:v>
                </c:pt>
                <c:pt idx="11218">
                  <c:v>-8.3188999999999999E-2</c:v>
                </c:pt>
                <c:pt idx="11219">
                  <c:v>-8.7481500000000004E-2</c:v>
                </c:pt>
                <c:pt idx="11220">
                  <c:v>-8.6549299999999996E-2</c:v>
                </c:pt>
                <c:pt idx="11221">
                  <c:v>-8.1347299999999997E-2</c:v>
                </c:pt>
                <c:pt idx="11222">
                  <c:v>-8.06423E-2</c:v>
                </c:pt>
                <c:pt idx="11223">
                  <c:v>-8.1383800000000006E-2</c:v>
                </c:pt>
                <c:pt idx="11224">
                  <c:v>-7.7192399999999994E-2</c:v>
                </c:pt>
                <c:pt idx="11225">
                  <c:v>-7.1417400000000006E-2</c:v>
                </c:pt>
                <c:pt idx="11226">
                  <c:v>-7.1008100000000005E-2</c:v>
                </c:pt>
                <c:pt idx="11227">
                  <c:v>-7.37072E-2</c:v>
                </c:pt>
                <c:pt idx="11228">
                  <c:v>-7.5840099999999994E-2</c:v>
                </c:pt>
                <c:pt idx="11229">
                  <c:v>-8.0978099999999997E-2</c:v>
                </c:pt>
                <c:pt idx="11230">
                  <c:v>-8.3819900000000003E-2</c:v>
                </c:pt>
                <c:pt idx="11231">
                  <c:v>-8.5130700000000004E-2</c:v>
                </c:pt>
                <c:pt idx="11232">
                  <c:v>-8.4365399999999993E-2</c:v>
                </c:pt>
                <c:pt idx="11233">
                  <c:v>-8.5340399999999997E-2</c:v>
                </c:pt>
                <c:pt idx="11234">
                  <c:v>-8.91565E-2</c:v>
                </c:pt>
                <c:pt idx="11235">
                  <c:v>-9.78903E-2</c:v>
                </c:pt>
                <c:pt idx="11236">
                  <c:v>-0.110055</c:v>
                </c:pt>
                <c:pt idx="11237">
                  <c:v>-0.12554299999999999</c:v>
                </c:pt>
                <c:pt idx="11238">
                  <c:v>-0.13056499999999999</c:v>
                </c:pt>
                <c:pt idx="11239">
                  <c:v>-0.127385</c:v>
                </c:pt>
                <c:pt idx="11240">
                  <c:v>-0.120572</c:v>
                </c:pt>
                <c:pt idx="11241">
                  <c:v>-0.116803</c:v>
                </c:pt>
                <c:pt idx="11242">
                  <c:v>-0.11417099999999999</c:v>
                </c:pt>
                <c:pt idx="11243">
                  <c:v>-0.111142</c:v>
                </c:pt>
                <c:pt idx="11244">
                  <c:v>-0.11768099999999999</c:v>
                </c:pt>
                <c:pt idx="11245">
                  <c:v>-0.13061600000000001</c:v>
                </c:pt>
                <c:pt idx="11246">
                  <c:v>-0.14357900000000001</c:v>
                </c:pt>
                <c:pt idx="11247">
                  <c:v>-0.163018</c:v>
                </c:pt>
                <c:pt idx="11248">
                  <c:v>-0.17541799999999999</c:v>
                </c:pt>
                <c:pt idx="11249">
                  <c:v>-0.18742300000000001</c:v>
                </c:pt>
                <c:pt idx="11250">
                  <c:v>-0.20456299999999999</c:v>
                </c:pt>
                <c:pt idx="11251">
                  <c:v>-0.21617700000000001</c:v>
                </c:pt>
                <c:pt idx="11252">
                  <c:v>-0.22268099999999999</c:v>
                </c:pt>
                <c:pt idx="11253">
                  <c:v>-0.23341400000000001</c:v>
                </c:pt>
                <c:pt idx="11254">
                  <c:v>-0.24976300000000001</c:v>
                </c:pt>
                <c:pt idx="11255">
                  <c:v>-0.26347700000000002</c:v>
                </c:pt>
                <c:pt idx="11256">
                  <c:v>-0.27304899999999999</c:v>
                </c:pt>
                <c:pt idx="11257">
                  <c:v>-0.28580100000000003</c:v>
                </c:pt>
                <c:pt idx="11258">
                  <c:v>-0.29965799999999998</c:v>
                </c:pt>
                <c:pt idx="11259">
                  <c:v>-0.30916900000000003</c:v>
                </c:pt>
                <c:pt idx="11260">
                  <c:v>-0.32366200000000001</c:v>
                </c:pt>
                <c:pt idx="11261">
                  <c:v>-0.33396599999999999</c:v>
                </c:pt>
                <c:pt idx="11262">
                  <c:v>-0.339951</c:v>
                </c:pt>
                <c:pt idx="11263">
                  <c:v>-0.34431099999999998</c:v>
                </c:pt>
                <c:pt idx="11264">
                  <c:v>-0.352713</c:v>
                </c:pt>
                <c:pt idx="11265">
                  <c:v>-0.36520599999999998</c:v>
                </c:pt>
                <c:pt idx="11266">
                  <c:v>-0.38455099999999998</c:v>
                </c:pt>
                <c:pt idx="11267">
                  <c:v>-0.40752500000000003</c:v>
                </c:pt>
                <c:pt idx="11268">
                  <c:v>-0.41435899999999998</c:v>
                </c:pt>
                <c:pt idx="11269">
                  <c:v>-0.410416</c:v>
                </c:pt>
                <c:pt idx="11270">
                  <c:v>-0.40746500000000002</c:v>
                </c:pt>
                <c:pt idx="11271">
                  <c:v>-0.41392499999999999</c:v>
                </c:pt>
                <c:pt idx="11272">
                  <c:v>-0.42618699999999998</c:v>
                </c:pt>
                <c:pt idx="11273">
                  <c:v>-0.44239800000000001</c:v>
                </c:pt>
                <c:pt idx="11274">
                  <c:v>-0.45679500000000001</c:v>
                </c:pt>
                <c:pt idx="11275">
                  <c:v>-0.46602300000000002</c:v>
                </c:pt>
                <c:pt idx="11276">
                  <c:v>-0.47469</c:v>
                </c:pt>
                <c:pt idx="11277">
                  <c:v>-0.48156300000000002</c:v>
                </c:pt>
                <c:pt idx="11278">
                  <c:v>-0.48959000000000003</c:v>
                </c:pt>
                <c:pt idx="11279">
                  <c:v>-0.49898900000000002</c:v>
                </c:pt>
                <c:pt idx="11280">
                  <c:v>-0.50909199999999999</c:v>
                </c:pt>
                <c:pt idx="11281">
                  <c:v>-0.51460099999999998</c:v>
                </c:pt>
                <c:pt idx="11282">
                  <c:v>-0.51897300000000002</c:v>
                </c:pt>
                <c:pt idx="11283">
                  <c:v>-0.51943899999999998</c:v>
                </c:pt>
                <c:pt idx="11284">
                  <c:v>-0.51913500000000001</c:v>
                </c:pt>
                <c:pt idx="11285">
                  <c:v>-0.520895</c:v>
                </c:pt>
                <c:pt idx="11286">
                  <c:v>-0.53093699999999999</c:v>
                </c:pt>
                <c:pt idx="11287">
                  <c:v>-0.53897899999999999</c:v>
                </c:pt>
                <c:pt idx="11288">
                  <c:v>-0.54257699999999998</c:v>
                </c:pt>
                <c:pt idx="11289">
                  <c:v>-0.543929</c:v>
                </c:pt>
                <c:pt idx="11290">
                  <c:v>-0.54465600000000003</c:v>
                </c:pt>
                <c:pt idx="11291">
                  <c:v>-0.54416900000000001</c:v>
                </c:pt>
                <c:pt idx="11292">
                  <c:v>-0.54521500000000001</c:v>
                </c:pt>
                <c:pt idx="11293">
                  <c:v>-0.54474500000000003</c:v>
                </c:pt>
                <c:pt idx="11294">
                  <c:v>-0.55295399999999995</c:v>
                </c:pt>
                <c:pt idx="11295">
                  <c:v>-0.56792200000000004</c:v>
                </c:pt>
                <c:pt idx="11296">
                  <c:v>-0.57175799999999999</c:v>
                </c:pt>
                <c:pt idx="11297">
                  <c:v>-0.57012300000000005</c:v>
                </c:pt>
                <c:pt idx="11298">
                  <c:v>-0.57077800000000001</c:v>
                </c:pt>
                <c:pt idx="11299">
                  <c:v>-0.57657999999999998</c:v>
                </c:pt>
                <c:pt idx="11300">
                  <c:v>-0.58027499999999999</c:v>
                </c:pt>
                <c:pt idx="11301">
                  <c:v>-0.586951</c:v>
                </c:pt>
                <c:pt idx="11302">
                  <c:v>-0.59129299999999996</c:v>
                </c:pt>
                <c:pt idx="11303">
                  <c:v>-0.59337899999999999</c:v>
                </c:pt>
                <c:pt idx="11304">
                  <c:v>-0.599881</c:v>
                </c:pt>
                <c:pt idx="11305">
                  <c:v>-0.602163</c:v>
                </c:pt>
                <c:pt idx="11306">
                  <c:v>-0.60797100000000004</c:v>
                </c:pt>
                <c:pt idx="11307">
                  <c:v>-0.60922799999999999</c:v>
                </c:pt>
                <c:pt idx="11308">
                  <c:v>-0.60984499999999997</c:v>
                </c:pt>
                <c:pt idx="11309">
                  <c:v>-0.612819</c:v>
                </c:pt>
                <c:pt idx="11310">
                  <c:v>-0.61484700000000003</c:v>
                </c:pt>
                <c:pt idx="11311">
                  <c:v>-0.61895699999999998</c:v>
                </c:pt>
                <c:pt idx="11312">
                  <c:v>-0.62594899999999998</c:v>
                </c:pt>
                <c:pt idx="11313">
                  <c:v>-0.63082000000000005</c:v>
                </c:pt>
                <c:pt idx="11314">
                  <c:v>-0.632131</c:v>
                </c:pt>
                <c:pt idx="11315">
                  <c:v>-0.63024599999999997</c:v>
                </c:pt>
                <c:pt idx="11316">
                  <c:v>-0.62732699999999997</c:v>
                </c:pt>
                <c:pt idx="11317">
                  <c:v>-0.62676500000000002</c:v>
                </c:pt>
                <c:pt idx="11318">
                  <c:v>-0.647343</c:v>
                </c:pt>
                <c:pt idx="11319">
                  <c:v>-0.65776599999999996</c:v>
                </c:pt>
                <c:pt idx="11320">
                  <c:v>-0.65887099999999998</c:v>
                </c:pt>
                <c:pt idx="11321">
                  <c:v>-0.65753200000000001</c:v>
                </c:pt>
                <c:pt idx="11322">
                  <c:v>-0.64848700000000004</c:v>
                </c:pt>
                <c:pt idx="11323">
                  <c:v>-0.64427699999999999</c:v>
                </c:pt>
                <c:pt idx="11324">
                  <c:v>-0.64220200000000005</c:v>
                </c:pt>
                <c:pt idx="11325">
                  <c:v>-0.640123</c:v>
                </c:pt>
                <c:pt idx="11326">
                  <c:v>-0.63855799999999996</c:v>
                </c:pt>
                <c:pt idx="11327">
                  <c:v>-0.63952299999999995</c:v>
                </c:pt>
                <c:pt idx="11328">
                  <c:v>-0.64094600000000002</c:v>
                </c:pt>
                <c:pt idx="11329">
                  <c:v>-0.64022800000000002</c:v>
                </c:pt>
                <c:pt idx="11330">
                  <c:v>-0.63611899999999999</c:v>
                </c:pt>
                <c:pt idx="11331">
                  <c:v>-0.63459600000000005</c:v>
                </c:pt>
                <c:pt idx="11332">
                  <c:v>-0.63302899999999995</c:v>
                </c:pt>
                <c:pt idx="11333">
                  <c:v>-0.63175199999999998</c:v>
                </c:pt>
                <c:pt idx="11334">
                  <c:v>-0.62765899999999997</c:v>
                </c:pt>
                <c:pt idx="11335">
                  <c:v>-0.62736999999999998</c:v>
                </c:pt>
                <c:pt idx="11336">
                  <c:v>-0.62890800000000002</c:v>
                </c:pt>
                <c:pt idx="11337">
                  <c:v>-0.62992499999999996</c:v>
                </c:pt>
                <c:pt idx="11338">
                  <c:v>-0.62719199999999997</c:v>
                </c:pt>
                <c:pt idx="11339">
                  <c:v>-0.62839299999999998</c:v>
                </c:pt>
                <c:pt idx="11340">
                  <c:v>-0.63314999999999999</c:v>
                </c:pt>
                <c:pt idx="11341">
                  <c:v>-0.63426199999999999</c:v>
                </c:pt>
                <c:pt idx="11342">
                  <c:v>-0.63636300000000001</c:v>
                </c:pt>
                <c:pt idx="11343">
                  <c:v>-0.63948300000000002</c:v>
                </c:pt>
                <c:pt idx="11344">
                  <c:v>-0.64243700000000004</c:v>
                </c:pt>
                <c:pt idx="11345">
                  <c:v>-0.64001799999999998</c:v>
                </c:pt>
                <c:pt idx="11346">
                  <c:v>-0.63112999999999997</c:v>
                </c:pt>
                <c:pt idx="11347">
                  <c:v>-0.62371799999999999</c:v>
                </c:pt>
                <c:pt idx="11348">
                  <c:v>-0.62544299999999997</c:v>
                </c:pt>
                <c:pt idx="11349">
                  <c:v>-0.62813699999999995</c:v>
                </c:pt>
                <c:pt idx="11350">
                  <c:v>-0.63180000000000003</c:v>
                </c:pt>
                <c:pt idx="11351">
                  <c:v>-0.63304199999999999</c:v>
                </c:pt>
                <c:pt idx="11352">
                  <c:v>-0.64226000000000005</c:v>
                </c:pt>
                <c:pt idx="11353">
                  <c:v>-0.64802599999999999</c:v>
                </c:pt>
                <c:pt idx="11354">
                  <c:v>-0.64710800000000002</c:v>
                </c:pt>
                <c:pt idx="11355">
                  <c:v>-0.64234599999999997</c:v>
                </c:pt>
                <c:pt idx="11356">
                  <c:v>-0.64706600000000003</c:v>
                </c:pt>
                <c:pt idx="11357">
                  <c:v>-0.65929199999999999</c:v>
                </c:pt>
                <c:pt idx="11358">
                  <c:v>-0.67122700000000002</c:v>
                </c:pt>
                <c:pt idx="11359">
                  <c:v>-0.67386699999999999</c:v>
                </c:pt>
                <c:pt idx="11360">
                  <c:v>-0.67305400000000004</c:v>
                </c:pt>
                <c:pt idx="11361">
                  <c:v>-0.67289699999999997</c:v>
                </c:pt>
                <c:pt idx="11362">
                  <c:v>-0.67395700000000003</c:v>
                </c:pt>
                <c:pt idx="11363">
                  <c:v>-0.67706900000000003</c:v>
                </c:pt>
                <c:pt idx="11364">
                  <c:v>-0.68319700000000005</c:v>
                </c:pt>
                <c:pt idx="11365">
                  <c:v>-0.68787299999999996</c:v>
                </c:pt>
                <c:pt idx="11366">
                  <c:v>-0.68829200000000001</c:v>
                </c:pt>
                <c:pt idx="11367">
                  <c:v>-0.68394699999999997</c:v>
                </c:pt>
                <c:pt idx="11368">
                  <c:v>-0.68040800000000001</c:v>
                </c:pt>
                <c:pt idx="11369">
                  <c:v>-0.68030599999999997</c:v>
                </c:pt>
                <c:pt idx="11370">
                  <c:v>-0.67554199999999998</c:v>
                </c:pt>
                <c:pt idx="11371">
                  <c:v>-0.67016100000000001</c:v>
                </c:pt>
                <c:pt idx="11372">
                  <c:v>-0.668184</c:v>
                </c:pt>
                <c:pt idx="11373">
                  <c:v>-0.66383400000000004</c:v>
                </c:pt>
                <c:pt idx="11374">
                  <c:v>-0.65900400000000003</c:v>
                </c:pt>
                <c:pt idx="11375">
                  <c:v>-0.65607300000000002</c:v>
                </c:pt>
                <c:pt idx="11376">
                  <c:v>-0.656636</c:v>
                </c:pt>
                <c:pt idx="11377">
                  <c:v>-0.65947699999999998</c:v>
                </c:pt>
                <c:pt idx="11378">
                  <c:v>-0.66421200000000002</c:v>
                </c:pt>
                <c:pt idx="11379">
                  <c:v>-0.66547900000000004</c:v>
                </c:pt>
                <c:pt idx="11380">
                  <c:v>-0.65956499999999996</c:v>
                </c:pt>
                <c:pt idx="11381">
                  <c:v>-0.65624400000000005</c:v>
                </c:pt>
                <c:pt idx="11382">
                  <c:v>-0.65968899999999997</c:v>
                </c:pt>
                <c:pt idx="11383">
                  <c:v>-0.66506100000000001</c:v>
                </c:pt>
                <c:pt idx="11384">
                  <c:v>-0.67579500000000003</c:v>
                </c:pt>
                <c:pt idx="11385">
                  <c:v>-0.69561399999999995</c:v>
                </c:pt>
                <c:pt idx="11386">
                  <c:v>-0.70862899999999995</c:v>
                </c:pt>
                <c:pt idx="11387">
                  <c:v>-0.71901499999999996</c:v>
                </c:pt>
                <c:pt idx="11388">
                  <c:v>-0.72862300000000002</c:v>
                </c:pt>
                <c:pt idx="11389">
                  <c:v>-0.73832399999999998</c:v>
                </c:pt>
                <c:pt idx="11390">
                  <c:v>-0.74500999999999995</c:v>
                </c:pt>
                <c:pt idx="11391">
                  <c:v>-0.74939900000000004</c:v>
                </c:pt>
                <c:pt idx="11392">
                  <c:v>-0.75609199999999999</c:v>
                </c:pt>
                <c:pt idx="11393">
                  <c:v>-0.76971299999999998</c:v>
                </c:pt>
                <c:pt idx="11394">
                  <c:v>-0.78027199999999997</c:v>
                </c:pt>
                <c:pt idx="11395">
                  <c:v>-0.78964900000000005</c:v>
                </c:pt>
                <c:pt idx="11396">
                  <c:v>-0.79574400000000001</c:v>
                </c:pt>
                <c:pt idx="11397">
                  <c:v>-0.80450200000000005</c:v>
                </c:pt>
                <c:pt idx="11398">
                  <c:v>-0.81039499999999998</c:v>
                </c:pt>
                <c:pt idx="11399">
                  <c:v>-0.81275900000000001</c:v>
                </c:pt>
                <c:pt idx="11400">
                  <c:v>-0.81043500000000002</c:v>
                </c:pt>
                <c:pt idx="11401">
                  <c:v>-0.80864800000000003</c:v>
                </c:pt>
                <c:pt idx="11402">
                  <c:v>-0.80776000000000003</c:v>
                </c:pt>
                <c:pt idx="11403">
                  <c:v>-0.80763399999999996</c:v>
                </c:pt>
                <c:pt idx="11404">
                  <c:v>-0.80885600000000002</c:v>
                </c:pt>
                <c:pt idx="11405">
                  <c:v>-0.80845699999999998</c:v>
                </c:pt>
                <c:pt idx="11406">
                  <c:v>-0.81109900000000001</c:v>
                </c:pt>
                <c:pt idx="11407">
                  <c:v>-0.814994</c:v>
                </c:pt>
                <c:pt idx="11408">
                  <c:v>-0.81552000000000002</c:v>
                </c:pt>
                <c:pt idx="11409">
                  <c:v>-0.812666</c:v>
                </c:pt>
                <c:pt idx="11410">
                  <c:v>-0.80426200000000003</c:v>
                </c:pt>
                <c:pt idx="11411">
                  <c:v>-0.79926799999999998</c:v>
                </c:pt>
                <c:pt idx="11412">
                  <c:v>-0.78954999999999997</c:v>
                </c:pt>
                <c:pt idx="11413">
                  <c:v>-0.78181500000000004</c:v>
                </c:pt>
                <c:pt idx="11414">
                  <c:v>-0.77573999999999999</c:v>
                </c:pt>
                <c:pt idx="11415">
                  <c:v>-0.77261299999999999</c:v>
                </c:pt>
                <c:pt idx="11416">
                  <c:v>-0.77250799999999997</c:v>
                </c:pt>
                <c:pt idx="11417">
                  <c:v>-0.77334800000000004</c:v>
                </c:pt>
                <c:pt idx="11418">
                  <c:v>-0.76202700000000001</c:v>
                </c:pt>
                <c:pt idx="11419">
                  <c:v>-0.75386799999999998</c:v>
                </c:pt>
                <c:pt idx="11420">
                  <c:v>-0.74984700000000004</c:v>
                </c:pt>
                <c:pt idx="11421">
                  <c:v>-0.74935799999999997</c:v>
                </c:pt>
                <c:pt idx="11422">
                  <c:v>-0.75646999999999998</c:v>
                </c:pt>
                <c:pt idx="11423">
                  <c:v>-0.76857900000000001</c:v>
                </c:pt>
                <c:pt idx="11424">
                  <c:v>-0.77343300000000004</c:v>
                </c:pt>
                <c:pt idx="11425">
                  <c:v>-0.76944100000000004</c:v>
                </c:pt>
                <c:pt idx="11426">
                  <c:v>-0.77163199999999998</c:v>
                </c:pt>
                <c:pt idx="11427">
                  <c:v>-0.773003</c:v>
                </c:pt>
                <c:pt idx="11428">
                  <c:v>-0.77034199999999997</c:v>
                </c:pt>
                <c:pt idx="11429">
                  <c:v>-0.76697300000000002</c:v>
                </c:pt>
                <c:pt idx="11430">
                  <c:v>-0.76824000000000003</c:v>
                </c:pt>
                <c:pt idx="11431">
                  <c:v>-0.76876199999999995</c:v>
                </c:pt>
                <c:pt idx="11432">
                  <c:v>-0.75843099999999997</c:v>
                </c:pt>
                <c:pt idx="11433">
                  <c:v>-0.74211000000000005</c:v>
                </c:pt>
                <c:pt idx="11434">
                  <c:v>-0.72748000000000002</c:v>
                </c:pt>
                <c:pt idx="11435">
                  <c:v>-0.72195600000000004</c:v>
                </c:pt>
                <c:pt idx="11436">
                  <c:v>-0.72406000000000004</c:v>
                </c:pt>
                <c:pt idx="11437">
                  <c:v>-0.72540899999999997</c:v>
                </c:pt>
                <c:pt idx="11438">
                  <c:v>-0.73191300000000004</c:v>
                </c:pt>
                <c:pt idx="11439">
                  <c:v>-0.73547300000000004</c:v>
                </c:pt>
                <c:pt idx="11440">
                  <c:v>-0.74113700000000005</c:v>
                </c:pt>
                <c:pt idx="11441">
                  <c:v>-0.74199499999999996</c:v>
                </c:pt>
                <c:pt idx="11442">
                  <c:v>-0.74482800000000005</c:v>
                </c:pt>
                <c:pt idx="11443">
                  <c:v>-0.74393699999999996</c:v>
                </c:pt>
                <c:pt idx="11444">
                  <c:v>-0.74503600000000003</c:v>
                </c:pt>
                <c:pt idx="11445">
                  <c:v>-0.74414899999999995</c:v>
                </c:pt>
                <c:pt idx="11446">
                  <c:v>-0.72742200000000001</c:v>
                </c:pt>
                <c:pt idx="11447">
                  <c:v>-0.71417299999999995</c:v>
                </c:pt>
                <c:pt idx="11448">
                  <c:v>-0.71013300000000001</c:v>
                </c:pt>
                <c:pt idx="11449">
                  <c:v>-0.70047599999999999</c:v>
                </c:pt>
                <c:pt idx="11450">
                  <c:v>-0.69606999999999997</c:v>
                </c:pt>
                <c:pt idx="11451">
                  <c:v>-0.698573</c:v>
                </c:pt>
                <c:pt idx="11452">
                  <c:v>-0.69769599999999998</c:v>
                </c:pt>
                <c:pt idx="11453">
                  <c:v>-0.697465</c:v>
                </c:pt>
                <c:pt idx="11454">
                  <c:v>-0.697492</c:v>
                </c:pt>
                <c:pt idx="11455">
                  <c:v>-0.70081700000000002</c:v>
                </c:pt>
                <c:pt idx="11456">
                  <c:v>-0.70144799999999996</c:v>
                </c:pt>
                <c:pt idx="11457">
                  <c:v>-0.70210700000000004</c:v>
                </c:pt>
                <c:pt idx="11458">
                  <c:v>-0.70236200000000004</c:v>
                </c:pt>
                <c:pt idx="11459">
                  <c:v>-0.708229</c:v>
                </c:pt>
                <c:pt idx="11460">
                  <c:v>-0.71893399999999996</c:v>
                </c:pt>
                <c:pt idx="11461">
                  <c:v>-0.72416999999999998</c:v>
                </c:pt>
                <c:pt idx="11462">
                  <c:v>-0.72136500000000003</c:v>
                </c:pt>
                <c:pt idx="11463">
                  <c:v>-0.72169399999999995</c:v>
                </c:pt>
                <c:pt idx="11464">
                  <c:v>-0.72570100000000004</c:v>
                </c:pt>
                <c:pt idx="11465">
                  <c:v>-0.73019599999999996</c:v>
                </c:pt>
                <c:pt idx="11466">
                  <c:v>-0.73296499999999998</c:v>
                </c:pt>
                <c:pt idx="11467">
                  <c:v>-0.74090599999999995</c:v>
                </c:pt>
                <c:pt idx="11468">
                  <c:v>-0.75368299999999999</c:v>
                </c:pt>
                <c:pt idx="11469">
                  <c:v>-0.75928499999999999</c:v>
                </c:pt>
                <c:pt idx="11470">
                  <c:v>-0.76238099999999998</c:v>
                </c:pt>
                <c:pt idx="11471">
                  <c:v>-0.75832200000000005</c:v>
                </c:pt>
                <c:pt idx="11472">
                  <c:v>-0.74891700000000005</c:v>
                </c:pt>
                <c:pt idx="11473">
                  <c:v>-0.74715299999999996</c:v>
                </c:pt>
                <c:pt idx="11474">
                  <c:v>-0.74711499999999997</c:v>
                </c:pt>
                <c:pt idx="11475">
                  <c:v>-0.74434999999999996</c:v>
                </c:pt>
                <c:pt idx="11476">
                  <c:v>-0.74349399999999999</c:v>
                </c:pt>
                <c:pt idx="11477">
                  <c:v>-0.74151800000000001</c:v>
                </c:pt>
                <c:pt idx="11478">
                  <c:v>-0.74444900000000003</c:v>
                </c:pt>
                <c:pt idx="11479">
                  <c:v>-0.74402100000000004</c:v>
                </c:pt>
                <c:pt idx="11480">
                  <c:v>-0.744757</c:v>
                </c:pt>
                <c:pt idx="11481">
                  <c:v>-0.73944600000000005</c:v>
                </c:pt>
                <c:pt idx="11482">
                  <c:v>-0.73618600000000001</c:v>
                </c:pt>
                <c:pt idx="11483">
                  <c:v>-0.73450099999999996</c:v>
                </c:pt>
                <c:pt idx="11484">
                  <c:v>-0.73411999999999999</c:v>
                </c:pt>
                <c:pt idx="11485">
                  <c:v>-0.732097</c:v>
                </c:pt>
                <c:pt idx="11486">
                  <c:v>-0.73162899999999997</c:v>
                </c:pt>
                <c:pt idx="11487">
                  <c:v>-0.733371</c:v>
                </c:pt>
                <c:pt idx="11488">
                  <c:v>-0.73406300000000002</c:v>
                </c:pt>
                <c:pt idx="11489">
                  <c:v>-0.73427500000000001</c:v>
                </c:pt>
                <c:pt idx="11490">
                  <c:v>-0.73135899999999998</c:v>
                </c:pt>
                <c:pt idx="11491">
                  <c:v>-0.72473299999999996</c:v>
                </c:pt>
                <c:pt idx="11492">
                  <c:v>-0.71733100000000005</c:v>
                </c:pt>
                <c:pt idx="11493">
                  <c:v>-0.72202699999999997</c:v>
                </c:pt>
                <c:pt idx="11494">
                  <c:v>-0.72908399999999995</c:v>
                </c:pt>
                <c:pt idx="11495">
                  <c:v>-0.72571200000000002</c:v>
                </c:pt>
                <c:pt idx="11496">
                  <c:v>-0.72323700000000002</c:v>
                </c:pt>
                <c:pt idx="11497">
                  <c:v>-0.72464600000000001</c:v>
                </c:pt>
                <c:pt idx="11498">
                  <c:v>-0.72458699999999998</c:v>
                </c:pt>
                <c:pt idx="11499">
                  <c:v>-0.71751500000000001</c:v>
                </c:pt>
                <c:pt idx="11500">
                  <c:v>-0.71154200000000001</c:v>
                </c:pt>
                <c:pt idx="11501">
                  <c:v>-0.713642</c:v>
                </c:pt>
                <c:pt idx="11502">
                  <c:v>-0.71760400000000002</c:v>
                </c:pt>
                <c:pt idx="11503">
                  <c:v>-0.71841100000000002</c:v>
                </c:pt>
                <c:pt idx="11504">
                  <c:v>-0.71703700000000004</c:v>
                </c:pt>
                <c:pt idx="11505">
                  <c:v>-0.71857800000000005</c:v>
                </c:pt>
                <c:pt idx="11506">
                  <c:v>-0.72611800000000004</c:v>
                </c:pt>
                <c:pt idx="11507">
                  <c:v>-0.73600600000000005</c:v>
                </c:pt>
                <c:pt idx="11508">
                  <c:v>-0.74002800000000002</c:v>
                </c:pt>
                <c:pt idx="11509">
                  <c:v>-0.74394199999999999</c:v>
                </c:pt>
                <c:pt idx="11510">
                  <c:v>-0.74583699999999997</c:v>
                </c:pt>
                <c:pt idx="11511">
                  <c:v>-0.74723899999999999</c:v>
                </c:pt>
                <c:pt idx="11512">
                  <c:v>-0.74640499999999999</c:v>
                </c:pt>
                <c:pt idx="11513">
                  <c:v>-0.74470700000000001</c:v>
                </c:pt>
                <c:pt idx="11514">
                  <c:v>-0.74423600000000001</c:v>
                </c:pt>
                <c:pt idx="11515">
                  <c:v>-0.74300900000000003</c:v>
                </c:pt>
                <c:pt idx="11516">
                  <c:v>-0.74059699999999995</c:v>
                </c:pt>
                <c:pt idx="11517">
                  <c:v>-0.73014400000000002</c:v>
                </c:pt>
                <c:pt idx="11518">
                  <c:v>-0.72183299999999995</c:v>
                </c:pt>
                <c:pt idx="11519">
                  <c:v>-0.719773</c:v>
                </c:pt>
                <c:pt idx="11520">
                  <c:v>-0.72479300000000002</c:v>
                </c:pt>
                <c:pt idx="11521">
                  <c:v>-0.72511400000000004</c:v>
                </c:pt>
                <c:pt idx="11522">
                  <c:v>-0.72793200000000002</c:v>
                </c:pt>
                <c:pt idx="11523">
                  <c:v>-0.73091499999999998</c:v>
                </c:pt>
                <c:pt idx="11524">
                  <c:v>-0.73067800000000005</c:v>
                </c:pt>
                <c:pt idx="11525">
                  <c:v>-0.72106999999999999</c:v>
                </c:pt>
                <c:pt idx="11526">
                  <c:v>-0.70801899999999995</c:v>
                </c:pt>
                <c:pt idx="11527">
                  <c:v>-0.69489699999999999</c:v>
                </c:pt>
                <c:pt idx="11528">
                  <c:v>-0.68744499999999997</c:v>
                </c:pt>
                <c:pt idx="11529">
                  <c:v>-0.68531699999999995</c:v>
                </c:pt>
                <c:pt idx="11530">
                  <c:v>-0.6875</c:v>
                </c:pt>
                <c:pt idx="11531">
                  <c:v>-0.69038200000000005</c:v>
                </c:pt>
                <c:pt idx="11532">
                  <c:v>-0.68808499999999995</c:v>
                </c:pt>
                <c:pt idx="11533">
                  <c:v>-0.68068200000000001</c:v>
                </c:pt>
                <c:pt idx="11534">
                  <c:v>-0.67823599999999995</c:v>
                </c:pt>
                <c:pt idx="11535">
                  <c:v>-0.67275200000000002</c:v>
                </c:pt>
                <c:pt idx="11536">
                  <c:v>-0.671269</c:v>
                </c:pt>
                <c:pt idx="11537">
                  <c:v>-0.67122000000000004</c:v>
                </c:pt>
                <c:pt idx="11538">
                  <c:v>-0.674678</c:v>
                </c:pt>
                <c:pt idx="11539">
                  <c:v>-0.674176</c:v>
                </c:pt>
                <c:pt idx="11540">
                  <c:v>-0.67647699999999999</c:v>
                </c:pt>
                <c:pt idx="11541">
                  <c:v>-0.68169100000000005</c:v>
                </c:pt>
                <c:pt idx="11542">
                  <c:v>-0.68974400000000002</c:v>
                </c:pt>
                <c:pt idx="11543">
                  <c:v>-0.68971899999999997</c:v>
                </c:pt>
                <c:pt idx="11544">
                  <c:v>-0.68623999999999996</c:v>
                </c:pt>
                <c:pt idx="11545">
                  <c:v>-0.68304299999999996</c:v>
                </c:pt>
                <c:pt idx="11546">
                  <c:v>-0.68268399999999996</c:v>
                </c:pt>
                <c:pt idx="11547">
                  <c:v>-0.68337700000000001</c:v>
                </c:pt>
                <c:pt idx="11548">
                  <c:v>-0.68145900000000004</c:v>
                </c:pt>
                <c:pt idx="11549">
                  <c:v>-0.68701699999999999</c:v>
                </c:pt>
                <c:pt idx="11550">
                  <c:v>-0.691751</c:v>
                </c:pt>
                <c:pt idx="11551">
                  <c:v>-0.69182100000000002</c:v>
                </c:pt>
                <c:pt idx="11552">
                  <c:v>-0.69344700000000004</c:v>
                </c:pt>
                <c:pt idx="11553">
                  <c:v>-0.694716</c:v>
                </c:pt>
                <c:pt idx="11554">
                  <c:v>-0.69791300000000001</c:v>
                </c:pt>
                <c:pt idx="11555">
                  <c:v>-0.69555400000000001</c:v>
                </c:pt>
                <c:pt idx="11556">
                  <c:v>-0.69534700000000005</c:v>
                </c:pt>
                <c:pt idx="11557">
                  <c:v>-0.693048</c:v>
                </c:pt>
                <c:pt idx="11558">
                  <c:v>-0.691438</c:v>
                </c:pt>
                <c:pt idx="11559">
                  <c:v>-0.69214200000000003</c:v>
                </c:pt>
                <c:pt idx="11560">
                  <c:v>-0.68918500000000005</c:v>
                </c:pt>
                <c:pt idx="11561">
                  <c:v>-0.67888000000000004</c:v>
                </c:pt>
                <c:pt idx="11562">
                  <c:v>-0.67232400000000003</c:v>
                </c:pt>
                <c:pt idx="11563">
                  <c:v>-0.678512</c:v>
                </c:pt>
                <c:pt idx="11564">
                  <c:v>-0.68391000000000002</c:v>
                </c:pt>
                <c:pt idx="11565">
                  <c:v>-0.68428299999999997</c:v>
                </c:pt>
                <c:pt idx="11566">
                  <c:v>-0.68315800000000004</c:v>
                </c:pt>
                <c:pt idx="11567">
                  <c:v>-0.68091599999999997</c:v>
                </c:pt>
                <c:pt idx="11568">
                  <c:v>-0.67744000000000004</c:v>
                </c:pt>
                <c:pt idx="11569">
                  <c:v>-0.67265900000000001</c:v>
                </c:pt>
                <c:pt idx="11570">
                  <c:v>-0.66958499999999999</c:v>
                </c:pt>
                <c:pt idx="11571">
                  <c:v>-0.67089799999999999</c:v>
                </c:pt>
                <c:pt idx="11572">
                  <c:v>-0.67224799999999996</c:v>
                </c:pt>
                <c:pt idx="11573">
                  <c:v>-0.67264900000000005</c:v>
                </c:pt>
                <c:pt idx="11574">
                  <c:v>-0.67106299999999997</c:v>
                </c:pt>
                <c:pt idx="11575">
                  <c:v>-0.66363499999999997</c:v>
                </c:pt>
                <c:pt idx="11576">
                  <c:v>-0.65672200000000003</c:v>
                </c:pt>
                <c:pt idx="11577">
                  <c:v>-0.65674900000000003</c:v>
                </c:pt>
                <c:pt idx="11578">
                  <c:v>-0.66150100000000001</c:v>
                </c:pt>
                <c:pt idx="11579">
                  <c:v>-0.66440500000000002</c:v>
                </c:pt>
                <c:pt idx="11580">
                  <c:v>-0.66307799999999995</c:v>
                </c:pt>
                <c:pt idx="11581">
                  <c:v>-0.66398000000000001</c:v>
                </c:pt>
                <c:pt idx="11582">
                  <c:v>-0.66828799999999999</c:v>
                </c:pt>
                <c:pt idx="11583">
                  <c:v>-0.67360799999999998</c:v>
                </c:pt>
                <c:pt idx="11584">
                  <c:v>-0.68021900000000002</c:v>
                </c:pt>
                <c:pt idx="11585">
                  <c:v>-0.68435699999999999</c:v>
                </c:pt>
                <c:pt idx="11586">
                  <c:v>-0.68518999999999997</c:v>
                </c:pt>
                <c:pt idx="11587">
                  <c:v>-0.682064</c:v>
                </c:pt>
                <c:pt idx="11588">
                  <c:v>-0.67494100000000001</c:v>
                </c:pt>
                <c:pt idx="11589">
                  <c:v>-0.67046399999999995</c:v>
                </c:pt>
                <c:pt idx="11590">
                  <c:v>-0.67085600000000001</c:v>
                </c:pt>
                <c:pt idx="11591">
                  <c:v>-0.67220800000000003</c:v>
                </c:pt>
                <c:pt idx="11592">
                  <c:v>-0.676068</c:v>
                </c:pt>
                <c:pt idx="11593">
                  <c:v>-0.68035500000000004</c:v>
                </c:pt>
                <c:pt idx="11594">
                  <c:v>-0.677014</c:v>
                </c:pt>
                <c:pt idx="11595">
                  <c:v>-0.67378300000000002</c:v>
                </c:pt>
                <c:pt idx="11596">
                  <c:v>-0.66954199999999997</c:v>
                </c:pt>
                <c:pt idx="11597">
                  <c:v>-0.666381</c:v>
                </c:pt>
                <c:pt idx="11598">
                  <c:v>-0.66422400000000004</c:v>
                </c:pt>
                <c:pt idx="11599">
                  <c:v>-0.66612199999999999</c:v>
                </c:pt>
                <c:pt idx="11600">
                  <c:v>-0.67424799999999996</c:v>
                </c:pt>
                <c:pt idx="11601">
                  <c:v>-0.68373700000000004</c:v>
                </c:pt>
                <c:pt idx="11602">
                  <c:v>-0.69138699999999997</c:v>
                </c:pt>
                <c:pt idx="11603">
                  <c:v>-0.68992699999999996</c:v>
                </c:pt>
                <c:pt idx="11604">
                  <c:v>-0.68319300000000005</c:v>
                </c:pt>
                <c:pt idx="11605">
                  <c:v>-0.68086899999999995</c:v>
                </c:pt>
                <c:pt idx="11606">
                  <c:v>-0.68490099999999998</c:v>
                </c:pt>
                <c:pt idx="11607">
                  <c:v>-0.69216699999999998</c:v>
                </c:pt>
                <c:pt idx="11608">
                  <c:v>-0.69431100000000001</c:v>
                </c:pt>
                <c:pt idx="11609">
                  <c:v>-0.69622099999999998</c:v>
                </c:pt>
                <c:pt idx="11610">
                  <c:v>-0.69798899999999997</c:v>
                </c:pt>
                <c:pt idx="11611">
                  <c:v>-0.699237</c:v>
                </c:pt>
                <c:pt idx="11612">
                  <c:v>-0.69903199999999999</c:v>
                </c:pt>
                <c:pt idx="11613">
                  <c:v>-0.69622600000000001</c:v>
                </c:pt>
                <c:pt idx="11614">
                  <c:v>-0.69973099999999999</c:v>
                </c:pt>
                <c:pt idx="11615">
                  <c:v>-0.70821199999999995</c:v>
                </c:pt>
                <c:pt idx="11616">
                  <c:v>-0.71779499999999996</c:v>
                </c:pt>
                <c:pt idx="11617">
                  <c:v>-0.72255400000000003</c:v>
                </c:pt>
                <c:pt idx="11618">
                  <c:v>-0.72176399999999996</c:v>
                </c:pt>
                <c:pt idx="11619">
                  <c:v>-0.72109199999999996</c:v>
                </c:pt>
                <c:pt idx="11620">
                  <c:v>-0.71955100000000005</c:v>
                </c:pt>
                <c:pt idx="11621">
                  <c:v>-0.71418999999999999</c:v>
                </c:pt>
                <c:pt idx="11622">
                  <c:v>-0.70386400000000005</c:v>
                </c:pt>
                <c:pt idx="11623">
                  <c:v>-0.696496</c:v>
                </c:pt>
                <c:pt idx="11624">
                  <c:v>-0.69486099999999995</c:v>
                </c:pt>
                <c:pt idx="11625">
                  <c:v>-0.70347999999999999</c:v>
                </c:pt>
                <c:pt idx="11626">
                  <c:v>-0.71156200000000003</c:v>
                </c:pt>
                <c:pt idx="11627">
                  <c:v>-0.71348400000000001</c:v>
                </c:pt>
                <c:pt idx="11628">
                  <c:v>-0.71999100000000005</c:v>
                </c:pt>
                <c:pt idx="11629">
                  <c:v>-0.72263200000000005</c:v>
                </c:pt>
                <c:pt idx="11630">
                  <c:v>-0.72150199999999998</c:v>
                </c:pt>
                <c:pt idx="11631">
                  <c:v>-0.72144200000000003</c:v>
                </c:pt>
                <c:pt idx="11632">
                  <c:v>-0.71922900000000001</c:v>
                </c:pt>
                <c:pt idx="11633">
                  <c:v>-0.71718700000000002</c:v>
                </c:pt>
                <c:pt idx="11634">
                  <c:v>-0.71499400000000002</c:v>
                </c:pt>
                <c:pt idx="11635">
                  <c:v>-0.71407699999999996</c:v>
                </c:pt>
                <c:pt idx="11636">
                  <c:v>-0.71242700000000003</c:v>
                </c:pt>
                <c:pt idx="11637">
                  <c:v>-0.70968699999999996</c:v>
                </c:pt>
                <c:pt idx="11638">
                  <c:v>-0.70888899999999999</c:v>
                </c:pt>
                <c:pt idx="11639">
                  <c:v>-0.708179</c:v>
                </c:pt>
                <c:pt idx="11640">
                  <c:v>-0.71228999999999998</c:v>
                </c:pt>
                <c:pt idx="11641">
                  <c:v>-0.72514599999999996</c:v>
                </c:pt>
                <c:pt idx="11642">
                  <c:v>-0.73106700000000002</c:v>
                </c:pt>
                <c:pt idx="11643">
                  <c:v>-0.72861200000000004</c:v>
                </c:pt>
                <c:pt idx="11644">
                  <c:v>-0.72700100000000001</c:v>
                </c:pt>
                <c:pt idx="11645">
                  <c:v>-0.72546500000000003</c:v>
                </c:pt>
                <c:pt idx="11646">
                  <c:v>-0.72262000000000004</c:v>
                </c:pt>
                <c:pt idx="11647">
                  <c:v>-0.71712699999999996</c:v>
                </c:pt>
                <c:pt idx="11648">
                  <c:v>-0.71206800000000003</c:v>
                </c:pt>
                <c:pt idx="11649">
                  <c:v>-0.71282000000000001</c:v>
                </c:pt>
                <c:pt idx="11650">
                  <c:v>-0.71901300000000001</c:v>
                </c:pt>
                <c:pt idx="11651">
                  <c:v>-0.73187899999999995</c:v>
                </c:pt>
                <c:pt idx="11652">
                  <c:v>-0.73280699999999999</c:v>
                </c:pt>
                <c:pt idx="11653">
                  <c:v>-0.72916099999999995</c:v>
                </c:pt>
                <c:pt idx="11654">
                  <c:v>-0.72594400000000003</c:v>
                </c:pt>
                <c:pt idx="11655">
                  <c:v>-0.72528800000000004</c:v>
                </c:pt>
                <c:pt idx="11656">
                  <c:v>-0.72635400000000006</c:v>
                </c:pt>
                <c:pt idx="11657">
                  <c:v>-0.727433</c:v>
                </c:pt>
                <c:pt idx="11658">
                  <c:v>-0.728796</c:v>
                </c:pt>
                <c:pt idx="11659">
                  <c:v>-0.72658</c:v>
                </c:pt>
                <c:pt idx="11660">
                  <c:v>-0.72497</c:v>
                </c:pt>
                <c:pt idx="11661">
                  <c:v>-0.73015300000000005</c:v>
                </c:pt>
                <c:pt idx="11662">
                  <c:v>-0.73514800000000002</c:v>
                </c:pt>
                <c:pt idx="11663">
                  <c:v>-0.74327699999999997</c:v>
                </c:pt>
                <c:pt idx="11664">
                  <c:v>-0.75371299999999997</c:v>
                </c:pt>
                <c:pt idx="11665">
                  <c:v>-0.76427800000000001</c:v>
                </c:pt>
                <c:pt idx="11666">
                  <c:v>-0.77967299999999995</c:v>
                </c:pt>
                <c:pt idx="11667">
                  <c:v>-0.78702700000000003</c:v>
                </c:pt>
                <c:pt idx="11668">
                  <c:v>-0.79302300000000003</c:v>
                </c:pt>
                <c:pt idx="11669">
                  <c:v>-0.79748600000000003</c:v>
                </c:pt>
                <c:pt idx="11670">
                  <c:v>-0.79599900000000001</c:v>
                </c:pt>
                <c:pt idx="11671">
                  <c:v>-0.80197099999999999</c:v>
                </c:pt>
                <c:pt idx="11672">
                  <c:v>-0.80949300000000002</c:v>
                </c:pt>
                <c:pt idx="11673">
                  <c:v>-0.80859999999999999</c:v>
                </c:pt>
                <c:pt idx="11674">
                  <c:v>-0.80260600000000004</c:v>
                </c:pt>
                <c:pt idx="11675">
                  <c:v>-0.80108599999999996</c:v>
                </c:pt>
                <c:pt idx="11676">
                  <c:v>-0.79952999999999996</c:v>
                </c:pt>
                <c:pt idx="11677">
                  <c:v>-0.80353200000000002</c:v>
                </c:pt>
                <c:pt idx="11678">
                  <c:v>-0.80115499999999995</c:v>
                </c:pt>
                <c:pt idx="11679">
                  <c:v>-0.79813100000000003</c:v>
                </c:pt>
                <c:pt idx="11680">
                  <c:v>-0.79795400000000005</c:v>
                </c:pt>
                <c:pt idx="11681">
                  <c:v>-0.80735999999999997</c:v>
                </c:pt>
                <c:pt idx="11682">
                  <c:v>-0.81583099999999997</c:v>
                </c:pt>
                <c:pt idx="11683">
                  <c:v>-0.82931500000000002</c:v>
                </c:pt>
                <c:pt idx="11684">
                  <c:v>-0.837476</c:v>
                </c:pt>
                <c:pt idx="11685">
                  <c:v>-0.84006999999999998</c:v>
                </c:pt>
                <c:pt idx="11686">
                  <c:v>-0.83907399999999999</c:v>
                </c:pt>
                <c:pt idx="11687">
                  <c:v>-0.84005200000000002</c:v>
                </c:pt>
                <c:pt idx="11688">
                  <c:v>-0.84055899999999995</c:v>
                </c:pt>
                <c:pt idx="11689">
                  <c:v>-0.841055</c:v>
                </c:pt>
                <c:pt idx="11690">
                  <c:v>-0.84154700000000005</c:v>
                </c:pt>
                <c:pt idx="11691">
                  <c:v>-0.84304199999999996</c:v>
                </c:pt>
                <c:pt idx="11692">
                  <c:v>-0.84201700000000002</c:v>
                </c:pt>
                <c:pt idx="11693">
                  <c:v>-0.838453</c:v>
                </c:pt>
                <c:pt idx="11694">
                  <c:v>-0.83138699999999999</c:v>
                </c:pt>
                <c:pt idx="11695">
                  <c:v>-0.82641900000000001</c:v>
                </c:pt>
                <c:pt idx="11696">
                  <c:v>-0.82494500000000004</c:v>
                </c:pt>
                <c:pt idx="11697">
                  <c:v>-0.82277599999999995</c:v>
                </c:pt>
                <c:pt idx="11698">
                  <c:v>-0.81784400000000002</c:v>
                </c:pt>
                <c:pt idx="11699">
                  <c:v>-0.82124299999999995</c:v>
                </c:pt>
                <c:pt idx="11700">
                  <c:v>-0.82873600000000003</c:v>
                </c:pt>
                <c:pt idx="11701">
                  <c:v>-0.831847</c:v>
                </c:pt>
                <c:pt idx="11702">
                  <c:v>-0.82708199999999998</c:v>
                </c:pt>
                <c:pt idx="11703">
                  <c:v>-0.81677599999999995</c:v>
                </c:pt>
                <c:pt idx="11704">
                  <c:v>-0.81638900000000003</c:v>
                </c:pt>
                <c:pt idx="11705">
                  <c:v>-0.818573</c:v>
                </c:pt>
                <c:pt idx="11706">
                  <c:v>-0.82386400000000004</c:v>
                </c:pt>
                <c:pt idx="11707">
                  <c:v>-0.83046799999999998</c:v>
                </c:pt>
                <c:pt idx="11708">
                  <c:v>-0.83684400000000003</c:v>
                </c:pt>
                <c:pt idx="11709">
                  <c:v>-0.840974</c:v>
                </c:pt>
                <c:pt idx="11710">
                  <c:v>-0.84269300000000003</c:v>
                </c:pt>
                <c:pt idx="11711">
                  <c:v>-0.84282900000000005</c:v>
                </c:pt>
                <c:pt idx="11712">
                  <c:v>-0.84107600000000005</c:v>
                </c:pt>
                <c:pt idx="11713">
                  <c:v>-0.83553900000000003</c:v>
                </c:pt>
                <c:pt idx="11714">
                  <c:v>-0.82546600000000003</c:v>
                </c:pt>
                <c:pt idx="11715">
                  <c:v>-0.82195200000000002</c:v>
                </c:pt>
                <c:pt idx="11716">
                  <c:v>-0.81817700000000004</c:v>
                </c:pt>
                <c:pt idx="11717">
                  <c:v>-0.81862000000000001</c:v>
                </c:pt>
                <c:pt idx="11718">
                  <c:v>-0.82325199999999998</c:v>
                </c:pt>
                <c:pt idx="11719">
                  <c:v>-0.83013999999999999</c:v>
                </c:pt>
                <c:pt idx="11720">
                  <c:v>-0.83249399999999996</c:v>
                </c:pt>
                <c:pt idx="11721">
                  <c:v>-0.83209699999999998</c:v>
                </c:pt>
                <c:pt idx="11722">
                  <c:v>-0.83155800000000002</c:v>
                </c:pt>
                <c:pt idx="11723">
                  <c:v>-0.82768299999999995</c:v>
                </c:pt>
                <c:pt idx="11724">
                  <c:v>-0.82686700000000002</c:v>
                </c:pt>
                <c:pt idx="11725">
                  <c:v>-0.82776799999999995</c:v>
                </c:pt>
                <c:pt idx="11726">
                  <c:v>-0.82461600000000002</c:v>
                </c:pt>
                <c:pt idx="11727">
                  <c:v>-0.81807399999999997</c:v>
                </c:pt>
                <c:pt idx="11728">
                  <c:v>-0.81445900000000004</c:v>
                </c:pt>
                <c:pt idx="11729">
                  <c:v>-0.81510300000000002</c:v>
                </c:pt>
                <c:pt idx="11730">
                  <c:v>-0.82565699999999997</c:v>
                </c:pt>
                <c:pt idx="11731">
                  <c:v>-0.839557</c:v>
                </c:pt>
                <c:pt idx="11732">
                  <c:v>-0.84361699999999995</c:v>
                </c:pt>
                <c:pt idx="11733">
                  <c:v>-0.84923400000000004</c:v>
                </c:pt>
                <c:pt idx="11734">
                  <c:v>-0.85543100000000005</c:v>
                </c:pt>
                <c:pt idx="11735">
                  <c:v>-0.856958</c:v>
                </c:pt>
                <c:pt idx="11736">
                  <c:v>-0.85656699999999997</c:v>
                </c:pt>
                <c:pt idx="11737">
                  <c:v>-0.85790599999999995</c:v>
                </c:pt>
                <c:pt idx="11738">
                  <c:v>-0.85472800000000004</c:v>
                </c:pt>
                <c:pt idx="11739">
                  <c:v>-0.85424900000000004</c:v>
                </c:pt>
                <c:pt idx="11740">
                  <c:v>-0.855402</c:v>
                </c:pt>
                <c:pt idx="11741">
                  <c:v>-0.85411300000000001</c:v>
                </c:pt>
                <c:pt idx="11742">
                  <c:v>-0.85070400000000002</c:v>
                </c:pt>
                <c:pt idx="11743">
                  <c:v>-0.846194</c:v>
                </c:pt>
                <c:pt idx="11744">
                  <c:v>-0.84451900000000002</c:v>
                </c:pt>
                <c:pt idx="11745">
                  <c:v>-0.848661</c:v>
                </c:pt>
                <c:pt idx="11746">
                  <c:v>-0.84999899999999995</c:v>
                </c:pt>
                <c:pt idx="11747">
                  <c:v>-0.84072000000000002</c:v>
                </c:pt>
                <c:pt idx="11748">
                  <c:v>-0.83472299999999999</c:v>
                </c:pt>
                <c:pt idx="11749">
                  <c:v>-0.83190399999999998</c:v>
                </c:pt>
                <c:pt idx="11750">
                  <c:v>-0.83120300000000003</c:v>
                </c:pt>
                <c:pt idx="11751">
                  <c:v>-0.83218199999999998</c:v>
                </c:pt>
                <c:pt idx="11752">
                  <c:v>-0.83706800000000003</c:v>
                </c:pt>
                <c:pt idx="11753">
                  <c:v>-0.84709400000000001</c:v>
                </c:pt>
                <c:pt idx="11754">
                  <c:v>-0.85198300000000005</c:v>
                </c:pt>
                <c:pt idx="11755">
                  <c:v>-0.85330799999999996</c:v>
                </c:pt>
                <c:pt idx="11756">
                  <c:v>-0.856128</c:v>
                </c:pt>
                <c:pt idx="11757">
                  <c:v>-0.85725300000000004</c:v>
                </c:pt>
                <c:pt idx="11758">
                  <c:v>-0.85315399999999997</c:v>
                </c:pt>
                <c:pt idx="11759">
                  <c:v>-0.83931199999999995</c:v>
                </c:pt>
                <c:pt idx="11760">
                  <c:v>-0.83514900000000003</c:v>
                </c:pt>
                <c:pt idx="11761">
                  <c:v>-0.83847300000000002</c:v>
                </c:pt>
                <c:pt idx="11762">
                  <c:v>-0.84130899999999997</c:v>
                </c:pt>
                <c:pt idx="11763">
                  <c:v>-0.83792100000000003</c:v>
                </c:pt>
                <c:pt idx="11764">
                  <c:v>-0.83003000000000005</c:v>
                </c:pt>
                <c:pt idx="11765">
                  <c:v>-0.82461600000000002</c:v>
                </c:pt>
                <c:pt idx="11766">
                  <c:v>-0.82428599999999996</c:v>
                </c:pt>
                <c:pt idx="11767">
                  <c:v>-0.81810099999999997</c:v>
                </c:pt>
                <c:pt idx="11768">
                  <c:v>-0.81262299999999998</c:v>
                </c:pt>
                <c:pt idx="11769">
                  <c:v>-0.80717799999999995</c:v>
                </c:pt>
                <c:pt idx="11770">
                  <c:v>-0.79304300000000005</c:v>
                </c:pt>
                <c:pt idx="11771">
                  <c:v>-0.77659199999999995</c:v>
                </c:pt>
                <c:pt idx="11772">
                  <c:v>-0.76997400000000005</c:v>
                </c:pt>
                <c:pt idx="11773">
                  <c:v>-0.772393</c:v>
                </c:pt>
                <c:pt idx="11774">
                  <c:v>-0.77422400000000002</c:v>
                </c:pt>
                <c:pt idx="11775">
                  <c:v>-0.77402300000000002</c:v>
                </c:pt>
                <c:pt idx="11776">
                  <c:v>-0.76486100000000001</c:v>
                </c:pt>
                <c:pt idx="11777">
                  <c:v>-0.75573800000000002</c:v>
                </c:pt>
                <c:pt idx="11778">
                  <c:v>-0.75215299999999996</c:v>
                </c:pt>
                <c:pt idx="11779">
                  <c:v>-0.74600699999999998</c:v>
                </c:pt>
                <c:pt idx="11780">
                  <c:v>-0.74010399999999998</c:v>
                </c:pt>
                <c:pt idx="11781">
                  <c:v>-0.73483900000000002</c:v>
                </c:pt>
                <c:pt idx="11782">
                  <c:v>-0.72219999999999995</c:v>
                </c:pt>
                <c:pt idx="11783">
                  <c:v>-0.71059000000000005</c:v>
                </c:pt>
                <c:pt idx="11784">
                  <c:v>-0.70058200000000004</c:v>
                </c:pt>
                <c:pt idx="11785">
                  <c:v>-0.69506100000000004</c:v>
                </c:pt>
                <c:pt idx="11786">
                  <c:v>-0.68914200000000003</c:v>
                </c:pt>
                <c:pt idx="11787">
                  <c:v>-0.68411699999999998</c:v>
                </c:pt>
                <c:pt idx="11788">
                  <c:v>-0.68501000000000001</c:v>
                </c:pt>
                <c:pt idx="11789">
                  <c:v>-0.68249599999999999</c:v>
                </c:pt>
                <c:pt idx="11790">
                  <c:v>-0.67385799999999996</c:v>
                </c:pt>
                <c:pt idx="11791">
                  <c:v>-0.668682</c:v>
                </c:pt>
                <c:pt idx="11792">
                  <c:v>-0.66636499999999999</c:v>
                </c:pt>
                <c:pt idx="11793">
                  <c:v>-0.66255900000000001</c:v>
                </c:pt>
                <c:pt idx="11794">
                  <c:v>-0.65420400000000001</c:v>
                </c:pt>
                <c:pt idx="11795">
                  <c:v>-0.63802700000000001</c:v>
                </c:pt>
                <c:pt idx="11796">
                  <c:v>-0.62804300000000002</c:v>
                </c:pt>
                <c:pt idx="11797">
                  <c:v>-0.629552</c:v>
                </c:pt>
                <c:pt idx="11798">
                  <c:v>-0.63554600000000006</c:v>
                </c:pt>
                <c:pt idx="11799">
                  <c:v>-0.63761800000000002</c:v>
                </c:pt>
                <c:pt idx="11800">
                  <c:v>-0.630521</c:v>
                </c:pt>
                <c:pt idx="11801">
                  <c:v>-0.62243700000000002</c:v>
                </c:pt>
                <c:pt idx="11802">
                  <c:v>-0.62541599999999997</c:v>
                </c:pt>
                <c:pt idx="11803">
                  <c:v>-0.62897599999999998</c:v>
                </c:pt>
                <c:pt idx="11804">
                  <c:v>-0.62788200000000005</c:v>
                </c:pt>
                <c:pt idx="11805">
                  <c:v>-0.62126300000000001</c:v>
                </c:pt>
                <c:pt idx="11806">
                  <c:v>-0.61458400000000002</c:v>
                </c:pt>
                <c:pt idx="11807">
                  <c:v>-0.60707599999999995</c:v>
                </c:pt>
                <c:pt idx="11808">
                  <c:v>-0.60162099999999996</c:v>
                </c:pt>
                <c:pt idx="11809">
                  <c:v>-0.60195100000000001</c:v>
                </c:pt>
                <c:pt idx="11810">
                  <c:v>-0.60520099999999999</c:v>
                </c:pt>
                <c:pt idx="11811">
                  <c:v>-0.60917699999999997</c:v>
                </c:pt>
                <c:pt idx="11812">
                  <c:v>-0.61348000000000003</c:v>
                </c:pt>
                <c:pt idx="11813">
                  <c:v>-0.616228</c:v>
                </c:pt>
                <c:pt idx="11814">
                  <c:v>-0.61895900000000004</c:v>
                </c:pt>
                <c:pt idx="11815">
                  <c:v>-0.61245099999999997</c:v>
                </c:pt>
                <c:pt idx="11816">
                  <c:v>-0.60505399999999998</c:v>
                </c:pt>
                <c:pt idx="11817">
                  <c:v>-0.60277899999999995</c:v>
                </c:pt>
                <c:pt idx="11818">
                  <c:v>-0.60558299999999998</c:v>
                </c:pt>
                <c:pt idx="11819">
                  <c:v>-0.60061900000000001</c:v>
                </c:pt>
                <c:pt idx="11820">
                  <c:v>-0.587507</c:v>
                </c:pt>
                <c:pt idx="11821">
                  <c:v>-0.57472900000000005</c:v>
                </c:pt>
                <c:pt idx="11822">
                  <c:v>-0.562056</c:v>
                </c:pt>
                <c:pt idx="11823">
                  <c:v>-0.55503599999999997</c:v>
                </c:pt>
                <c:pt idx="11824">
                  <c:v>-0.54311100000000001</c:v>
                </c:pt>
                <c:pt idx="11825">
                  <c:v>-0.52178599999999997</c:v>
                </c:pt>
                <c:pt idx="11826">
                  <c:v>-0.51074699999999995</c:v>
                </c:pt>
                <c:pt idx="11827">
                  <c:v>-0.50919599999999998</c:v>
                </c:pt>
                <c:pt idx="11828">
                  <c:v>-0.512934</c:v>
                </c:pt>
                <c:pt idx="11829">
                  <c:v>-0.51386799999999999</c:v>
                </c:pt>
                <c:pt idx="11830">
                  <c:v>-0.51017800000000002</c:v>
                </c:pt>
                <c:pt idx="11831">
                  <c:v>-0.50797099999999995</c:v>
                </c:pt>
                <c:pt idx="11832">
                  <c:v>-0.48780299999999999</c:v>
                </c:pt>
                <c:pt idx="11833">
                  <c:v>-0.47506500000000002</c:v>
                </c:pt>
                <c:pt idx="11834">
                  <c:v>-0.47662399999999999</c:v>
                </c:pt>
                <c:pt idx="11835">
                  <c:v>-0.47927900000000001</c:v>
                </c:pt>
                <c:pt idx="11836">
                  <c:v>-0.47994199999999998</c:v>
                </c:pt>
                <c:pt idx="11837">
                  <c:v>-0.47138000000000002</c:v>
                </c:pt>
                <c:pt idx="11838">
                  <c:v>-0.45880399999999999</c:v>
                </c:pt>
                <c:pt idx="11839">
                  <c:v>-0.448216</c:v>
                </c:pt>
                <c:pt idx="11840">
                  <c:v>-0.44697300000000001</c:v>
                </c:pt>
                <c:pt idx="11841">
                  <c:v>-0.43808399999999997</c:v>
                </c:pt>
                <c:pt idx="11842">
                  <c:v>-0.43093300000000001</c:v>
                </c:pt>
                <c:pt idx="11843">
                  <c:v>-0.42379699999999998</c:v>
                </c:pt>
                <c:pt idx="11844">
                  <c:v>-0.412547</c:v>
                </c:pt>
                <c:pt idx="11845">
                  <c:v>-0.40716599999999997</c:v>
                </c:pt>
                <c:pt idx="11846">
                  <c:v>-0.40674700000000003</c:v>
                </c:pt>
                <c:pt idx="11847">
                  <c:v>-0.414441</c:v>
                </c:pt>
                <c:pt idx="11848">
                  <c:v>-0.41604200000000002</c:v>
                </c:pt>
                <c:pt idx="11849">
                  <c:v>-0.41505799999999998</c:v>
                </c:pt>
                <c:pt idx="11850">
                  <c:v>-0.41137099999999999</c:v>
                </c:pt>
                <c:pt idx="11851">
                  <c:v>-0.41206399999999999</c:v>
                </c:pt>
                <c:pt idx="11852">
                  <c:v>-0.416352</c:v>
                </c:pt>
                <c:pt idx="11853">
                  <c:v>-0.41862199999999999</c:v>
                </c:pt>
                <c:pt idx="11854">
                  <c:v>-0.41672799999999999</c:v>
                </c:pt>
                <c:pt idx="11855">
                  <c:v>-0.41367399999999999</c:v>
                </c:pt>
                <c:pt idx="11856">
                  <c:v>-0.40793800000000002</c:v>
                </c:pt>
                <c:pt idx="11857">
                  <c:v>-0.39881800000000001</c:v>
                </c:pt>
                <c:pt idx="11858">
                  <c:v>-0.39142900000000003</c:v>
                </c:pt>
                <c:pt idx="11859">
                  <c:v>-0.38490600000000003</c:v>
                </c:pt>
                <c:pt idx="11860">
                  <c:v>-0.38292300000000001</c:v>
                </c:pt>
                <c:pt idx="11861">
                  <c:v>-0.38053300000000001</c:v>
                </c:pt>
                <c:pt idx="11862">
                  <c:v>-0.38287500000000002</c:v>
                </c:pt>
                <c:pt idx="11863">
                  <c:v>-0.38449899999999998</c:v>
                </c:pt>
                <c:pt idx="11864">
                  <c:v>-0.38505400000000001</c:v>
                </c:pt>
                <c:pt idx="11865">
                  <c:v>-0.38685000000000003</c:v>
                </c:pt>
                <c:pt idx="11866">
                  <c:v>-0.38171699999999997</c:v>
                </c:pt>
                <c:pt idx="11867">
                  <c:v>-0.38395000000000001</c:v>
                </c:pt>
                <c:pt idx="11868">
                  <c:v>-0.38661800000000002</c:v>
                </c:pt>
                <c:pt idx="11869">
                  <c:v>-0.38739499999999999</c:v>
                </c:pt>
                <c:pt idx="11870">
                  <c:v>-0.38294800000000001</c:v>
                </c:pt>
                <c:pt idx="11871">
                  <c:v>-0.38204100000000002</c:v>
                </c:pt>
                <c:pt idx="11872">
                  <c:v>-0.38729200000000003</c:v>
                </c:pt>
                <c:pt idx="11873">
                  <c:v>-0.39218799999999998</c:v>
                </c:pt>
                <c:pt idx="11874">
                  <c:v>-0.39144400000000001</c:v>
                </c:pt>
                <c:pt idx="11875">
                  <c:v>-0.38571</c:v>
                </c:pt>
                <c:pt idx="11876">
                  <c:v>-0.37788100000000002</c:v>
                </c:pt>
                <c:pt idx="11877">
                  <c:v>-0.36756899999999998</c:v>
                </c:pt>
                <c:pt idx="11878">
                  <c:v>-0.36142200000000002</c:v>
                </c:pt>
                <c:pt idx="11879">
                  <c:v>-0.36216300000000001</c:v>
                </c:pt>
                <c:pt idx="11880">
                  <c:v>-0.36577199999999999</c:v>
                </c:pt>
                <c:pt idx="11881">
                  <c:v>-0.36877300000000002</c:v>
                </c:pt>
                <c:pt idx="11882">
                  <c:v>-0.36967499999999998</c:v>
                </c:pt>
                <c:pt idx="11883">
                  <c:v>-0.36679699999999998</c:v>
                </c:pt>
                <c:pt idx="11884">
                  <c:v>-0.363987</c:v>
                </c:pt>
                <c:pt idx="11885">
                  <c:v>-0.35972799999999999</c:v>
                </c:pt>
                <c:pt idx="11886">
                  <c:v>-0.35716399999999998</c:v>
                </c:pt>
                <c:pt idx="11887">
                  <c:v>-0.34966999999999998</c:v>
                </c:pt>
                <c:pt idx="11888">
                  <c:v>-0.34479300000000002</c:v>
                </c:pt>
                <c:pt idx="11889">
                  <c:v>-0.34364299999999998</c:v>
                </c:pt>
                <c:pt idx="11890">
                  <c:v>-0.34333200000000003</c:v>
                </c:pt>
                <c:pt idx="11891">
                  <c:v>-0.339256</c:v>
                </c:pt>
                <c:pt idx="11892">
                  <c:v>-0.33868500000000001</c:v>
                </c:pt>
                <c:pt idx="11893">
                  <c:v>-0.33848499999999998</c:v>
                </c:pt>
                <c:pt idx="11894">
                  <c:v>-0.33786500000000003</c:v>
                </c:pt>
                <c:pt idx="11895">
                  <c:v>-0.33685500000000002</c:v>
                </c:pt>
                <c:pt idx="11896">
                  <c:v>-0.33263500000000001</c:v>
                </c:pt>
                <c:pt idx="11897">
                  <c:v>-0.33156400000000003</c:v>
                </c:pt>
                <c:pt idx="11898">
                  <c:v>-0.33719700000000002</c:v>
                </c:pt>
                <c:pt idx="11899">
                  <c:v>-0.34776200000000002</c:v>
                </c:pt>
                <c:pt idx="11900">
                  <c:v>-0.35106799999999999</c:v>
                </c:pt>
                <c:pt idx="11901">
                  <c:v>-0.341777</c:v>
                </c:pt>
                <c:pt idx="11902">
                  <c:v>-0.33421899999999999</c:v>
                </c:pt>
                <c:pt idx="11903">
                  <c:v>-0.332154</c:v>
                </c:pt>
                <c:pt idx="11904">
                  <c:v>-0.33147599999999999</c:v>
                </c:pt>
                <c:pt idx="11905">
                  <c:v>-0.32870700000000003</c:v>
                </c:pt>
                <c:pt idx="11906">
                  <c:v>-0.32197300000000001</c:v>
                </c:pt>
                <c:pt idx="11907">
                  <c:v>-0.31802000000000002</c:v>
                </c:pt>
                <c:pt idx="11908">
                  <c:v>-0.31955899999999998</c:v>
                </c:pt>
                <c:pt idx="11909">
                  <c:v>-0.32014599999999999</c:v>
                </c:pt>
                <c:pt idx="11910">
                  <c:v>-0.31795800000000002</c:v>
                </c:pt>
                <c:pt idx="11911">
                  <c:v>-0.31809199999999999</c:v>
                </c:pt>
                <c:pt idx="11912">
                  <c:v>-0.320108</c:v>
                </c:pt>
                <c:pt idx="11913">
                  <c:v>-0.32094899999999998</c:v>
                </c:pt>
                <c:pt idx="11914">
                  <c:v>-0.32385799999999998</c:v>
                </c:pt>
                <c:pt idx="11915">
                  <c:v>-0.32915800000000001</c:v>
                </c:pt>
                <c:pt idx="11916">
                  <c:v>-0.33131300000000002</c:v>
                </c:pt>
                <c:pt idx="11917">
                  <c:v>-0.331789</c:v>
                </c:pt>
                <c:pt idx="11918">
                  <c:v>-0.33103900000000003</c:v>
                </c:pt>
                <c:pt idx="11919">
                  <c:v>-0.329148</c:v>
                </c:pt>
                <c:pt idx="11920">
                  <c:v>-0.327712</c:v>
                </c:pt>
                <c:pt idx="11921">
                  <c:v>-0.32861800000000002</c:v>
                </c:pt>
                <c:pt idx="11922">
                  <c:v>-0.33129999999999998</c:v>
                </c:pt>
                <c:pt idx="11923">
                  <c:v>-0.33623599999999998</c:v>
                </c:pt>
                <c:pt idx="11924">
                  <c:v>-0.33992099999999997</c:v>
                </c:pt>
                <c:pt idx="11925">
                  <c:v>-0.33473599999999998</c:v>
                </c:pt>
                <c:pt idx="11926">
                  <c:v>-0.327071</c:v>
                </c:pt>
                <c:pt idx="11927">
                  <c:v>-0.32405200000000001</c:v>
                </c:pt>
                <c:pt idx="11928">
                  <c:v>-0.32669399999999998</c:v>
                </c:pt>
                <c:pt idx="11929">
                  <c:v>-0.330791</c:v>
                </c:pt>
                <c:pt idx="11930">
                  <c:v>-0.33246700000000001</c:v>
                </c:pt>
                <c:pt idx="11931">
                  <c:v>-0.33579199999999998</c:v>
                </c:pt>
                <c:pt idx="11932">
                  <c:v>-0.33792699999999998</c:v>
                </c:pt>
                <c:pt idx="11933">
                  <c:v>-0.33635500000000002</c:v>
                </c:pt>
                <c:pt idx="11934">
                  <c:v>-0.33431699999999998</c:v>
                </c:pt>
                <c:pt idx="11935">
                  <c:v>-0.338476</c:v>
                </c:pt>
                <c:pt idx="11936">
                  <c:v>-0.34723399999999999</c:v>
                </c:pt>
                <c:pt idx="11937">
                  <c:v>-0.35023799999999999</c:v>
                </c:pt>
                <c:pt idx="11938">
                  <c:v>-0.349271</c:v>
                </c:pt>
                <c:pt idx="11939">
                  <c:v>-0.34546300000000002</c:v>
                </c:pt>
                <c:pt idx="11940">
                  <c:v>-0.34436800000000001</c:v>
                </c:pt>
                <c:pt idx="11941">
                  <c:v>-0.34528599999999998</c:v>
                </c:pt>
                <c:pt idx="11942">
                  <c:v>-0.353626</c:v>
                </c:pt>
                <c:pt idx="11943">
                  <c:v>-0.355431</c:v>
                </c:pt>
                <c:pt idx="11944">
                  <c:v>-0.351688</c:v>
                </c:pt>
                <c:pt idx="11945">
                  <c:v>-0.35027000000000003</c:v>
                </c:pt>
                <c:pt idx="11946">
                  <c:v>-0.35014499999999998</c:v>
                </c:pt>
                <c:pt idx="11947">
                  <c:v>-0.34547800000000001</c:v>
                </c:pt>
                <c:pt idx="11948">
                  <c:v>-0.339005</c:v>
                </c:pt>
                <c:pt idx="11949">
                  <c:v>-0.33837</c:v>
                </c:pt>
                <c:pt idx="11950">
                  <c:v>-0.341308</c:v>
                </c:pt>
                <c:pt idx="11951">
                  <c:v>-0.34638999999999998</c:v>
                </c:pt>
                <c:pt idx="11952">
                  <c:v>-0.34690599999999999</c:v>
                </c:pt>
                <c:pt idx="11953">
                  <c:v>-0.34308699999999998</c:v>
                </c:pt>
                <c:pt idx="11954">
                  <c:v>-0.33589000000000002</c:v>
                </c:pt>
                <c:pt idx="11955">
                  <c:v>-0.331038</c:v>
                </c:pt>
                <c:pt idx="11956">
                  <c:v>-0.33816200000000002</c:v>
                </c:pt>
                <c:pt idx="11957">
                  <c:v>-0.34771400000000002</c:v>
                </c:pt>
                <c:pt idx="11958">
                  <c:v>-0.34316200000000002</c:v>
                </c:pt>
                <c:pt idx="11959">
                  <c:v>-0.34131499999999998</c:v>
                </c:pt>
                <c:pt idx="11960">
                  <c:v>-0.34214</c:v>
                </c:pt>
                <c:pt idx="11961">
                  <c:v>-0.34597800000000001</c:v>
                </c:pt>
                <c:pt idx="11962">
                  <c:v>-0.35521399999999997</c:v>
                </c:pt>
                <c:pt idx="11963">
                  <c:v>-0.36140499999999998</c:v>
                </c:pt>
                <c:pt idx="11964">
                  <c:v>-0.359817</c:v>
                </c:pt>
                <c:pt idx="11965">
                  <c:v>-0.354462</c:v>
                </c:pt>
                <c:pt idx="11966">
                  <c:v>-0.34841699999999998</c:v>
                </c:pt>
                <c:pt idx="11967">
                  <c:v>-0.34797099999999997</c:v>
                </c:pt>
                <c:pt idx="11968">
                  <c:v>-0.35064400000000001</c:v>
                </c:pt>
                <c:pt idx="11969">
                  <c:v>-0.34832600000000002</c:v>
                </c:pt>
                <c:pt idx="11970">
                  <c:v>-0.34026299999999998</c:v>
                </c:pt>
                <c:pt idx="11971">
                  <c:v>-0.32900699999999999</c:v>
                </c:pt>
                <c:pt idx="11972">
                  <c:v>-0.32322899999999999</c:v>
                </c:pt>
                <c:pt idx="11973">
                  <c:v>-0.32116800000000001</c:v>
                </c:pt>
                <c:pt idx="11974">
                  <c:v>-0.32297199999999998</c:v>
                </c:pt>
                <c:pt idx="11975">
                  <c:v>-0.33119100000000001</c:v>
                </c:pt>
                <c:pt idx="11976">
                  <c:v>-0.33745399999999998</c:v>
                </c:pt>
                <c:pt idx="11977">
                  <c:v>-0.33804099999999998</c:v>
                </c:pt>
                <c:pt idx="11978">
                  <c:v>-0.33555099999999999</c:v>
                </c:pt>
                <c:pt idx="11979">
                  <c:v>-0.329959</c:v>
                </c:pt>
                <c:pt idx="11980">
                  <c:v>-0.32933499999999999</c:v>
                </c:pt>
                <c:pt idx="11981">
                  <c:v>-0.33161600000000002</c:v>
                </c:pt>
                <c:pt idx="11982">
                  <c:v>-0.32855299999999998</c:v>
                </c:pt>
                <c:pt idx="11983">
                  <c:v>-0.32654899999999998</c:v>
                </c:pt>
                <c:pt idx="11984">
                  <c:v>-0.32303199999999999</c:v>
                </c:pt>
                <c:pt idx="11985">
                  <c:v>-0.319301</c:v>
                </c:pt>
                <c:pt idx="11986">
                  <c:v>-0.31952000000000003</c:v>
                </c:pt>
                <c:pt idx="11987">
                  <c:v>-0.32104500000000002</c:v>
                </c:pt>
                <c:pt idx="11988">
                  <c:v>-0.31882199999999999</c:v>
                </c:pt>
                <c:pt idx="11989">
                  <c:v>-0.31917699999999999</c:v>
                </c:pt>
                <c:pt idx="11990">
                  <c:v>-0.32464799999999999</c:v>
                </c:pt>
                <c:pt idx="11991">
                  <c:v>-0.32307000000000002</c:v>
                </c:pt>
                <c:pt idx="11992">
                  <c:v>-0.32023099999999999</c:v>
                </c:pt>
                <c:pt idx="11993">
                  <c:v>-0.31932100000000002</c:v>
                </c:pt>
                <c:pt idx="11994">
                  <c:v>-0.32438800000000001</c:v>
                </c:pt>
                <c:pt idx="11995">
                  <c:v>-0.32548500000000002</c:v>
                </c:pt>
                <c:pt idx="11996">
                  <c:v>-0.32462400000000002</c:v>
                </c:pt>
                <c:pt idx="11997">
                  <c:v>-0.32363799999999998</c:v>
                </c:pt>
                <c:pt idx="11998">
                  <c:v>-0.32522000000000001</c:v>
                </c:pt>
                <c:pt idx="11999">
                  <c:v>-0.33147700000000002</c:v>
                </c:pt>
                <c:pt idx="12000">
                  <c:v>-0.33874900000000002</c:v>
                </c:pt>
                <c:pt idx="12001">
                  <c:v>-0.34000399999999997</c:v>
                </c:pt>
                <c:pt idx="12002">
                  <c:v>-0.34143299999999999</c:v>
                </c:pt>
                <c:pt idx="12003">
                  <c:v>-0.34848600000000002</c:v>
                </c:pt>
                <c:pt idx="12004">
                  <c:v>-0.35146500000000003</c:v>
                </c:pt>
                <c:pt idx="12005">
                  <c:v>-0.35040199999999999</c:v>
                </c:pt>
                <c:pt idx="12006">
                  <c:v>-0.34696300000000002</c:v>
                </c:pt>
                <c:pt idx="12007">
                  <c:v>-0.34929100000000002</c:v>
                </c:pt>
                <c:pt idx="12008">
                  <c:v>-0.35711500000000002</c:v>
                </c:pt>
                <c:pt idx="12009">
                  <c:v>-0.36157299999999998</c:v>
                </c:pt>
                <c:pt idx="12010">
                  <c:v>-0.35893900000000001</c:v>
                </c:pt>
                <c:pt idx="12011">
                  <c:v>-0.35370499999999999</c:v>
                </c:pt>
                <c:pt idx="12012">
                  <c:v>-0.34647800000000001</c:v>
                </c:pt>
                <c:pt idx="12013">
                  <c:v>-0.34138400000000002</c:v>
                </c:pt>
                <c:pt idx="12014">
                  <c:v>-0.33755099999999999</c:v>
                </c:pt>
                <c:pt idx="12015">
                  <c:v>-0.33314100000000002</c:v>
                </c:pt>
                <c:pt idx="12016">
                  <c:v>-0.33220300000000003</c:v>
                </c:pt>
                <c:pt idx="12017">
                  <c:v>-0.33397500000000002</c:v>
                </c:pt>
                <c:pt idx="12018">
                  <c:v>-0.33682600000000001</c:v>
                </c:pt>
                <c:pt idx="12019">
                  <c:v>-0.33799200000000001</c:v>
                </c:pt>
                <c:pt idx="12020">
                  <c:v>-0.33651900000000001</c:v>
                </c:pt>
                <c:pt idx="12021">
                  <c:v>-0.33643299999999998</c:v>
                </c:pt>
                <c:pt idx="12022">
                  <c:v>-0.340976</c:v>
                </c:pt>
                <c:pt idx="12023">
                  <c:v>-0.34792400000000001</c:v>
                </c:pt>
                <c:pt idx="12024">
                  <c:v>-0.353072</c:v>
                </c:pt>
                <c:pt idx="12025">
                  <c:v>-0.35719099999999998</c:v>
                </c:pt>
                <c:pt idx="12026">
                  <c:v>-0.34988000000000002</c:v>
                </c:pt>
                <c:pt idx="12027">
                  <c:v>-0.33779900000000002</c:v>
                </c:pt>
                <c:pt idx="12028">
                  <c:v>-0.32516200000000001</c:v>
                </c:pt>
                <c:pt idx="12029">
                  <c:v>-0.31850800000000001</c:v>
                </c:pt>
                <c:pt idx="12030">
                  <c:v>-0.31812000000000001</c:v>
                </c:pt>
                <c:pt idx="12031">
                  <c:v>-0.319471</c:v>
                </c:pt>
                <c:pt idx="12032">
                  <c:v>-0.31792399999999998</c:v>
                </c:pt>
                <c:pt idx="12033">
                  <c:v>-0.31666800000000001</c:v>
                </c:pt>
                <c:pt idx="12034">
                  <c:v>-0.31777100000000003</c:v>
                </c:pt>
                <c:pt idx="12035">
                  <c:v>-0.32213700000000001</c:v>
                </c:pt>
                <c:pt idx="12036">
                  <c:v>-0.32042100000000001</c:v>
                </c:pt>
                <c:pt idx="12037">
                  <c:v>-0.31491599999999997</c:v>
                </c:pt>
                <c:pt idx="12038">
                  <c:v>-0.31015199999999998</c:v>
                </c:pt>
                <c:pt idx="12039">
                  <c:v>-0.31022699999999997</c:v>
                </c:pt>
                <c:pt idx="12040">
                  <c:v>-0.30998199999999998</c:v>
                </c:pt>
                <c:pt idx="12041">
                  <c:v>-0.30801099999999998</c:v>
                </c:pt>
                <c:pt idx="12042">
                  <c:v>-0.30634800000000001</c:v>
                </c:pt>
                <c:pt idx="12043">
                  <c:v>-0.30433900000000003</c:v>
                </c:pt>
                <c:pt idx="12044">
                  <c:v>-0.30242599999999997</c:v>
                </c:pt>
                <c:pt idx="12045">
                  <c:v>-0.30052800000000002</c:v>
                </c:pt>
                <c:pt idx="12046">
                  <c:v>-0.294929</c:v>
                </c:pt>
                <c:pt idx="12047">
                  <c:v>-0.28993000000000002</c:v>
                </c:pt>
                <c:pt idx="12048">
                  <c:v>-0.29144900000000001</c:v>
                </c:pt>
                <c:pt idx="12049">
                  <c:v>-0.30213000000000001</c:v>
                </c:pt>
                <c:pt idx="12050">
                  <c:v>-0.31173299999999998</c:v>
                </c:pt>
                <c:pt idx="12051">
                  <c:v>-0.30880200000000002</c:v>
                </c:pt>
                <c:pt idx="12052">
                  <c:v>-0.30350899999999997</c:v>
                </c:pt>
                <c:pt idx="12053">
                  <c:v>-0.300813</c:v>
                </c:pt>
                <c:pt idx="12054">
                  <c:v>-0.30292400000000003</c:v>
                </c:pt>
                <c:pt idx="12055">
                  <c:v>-0.305892</c:v>
                </c:pt>
                <c:pt idx="12056">
                  <c:v>-0.30462299999999998</c:v>
                </c:pt>
                <c:pt idx="12057">
                  <c:v>-0.30304900000000001</c:v>
                </c:pt>
                <c:pt idx="12058">
                  <c:v>-0.29349700000000001</c:v>
                </c:pt>
                <c:pt idx="12059">
                  <c:v>-0.27600200000000003</c:v>
                </c:pt>
                <c:pt idx="12060">
                  <c:v>-0.27072400000000002</c:v>
                </c:pt>
                <c:pt idx="12061">
                  <c:v>-0.26710400000000001</c:v>
                </c:pt>
                <c:pt idx="12062">
                  <c:v>-0.26579999999999998</c:v>
                </c:pt>
                <c:pt idx="12063">
                  <c:v>-0.26877899999999999</c:v>
                </c:pt>
                <c:pt idx="12064">
                  <c:v>-0.27321600000000001</c:v>
                </c:pt>
                <c:pt idx="12065">
                  <c:v>-0.27507700000000002</c:v>
                </c:pt>
                <c:pt idx="12066">
                  <c:v>-0.274254</c:v>
                </c:pt>
                <c:pt idx="12067">
                  <c:v>-0.268511</c:v>
                </c:pt>
                <c:pt idx="12068">
                  <c:v>-0.25726300000000002</c:v>
                </c:pt>
                <c:pt idx="12069">
                  <c:v>-0.24416099999999999</c:v>
                </c:pt>
                <c:pt idx="12070">
                  <c:v>-0.23272799999999999</c:v>
                </c:pt>
                <c:pt idx="12071">
                  <c:v>-0.22609799999999999</c:v>
                </c:pt>
                <c:pt idx="12072">
                  <c:v>-0.225881</c:v>
                </c:pt>
                <c:pt idx="12073">
                  <c:v>-0.22814699999999999</c:v>
                </c:pt>
                <c:pt idx="12074">
                  <c:v>-0.226769</c:v>
                </c:pt>
                <c:pt idx="12075">
                  <c:v>-0.225353</c:v>
                </c:pt>
                <c:pt idx="12076">
                  <c:v>-0.22367400000000001</c:v>
                </c:pt>
                <c:pt idx="12077">
                  <c:v>-0.22179599999999999</c:v>
                </c:pt>
                <c:pt idx="12078">
                  <c:v>-0.22072900000000001</c:v>
                </c:pt>
                <c:pt idx="12079">
                  <c:v>-0.21545500000000001</c:v>
                </c:pt>
                <c:pt idx="12080">
                  <c:v>-0.21313299999999999</c:v>
                </c:pt>
                <c:pt idx="12081">
                  <c:v>-0.21120700000000001</c:v>
                </c:pt>
                <c:pt idx="12082">
                  <c:v>-0.20887</c:v>
                </c:pt>
                <c:pt idx="12083">
                  <c:v>-0.20755100000000001</c:v>
                </c:pt>
                <c:pt idx="12084">
                  <c:v>-0.206983</c:v>
                </c:pt>
                <c:pt idx="12085">
                  <c:v>-0.210563</c:v>
                </c:pt>
                <c:pt idx="12086">
                  <c:v>-0.21379799999999999</c:v>
                </c:pt>
                <c:pt idx="12087">
                  <c:v>-0.21789</c:v>
                </c:pt>
                <c:pt idx="12088">
                  <c:v>-0.21759200000000001</c:v>
                </c:pt>
                <c:pt idx="12089">
                  <c:v>-0.20724899999999999</c:v>
                </c:pt>
                <c:pt idx="12090">
                  <c:v>-0.195711</c:v>
                </c:pt>
                <c:pt idx="12091">
                  <c:v>-0.19273999999999999</c:v>
                </c:pt>
                <c:pt idx="12092">
                  <c:v>-0.19308400000000001</c:v>
                </c:pt>
                <c:pt idx="12093">
                  <c:v>-0.199128</c:v>
                </c:pt>
                <c:pt idx="12094">
                  <c:v>-0.206181</c:v>
                </c:pt>
                <c:pt idx="12095">
                  <c:v>-0.208815</c:v>
                </c:pt>
                <c:pt idx="12096">
                  <c:v>-0.20919299999999999</c:v>
                </c:pt>
                <c:pt idx="12097">
                  <c:v>-0.20468</c:v>
                </c:pt>
                <c:pt idx="12098">
                  <c:v>-0.19697100000000001</c:v>
                </c:pt>
                <c:pt idx="12099">
                  <c:v>-0.189584</c:v>
                </c:pt>
                <c:pt idx="12100">
                  <c:v>-0.183809</c:v>
                </c:pt>
                <c:pt idx="12101">
                  <c:v>-0.17913899999999999</c:v>
                </c:pt>
                <c:pt idx="12102">
                  <c:v>-0.18307699999999999</c:v>
                </c:pt>
                <c:pt idx="12103">
                  <c:v>-0.189967</c:v>
                </c:pt>
                <c:pt idx="12104">
                  <c:v>-0.18521699999999999</c:v>
                </c:pt>
                <c:pt idx="12105">
                  <c:v>-0.177761</c:v>
                </c:pt>
                <c:pt idx="12106">
                  <c:v>-0.17213500000000001</c:v>
                </c:pt>
                <c:pt idx="12107">
                  <c:v>-0.17238300000000001</c:v>
                </c:pt>
                <c:pt idx="12108">
                  <c:v>-0.177313</c:v>
                </c:pt>
                <c:pt idx="12109">
                  <c:v>-0.18199699999999999</c:v>
                </c:pt>
                <c:pt idx="12110">
                  <c:v>-0.18134800000000001</c:v>
                </c:pt>
                <c:pt idx="12111">
                  <c:v>-0.17729500000000001</c:v>
                </c:pt>
                <c:pt idx="12112">
                  <c:v>-0.17150199999999999</c:v>
                </c:pt>
                <c:pt idx="12113">
                  <c:v>-0.17074800000000001</c:v>
                </c:pt>
                <c:pt idx="12114">
                  <c:v>-0.170211</c:v>
                </c:pt>
                <c:pt idx="12115">
                  <c:v>-0.166883</c:v>
                </c:pt>
                <c:pt idx="12116">
                  <c:v>-0.16326399999999999</c:v>
                </c:pt>
                <c:pt idx="12117">
                  <c:v>-0.16395399999999999</c:v>
                </c:pt>
                <c:pt idx="12118">
                  <c:v>-0.16931599999999999</c:v>
                </c:pt>
                <c:pt idx="12119">
                  <c:v>-0.172961</c:v>
                </c:pt>
                <c:pt idx="12120">
                  <c:v>-0.17084299999999999</c:v>
                </c:pt>
                <c:pt idx="12121">
                  <c:v>-0.16806299999999999</c:v>
                </c:pt>
                <c:pt idx="12122">
                  <c:v>-0.16953399999999999</c:v>
                </c:pt>
                <c:pt idx="12123">
                  <c:v>-0.172989</c:v>
                </c:pt>
                <c:pt idx="12124">
                  <c:v>-0.17757500000000001</c:v>
                </c:pt>
                <c:pt idx="12125">
                  <c:v>-0.180727</c:v>
                </c:pt>
                <c:pt idx="12126">
                  <c:v>-0.17893700000000001</c:v>
                </c:pt>
                <c:pt idx="12127">
                  <c:v>-0.17375299999999999</c:v>
                </c:pt>
                <c:pt idx="12128">
                  <c:v>-0.17086799999999999</c:v>
                </c:pt>
                <c:pt idx="12129">
                  <c:v>-0.16978499999999999</c:v>
                </c:pt>
                <c:pt idx="12130">
                  <c:v>-0.169909</c:v>
                </c:pt>
                <c:pt idx="12131">
                  <c:v>-0.17050899999999999</c:v>
                </c:pt>
                <c:pt idx="12132">
                  <c:v>-0.17129900000000001</c:v>
                </c:pt>
                <c:pt idx="12133">
                  <c:v>-0.16978699999999999</c:v>
                </c:pt>
                <c:pt idx="12134">
                  <c:v>-0.166155</c:v>
                </c:pt>
                <c:pt idx="12135">
                  <c:v>-0.16489799999999999</c:v>
                </c:pt>
                <c:pt idx="12136">
                  <c:v>-0.16639999999999999</c:v>
                </c:pt>
                <c:pt idx="12137">
                  <c:v>-0.16680300000000001</c:v>
                </c:pt>
                <c:pt idx="12138">
                  <c:v>-0.16204299999999999</c:v>
                </c:pt>
                <c:pt idx="12139">
                  <c:v>-0.15528500000000001</c:v>
                </c:pt>
                <c:pt idx="12140">
                  <c:v>-0.151753</c:v>
                </c:pt>
                <c:pt idx="12141">
                  <c:v>-0.154025</c:v>
                </c:pt>
                <c:pt idx="12142">
                  <c:v>-0.155033</c:v>
                </c:pt>
                <c:pt idx="12143">
                  <c:v>-0.15115999999999999</c:v>
                </c:pt>
                <c:pt idx="12144">
                  <c:v>-0.146177</c:v>
                </c:pt>
                <c:pt idx="12145">
                  <c:v>-0.14422499999999999</c:v>
                </c:pt>
                <c:pt idx="12146">
                  <c:v>-0.14189099999999999</c:v>
                </c:pt>
                <c:pt idx="12147">
                  <c:v>-0.139513</c:v>
                </c:pt>
                <c:pt idx="12148">
                  <c:v>-0.13561799999999999</c:v>
                </c:pt>
                <c:pt idx="12149">
                  <c:v>-0.13644800000000001</c:v>
                </c:pt>
                <c:pt idx="12150">
                  <c:v>-0.137041</c:v>
                </c:pt>
                <c:pt idx="12151">
                  <c:v>-0.14065800000000001</c:v>
                </c:pt>
                <c:pt idx="12152">
                  <c:v>-0.14804999999999999</c:v>
                </c:pt>
                <c:pt idx="12153">
                  <c:v>-0.15492500000000001</c:v>
                </c:pt>
                <c:pt idx="12154">
                  <c:v>-0.15274299999999999</c:v>
                </c:pt>
                <c:pt idx="12155">
                  <c:v>-0.14757100000000001</c:v>
                </c:pt>
                <c:pt idx="12156">
                  <c:v>-0.14176</c:v>
                </c:pt>
                <c:pt idx="12157">
                  <c:v>-0.13944500000000001</c:v>
                </c:pt>
                <c:pt idx="12158">
                  <c:v>-0.14050699999999999</c:v>
                </c:pt>
                <c:pt idx="12159">
                  <c:v>-0.14612800000000001</c:v>
                </c:pt>
                <c:pt idx="12160">
                  <c:v>-0.15459899999999999</c:v>
                </c:pt>
                <c:pt idx="12161">
                  <c:v>-0.15611800000000001</c:v>
                </c:pt>
                <c:pt idx="12162">
                  <c:v>-0.15279400000000001</c:v>
                </c:pt>
                <c:pt idx="12163">
                  <c:v>-0.15315699999999999</c:v>
                </c:pt>
                <c:pt idx="12164">
                  <c:v>-0.15676899999999999</c:v>
                </c:pt>
                <c:pt idx="12165">
                  <c:v>-0.15904699999999999</c:v>
                </c:pt>
                <c:pt idx="12166">
                  <c:v>-0.15917300000000001</c:v>
                </c:pt>
                <c:pt idx="12167">
                  <c:v>-0.15870600000000001</c:v>
                </c:pt>
                <c:pt idx="12168">
                  <c:v>-0.15706200000000001</c:v>
                </c:pt>
                <c:pt idx="12169">
                  <c:v>-0.156504</c:v>
                </c:pt>
                <c:pt idx="12170">
                  <c:v>-0.156638</c:v>
                </c:pt>
                <c:pt idx="12171">
                  <c:v>-0.156972</c:v>
                </c:pt>
                <c:pt idx="12172">
                  <c:v>-0.154776</c:v>
                </c:pt>
                <c:pt idx="12173">
                  <c:v>-0.15332299999999999</c:v>
                </c:pt>
                <c:pt idx="12174">
                  <c:v>-0.15030199999999999</c:v>
                </c:pt>
                <c:pt idx="12175">
                  <c:v>-0.14821899999999999</c:v>
                </c:pt>
                <c:pt idx="12176">
                  <c:v>-0.14274400000000001</c:v>
                </c:pt>
                <c:pt idx="12177">
                  <c:v>-0.13822599999999999</c:v>
                </c:pt>
                <c:pt idx="12178">
                  <c:v>-0.13500400000000001</c:v>
                </c:pt>
                <c:pt idx="12179">
                  <c:v>-0.13883699999999999</c:v>
                </c:pt>
                <c:pt idx="12180">
                  <c:v>-0.14773800000000001</c:v>
                </c:pt>
                <c:pt idx="12181">
                  <c:v>-0.146145</c:v>
                </c:pt>
                <c:pt idx="12182">
                  <c:v>-0.14355899999999999</c:v>
                </c:pt>
                <c:pt idx="12183">
                  <c:v>-0.14138400000000001</c:v>
                </c:pt>
                <c:pt idx="12184">
                  <c:v>-0.142428</c:v>
                </c:pt>
                <c:pt idx="12185">
                  <c:v>-0.14951500000000001</c:v>
                </c:pt>
                <c:pt idx="12186">
                  <c:v>-0.15367500000000001</c:v>
                </c:pt>
                <c:pt idx="12187">
                  <c:v>-0.15473000000000001</c:v>
                </c:pt>
                <c:pt idx="12188">
                  <c:v>-0.15287999999999999</c:v>
                </c:pt>
                <c:pt idx="12189">
                  <c:v>-0.14991399999999999</c:v>
                </c:pt>
                <c:pt idx="12190">
                  <c:v>-0.14233499999999999</c:v>
                </c:pt>
                <c:pt idx="12191">
                  <c:v>-0.135768</c:v>
                </c:pt>
                <c:pt idx="12192">
                  <c:v>-0.13139899999999999</c:v>
                </c:pt>
                <c:pt idx="12193">
                  <c:v>-0.130524</c:v>
                </c:pt>
                <c:pt idx="12194">
                  <c:v>-0.12739300000000001</c:v>
                </c:pt>
                <c:pt idx="12195">
                  <c:v>-0.12592999999999999</c:v>
                </c:pt>
                <c:pt idx="12196">
                  <c:v>-0.122242</c:v>
                </c:pt>
                <c:pt idx="12197">
                  <c:v>-0.12057</c:v>
                </c:pt>
                <c:pt idx="12198">
                  <c:v>-0.116853</c:v>
                </c:pt>
                <c:pt idx="12199">
                  <c:v>-0.11221200000000001</c:v>
                </c:pt>
                <c:pt idx="12200">
                  <c:v>-0.11254</c:v>
                </c:pt>
                <c:pt idx="12201">
                  <c:v>-0.11871</c:v>
                </c:pt>
                <c:pt idx="12202">
                  <c:v>-0.11880300000000001</c:v>
                </c:pt>
                <c:pt idx="12203">
                  <c:v>-0.11575000000000001</c:v>
                </c:pt>
                <c:pt idx="12204">
                  <c:v>-0.113404</c:v>
                </c:pt>
                <c:pt idx="12205">
                  <c:v>-0.110817</c:v>
                </c:pt>
                <c:pt idx="12206">
                  <c:v>-0.10317999999999999</c:v>
                </c:pt>
                <c:pt idx="12207">
                  <c:v>-9.8915299999999998E-2</c:v>
                </c:pt>
                <c:pt idx="12208">
                  <c:v>-0.100064</c:v>
                </c:pt>
                <c:pt idx="12209">
                  <c:v>-0.10230599999999999</c:v>
                </c:pt>
                <c:pt idx="12210">
                  <c:v>-0.101289</c:v>
                </c:pt>
                <c:pt idx="12211">
                  <c:v>-0.10020999999999999</c:v>
                </c:pt>
                <c:pt idx="12212">
                  <c:v>-0.10001400000000001</c:v>
                </c:pt>
                <c:pt idx="12213">
                  <c:v>-0.10456699999999999</c:v>
                </c:pt>
                <c:pt idx="12214">
                  <c:v>-0.10491499999999999</c:v>
                </c:pt>
                <c:pt idx="12215">
                  <c:v>-0.10521800000000001</c:v>
                </c:pt>
                <c:pt idx="12216">
                  <c:v>-0.101829</c:v>
                </c:pt>
                <c:pt idx="12217">
                  <c:v>-9.7404500000000005E-2</c:v>
                </c:pt>
                <c:pt idx="12218">
                  <c:v>-9.2524800000000004E-2</c:v>
                </c:pt>
                <c:pt idx="12219">
                  <c:v>-9.1406799999999996E-2</c:v>
                </c:pt>
                <c:pt idx="12220">
                  <c:v>-9.3349799999999997E-2</c:v>
                </c:pt>
                <c:pt idx="12221">
                  <c:v>-8.5220900000000002E-2</c:v>
                </c:pt>
                <c:pt idx="12222">
                  <c:v>-7.7888100000000002E-2</c:v>
                </c:pt>
                <c:pt idx="12223">
                  <c:v>-7.2428999999999993E-2</c:v>
                </c:pt>
                <c:pt idx="12224">
                  <c:v>-6.9285399999999997E-2</c:v>
                </c:pt>
                <c:pt idx="12225">
                  <c:v>-6.7912899999999998E-2</c:v>
                </c:pt>
                <c:pt idx="12226">
                  <c:v>-6.6539200000000007E-2</c:v>
                </c:pt>
                <c:pt idx="12227">
                  <c:v>-6.7227200000000001E-2</c:v>
                </c:pt>
                <c:pt idx="12228">
                  <c:v>-6.78594E-2</c:v>
                </c:pt>
                <c:pt idx="12229">
                  <c:v>-6.9564000000000001E-2</c:v>
                </c:pt>
                <c:pt idx="12230">
                  <c:v>-6.9645100000000001E-2</c:v>
                </c:pt>
                <c:pt idx="12231">
                  <c:v>-7.4305700000000002E-2</c:v>
                </c:pt>
                <c:pt idx="12232">
                  <c:v>-8.1661899999999996E-2</c:v>
                </c:pt>
                <c:pt idx="12233">
                  <c:v>-9.1205999999999995E-2</c:v>
                </c:pt>
                <c:pt idx="12234">
                  <c:v>-0.10070900000000001</c:v>
                </c:pt>
                <c:pt idx="12235">
                  <c:v>-0.10712000000000001</c:v>
                </c:pt>
                <c:pt idx="12236">
                  <c:v>-0.109114</c:v>
                </c:pt>
                <c:pt idx="12237">
                  <c:v>-0.112841</c:v>
                </c:pt>
                <c:pt idx="12238">
                  <c:v>-0.117867</c:v>
                </c:pt>
                <c:pt idx="12239">
                  <c:v>-0.122062</c:v>
                </c:pt>
                <c:pt idx="12240">
                  <c:v>-0.133465</c:v>
                </c:pt>
                <c:pt idx="12241">
                  <c:v>-0.14429400000000001</c:v>
                </c:pt>
                <c:pt idx="12242">
                  <c:v>-0.149399</c:v>
                </c:pt>
                <c:pt idx="12243">
                  <c:v>-0.14885599999999999</c:v>
                </c:pt>
                <c:pt idx="12244">
                  <c:v>-0.14047100000000001</c:v>
                </c:pt>
                <c:pt idx="12245">
                  <c:v>-0.135931</c:v>
                </c:pt>
                <c:pt idx="12246">
                  <c:v>-0.13556299999999999</c:v>
                </c:pt>
                <c:pt idx="12247">
                  <c:v>-0.13450200000000001</c:v>
                </c:pt>
                <c:pt idx="12248">
                  <c:v>-0.13281499999999999</c:v>
                </c:pt>
                <c:pt idx="12249">
                  <c:v>-0.13042899999999999</c:v>
                </c:pt>
                <c:pt idx="12250">
                  <c:v>-0.130104</c:v>
                </c:pt>
                <c:pt idx="12251">
                  <c:v>-0.13539200000000001</c:v>
                </c:pt>
                <c:pt idx="12252">
                  <c:v>-0.13952100000000001</c:v>
                </c:pt>
                <c:pt idx="12253">
                  <c:v>-0.13623499999999999</c:v>
                </c:pt>
                <c:pt idx="12254">
                  <c:v>-0.13483300000000001</c:v>
                </c:pt>
                <c:pt idx="12255">
                  <c:v>-0.13467399999999999</c:v>
                </c:pt>
                <c:pt idx="12256">
                  <c:v>-0.135738</c:v>
                </c:pt>
                <c:pt idx="12257">
                  <c:v>-0.13545199999999999</c:v>
                </c:pt>
                <c:pt idx="12258">
                  <c:v>-0.135378</c:v>
                </c:pt>
                <c:pt idx="12259">
                  <c:v>-0.136161</c:v>
                </c:pt>
                <c:pt idx="12260">
                  <c:v>-0.13642399999999999</c:v>
                </c:pt>
                <c:pt idx="12261">
                  <c:v>-0.13317100000000001</c:v>
                </c:pt>
                <c:pt idx="12262">
                  <c:v>-0.128303</c:v>
                </c:pt>
                <c:pt idx="12263">
                  <c:v>-0.122861</c:v>
                </c:pt>
                <c:pt idx="12264">
                  <c:v>-0.111815</c:v>
                </c:pt>
                <c:pt idx="12265">
                  <c:v>-0.104008</c:v>
                </c:pt>
                <c:pt idx="12266">
                  <c:v>-0.103078</c:v>
                </c:pt>
                <c:pt idx="12267">
                  <c:v>-0.105855</c:v>
                </c:pt>
                <c:pt idx="12268">
                  <c:v>-0.110211</c:v>
                </c:pt>
                <c:pt idx="12269">
                  <c:v>-0.110038</c:v>
                </c:pt>
                <c:pt idx="12270">
                  <c:v>-0.10777100000000001</c:v>
                </c:pt>
                <c:pt idx="12271">
                  <c:v>-0.108835</c:v>
                </c:pt>
                <c:pt idx="12272">
                  <c:v>-0.110446</c:v>
                </c:pt>
                <c:pt idx="12273">
                  <c:v>-0.11115899999999999</c:v>
                </c:pt>
                <c:pt idx="12274">
                  <c:v>-0.11924</c:v>
                </c:pt>
                <c:pt idx="12275">
                  <c:v>-0.126697</c:v>
                </c:pt>
                <c:pt idx="12276">
                  <c:v>-0.123337</c:v>
                </c:pt>
                <c:pt idx="12277">
                  <c:v>-0.117786</c:v>
                </c:pt>
                <c:pt idx="12278">
                  <c:v>-0.116531</c:v>
                </c:pt>
                <c:pt idx="12279">
                  <c:v>-0.12001000000000001</c:v>
                </c:pt>
                <c:pt idx="12280">
                  <c:v>-0.12145300000000001</c:v>
                </c:pt>
                <c:pt idx="12281">
                  <c:v>-0.123457</c:v>
                </c:pt>
                <c:pt idx="12282">
                  <c:v>-0.124444</c:v>
                </c:pt>
                <c:pt idx="12283">
                  <c:v>-0.121478</c:v>
                </c:pt>
                <c:pt idx="12284">
                  <c:v>-0.109635</c:v>
                </c:pt>
                <c:pt idx="12285">
                  <c:v>-9.0843800000000002E-2</c:v>
                </c:pt>
                <c:pt idx="12286">
                  <c:v>-7.6359200000000002E-2</c:v>
                </c:pt>
                <c:pt idx="12287">
                  <c:v>-6.7935800000000005E-2</c:v>
                </c:pt>
                <c:pt idx="12288">
                  <c:v>-6.4855499999999996E-2</c:v>
                </c:pt>
                <c:pt idx="12289">
                  <c:v>-6.5949999999999995E-2</c:v>
                </c:pt>
                <c:pt idx="12290">
                  <c:v>-7.0541199999999998E-2</c:v>
                </c:pt>
                <c:pt idx="12291">
                  <c:v>-7.24963E-2</c:v>
                </c:pt>
                <c:pt idx="12292">
                  <c:v>-6.7863900000000005E-2</c:v>
                </c:pt>
                <c:pt idx="12293">
                  <c:v>-6.05681E-2</c:v>
                </c:pt>
                <c:pt idx="12294">
                  <c:v>-5.4401999999999999E-2</c:v>
                </c:pt>
                <c:pt idx="12295">
                  <c:v>-4.7220199999999997E-2</c:v>
                </c:pt>
                <c:pt idx="12296">
                  <c:v>-4.3611299999999999E-2</c:v>
                </c:pt>
                <c:pt idx="12297">
                  <c:v>-4.1798500000000002E-2</c:v>
                </c:pt>
                <c:pt idx="12298">
                  <c:v>-3.9960000000000002E-2</c:v>
                </c:pt>
                <c:pt idx="12299">
                  <c:v>-3.87406E-2</c:v>
                </c:pt>
                <c:pt idx="12300">
                  <c:v>-3.3609699999999999E-2</c:v>
                </c:pt>
                <c:pt idx="12301">
                  <c:v>-2.9989700000000001E-2</c:v>
                </c:pt>
                <c:pt idx="12302">
                  <c:v>-2.98561E-2</c:v>
                </c:pt>
                <c:pt idx="12303">
                  <c:v>-3.1173099999999999E-2</c:v>
                </c:pt>
                <c:pt idx="12304">
                  <c:v>-3.3715500000000002E-2</c:v>
                </c:pt>
                <c:pt idx="12305">
                  <c:v>-3.7071100000000003E-2</c:v>
                </c:pt>
                <c:pt idx="12306">
                  <c:v>-3.5970000000000002E-2</c:v>
                </c:pt>
                <c:pt idx="12307">
                  <c:v>-3.00757E-2</c:v>
                </c:pt>
                <c:pt idx="12308">
                  <c:v>-2.6527100000000001E-2</c:v>
                </c:pt>
                <c:pt idx="12309">
                  <c:v>-2.2727199999999999E-2</c:v>
                </c:pt>
                <c:pt idx="12310">
                  <c:v>-1.55578E-2</c:v>
                </c:pt>
                <c:pt idx="12311">
                  <c:v>-1.05811E-2</c:v>
                </c:pt>
                <c:pt idx="12312">
                  <c:v>-9.2519500000000001E-3</c:v>
                </c:pt>
                <c:pt idx="12313">
                  <c:v>-1.18031E-2</c:v>
                </c:pt>
                <c:pt idx="12314">
                  <c:v>-2.0025999999999999E-2</c:v>
                </c:pt>
                <c:pt idx="12315">
                  <c:v>-3.0305599999999999E-2</c:v>
                </c:pt>
                <c:pt idx="12316">
                  <c:v>-3.2820700000000001E-2</c:v>
                </c:pt>
                <c:pt idx="12317">
                  <c:v>-2.2098099999999999E-2</c:v>
                </c:pt>
                <c:pt idx="12318">
                  <c:v>-7.8747000000000001E-3</c:v>
                </c:pt>
                <c:pt idx="12319">
                  <c:v>2.46343E-3</c:v>
                </c:pt>
                <c:pt idx="12320">
                  <c:v>8.3950799999999992E-3</c:v>
                </c:pt>
                <c:pt idx="12321">
                  <c:v>1.50259E-2</c:v>
                </c:pt>
                <c:pt idx="12322">
                  <c:v>2.36648E-2</c:v>
                </c:pt>
                <c:pt idx="12323">
                  <c:v>3.0568000000000001E-2</c:v>
                </c:pt>
                <c:pt idx="12324">
                  <c:v>3.6068599999999999E-2</c:v>
                </c:pt>
                <c:pt idx="12325">
                  <c:v>4.0372600000000002E-2</c:v>
                </c:pt>
                <c:pt idx="12326">
                  <c:v>4.3131900000000001E-2</c:v>
                </c:pt>
                <c:pt idx="12327">
                  <c:v>4.4335199999999998E-2</c:v>
                </c:pt>
                <c:pt idx="12328">
                  <c:v>4.4741900000000001E-2</c:v>
                </c:pt>
                <c:pt idx="12329">
                  <c:v>4.8067600000000002E-2</c:v>
                </c:pt>
                <c:pt idx="12330">
                  <c:v>4.86539E-2</c:v>
                </c:pt>
                <c:pt idx="12331">
                  <c:v>4.8287400000000001E-2</c:v>
                </c:pt>
                <c:pt idx="12332">
                  <c:v>4.8004400000000003E-2</c:v>
                </c:pt>
                <c:pt idx="12333">
                  <c:v>5.1025899999999999E-2</c:v>
                </c:pt>
                <c:pt idx="12334">
                  <c:v>5.5265599999999998E-2</c:v>
                </c:pt>
                <c:pt idx="12335">
                  <c:v>5.9556600000000001E-2</c:v>
                </c:pt>
                <c:pt idx="12336">
                  <c:v>6.3576599999999997E-2</c:v>
                </c:pt>
                <c:pt idx="12337">
                  <c:v>6.7814299999999994E-2</c:v>
                </c:pt>
                <c:pt idx="12338">
                  <c:v>7.2372900000000004E-2</c:v>
                </c:pt>
                <c:pt idx="12339">
                  <c:v>7.5882099999999994E-2</c:v>
                </c:pt>
                <c:pt idx="12340">
                  <c:v>7.9253000000000004E-2</c:v>
                </c:pt>
                <c:pt idx="12341">
                  <c:v>7.8937499999999994E-2</c:v>
                </c:pt>
                <c:pt idx="12342">
                  <c:v>7.9654100000000005E-2</c:v>
                </c:pt>
                <c:pt idx="12343">
                  <c:v>8.6384199999999994E-2</c:v>
                </c:pt>
                <c:pt idx="12344">
                  <c:v>9.2805700000000005E-2</c:v>
                </c:pt>
                <c:pt idx="12345">
                  <c:v>9.6164700000000006E-2</c:v>
                </c:pt>
                <c:pt idx="12346">
                  <c:v>9.4308500000000003E-2</c:v>
                </c:pt>
                <c:pt idx="12347">
                  <c:v>8.6849200000000001E-2</c:v>
                </c:pt>
                <c:pt idx="12348">
                  <c:v>8.4437399999999996E-2</c:v>
                </c:pt>
                <c:pt idx="12349">
                  <c:v>9.1450199999999995E-2</c:v>
                </c:pt>
                <c:pt idx="12350">
                  <c:v>9.9020700000000003E-2</c:v>
                </c:pt>
                <c:pt idx="12351">
                  <c:v>0.100346</c:v>
                </c:pt>
                <c:pt idx="12352">
                  <c:v>9.8001400000000002E-2</c:v>
                </c:pt>
                <c:pt idx="12353">
                  <c:v>9.5024899999999995E-2</c:v>
                </c:pt>
                <c:pt idx="12354">
                  <c:v>9.8657400000000006E-2</c:v>
                </c:pt>
                <c:pt idx="12355">
                  <c:v>0.10898099999999999</c:v>
                </c:pt>
                <c:pt idx="12356">
                  <c:v>0.11920799999999999</c:v>
                </c:pt>
                <c:pt idx="12357">
                  <c:v>0.12381499999999999</c:v>
                </c:pt>
                <c:pt idx="12358">
                  <c:v>0.122007</c:v>
                </c:pt>
                <c:pt idx="12359">
                  <c:v>0.12058000000000001</c:v>
                </c:pt>
                <c:pt idx="12360">
                  <c:v>0.122914</c:v>
                </c:pt>
                <c:pt idx="12361">
                  <c:v>0.134631</c:v>
                </c:pt>
                <c:pt idx="12362">
                  <c:v>0.14742</c:v>
                </c:pt>
                <c:pt idx="12363">
                  <c:v>0.15382999999999999</c:v>
                </c:pt>
                <c:pt idx="12364">
                  <c:v>0.15792700000000001</c:v>
                </c:pt>
                <c:pt idx="12365">
                  <c:v>0.15951100000000001</c:v>
                </c:pt>
                <c:pt idx="12366">
                  <c:v>0.16229099999999999</c:v>
                </c:pt>
                <c:pt idx="12367">
                  <c:v>0.165492</c:v>
                </c:pt>
                <c:pt idx="12368">
                  <c:v>0.16858899999999999</c:v>
                </c:pt>
                <c:pt idx="12369">
                  <c:v>0.17069599999999999</c:v>
                </c:pt>
                <c:pt idx="12370">
                  <c:v>0.17239299999999999</c:v>
                </c:pt>
                <c:pt idx="12371">
                  <c:v>0.18370700000000001</c:v>
                </c:pt>
                <c:pt idx="12372">
                  <c:v>0.196718</c:v>
                </c:pt>
                <c:pt idx="12373">
                  <c:v>0.203816</c:v>
                </c:pt>
                <c:pt idx="12374">
                  <c:v>0.20586299999999999</c:v>
                </c:pt>
                <c:pt idx="12375">
                  <c:v>0.205791</c:v>
                </c:pt>
                <c:pt idx="12376">
                  <c:v>0.20722099999999999</c:v>
                </c:pt>
                <c:pt idx="12377">
                  <c:v>0.21323400000000001</c:v>
                </c:pt>
                <c:pt idx="12378">
                  <c:v>0.222353</c:v>
                </c:pt>
                <c:pt idx="12379">
                  <c:v>0.233321</c:v>
                </c:pt>
                <c:pt idx="12380">
                  <c:v>0.240069</c:v>
                </c:pt>
                <c:pt idx="12381">
                  <c:v>0.24235799999999999</c:v>
                </c:pt>
                <c:pt idx="12382">
                  <c:v>0.25171300000000002</c:v>
                </c:pt>
                <c:pt idx="12383">
                  <c:v>0.26353100000000002</c:v>
                </c:pt>
                <c:pt idx="12384">
                  <c:v>0.27311099999999999</c:v>
                </c:pt>
                <c:pt idx="12385">
                  <c:v>0.28113199999999999</c:v>
                </c:pt>
                <c:pt idx="12386">
                  <c:v>0.290991</c:v>
                </c:pt>
                <c:pt idx="12387">
                  <c:v>0.30291499999999999</c:v>
                </c:pt>
                <c:pt idx="12388">
                  <c:v>0.32220500000000002</c:v>
                </c:pt>
                <c:pt idx="12389">
                  <c:v>0.338588</c:v>
                </c:pt>
                <c:pt idx="12390">
                  <c:v>0.346279</c:v>
                </c:pt>
                <c:pt idx="12391">
                  <c:v>0.341443</c:v>
                </c:pt>
                <c:pt idx="12392">
                  <c:v>0.33341900000000002</c:v>
                </c:pt>
                <c:pt idx="12393">
                  <c:v>0.33176800000000001</c:v>
                </c:pt>
                <c:pt idx="12394">
                  <c:v>0.33035100000000001</c:v>
                </c:pt>
                <c:pt idx="12395">
                  <c:v>0.33075500000000002</c:v>
                </c:pt>
                <c:pt idx="12396">
                  <c:v>0.32814300000000002</c:v>
                </c:pt>
                <c:pt idx="12397">
                  <c:v>0.32505099999999998</c:v>
                </c:pt>
                <c:pt idx="12398">
                  <c:v>0.31909700000000002</c:v>
                </c:pt>
                <c:pt idx="12399">
                  <c:v>0.31668499999999999</c:v>
                </c:pt>
                <c:pt idx="12400">
                  <c:v>0.31668299999999999</c:v>
                </c:pt>
                <c:pt idx="12401">
                  <c:v>0.32061400000000001</c:v>
                </c:pt>
                <c:pt idx="12402">
                  <c:v>0.322631</c:v>
                </c:pt>
                <c:pt idx="12403">
                  <c:v>0.32350800000000002</c:v>
                </c:pt>
                <c:pt idx="12404">
                  <c:v>0.330507</c:v>
                </c:pt>
                <c:pt idx="12405">
                  <c:v>0.34460000000000002</c:v>
                </c:pt>
                <c:pt idx="12406">
                  <c:v>0.35820400000000002</c:v>
                </c:pt>
                <c:pt idx="12407">
                  <c:v>0.36704199999999998</c:v>
                </c:pt>
                <c:pt idx="12408">
                  <c:v>0.37208000000000002</c:v>
                </c:pt>
                <c:pt idx="12409">
                  <c:v>0.37760100000000002</c:v>
                </c:pt>
                <c:pt idx="12410">
                  <c:v>0.38139099999999998</c:v>
                </c:pt>
                <c:pt idx="12411">
                  <c:v>0.39037899999999998</c:v>
                </c:pt>
                <c:pt idx="12412">
                  <c:v>0.40276299999999998</c:v>
                </c:pt>
                <c:pt idx="12413">
                  <c:v>0.41353099999999998</c:v>
                </c:pt>
                <c:pt idx="12414">
                  <c:v>0.42241400000000001</c:v>
                </c:pt>
                <c:pt idx="12415">
                  <c:v>0.427757</c:v>
                </c:pt>
                <c:pt idx="12416">
                  <c:v>0.431427</c:v>
                </c:pt>
                <c:pt idx="12417">
                  <c:v>0.44969399999999998</c:v>
                </c:pt>
                <c:pt idx="12418">
                  <c:v>0.46883999999999998</c:v>
                </c:pt>
                <c:pt idx="12419">
                  <c:v>0.486095</c:v>
                </c:pt>
                <c:pt idx="12420">
                  <c:v>0.50215699999999996</c:v>
                </c:pt>
                <c:pt idx="12421">
                  <c:v>0.52012899999999995</c:v>
                </c:pt>
                <c:pt idx="12422">
                  <c:v>0.54478000000000004</c:v>
                </c:pt>
                <c:pt idx="12423">
                  <c:v>0.56324600000000002</c:v>
                </c:pt>
                <c:pt idx="12424">
                  <c:v>0.57596599999999998</c:v>
                </c:pt>
                <c:pt idx="12425">
                  <c:v>0.58691099999999996</c:v>
                </c:pt>
                <c:pt idx="12426">
                  <c:v>0.59204599999999996</c:v>
                </c:pt>
                <c:pt idx="12427">
                  <c:v>0.590673</c:v>
                </c:pt>
                <c:pt idx="12428">
                  <c:v>0.58918999999999999</c:v>
                </c:pt>
                <c:pt idx="12429">
                  <c:v>0.59055100000000005</c:v>
                </c:pt>
                <c:pt idx="12430">
                  <c:v>0.60231100000000004</c:v>
                </c:pt>
                <c:pt idx="12431">
                  <c:v>0.61860400000000004</c:v>
                </c:pt>
                <c:pt idx="12432">
                  <c:v>0.62865400000000005</c:v>
                </c:pt>
                <c:pt idx="12433">
                  <c:v>0.63588800000000001</c:v>
                </c:pt>
                <c:pt idx="12434">
                  <c:v>0.64176100000000003</c:v>
                </c:pt>
                <c:pt idx="12435">
                  <c:v>0.64512000000000003</c:v>
                </c:pt>
                <c:pt idx="12436">
                  <c:v>0.64898800000000001</c:v>
                </c:pt>
                <c:pt idx="12437">
                  <c:v>0.65517499999999995</c:v>
                </c:pt>
                <c:pt idx="12438">
                  <c:v>0.66113200000000005</c:v>
                </c:pt>
                <c:pt idx="12439">
                  <c:v>0.66558899999999999</c:v>
                </c:pt>
                <c:pt idx="12440">
                  <c:v>0.665767</c:v>
                </c:pt>
                <c:pt idx="12441">
                  <c:v>0.65671999999999997</c:v>
                </c:pt>
                <c:pt idx="12442">
                  <c:v>0.67241700000000004</c:v>
                </c:pt>
                <c:pt idx="12443">
                  <c:v>0.70533500000000005</c:v>
                </c:pt>
                <c:pt idx="12444">
                  <c:v>0.76584200000000002</c:v>
                </c:pt>
                <c:pt idx="12445">
                  <c:v>0.56350699999999998</c:v>
                </c:pt>
                <c:pt idx="12446">
                  <c:v>8.9328900000000003E-2</c:v>
                </c:pt>
                <c:pt idx="12447">
                  <c:v>-0.10804999999999999</c:v>
                </c:pt>
                <c:pt idx="12448">
                  <c:v>-2.24326E-2</c:v>
                </c:pt>
                <c:pt idx="12449">
                  <c:v>0.31040099999999998</c:v>
                </c:pt>
                <c:pt idx="12450">
                  <c:v>0.54812799999999995</c:v>
                </c:pt>
                <c:pt idx="12451">
                  <c:v>0.46926200000000001</c:v>
                </c:pt>
                <c:pt idx="12452">
                  <c:v>0.42262899999999998</c:v>
                </c:pt>
                <c:pt idx="12453">
                  <c:v>0.41193200000000002</c:v>
                </c:pt>
                <c:pt idx="12454">
                  <c:v>0.41751199999999999</c:v>
                </c:pt>
                <c:pt idx="12455">
                  <c:v>0.419375</c:v>
                </c:pt>
                <c:pt idx="12456">
                  <c:v>0.41169099999999997</c:v>
                </c:pt>
                <c:pt idx="12457">
                  <c:v>0.39662199999999997</c:v>
                </c:pt>
                <c:pt idx="12458">
                  <c:v>0.379639</c:v>
                </c:pt>
                <c:pt idx="12459">
                  <c:v>0.359655</c:v>
                </c:pt>
                <c:pt idx="12460">
                  <c:v>0.33909</c:v>
                </c:pt>
                <c:pt idx="12461">
                  <c:v>0.31842500000000001</c:v>
                </c:pt>
                <c:pt idx="12462">
                  <c:v>0.29902099999999998</c:v>
                </c:pt>
                <c:pt idx="12463">
                  <c:v>0.284578</c:v>
                </c:pt>
                <c:pt idx="12464">
                  <c:v>0.26857799999999998</c:v>
                </c:pt>
                <c:pt idx="12465">
                  <c:v>0.25068400000000002</c:v>
                </c:pt>
                <c:pt idx="12466">
                  <c:v>0.231321</c:v>
                </c:pt>
                <c:pt idx="12467">
                  <c:v>0.20907300000000001</c:v>
                </c:pt>
                <c:pt idx="12468">
                  <c:v>0.17329600000000001</c:v>
                </c:pt>
                <c:pt idx="12469">
                  <c:v>0.14725199999999999</c:v>
                </c:pt>
                <c:pt idx="12470">
                  <c:v>0.12214999999999999</c:v>
                </c:pt>
                <c:pt idx="12471">
                  <c:v>0.101752</c:v>
                </c:pt>
                <c:pt idx="12472">
                  <c:v>8.2658200000000001E-2</c:v>
                </c:pt>
                <c:pt idx="12473">
                  <c:v>6.4010499999999998E-2</c:v>
                </c:pt>
                <c:pt idx="12474">
                  <c:v>3.7120899999999998E-2</c:v>
                </c:pt>
                <c:pt idx="12475">
                  <c:v>1.8270499999999999E-2</c:v>
                </c:pt>
                <c:pt idx="12476">
                  <c:v>1.0963799999999999E-2</c:v>
                </c:pt>
                <c:pt idx="12477">
                  <c:v>-1.8422600000000001E-3</c:v>
                </c:pt>
                <c:pt idx="12478">
                  <c:v>-2.6569099999999998E-2</c:v>
                </c:pt>
                <c:pt idx="12479">
                  <c:v>-4.91505E-2</c:v>
                </c:pt>
                <c:pt idx="12480">
                  <c:v>-7.1311100000000002E-2</c:v>
                </c:pt>
                <c:pt idx="12481">
                  <c:v>-8.8555599999999998E-2</c:v>
                </c:pt>
                <c:pt idx="12482">
                  <c:v>-9.7787899999999997E-2</c:v>
                </c:pt>
                <c:pt idx="12483">
                  <c:v>-0.101664</c:v>
                </c:pt>
                <c:pt idx="12484">
                  <c:v>-0.10342800000000001</c:v>
                </c:pt>
                <c:pt idx="12485">
                  <c:v>-0.105895</c:v>
                </c:pt>
                <c:pt idx="12486">
                  <c:v>-0.11081000000000001</c:v>
                </c:pt>
                <c:pt idx="12487">
                  <c:v>-0.11373800000000001</c:v>
                </c:pt>
                <c:pt idx="12488">
                  <c:v>-0.117003</c:v>
                </c:pt>
                <c:pt idx="12489">
                  <c:v>-0.119376</c:v>
                </c:pt>
                <c:pt idx="12490">
                  <c:v>-0.12948299999999999</c:v>
                </c:pt>
                <c:pt idx="12491">
                  <c:v>-0.14757100000000001</c:v>
                </c:pt>
                <c:pt idx="12492">
                  <c:v>-0.16627600000000001</c:v>
                </c:pt>
                <c:pt idx="12493">
                  <c:v>-0.18537400000000001</c:v>
                </c:pt>
                <c:pt idx="12494">
                  <c:v>-0.20064199999999999</c:v>
                </c:pt>
                <c:pt idx="12495">
                  <c:v>-0.21443799999999999</c:v>
                </c:pt>
                <c:pt idx="12496">
                  <c:v>-0.22085299999999999</c:v>
                </c:pt>
                <c:pt idx="12497">
                  <c:v>-0.22205</c:v>
                </c:pt>
                <c:pt idx="12498">
                  <c:v>-0.219081</c:v>
                </c:pt>
                <c:pt idx="12499">
                  <c:v>-0.21342900000000001</c:v>
                </c:pt>
                <c:pt idx="12500">
                  <c:v>-0.206487</c:v>
                </c:pt>
                <c:pt idx="12501">
                  <c:v>-0.20675099999999999</c:v>
                </c:pt>
                <c:pt idx="12502">
                  <c:v>-0.213586</c:v>
                </c:pt>
                <c:pt idx="12503">
                  <c:v>-0.22448499999999999</c:v>
                </c:pt>
                <c:pt idx="12504">
                  <c:v>-0.22902</c:v>
                </c:pt>
                <c:pt idx="12505">
                  <c:v>-0.22720399999999999</c:v>
                </c:pt>
                <c:pt idx="12506">
                  <c:v>-0.22436400000000001</c:v>
                </c:pt>
                <c:pt idx="12507">
                  <c:v>-0.22314999999999999</c:v>
                </c:pt>
                <c:pt idx="12508">
                  <c:v>-0.22281400000000001</c:v>
                </c:pt>
                <c:pt idx="12509">
                  <c:v>-0.220055</c:v>
                </c:pt>
                <c:pt idx="12510">
                  <c:v>-0.210454</c:v>
                </c:pt>
                <c:pt idx="12511">
                  <c:v>-0.20020399999999999</c:v>
                </c:pt>
                <c:pt idx="12512">
                  <c:v>-0.19586899999999999</c:v>
                </c:pt>
                <c:pt idx="12513">
                  <c:v>-0.19813900000000001</c:v>
                </c:pt>
                <c:pt idx="12514">
                  <c:v>-0.20184299999999999</c:v>
                </c:pt>
                <c:pt idx="12515">
                  <c:v>-0.213229</c:v>
                </c:pt>
                <c:pt idx="12516">
                  <c:v>-0.23305200000000001</c:v>
                </c:pt>
                <c:pt idx="12517">
                  <c:v>-0.26152599999999998</c:v>
                </c:pt>
                <c:pt idx="12518">
                  <c:v>-0.27172299999999999</c:v>
                </c:pt>
                <c:pt idx="12519">
                  <c:v>-0.28063500000000002</c:v>
                </c:pt>
                <c:pt idx="12520">
                  <c:v>-0.29039999999999999</c:v>
                </c:pt>
                <c:pt idx="12521">
                  <c:v>-0.304176</c:v>
                </c:pt>
                <c:pt idx="12522">
                  <c:v>-0.32006699999999999</c:v>
                </c:pt>
                <c:pt idx="12523">
                  <c:v>-0.33078200000000002</c:v>
                </c:pt>
                <c:pt idx="12524">
                  <c:v>-0.34299600000000002</c:v>
                </c:pt>
                <c:pt idx="12525">
                  <c:v>-0.35365600000000003</c:v>
                </c:pt>
                <c:pt idx="12526">
                  <c:v>-0.36222199999999999</c:v>
                </c:pt>
                <c:pt idx="12527">
                  <c:v>-0.36430600000000002</c:v>
                </c:pt>
                <c:pt idx="12528">
                  <c:v>-0.35948400000000003</c:v>
                </c:pt>
                <c:pt idx="12529">
                  <c:v>-0.35467700000000002</c:v>
                </c:pt>
                <c:pt idx="12530">
                  <c:v>-0.351358</c:v>
                </c:pt>
                <c:pt idx="12531">
                  <c:v>-0.35377799999999998</c:v>
                </c:pt>
                <c:pt idx="12532">
                  <c:v>-0.36011900000000002</c:v>
                </c:pt>
                <c:pt idx="12533">
                  <c:v>-0.36089599999999999</c:v>
                </c:pt>
                <c:pt idx="12534">
                  <c:v>-0.36249300000000001</c:v>
                </c:pt>
                <c:pt idx="12535">
                  <c:v>-0.36755900000000002</c:v>
                </c:pt>
                <c:pt idx="12536">
                  <c:v>-0.37210199999999999</c:v>
                </c:pt>
                <c:pt idx="12537">
                  <c:v>-0.37647799999999998</c:v>
                </c:pt>
                <c:pt idx="12538">
                  <c:v>-0.380324</c:v>
                </c:pt>
                <c:pt idx="12539">
                  <c:v>-0.38330799999999998</c:v>
                </c:pt>
                <c:pt idx="12540">
                  <c:v>-0.38197700000000001</c:v>
                </c:pt>
                <c:pt idx="12541">
                  <c:v>-0.37371199999999999</c:v>
                </c:pt>
                <c:pt idx="12542">
                  <c:v>-0.36466399999999999</c:v>
                </c:pt>
                <c:pt idx="12543">
                  <c:v>-0.36097600000000002</c:v>
                </c:pt>
                <c:pt idx="12544">
                  <c:v>-0.35897200000000001</c:v>
                </c:pt>
                <c:pt idx="12545">
                  <c:v>-0.35563299999999998</c:v>
                </c:pt>
                <c:pt idx="12546">
                  <c:v>-0.34603</c:v>
                </c:pt>
                <c:pt idx="12547">
                  <c:v>-0.33706000000000003</c:v>
                </c:pt>
                <c:pt idx="12548">
                  <c:v>-0.33455000000000001</c:v>
                </c:pt>
                <c:pt idx="12549">
                  <c:v>-0.33864899999999998</c:v>
                </c:pt>
                <c:pt idx="12550">
                  <c:v>-0.34138499999999999</c:v>
                </c:pt>
                <c:pt idx="12551">
                  <c:v>-0.34917500000000001</c:v>
                </c:pt>
                <c:pt idx="12552">
                  <c:v>-0.35296899999999998</c:v>
                </c:pt>
                <c:pt idx="12553">
                  <c:v>-0.34856900000000002</c:v>
                </c:pt>
                <c:pt idx="12554">
                  <c:v>-0.340588</c:v>
                </c:pt>
                <c:pt idx="12555">
                  <c:v>-0.33462900000000001</c:v>
                </c:pt>
                <c:pt idx="12556">
                  <c:v>-0.331652</c:v>
                </c:pt>
                <c:pt idx="12557">
                  <c:v>-0.33433299999999999</c:v>
                </c:pt>
                <c:pt idx="12558">
                  <c:v>-0.33877400000000002</c:v>
                </c:pt>
                <c:pt idx="12559">
                  <c:v>-0.34966199999999997</c:v>
                </c:pt>
                <c:pt idx="12560">
                  <c:v>-0.35795500000000002</c:v>
                </c:pt>
                <c:pt idx="12561">
                  <c:v>-0.355823</c:v>
                </c:pt>
                <c:pt idx="12562">
                  <c:v>-0.35899799999999998</c:v>
                </c:pt>
                <c:pt idx="12563">
                  <c:v>-0.36439700000000003</c:v>
                </c:pt>
                <c:pt idx="12564">
                  <c:v>-0.37343100000000001</c:v>
                </c:pt>
                <c:pt idx="12565">
                  <c:v>-0.37889899999999999</c:v>
                </c:pt>
                <c:pt idx="12566">
                  <c:v>-0.38066100000000003</c:v>
                </c:pt>
                <c:pt idx="12567">
                  <c:v>-0.37728</c:v>
                </c:pt>
                <c:pt idx="12568">
                  <c:v>-0.37311299999999997</c:v>
                </c:pt>
                <c:pt idx="12569">
                  <c:v>-0.37406400000000001</c:v>
                </c:pt>
                <c:pt idx="12570">
                  <c:v>-0.37453199999999998</c:v>
                </c:pt>
                <c:pt idx="12571">
                  <c:v>-0.37352800000000003</c:v>
                </c:pt>
                <c:pt idx="12572">
                  <c:v>-0.37509399999999998</c:v>
                </c:pt>
                <c:pt idx="12573">
                  <c:v>-0.37957999999999997</c:v>
                </c:pt>
                <c:pt idx="12574">
                  <c:v>-0.391262</c:v>
                </c:pt>
                <c:pt idx="12575">
                  <c:v>-0.396065</c:v>
                </c:pt>
                <c:pt idx="12576">
                  <c:v>-0.39579900000000001</c:v>
                </c:pt>
                <c:pt idx="12577">
                  <c:v>-0.39530300000000002</c:v>
                </c:pt>
                <c:pt idx="12578">
                  <c:v>-0.39235799999999998</c:v>
                </c:pt>
                <c:pt idx="12579">
                  <c:v>-0.38403799999999999</c:v>
                </c:pt>
                <c:pt idx="12580">
                  <c:v>-0.38067600000000001</c:v>
                </c:pt>
                <c:pt idx="12581">
                  <c:v>-0.38445699999999999</c:v>
                </c:pt>
                <c:pt idx="12582">
                  <c:v>-0.38972200000000001</c:v>
                </c:pt>
                <c:pt idx="12583">
                  <c:v>-0.390378</c:v>
                </c:pt>
                <c:pt idx="12584">
                  <c:v>-0.3926</c:v>
                </c:pt>
                <c:pt idx="12585">
                  <c:v>-0.394513</c:v>
                </c:pt>
                <c:pt idx="12586">
                  <c:v>-0.39754</c:v>
                </c:pt>
                <c:pt idx="12587">
                  <c:v>-0.397899</c:v>
                </c:pt>
                <c:pt idx="12588">
                  <c:v>-0.39105499999999999</c:v>
                </c:pt>
                <c:pt idx="12589">
                  <c:v>-0.38603999999999999</c:v>
                </c:pt>
                <c:pt idx="12590">
                  <c:v>-0.38553700000000002</c:v>
                </c:pt>
                <c:pt idx="12591">
                  <c:v>-0.38836700000000002</c:v>
                </c:pt>
                <c:pt idx="12592">
                  <c:v>-0.39588699999999999</c:v>
                </c:pt>
                <c:pt idx="12593">
                  <c:v>-0.40582200000000002</c:v>
                </c:pt>
                <c:pt idx="12594">
                  <c:v>-0.41267100000000001</c:v>
                </c:pt>
                <c:pt idx="12595">
                  <c:v>-0.40762900000000002</c:v>
                </c:pt>
                <c:pt idx="12596">
                  <c:v>-0.39079199999999997</c:v>
                </c:pt>
                <c:pt idx="12597">
                  <c:v>-0.38444299999999998</c:v>
                </c:pt>
                <c:pt idx="12598">
                  <c:v>-0.38579200000000002</c:v>
                </c:pt>
                <c:pt idx="12599">
                  <c:v>-0.38839899999999999</c:v>
                </c:pt>
                <c:pt idx="12600">
                  <c:v>-0.38164300000000001</c:v>
                </c:pt>
                <c:pt idx="12601">
                  <c:v>-0.37491000000000002</c:v>
                </c:pt>
                <c:pt idx="12602">
                  <c:v>-0.37749899999999997</c:v>
                </c:pt>
                <c:pt idx="12603">
                  <c:v>-0.37795000000000001</c:v>
                </c:pt>
                <c:pt idx="12604">
                  <c:v>-0.37837399999999999</c:v>
                </c:pt>
                <c:pt idx="12605">
                  <c:v>-0.37686900000000001</c:v>
                </c:pt>
                <c:pt idx="12606">
                  <c:v>-0.37717499999999998</c:v>
                </c:pt>
                <c:pt idx="12607">
                  <c:v>-0.380693</c:v>
                </c:pt>
                <c:pt idx="12608">
                  <c:v>-0.38396400000000003</c:v>
                </c:pt>
                <c:pt idx="12609">
                  <c:v>-0.38822899999999999</c:v>
                </c:pt>
                <c:pt idx="12610">
                  <c:v>-0.39420300000000003</c:v>
                </c:pt>
                <c:pt idx="12611">
                  <c:v>-0.39852500000000002</c:v>
                </c:pt>
                <c:pt idx="12612">
                  <c:v>-0.40005200000000002</c:v>
                </c:pt>
                <c:pt idx="12613">
                  <c:v>-0.390934</c:v>
                </c:pt>
                <c:pt idx="12614">
                  <c:v>-0.37993399999999999</c:v>
                </c:pt>
                <c:pt idx="12615">
                  <c:v>-0.37432199999999999</c:v>
                </c:pt>
                <c:pt idx="12616">
                  <c:v>-0.37095400000000001</c:v>
                </c:pt>
                <c:pt idx="12617">
                  <c:v>-0.37080999999999997</c:v>
                </c:pt>
                <c:pt idx="12618">
                  <c:v>-0.36616900000000002</c:v>
                </c:pt>
                <c:pt idx="12619">
                  <c:v>-0.35867199999999999</c:v>
                </c:pt>
                <c:pt idx="12620">
                  <c:v>-0.36086099999999999</c:v>
                </c:pt>
                <c:pt idx="12621">
                  <c:v>-0.36260999999999999</c:v>
                </c:pt>
                <c:pt idx="12622">
                  <c:v>-0.34939799999999999</c:v>
                </c:pt>
                <c:pt idx="12623">
                  <c:v>-0.33759600000000001</c:v>
                </c:pt>
                <c:pt idx="12624">
                  <c:v>-0.331901</c:v>
                </c:pt>
                <c:pt idx="12625">
                  <c:v>-0.32809500000000003</c:v>
                </c:pt>
                <c:pt idx="12626">
                  <c:v>-0.329569</c:v>
                </c:pt>
                <c:pt idx="12627">
                  <c:v>-0.327824</c:v>
                </c:pt>
                <c:pt idx="12628">
                  <c:v>-0.31902599999999998</c:v>
                </c:pt>
                <c:pt idx="12629">
                  <c:v>-0.31014999999999998</c:v>
                </c:pt>
                <c:pt idx="12630">
                  <c:v>-0.30874099999999999</c:v>
                </c:pt>
                <c:pt idx="12631">
                  <c:v>-0.31018400000000002</c:v>
                </c:pt>
                <c:pt idx="12632">
                  <c:v>-0.30890400000000001</c:v>
                </c:pt>
                <c:pt idx="12633">
                  <c:v>-0.311502</c:v>
                </c:pt>
                <c:pt idx="12634">
                  <c:v>-0.31333800000000001</c:v>
                </c:pt>
                <c:pt idx="12635">
                  <c:v>-0.31520999999999999</c:v>
                </c:pt>
                <c:pt idx="12636">
                  <c:v>-0.31303399999999998</c:v>
                </c:pt>
                <c:pt idx="12637">
                  <c:v>-0.31312299999999998</c:v>
                </c:pt>
                <c:pt idx="12638">
                  <c:v>-0.317357</c:v>
                </c:pt>
                <c:pt idx="12639">
                  <c:v>-0.32066099999999997</c:v>
                </c:pt>
                <c:pt idx="12640">
                  <c:v>-0.31894699999999998</c:v>
                </c:pt>
                <c:pt idx="12641">
                  <c:v>-0.30660100000000001</c:v>
                </c:pt>
                <c:pt idx="12642">
                  <c:v>-0.30136299999999999</c:v>
                </c:pt>
                <c:pt idx="12643">
                  <c:v>-0.29949100000000001</c:v>
                </c:pt>
                <c:pt idx="12644">
                  <c:v>-0.28947699999999998</c:v>
                </c:pt>
                <c:pt idx="12645">
                  <c:v>-0.27822599999999997</c:v>
                </c:pt>
                <c:pt idx="12646">
                  <c:v>-0.27144200000000002</c:v>
                </c:pt>
                <c:pt idx="12647">
                  <c:v>-0.26356099999999999</c:v>
                </c:pt>
                <c:pt idx="12648">
                  <c:v>-0.25736700000000001</c:v>
                </c:pt>
                <c:pt idx="12649">
                  <c:v>-0.25299100000000002</c:v>
                </c:pt>
                <c:pt idx="12650">
                  <c:v>-0.245335</c:v>
                </c:pt>
                <c:pt idx="12651">
                  <c:v>-0.235014</c:v>
                </c:pt>
                <c:pt idx="12652">
                  <c:v>-0.228463</c:v>
                </c:pt>
                <c:pt idx="12653">
                  <c:v>-0.22412899999999999</c:v>
                </c:pt>
                <c:pt idx="12654">
                  <c:v>-0.219911</c:v>
                </c:pt>
                <c:pt idx="12655">
                  <c:v>-0.21687200000000001</c:v>
                </c:pt>
                <c:pt idx="12656">
                  <c:v>-0.20904600000000001</c:v>
                </c:pt>
                <c:pt idx="12657">
                  <c:v>-0.20114299999999999</c:v>
                </c:pt>
                <c:pt idx="12658">
                  <c:v>-0.20041200000000001</c:v>
                </c:pt>
                <c:pt idx="12659">
                  <c:v>-0.20139000000000001</c:v>
                </c:pt>
                <c:pt idx="12660">
                  <c:v>-0.199826</c:v>
                </c:pt>
                <c:pt idx="12661">
                  <c:v>-0.195106</c:v>
                </c:pt>
                <c:pt idx="12662">
                  <c:v>-0.180588</c:v>
                </c:pt>
                <c:pt idx="12663">
                  <c:v>-0.165826</c:v>
                </c:pt>
                <c:pt idx="12664">
                  <c:v>-0.165547</c:v>
                </c:pt>
                <c:pt idx="12665">
                  <c:v>-0.16938900000000001</c:v>
                </c:pt>
                <c:pt idx="12666">
                  <c:v>-0.167771</c:v>
                </c:pt>
                <c:pt idx="12667">
                  <c:v>-0.165351</c:v>
                </c:pt>
                <c:pt idx="12668">
                  <c:v>-0.16639000000000001</c:v>
                </c:pt>
                <c:pt idx="12669">
                  <c:v>-0.164244</c:v>
                </c:pt>
                <c:pt idx="12670">
                  <c:v>-0.16295799999999999</c:v>
                </c:pt>
                <c:pt idx="12671">
                  <c:v>-0.16220200000000001</c:v>
                </c:pt>
                <c:pt idx="12672">
                  <c:v>-0.159912</c:v>
                </c:pt>
                <c:pt idx="12673">
                  <c:v>-0.15251899999999999</c:v>
                </c:pt>
                <c:pt idx="12674">
                  <c:v>-0.14876300000000001</c:v>
                </c:pt>
                <c:pt idx="12675">
                  <c:v>-0.143151</c:v>
                </c:pt>
                <c:pt idx="12676">
                  <c:v>-0.13916200000000001</c:v>
                </c:pt>
                <c:pt idx="12677">
                  <c:v>-0.13730800000000001</c:v>
                </c:pt>
                <c:pt idx="12678">
                  <c:v>-0.133995</c:v>
                </c:pt>
                <c:pt idx="12679">
                  <c:v>-0.12892700000000001</c:v>
                </c:pt>
                <c:pt idx="12680">
                  <c:v>-0.127884</c:v>
                </c:pt>
                <c:pt idx="12681">
                  <c:v>-0.13558200000000001</c:v>
                </c:pt>
                <c:pt idx="12682">
                  <c:v>-0.140878</c:v>
                </c:pt>
                <c:pt idx="12683">
                  <c:v>-0.142628</c:v>
                </c:pt>
                <c:pt idx="12684">
                  <c:v>-0.144153</c:v>
                </c:pt>
                <c:pt idx="12685">
                  <c:v>-0.14813000000000001</c:v>
                </c:pt>
                <c:pt idx="12686">
                  <c:v>-0.155672</c:v>
                </c:pt>
                <c:pt idx="12687">
                  <c:v>-0.157442</c:v>
                </c:pt>
                <c:pt idx="12688">
                  <c:v>-0.160825</c:v>
                </c:pt>
                <c:pt idx="12689">
                  <c:v>-0.159585</c:v>
                </c:pt>
                <c:pt idx="12690">
                  <c:v>-0.15684999999999999</c:v>
                </c:pt>
                <c:pt idx="12691">
                  <c:v>-0.15645100000000001</c:v>
                </c:pt>
                <c:pt idx="12692">
                  <c:v>-0.155579</c:v>
                </c:pt>
                <c:pt idx="12693">
                  <c:v>-0.155331</c:v>
                </c:pt>
                <c:pt idx="12694">
                  <c:v>-0.15434999999999999</c:v>
                </c:pt>
                <c:pt idx="12695">
                  <c:v>-0.15946299999999999</c:v>
                </c:pt>
                <c:pt idx="12696">
                  <c:v>-0.16544700000000001</c:v>
                </c:pt>
                <c:pt idx="12697">
                  <c:v>-0.17135400000000001</c:v>
                </c:pt>
                <c:pt idx="12698">
                  <c:v>-0.17612900000000001</c:v>
                </c:pt>
                <c:pt idx="12699">
                  <c:v>-0.180143</c:v>
                </c:pt>
                <c:pt idx="12700">
                  <c:v>-0.18380099999999999</c:v>
                </c:pt>
                <c:pt idx="12701">
                  <c:v>-0.183203</c:v>
                </c:pt>
                <c:pt idx="12702">
                  <c:v>-0.18154200000000001</c:v>
                </c:pt>
                <c:pt idx="12703">
                  <c:v>-0.187252</c:v>
                </c:pt>
                <c:pt idx="12704">
                  <c:v>-0.20055999999999999</c:v>
                </c:pt>
                <c:pt idx="12705">
                  <c:v>-0.211428</c:v>
                </c:pt>
                <c:pt idx="12706">
                  <c:v>-0.21523900000000001</c:v>
                </c:pt>
                <c:pt idx="12707">
                  <c:v>-0.21019399999999999</c:v>
                </c:pt>
                <c:pt idx="12708">
                  <c:v>-0.206013</c:v>
                </c:pt>
                <c:pt idx="12709">
                  <c:v>-0.206041</c:v>
                </c:pt>
                <c:pt idx="12710">
                  <c:v>-0.21271200000000001</c:v>
                </c:pt>
                <c:pt idx="12711">
                  <c:v>-0.22289100000000001</c:v>
                </c:pt>
                <c:pt idx="12712">
                  <c:v>-0.22751299999999999</c:v>
                </c:pt>
                <c:pt idx="12713">
                  <c:v>-0.23185500000000001</c:v>
                </c:pt>
                <c:pt idx="12714">
                  <c:v>-0.23551900000000001</c:v>
                </c:pt>
                <c:pt idx="12715">
                  <c:v>-0.24229999999999999</c:v>
                </c:pt>
                <c:pt idx="12716">
                  <c:v>-0.24344499999999999</c:v>
                </c:pt>
                <c:pt idx="12717">
                  <c:v>-0.244397</c:v>
                </c:pt>
                <c:pt idx="12718">
                  <c:v>-0.24482799999999999</c:v>
                </c:pt>
                <c:pt idx="12719">
                  <c:v>-0.24576400000000001</c:v>
                </c:pt>
                <c:pt idx="12720">
                  <c:v>-0.24791199999999999</c:v>
                </c:pt>
                <c:pt idx="12721">
                  <c:v>-0.25374000000000002</c:v>
                </c:pt>
                <c:pt idx="12722">
                  <c:v>-0.25398700000000002</c:v>
                </c:pt>
                <c:pt idx="12723">
                  <c:v>-0.25389699999999998</c:v>
                </c:pt>
                <c:pt idx="12724">
                  <c:v>-0.25285099999999999</c:v>
                </c:pt>
                <c:pt idx="12725">
                  <c:v>-0.25483800000000001</c:v>
                </c:pt>
                <c:pt idx="12726">
                  <c:v>-0.25719199999999998</c:v>
                </c:pt>
                <c:pt idx="12727">
                  <c:v>-0.25761499999999998</c:v>
                </c:pt>
                <c:pt idx="12728">
                  <c:v>-0.26152199999999998</c:v>
                </c:pt>
                <c:pt idx="12729">
                  <c:v>-0.26340200000000003</c:v>
                </c:pt>
                <c:pt idx="12730">
                  <c:v>-0.26231399999999999</c:v>
                </c:pt>
                <c:pt idx="12731">
                  <c:v>-0.26167899999999999</c:v>
                </c:pt>
                <c:pt idx="12732">
                  <c:v>-0.26601799999999998</c:v>
                </c:pt>
                <c:pt idx="12733">
                  <c:v>-0.26849499999999998</c:v>
                </c:pt>
                <c:pt idx="12734">
                  <c:v>-0.26466899999999999</c:v>
                </c:pt>
                <c:pt idx="12735">
                  <c:v>-0.251801</c:v>
                </c:pt>
                <c:pt idx="12736">
                  <c:v>-0.240481</c:v>
                </c:pt>
                <c:pt idx="12737">
                  <c:v>-0.23574700000000001</c:v>
                </c:pt>
                <c:pt idx="12738">
                  <c:v>-0.23025499999999999</c:v>
                </c:pt>
                <c:pt idx="12739">
                  <c:v>-0.22419</c:v>
                </c:pt>
                <c:pt idx="12740">
                  <c:v>-0.21757599999999999</c:v>
                </c:pt>
                <c:pt idx="12741">
                  <c:v>-0.215083</c:v>
                </c:pt>
                <c:pt idx="12742">
                  <c:v>-0.22700300000000001</c:v>
                </c:pt>
                <c:pt idx="12743">
                  <c:v>-0.23996500000000001</c:v>
                </c:pt>
                <c:pt idx="12744">
                  <c:v>-0.24349599999999999</c:v>
                </c:pt>
                <c:pt idx="12745">
                  <c:v>-0.24466299999999999</c:v>
                </c:pt>
                <c:pt idx="12746">
                  <c:v>-0.247196</c:v>
                </c:pt>
                <c:pt idx="12747">
                  <c:v>-0.24446200000000001</c:v>
                </c:pt>
                <c:pt idx="12748">
                  <c:v>-0.23638500000000001</c:v>
                </c:pt>
                <c:pt idx="12749">
                  <c:v>-0.231765</c:v>
                </c:pt>
                <c:pt idx="12750">
                  <c:v>-0.22906399999999999</c:v>
                </c:pt>
                <c:pt idx="12751">
                  <c:v>-0.233011</c:v>
                </c:pt>
                <c:pt idx="12752">
                  <c:v>-0.23857300000000001</c:v>
                </c:pt>
                <c:pt idx="12753">
                  <c:v>-0.24194199999999999</c:v>
                </c:pt>
                <c:pt idx="12754">
                  <c:v>-0.242198</c:v>
                </c:pt>
                <c:pt idx="12755">
                  <c:v>-0.246174</c:v>
                </c:pt>
                <c:pt idx="12756">
                  <c:v>-0.25176399999999999</c:v>
                </c:pt>
                <c:pt idx="12757">
                  <c:v>-0.25629099999999999</c:v>
                </c:pt>
                <c:pt idx="12758">
                  <c:v>-0.26876699999999998</c:v>
                </c:pt>
                <c:pt idx="12759">
                  <c:v>-0.28472500000000001</c:v>
                </c:pt>
                <c:pt idx="12760">
                  <c:v>-0.29479499999999997</c:v>
                </c:pt>
                <c:pt idx="12761">
                  <c:v>-0.30185400000000001</c:v>
                </c:pt>
                <c:pt idx="12762">
                  <c:v>-0.31007499999999999</c:v>
                </c:pt>
                <c:pt idx="12763">
                  <c:v>-0.31278899999999998</c:v>
                </c:pt>
                <c:pt idx="12764">
                  <c:v>-0.31002200000000002</c:v>
                </c:pt>
                <c:pt idx="12765">
                  <c:v>-0.30750300000000003</c:v>
                </c:pt>
                <c:pt idx="12766">
                  <c:v>-0.30601200000000001</c:v>
                </c:pt>
                <c:pt idx="12767">
                  <c:v>-0.309091</c:v>
                </c:pt>
                <c:pt idx="12768">
                  <c:v>-0.31060599999999999</c:v>
                </c:pt>
                <c:pt idx="12769">
                  <c:v>-0.30952299999999999</c:v>
                </c:pt>
                <c:pt idx="12770">
                  <c:v>-0.302367</c:v>
                </c:pt>
                <c:pt idx="12771">
                  <c:v>-0.29493000000000003</c:v>
                </c:pt>
                <c:pt idx="12772">
                  <c:v>-0.28998800000000002</c:v>
                </c:pt>
                <c:pt idx="12773">
                  <c:v>-0.28309299999999998</c:v>
                </c:pt>
                <c:pt idx="12774">
                  <c:v>-0.27327099999999999</c:v>
                </c:pt>
                <c:pt idx="12775">
                  <c:v>-0.27154899999999998</c:v>
                </c:pt>
                <c:pt idx="12776">
                  <c:v>-0.27300200000000002</c:v>
                </c:pt>
                <c:pt idx="12777">
                  <c:v>-0.27984700000000001</c:v>
                </c:pt>
                <c:pt idx="12778">
                  <c:v>-0.28747899999999998</c:v>
                </c:pt>
                <c:pt idx="12779">
                  <c:v>-0.291688</c:v>
                </c:pt>
                <c:pt idx="12780">
                  <c:v>-0.28488200000000002</c:v>
                </c:pt>
                <c:pt idx="12781">
                  <c:v>-0.27477299999999999</c:v>
                </c:pt>
                <c:pt idx="12782">
                  <c:v>-0.27458100000000002</c:v>
                </c:pt>
                <c:pt idx="12783">
                  <c:v>-0.27416600000000002</c:v>
                </c:pt>
                <c:pt idx="12784">
                  <c:v>-0.26875100000000002</c:v>
                </c:pt>
                <c:pt idx="12785">
                  <c:v>-0.26188499999999998</c:v>
                </c:pt>
                <c:pt idx="12786">
                  <c:v>-0.25678899999999999</c:v>
                </c:pt>
                <c:pt idx="12787">
                  <c:v>-0.25584600000000002</c:v>
                </c:pt>
                <c:pt idx="12788">
                  <c:v>-0.25796799999999998</c:v>
                </c:pt>
                <c:pt idx="12789">
                  <c:v>-0.25658799999999998</c:v>
                </c:pt>
                <c:pt idx="12790">
                  <c:v>-0.245777</c:v>
                </c:pt>
                <c:pt idx="12791">
                  <c:v>-0.22905</c:v>
                </c:pt>
                <c:pt idx="12792">
                  <c:v>-0.21457499999999999</c:v>
                </c:pt>
                <c:pt idx="12793">
                  <c:v>-0.20821700000000001</c:v>
                </c:pt>
                <c:pt idx="12794">
                  <c:v>-0.19869999999999999</c:v>
                </c:pt>
                <c:pt idx="12795">
                  <c:v>-0.18881500000000001</c:v>
                </c:pt>
                <c:pt idx="12796">
                  <c:v>-0.18901299999999999</c:v>
                </c:pt>
                <c:pt idx="12797">
                  <c:v>-0.18974299999999999</c:v>
                </c:pt>
                <c:pt idx="12798">
                  <c:v>-0.187255</c:v>
                </c:pt>
                <c:pt idx="12799">
                  <c:v>-0.180593</c:v>
                </c:pt>
                <c:pt idx="12800">
                  <c:v>-0.16489500000000001</c:v>
                </c:pt>
                <c:pt idx="12801">
                  <c:v>-0.146236</c:v>
                </c:pt>
                <c:pt idx="12802">
                  <c:v>-0.13634499999999999</c:v>
                </c:pt>
                <c:pt idx="12803">
                  <c:v>-0.131131</c:v>
                </c:pt>
                <c:pt idx="12804">
                  <c:v>-0.12648899999999999</c:v>
                </c:pt>
                <c:pt idx="12805">
                  <c:v>-0.124371</c:v>
                </c:pt>
                <c:pt idx="12806">
                  <c:v>-0.12534100000000001</c:v>
                </c:pt>
                <c:pt idx="12807">
                  <c:v>-0.124502</c:v>
                </c:pt>
                <c:pt idx="12808">
                  <c:v>-0.123601</c:v>
                </c:pt>
                <c:pt idx="12809">
                  <c:v>-0.12248000000000001</c:v>
                </c:pt>
                <c:pt idx="12810">
                  <c:v>-0.120698</c:v>
                </c:pt>
                <c:pt idx="12811">
                  <c:v>-0.115138</c:v>
                </c:pt>
                <c:pt idx="12812">
                  <c:v>-0.109916</c:v>
                </c:pt>
                <c:pt idx="12813">
                  <c:v>-0.105324</c:v>
                </c:pt>
                <c:pt idx="12814">
                  <c:v>-0.103128</c:v>
                </c:pt>
                <c:pt idx="12815">
                  <c:v>-9.7934099999999996E-2</c:v>
                </c:pt>
                <c:pt idx="12816">
                  <c:v>-9.8475400000000005E-2</c:v>
                </c:pt>
                <c:pt idx="12817">
                  <c:v>-0.10527499999999999</c:v>
                </c:pt>
                <c:pt idx="12818">
                  <c:v>-0.106777</c:v>
                </c:pt>
                <c:pt idx="12819">
                  <c:v>-0.10394200000000001</c:v>
                </c:pt>
                <c:pt idx="12820">
                  <c:v>-9.97199E-2</c:v>
                </c:pt>
                <c:pt idx="12821">
                  <c:v>-9.7413700000000006E-2</c:v>
                </c:pt>
                <c:pt idx="12822">
                  <c:v>-9.8014699999999996E-2</c:v>
                </c:pt>
                <c:pt idx="12823">
                  <c:v>-0.102159</c:v>
                </c:pt>
                <c:pt idx="12824">
                  <c:v>-0.103992</c:v>
                </c:pt>
                <c:pt idx="12825">
                  <c:v>-0.105161</c:v>
                </c:pt>
                <c:pt idx="12826">
                  <c:v>-0.116547</c:v>
                </c:pt>
                <c:pt idx="12827">
                  <c:v>-0.12857299999999999</c:v>
                </c:pt>
                <c:pt idx="12828">
                  <c:v>-0.139464</c:v>
                </c:pt>
                <c:pt idx="12829">
                  <c:v>-0.145868</c:v>
                </c:pt>
                <c:pt idx="12830">
                  <c:v>-0.14846799999999999</c:v>
                </c:pt>
                <c:pt idx="12831">
                  <c:v>-0.14558599999999999</c:v>
                </c:pt>
                <c:pt idx="12832">
                  <c:v>-0.142956</c:v>
                </c:pt>
                <c:pt idx="12833">
                  <c:v>-0.14258399999999999</c:v>
                </c:pt>
                <c:pt idx="12834">
                  <c:v>-0.144814</c:v>
                </c:pt>
                <c:pt idx="12835">
                  <c:v>-0.14634</c:v>
                </c:pt>
                <c:pt idx="12836">
                  <c:v>-0.148678</c:v>
                </c:pt>
                <c:pt idx="12837">
                  <c:v>-0.1522</c:v>
                </c:pt>
                <c:pt idx="12838">
                  <c:v>-0.15355199999999999</c:v>
                </c:pt>
                <c:pt idx="12839">
                  <c:v>-0.150923</c:v>
                </c:pt>
                <c:pt idx="12840">
                  <c:v>-0.142044</c:v>
                </c:pt>
                <c:pt idx="12841">
                  <c:v>-0.138765</c:v>
                </c:pt>
                <c:pt idx="12842">
                  <c:v>-0.13891600000000001</c:v>
                </c:pt>
                <c:pt idx="12843">
                  <c:v>-0.13794500000000001</c:v>
                </c:pt>
                <c:pt idx="12844">
                  <c:v>-0.13533200000000001</c:v>
                </c:pt>
                <c:pt idx="12845">
                  <c:v>-0.12835099999999999</c:v>
                </c:pt>
                <c:pt idx="12846">
                  <c:v>-0.121516</c:v>
                </c:pt>
                <c:pt idx="12847">
                  <c:v>-0.1147</c:v>
                </c:pt>
                <c:pt idx="12848">
                  <c:v>-0.106082</c:v>
                </c:pt>
                <c:pt idx="12849">
                  <c:v>-8.4102700000000002E-2</c:v>
                </c:pt>
                <c:pt idx="12850">
                  <c:v>-6.2468500000000003E-2</c:v>
                </c:pt>
                <c:pt idx="12851">
                  <c:v>-5.1185899999999999E-2</c:v>
                </c:pt>
                <c:pt idx="12852">
                  <c:v>-4.2807100000000001E-2</c:v>
                </c:pt>
                <c:pt idx="12853">
                  <c:v>-3.98354E-2</c:v>
                </c:pt>
                <c:pt idx="12854">
                  <c:v>-4.2282199999999999E-2</c:v>
                </c:pt>
                <c:pt idx="12855">
                  <c:v>-4.7388199999999998E-2</c:v>
                </c:pt>
                <c:pt idx="12856">
                  <c:v>-4.6525700000000003E-2</c:v>
                </c:pt>
                <c:pt idx="12857">
                  <c:v>-4.7968400000000001E-2</c:v>
                </c:pt>
                <c:pt idx="12858">
                  <c:v>-4.7789999999999999E-2</c:v>
                </c:pt>
                <c:pt idx="12859">
                  <c:v>-4.3695999999999999E-2</c:v>
                </c:pt>
                <c:pt idx="12860">
                  <c:v>-4.8155299999999998E-2</c:v>
                </c:pt>
                <c:pt idx="12861">
                  <c:v>-5.4982099999999999E-2</c:v>
                </c:pt>
                <c:pt idx="12862">
                  <c:v>-5.4946099999999998E-2</c:v>
                </c:pt>
                <c:pt idx="12863">
                  <c:v>-5.4205799999999998E-2</c:v>
                </c:pt>
                <c:pt idx="12864">
                  <c:v>-5.6303899999999997E-2</c:v>
                </c:pt>
                <c:pt idx="12865">
                  <c:v>-5.3965199999999998E-2</c:v>
                </c:pt>
                <c:pt idx="12866">
                  <c:v>-4.7737099999999998E-2</c:v>
                </c:pt>
                <c:pt idx="12867">
                  <c:v>-4.08467E-2</c:v>
                </c:pt>
                <c:pt idx="12868">
                  <c:v>-3.3820500000000003E-2</c:v>
                </c:pt>
                <c:pt idx="12869">
                  <c:v>-2.7958899999999998E-2</c:v>
                </c:pt>
                <c:pt idx="12870">
                  <c:v>-2.2015799999999999E-2</c:v>
                </c:pt>
                <c:pt idx="12871">
                  <c:v>-2.91545E-2</c:v>
                </c:pt>
                <c:pt idx="12872">
                  <c:v>-3.9700300000000001E-2</c:v>
                </c:pt>
                <c:pt idx="12873">
                  <c:v>-4.1370700000000003E-2</c:v>
                </c:pt>
                <c:pt idx="12874">
                  <c:v>-4.5049400000000003E-2</c:v>
                </c:pt>
                <c:pt idx="12875">
                  <c:v>-4.4538899999999999E-2</c:v>
                </c:pt>
                <c:pt idx="12876">
                  <c:v>-3.7784699999999997E-2</c:v>
                </c:pt>
                <c:pt idx="12877">
                  <c:v>-2.8918200000000002E-2</c:v>
                </c:pt>
                <c:pt idx="12878">
                  <c:v>-2.06018E-2</c:v>
                </c:pt>
                <c:pt idx="12879">
                  <c:v>-1.49014E-2</c:v>
                </c:pt>
                <c:pt idx="12880">
                  <c:v>-1.32172E-2</c:v>
                </c:pt>
                <c:pt idx="12881">
                  <c:v>-1.80091E-2</c:v>
                </c:pt>
                <c:pt idx="12882">
                  <c:v>-2.8305899999999998E-2</c:v>
                </c:pt>
                <c:pt idx="12883">
                  <c:v>-3.13142E-2</c:v>
                </c:pt>
                <c:pt idx="12884">
                  <c:v>-2.7278199999999999E-2</c:v>
                </c:pt>
                <c:pt idx="12885">
                  <c:v>-2.3205799999999999E-2</c:v>
                </c:pt>
                <c:pt idx="12886">
                  <c:v>-1.8149999999999999E-2</c:v>
                </c:pt>
                <c:pt idx="12887">
                  <c:v>-1.2696600000000001E-2</c:v>
                </c:pt>
                <c:pt idx="12888">
                  <c:v>-1.00433E-2</c:v>
                </c:pt>
                <c:pt idx="12889">
                  <c:v>-1.22845E-2</c:v>
                </c:pt>
                <c:pt idx="12890">
                  <c:v>-2.28025E-2</c:v>
                </c:pt>
                <c:pt idx="12891">
                  <c:v>-2.6835000000000001E-2</c:v>
                </c:pt>
                <c:pt idx="12892">
                  <c:v>-2.34253E-2</c:v>
                </c:pt>
                <c:pt idx="12893">
                  <c:v>-2.08484E-2</c:v>
                </c:pt>
                <c:pt idx="12894">
                  <c:v>-1.3676300000000001E-2</c:v>
                </c:pt>
                <c:pt idx="12895">
                  <c:v>-4.6080599999999998E-3</c:v>
                </c:pt>
                <c:pt idx="12896">
                  <c:v>-2.5424900000000001E-3</c:v>
                </c:pt>
                <c:pt idx="12897">
                  <c:v>-9.6608900000000001E-3</c:v>
                </c:pt>
                <c:pt idx="12898">
                  <c:v>-3.1233199999999999E-2</c:v>
                </c:pt>
                <c:pt idx="12899">
                  <c:v>-5.0717699999999998E-2</c:v>
                </c:pt>
                <c:pt idx="12900">
                  <c:v>-5.43825E-2</c:v>
                </c:pt>
                <c:pt idx="12901">
                  <c:v>-4.7731000000000003E-2</c:v>
                </c:pt>
                <c:pt idx="12902">
                  <c:v>-3.7842199999999999E-2</c:v>
                </c:pt>
                <c:pt idx="12903">
                  <c:v>-2.89775E-2</c:v>
                </c:pt>
                <c:pt idx="12904">
                  <c:v>-2.95529E-2</c:v>
                </c:pt>
                <c:pt idx="12905">
                  <c:v>-3.7785300000000001E-2</c:v>
                </c:pt>
                <c:pt idx="12906">
                  <c:v>-4.0409100000000003E-2</c:v>
                </c:pt>
                <c:pt idx="12907">
                  <c:v>-4.2369400000000002E-2</c:v>
                </c:pt>
                <c:pt idx="12908">
                  <c:v>-4.2842499999999999E-2</c:v>
                </c:pt>
                <c:pt idx="12909">
                  <c:v>-4.5754799999999998E-2</c:v>
                </c:pt>
                <c:pt idx="12910">
                  <c:v>-5.0395200000000001E-2</c:v>
                </c:pt>
                <c:pt idx="12911">
                  <c:v>-5.4441299999999998E-2</c:v>
                </c:pt>
                <c:pt idx="12912">
                  <c:v>-5.45333E-2</c:v>
                </c:pt>
                <c:pt idx="12913">
                  <c:v>-4.6529500000000001E-2</c:v>
                </c:pt>
                <c:pt idx="12914">
                  <c:v>-4.1186500000000001E-2</c:v>
                </c:pt>
                <c:pt idx="12915">
                  <c:v>-3.93014E-2</c:v>
                </c:pt>
                <c:pt idx="12916">
                  <c:v>-3.6256999999999998E-2</c:v>
                </c:pt>
                <c:pt idx="12917">
                  <c:v>-3.17589E-2</c:v>
                </c:pt>
                <c:pt idx="12918">
                  <c:v>-3.04713E-2</c:v>
                </c:pt>
                <c:pt idx="12919">
                  <c:v>-2.3652900000000001E-2</c:v>
                </c:pt>
                <c:pt idx="12920">
                  <c:v>-9.8995699999999999E-3</c:v>
                </c:pt>
                <c:pt idx="12921">
                  <c:v>-3.6970699999999998E-3</c:v>
                </c:pt>
                <c:pt idx="12922">
                  <c:v>-4.23443E-3</c:v>
                </c:pt>
                <c:pt idx="12923">
                  <c:v>-9.0778300000000003E-3</c:v>
                </c:pt>
                <c:pt idx="12924">
                  <c:v>-1.3018099999999999E-2</c:v>
                </c:pt>
                <c:pt idx="12925">
                  <c:v>-1.0038800000000001E-2</c:v>
                </c:pt>
                <c:pt idx="12926">
                  <c:v>-1.2968299999999999E-3</c:v>
                </c:pt>
                <c:pt idx="12927">
                  <c:v>7.9794299999999992E-3</c:v>
                </c:pt>
                <c:pt idx="12928">
                  <c:v>1.76855E-2</c:v>
                </c:pt>
                <c:pt idx="12929">
                  <c:v>2.6395499999999999E-2</c:v>
                </c:pt>
                <c:pt idx="12930">
                  <c:v>3.0052700000000002E-2</c:v>
                </c:pt>
                <c:pt idx="12931">
                  <c:v>3.2194399999999998E-2</c:v>
                </c:pt>
                <c:pt idx="12932">
                  <c:v>3.6072100000000003E-2</c:v>
                </c:pt>
                <c:pt idx="12933">
                  <c:v>3.7554700000000003E-2</c:v>
                </c:pt>
                <c:pt idx="12934">
                  <c:v>3.1994599999999998E-2</c:v>
                </c:pt>
                <c:pt idx="12935">
                  <c:v>2.8638299999999998E-2</c:v>
                </c:pt>
                <c:pt idx="12936">
                  <c:v>2.9737900000000001E-2</c:v>
                </c:pt>
                <c:pt idx="12937">
                  <c:v>3.3159599999999997E-2</c:v>
                </c:pt>
                <c:pt idx="12938">
                  <c:v>4.7922399999999997E-2</c:v>
                </c:pt>
                <c:pt idx="12939">
                  <c:v>6.3547900000000004E-2</c:v>
                </c:pt>
                <c:pt idx="12940">
                  <c:v>6.5385499999999999E-2</c:v>
                </c:pt>
                <c:pt idx="12941">
                  <c:v>6.2549800000000003E-2</c:v>
                </c:pt>
                <c:pt idx="12942">
                  <c:v>5.8248500000000002E-2</c:v>
                </c:pt>
                <c:pt idx="12943">
                  <c:v>5.4600999999999997E-2</c:v>
                </c:pt>
                <c:pt idx="12944">
                  <c:v>5.38065E-2</c:v>
                </c:pt>
                <c:pt idx="12945">
                  <c:v>4.7154700000000001E-2</c:v>
                </c:pt>
                <c:pt idx="12946">
                  <c:v>3.5345000000000001E-2</c:v>
                </c:pt>
                <c:pt idx="12947">
                  <c:v>2.8043599999999998E-2</c:v>
                </c:pt>
                <c:pt idx="12948">
                  <c:v>1.1612000000000001E-2</c:v>
                </c:pt>
                <c:pt idx="12949">
                  <c:v>-6.6778200000000001E-3</c:v>
                </c:pt>
                <c:pt idx="12950">
                  <c:v>-5.7063299999999999E-3</c:v>
                </c:pt>
                <c:pt idx="12951">
                  <c:v>-2.4358700000000001E-3</c:v>
                </c:pt>
                <c:pt idx="12952">
                  <c:v>-4.2351500000000001E-4</c:v>
                </c:pt>
                <c:pt idx="12953">
                  <c:v>1.1187700000000001E-3</c:v>
                </c:pt>
                <c:pt idx="12954">
                  <c:v>-9.7117000000000004E-4</c:v>
                </c:pt>
                <c:pt idx="12955">
                  <c:v>-6.00294E-3</c:v>
                </c:pt>
                <c:pt idx="12956">
                  <c:v>-7.5498500000000003E-3</c:v>
                </c:pt>
                <c:pt idx="12957">
                  <c:v>-7.2112499999999998E-3</c:v>
                </c:pt>
                <c:pt idx="12958">
                  <c:v>-1.0210199999999999E-2</c:v>
                </c:pt>
                <c:pt idx="12959">
                  <c:v>-1.32091E-2</c:v>
                </c:pt>
                <c:pt idx="12960">
                  <c:v>-1.3846900000000001E-2</c:v>
                </c:pt>
                <c:pt idx="12961">
                  <c:v>-1.41128E-2</c:v>
                </c:pt>
                <c:pt idx="12962">
                  <c:v>-1.7511499999999999E-2</c:v>
                </c:pt>
                <c:pt idx="12963">
                  <c:v>-1.62945E-2</c:v>
                </c:pt>
                <c:pt idx="12964">
                  <c:v>-1.1014299999999999E-2</c:v>
                </c:pt>
                <c:pt idx="12965">
                  <c:v>-6.15936E-3</c:v>
                </c:pt>
                <c:pt idx="12966">
                  <c:v>-5.0141700000000001E-3</c:v>
                </c:pt>
                <c:pt idx="12967">
                  <c:v>-5.3006499999999996E-3</c:v>
                </c:pt>
                <c:pt idx="12968">
                  <c:v>-4.3047500000000004E-3</c:v>
                </c:pt>
                <c:pt idx="12969">
                  <c:v>-5.7604900000000001E-3</c:v>
                </c:pt>
                <c:pt idx="12970">
                  <c:v>-5.8879500000000003E-3</c:v>
                </c:pt>
                <c:pt idx="12971">
                  <c:v>-6.89939E-3</c:v>
                </c:pt>
                <c:pt idx="12972">
                  <c:v>-1.54664E-2</c:v>
                </c:pt>
                <c:pt idx="12973">
                  <c:v>-1.7203300000000001E-2</c:v>
                </c:pt>
                <c:pt idx="12974">
                  <c:v>-1.6886200000000001E-2</c:v>
                </c:pt>
                <c:pt idx="12975">
                  <c:v>-1.9557399999999999E-2</c:v>
                </c:pt>
                <c:pt idx="12976">
                  <c:v>-1.9866600000000002E-2</c:v>
                </c:pt>
                <c:pt idx="12977">
                  <c:v>-1.8107700000000001E-2</c:v>
                </c:pt>
                <c:pt idx="12978">
                  <c:v>-1.8776000000000001E-2</c:v>
                </c:pt>
                <c:pt idx="12979">
                  <c:v>-2.2020999999999999E-2</c:v>
                </c:pt>
                <c:pt idx="12980">
                  <c:v>-2.22446E-2</c:v>
                </c:pt>
                <c:pt idx="12981">
                  <c:v>-1.7601200000000001E-2</c:v>
                </c:pt>
                <c:pt idx="12982">
                  <c:v>-1.0245300000000001E-2</c:v>
                </c:pt>
                <c:pt idx="12983">
                  <c:v>-7.4000100000000003E-3</c:v>
                </c:pt>
                <c:pt idx="12984">
                  <c:v>-1.02714E-2</c:v>
                </c:pt>
                <c:pt idx="12985">
                  <c:v>-1.21817E-2</c:v>
                </c:pt>
                <c:pt idx="12986">
                  <c:v>-9.2444999999999992E-3</c:v>
                </c:pt>
                <c:pt idx="12987">
                  <c:v>-8.5188399999999997E-3</c:v>
                </c:pt>
                <c:pt idx="12988">
                  <c:v>-9.7418399999999999E-3</c:v>
                </c:pt>
                <c:pt idx="12989">
                  <c:v>-1.042E-2</c:v>
                </c:pt>
                <c:pt idx="12990">
                  <c:v>-7.1233299999999998E-3</c:v>
                </c:pt>
                <c:pt idx="12991">
                  <c:v>-3.3150900000000001E-3</c:v>
                </c:pt>
                <c:pt idx="12992">
                  <c:v>-5.8809699999999999E-4</c:v>
                </c:pt>
                <c:pt idx="12993">
                  <c:v>-8.2007499999999997E-4</c:v>
                </c:pt>
                <c:pt idx="12994">
                  <c:v>-8.9666699999999997E-4</c:v>
                </c:pt>
                <c:pt idx="12995">
                  <c:v>-5.1973399999999999E-3</c:v>
                </c:pt>
                <c:pt idx="12996">
                  <c:v>-2.1653599999999999E-2</c:v>
                </c:pt>
                <c:pt idx="12997">
                  <c:v>-3.5949599999999998E-2</c:v>
                </c:pt>
                <c:pt idx="12998">
                  <c:v>-3.8335300000000003E-2</c:v>
                </c:pt>
                <c:pt idx="12999">
                  <c:v>-3.7914499999999997E-2</c:v>
                </c:pt>
                <c:pt idx="13000">
                  <c:v>-4.3496399999999998E-2</c:v>
                </c:pt>
                <c:pt idx="13001">
                  <c:v>-5.6510900000000003E-2</c:v>
                </c:pt>
                <c:pt idx="13002">
                  <c:v>-5.8755399999999999E-2</c:v>
                </c:pt>
                <c:pt idx="13003">
                  <c:v>-6.2798800000000002E-2</c:v>
                </c:pt>
                <c:pt idx="13004">
                  <c:v>-6.67021E-2</c:v>
                </c:pt>
                <c:pt idx="13005">
                  <c:v>-6.76485E-2</c:v>
                </c:pt>
                <c:pt idx="13006">
                  <c:v>-6.8358600000000005E-2</c:v>
                </c:pt>
                <c:pt idx="13007">
                  <c:v>-6.8616700000000003E-2</c:v>
                </c:pt>
                <c:pt idx="13008">
                  <c:v>-7.0233299999999999E-2</c:v>
                </c:pt>
                <c:pt idx="13009">
                  <c:v>-7.1362200000000001E-2</c:v>
                </c:pt>
                <c:pt idx="13010">
                  <c:v>-7.3141100000000001E-2</c:v>
                </c:pt>
                <c:pt idx="13011">
                  <c:v>-7.2659399999999999E-2</c:v>
                </c:pt>
                <c:pt idx="13012">
                  <c:v>-7.3884000000000005E-2</c:v>
                </c:pt>
                <c:pt idx="13013">
                  <c:v>-7.3913000000000006E-2</c:v>
                </c:pt>
                <c:pt idx="13014">
                  <c:v>-7.3246900000000004E-2</c:v>
                </c:pt>
                <c:pt idx="13015">
                  <c:v>-7.5639799999999993E-2</c:v>
                </c:pt>
                <c:pt idx="13016">
                  <c:v>-8.4428699999999995E-2</c:v>
                </c:pt>
                <c:pt idx="13017">
                  <c:v>-9.4858499999999998E-2</c:v>
                </c:pt>
                <c:pt idx="13018">
                  <c:v>-9.8344600000000004E-2</c:v>
                </c:pt>
                <c:pt idx="13019">
                  <c:v>-9.4642400000000002E-2</c:v>
                </c:pt>
                <c:pt idx="13020">
                  <c:v>-9.0235099999999999E-2</c:v>
                </c:pt>
                <c:pt idx="13021">
                  <c:v>-8.9852699999999994E-2</c:v>
                </c:pt>
                <c:pt idx="13022">
                  <c:v>-9.7955500000000001E-2</c:v>
                </c:pt>
                <c:pt idx="13023">
                  <c:v>-0.10585700000000001</c:v>
                </c:pt>
                <c:pt idx="13024">
                  <c:v>-0.107111</c:v>
                </c:pt>
                <c:pt idx="13025">
                  <c:v>-0.10840900000000001</c:v>
                </c:pt>
                <c:pt idx="13026">
                  <c:v>-0.11018500000000001</c:v>
                </c:pt>
                <c:pt idx="13027">
                  <c:v>-0.111106</c:v>
                </c:pt>
                <c:pt idx="13028">
                  <c:v>-0.112008</c:v>
                </c:pt>
                <c:pt idx="13029">
                  <c:v>-0.11947199999999999</c:v>
                </c:pt>
                <c:pt idx="13030">
                  <c:v>-0.126998</c:v>
                </c:pt>
                <c:pt idx="13031">
                  <c:v>-0.128855</c:v>
                </c:pt>
                <c:pt idx="13032">
                  <c:v>-0.133715</c:v>
                </c:pt>
                <c:pt idx="13033">
                  <c:v>-0.13669000000000001</c:v>
                </c:pt>
                <c:pt idx="13034">
                  <c:v>-0.13969599999999999</c:v>
                </c:pt>
                <c:pt idx="13035">
                  <c:v>-0.148814</c:v>
                </c:pt>
                <c:pt idx="13036">
                  <c:v>-0.159613</c:v>
                </c:pt>
                <c:pt idx="13037">
                  <c:v>-0.168716</c:v>
                </c:pt>
                <c:pt idx="13038">
                  <c:v>-0.17303299999999999</c:v>
                </c:pt>
                <c:pt idx="13039">
                  <c:v>-0.17483000000000001</c:v>
                </c:pt>
                <c:pt idx="13040">
                  <c:v>-0.17674999999999999</c:v>
                </c:pt>
                <c:pt idx="13041">
                  <c:v>-0.177593</c:v>
                </c:pt>
                <c:pt idx="13042">
                  <c:v>-0.17423</c:v>
                </c:pt>
                <c:pt idx="13043">
                  <c:v>-0.17363600000000001</c:v>
                </c:pt>
                <c:pt idx="13044">
                  <c:v>-0.17525099999999999</c:v>
                </c:pt>
                <c:pt idx="13045">
                  <c:v>-0.17574600000000001</c:v>
                </c:pt>
                <c:pt idx="13046">
                  <c:v>-0.17600399999999999</c:v>
                </c:pt>
                <c:pt idx="13047">
                  <c:v>-0.177235</c:v>
                </c:pt>
                <c:pt idx="13048">
                  <c:v>-0.18442</c:v>
                </c:pt>
                <c:pt idx="13049">
                  <c:v>-0.18556700000000001</c:v>
                </c:pt>
                <c:pt idx="13050">
                  <c:v>-0.18365699999999999</c:v>
                </c:pt>
                <c:pt idx="13051">
                  <c:v>-0.18158099999999999</c:v>
                </c:pt>
                <c:pt idx="13052">
                  <c:v>-0.17960999999999999</c:v>
                </c:pt>
                <c:pt idx="13053">
                  <c:v>-0.179786</c:v>
                </c:pt>
                <c:pt idx="13054">
                  <c:v>-0.18339800000000001</c:v>
                </c:pt>
                <c:pt idx="13055">
                  <c:v>-0.18630099999999999</c:v>
                </c:pt>
                <c:pt idx="13056">
                  <c:v>-0.19111900000000001</c:v>
                </c:pt>
                <c:pt idx="13057">
                  <c:v>-0.19815199999999999</c:v>
                </c:pt>
                <c:pt idx="13058">
                  <c:v>-0.20116800000000001</c:v>
                </c:pt>
                <c:pt idx="13059">
                  <c:v>-0.20228699999999999</c:v>
                </c:pt>
                <c:pt idx="13060">
                  <c:v>-0.214227</c:v>
                </c:pt>
                <c:pt idx="13061">
                  <c:v>-0.22808500000000001</c:v>
                </c:pt>
                <c:pt idx="13062">
                  <c:v>-0.23602600000000001</c:v>
                </c:pt>
                <c:pt idx="13063">
                  <c:v>-0.238181</c:v>
                </c:pt>
                <c:pt idx="13064">
                  <c:v>-0.23707500000000001</c:v>
                </c:pt>
                <c:pt idx="13065">
                  <c:v>-0.235765</c:v>
                </c:pt>
                <c:pt idx="13066">
                  <c:v>-0.23700599999999999</c:v>
                </c:pt>
                <c:pt idx="13067">
                  <c:v>-0.238318</c:v>
                </c:pt>
                <c:pt idx="13068">
                  <c:v>-0.23963400000000001</c:v>
                </c:pt>
                <c:pt idx="13069">
                  <c:v>-0.24043300000000001</c:v>
                </c:pt>
                <c:pt idx="13070">
                  <c:v>-0.244756</c:v>
                </c:pt>
                <c:pt idx="13071">
                  <c:v>-0.24604999999999999</c:v>
                </c:pt>
                <c:pt idx="13072">
                  <c:v>-0.24998100000000001</c:v>
                </c:pt>
                <c:pt idx="13073">
                  <c:v>-0.257075</c:v>
                </c:pt>
                <c:pt idx="13074">
                  <c:v>-0.26789299999999999</c:v>
                </c:pt>
                <c:pt idx="13075">
                  <c:v>-0.27288000000000001</c:v>
                </c:pt>
                <c:pt idx="13076">
                  <c:v>-0.27563700000000002</c:v>
                </c:pt>
                <c:pt idx="13077">
                  <c:v>-0.27791900000000003</c:v>
                </c:pt>
                <c:pt idx="13078">
                  <c:v>-0.28029300000000001</c:v>
                </c:pt>
                <c:pt idx="13079">
                  <c:v>-0.280918</c:v>
                </c:pt>
                <c:pt idx="13080">
                  <c:v>-0.27818999999999999</c:v>
                </c:pt>
                <c:pt idx="13081">
                  <c:v>-0.28455200000000003</c:v>
                </c:pt>
                <c:pt idx="13082">
                  <c:v>-0.29371799999999998</c:v>
                </c:pt>
                <c:pt idx="13083">
                  <c:v>-0.302506</c:v>
                </c:pt>
                <c:pt idx="13084">
                  <c:v>-0.30610999999999999</c:v>
                </c:pt>
                <c:pt idx="13085">
                  <c:v>-0.30839899999999998</c:v>
                </c:pt>
                <c:pt idx="13086">
                  <c:v>-0.310554</c:v>
                </c:pt>
                <c:pt idx="13087">
                  <c:v>-0.31354100000000001</c:v>
                </c:pt>
                <c:pt idx="13088">
                  <c:v>-0.32056600000000002</c:v>
                </c:pt>
                <c:pt idx="13089">
                  <c:v>-0.32846599999999998</c:v>
                </c:pt>
                <c:pt idx="13090">
                  <c:v>-0.33228600000000003</c:v>
                </c:pt>
                <c:pt idx="13091">
                  <c:v>-0.33019399999999999</c:v>
                </c:pt>
                <c:pt idx="13092">
                  <c:v>-0.33035300000000001</c:v>
                </c:pt>
                <c:pt idx="13093">
                  <c:v>-0.33196700000000001</c:v>
                </c:pt>
                <c:pt idx="13094">
                  <c:v>-0.33261800000000002</c:v>
                </c:pt>
                <c:pt idx="13095">
                  <c:v>-0.33200400000000002</c:v>
                </c:pt>
                <c:pt idx="13096">
                  <c:v>-0.33619700000000002</c:v>
                </c:pt>
                <c:pt idx="13097">
                  <c:v>-0.33692299999999997</c:v>
                </c:pt>
                <c:pt idx="13098">
                  <c:v>-0.33832600000000002</c:v>
                </c:pt>
                <c:pt idx="13099">
                  <c:v>-0.33962700000000001</c:v>
                </c:pt>
                <c:pt idx="13100">
                  <c:v>-0.34204800000000002</c:v>
                </c:pt>
                <c:pt idx="13101">
                  <c:v>-0.34970800000000002</c:v>
                </c:pt>
                <c:pt idx="13102">
                  <c:v>-0.36306300000000002</c:v>
                </c:pt>
                <c:pt idx="13103">
                  <c:v>-0.37406</c:v>
                </c:pt>
                <c:pt idx="13104">
                  <c:v>-0.38161400000000001</c:v>
                </c:pt>
                <c:pt idx="13105">
                  <c:v>-0.38686300000000001</c:v>
                </c:pt>
                <c:pt idx="13106">
                  <c:v>-0.38945600000000002</c:v>
                </c:pt>
                <c:pt idx="13107">
                  <c:v>-0.38764999999999999</c:v>
                </c:pt>
                <c:pt idx="13108">
                  <c:v>-0.38267800000000002</c:v>
                </c:pt>
                <c:pt idx="13109">
                  <c:v>-0.38117600000000001</c:v>
                </c:pt>
                <c:pt idx="13110">
                  <c:v>-0.37934899999999999</c:v>
                </c:pt>
                <c:pt idx="13111">
                  <c:v>-0.37545099999999998</c:v>
                </c:pt>
                <c:pt idx="13112">
                  <c:v>-0.37547000000000003</c:v>
                </c:pt>
                <c:pt idx="13113">
                  <c:v>-0.37273699999999999</c:v>
                </c:pt>
                <c:pt idx="13114">
                  <c:v>-0.37288100000000002</c:v>
                </c:pt>
                <c:pt idx="13115">
                  <c:v>-0.37772600000000001</c:v>
                </c:pt>
                <c:pt idx="13116">
                  <c:v>-0.38119799999999998</c:v>
                </c:pt>
                <c:pt idx="13117">
                  <c:v>-0.38256299999999999</c:v>
                </c:pt>
                <c:pt idx="13118">
                  <c:v>-0.37999300000000003</c:v>
                </c:pt>
                <c:pt idx="13119">
                  <c:v>-0.37246899999999999</c:v>
                </c:pt>
                <c:pt idx="13120">
                  <c:v>-0.37090699999999999</c:v>
                </c:pt>
                <c:pt idx="13121">
                  <c:v>-0.37363800000000003</c:v>
                </c:pt>
                <c:pt idx="13122">
                  <c:v>-0.37831700000000001</c:v>
                </c:pt>
                <c:pt idx="13123">
                  <c:v>-0.37868000000000002</c:v>
                </c:pt>
                <c:pt idx="13124">
                  <c:v>-0.37575500000000001</c:v>
                </c:pt>
                <c:pt idx="13125">
                  <c:v>-0.36962499999999998</c:v>
                </c:pt>
                <c:pt idx="13126">
                  <c:v>-0.36851800000000001</c:v>
                </c:pt>
                <c:pt idx="13127">
                  <c:v>-0.38000499999999998</c:v>
                </c:pt>
                <c:pt idx="13128">
                  <c:v>-0.38841500000000001</c:v>
                </c:pt>
                <c:pt idx="13129">
                  <c:v>-0.39285100000000001</c:v>
                </c:pt>
                <c:pt idx="13130">
                  <c:v>-0.39493600000000001</c:v>
                </c:pt>
                <c:pt idx="13131">
                  <c:v>-0.39448299999999997</c:v>
                </c:pt>
                <c:pt idx="13132">
                  <c:v>-0.39650200000000002</c:v>
                </c:pt>
                <c:pt idx="13133">
                  <c:v>-0.39973599999999998</c:v>
                </c:pt>
                <c:pt idx="13134">
                  <c:v>-0.402729</c:v>
                </c:pt>
                <c:pt idx="13135">
                  <c:v>-0.40273100000000001</c:v>
                </c:pt>
                <c:pt idx="13136">
                  <c:v>-0.399646</c:v>
                </c:pt>
                <c:pt idx="13137">
                  <c:v>-0.40037299999999998</c:v>
                </c:pt>
                <c:pt idx="13138">
                  <c:v>-0.39978799999999998</c:v>
                </c:pt>
                <c:pt idx="13139">
                  <c:v>-0.400287</c:v>
                </c:pt>
                <c:pt idx="13140">
                  <c:v>-0.39890799999999998</c:v>
                </c:pt>
                <c:pt idx="13141">
                  <c:v>-0.39491599999999999</c:v>
                </c:pt>
                <c:pt idx="13142">
                  <c:v>-0.38770500000000002</c:v>
                </c:pt>
                <c:pt idx="13143">
                  <c:v>-0.38070599999999999</c:v>
                </c:pt>
                <c:pt idx="13144">
                  <c:v>-0.37291999999999997</c:v>
                </c:pt>
                <c:pt idx="13145">
                  <c:v>-0.36442600000000003</c:v>
                </c:pt>
                <c:pt idx="13146">
                  <c:v>-0.35724899999999998</c:v>
                </c:pt>
                <c:pt idx="13147">
                  <c:v>-0.35300300000000001</c:v>
                </c:pt>
                <c:pt idx="13148">
                  <c:v>-0.35312199999999999</c:v>
                </c:pt>
                <c:pt idx="13149">
                  <c:v>-0.35905100000000001</c:v>
                </c:pt>
                <c:pt idx="13150">
                  <c:v>-0.36391800000000002</c:v>
                </c:pt>
                <c:pt idx="13151">
                  <c:v>-0.36522500000000002</c:v>
                </c:pt>
                <c:pt idx="13152">
                  <c:v>-0.362566</c:v>
                </c:pt>
                <c:pt idx="13153">
                  <c:v>-0.353385</c:v>
                </c:pt>
                <c:pt idx="13154">
                  <c:v>-0.34211799999999998</c:v>
                </c:pt>
                <c:pt idx="13155">
                  <c:v>-0.34114</c:v>
                </c:pt>
                <c:pt idx="13156">
                  <c:v>-0.33129199999999998</c:v>
                </c:pt>
                <c:pt idx="13157">
                  <c:v>-0.32473600000000002</c:v>
                </c:pt>
                <c:pt idx="13158">
                  <c:v>-0.31972600000000001</c:v>
                </c:pt>
                <c:pt idx="13159">
                  <c:v>-0.32127099999999997</c:v>
                </c:pt>
                <c:pt idx="13160">
                  <c:v>-0.31930799999999998</c:v>
                </c:pt>
                <c:pt idx="13161">
                  <c:v>-0.314774</c:v>
                </c:pt>
                <c:pt idx="13162">
                  <c:v>-0.30164299999999999</c:v>
                </c:pt>
                <c:pt idx="13163">
                  <c:v>-0.28612199999999999</c:v>
                </c:pt>
                <c:pt idx="13164">
                  <c:v>-0.27258100000000002</c:v>
                </c:pt>
                <c:pt idx="13165">
                  <c:v>-0.259133</c:v>
                </c:pt>
                <c:pt idx="13166">
                  <c:v>-0.25237900000000002</c:v>
                </c:pt>
                <c:pt idx="13167">
                  <c:v>-0.24987599999999999</c:v>
                </c:pt>
                <c:pt idx="13168">
                  <c:v>-0.246475</c:v>
                </c:pt>
                <c:pt idx="13169">
                  <c:v>-0.247001</c:v>
                </c:pt>
                <c:pt idx="13170">
                  <c:v>-0.24671999999999999</c:v>
                </c:pt>
                <c:pt idx="13171">
                  <c:v>-0.25521500000000003</c:v>
                </c:pt>
                <c:pt idx="13172">
                  <c:v>-0.26491199999999998</c:v>
                </c:pt>
                <c:pt idx="13173">
                  <c:v>-0.26706299999999999</c:v>
                </c:pt>
                <c:pt idx="13174">
                  <c:v>-0.26622600000000002</c:v>
                </c:pt>
                <c:pt idx="13175">
                  <c:v>-0.25811000000000001</c:v>
                </c:pt>
                <c:pt idx="13176">
                  <c:v>-0.24362800000000001</c:v>
                </c:pt>
                <c:pt idx="13177">
                  <c:v>-0.227267</c:v>
                </c:pt>
                <c:pt idx="13178">
                  <c:v>-0.21473300000000001</c:v>
                </c:pt>
                <c:pt idx="13179">
                  <c:v>-0.202066</c:v>
                </c:pt>
                <c:pt idx="13180">
                  <c:v>-0.196185</c:v>
                </c:pt>
                <c:pt idx="13181">
                  <c:v>-0.18742800000000001</c:v>
                </c:pt>
                <c:pt idx="13182">
                  <c:v>-0.18402099999999999</c:v>
                </c:pt>
                <c:pt idx="13183">
                  <c:v>-0.19176699999999999</c:v>
                </c:pt>
                <c:pt idx="13184">
                  <c:v>-0.19403999999999999</c:v>
                </c:pt>
                <c:pt idx="13185">
                  <c:v>-0.19015399999999999</c:v>
                </c:pt>
                <c:pt idx="13186">
                  <c:v>-0.17869499999999999</c:v>
                </c:pt>
                <c:pt idx="13187">
                  <c:v>-0.17104900000000001</c:v>
                </c:pt>
                <c:pt idx="13188">
                  <c:v>-0.173178</c:v>
                </c:pt>
                <c:pt idx="13189">
                  <c:v>-0.177648</c:v>
                </c:pt>
                <c:pt idx="13190">
                  <c:v>-0.18333199999999999</c:v>
                </c:pt>
                <c:pt idx="13191">
                  <c:v>-0.19195000000000001</c:v>
                </c:pt>
                <c:pt idx="13192">
                  <c:v>-0.20011599999999999</c:v>
                </c:pt>
                <c:pt idx="13193">
                  <c:v>-0.204517</c:v>
                </c:pt>
                <c:pt idx="13194">
                  <c:v>-0.20589199999999999</c:v>
                </c:pt>
                <c:pt idx="13195">
                  <c:v>-0.2089</c:v>
                </c:pt>
                <c:pt idx="13196">
                  <c:v>-0.213834</c:v>
                </c:pt>
                <c:pt idx="13197">
                  <c:v>-0.22042900000000001</c:v>
                </c:pt>
                <c:pt idx="13198">
                  <c:v>-0.216391</c:v>
                </c:pt>
                <c:pt idx="13199">
                  <c:v>-0.21749499999999999</c:v>
                </c:pt>
                <c:pt idx="13200">
                  <c:v>-0.222636</c:v>
                </c:pt>
                <c:pt idx="13201">
                  <c:v>-0.229017</c:v>
                </c:pt>
                <c:pt idx="13202">
                  <c:v>-0.23145499999999999</c:v>
                </c:pt>
                <c:pt idx="13203">
                  <c:v>-0.22630700000000001</c:v>
                </c:pt>
                <c:pt idx="13204">
                  <c:v>-0.22716700000000001</c:v>
                </c:pt>
                <c:pt idx="13205">
                  <c:v>-0.230381</c:v>
                </c:pt>
                <c:pt idx="13206">
                  <c:v>-0.237264</c:v>
                </c:pt>
                <c:pt idx="13207">
                  <c:v>-0.24137600000000001</c:v>
                </c:pt>
                <c:pt idx="13208">
                  <c:v>-0.24465700000000001</c:v>
                </c:pt>
                <c:pt idx="13209">
                  <c:v>-0.24692700000000001</c:v>
                </c:pt>
                <c:pt idx="13210">
                  <c:v>-0.25000800000000001</c:v>
                </c:pt>
                <c:pt idx="13211">
                  <c:v>-0.25398999999999999</c:v>
                </c:pt>
                <c:pt idx="13212">
                  <c:v>-0.25346800000000003</c:v>
                </c:pt>
                <c:pt idx="13213">
                  <c:v>-0.25775700000000001</c:v>
                </c:pt>
                <c:pt idx="13214">
                  <c:v>-0.25817099999999998</c:v>
                </c:pt>
                <c:pt idx="13215">
                  <c:v>-0.26353700000000002</c:v>
                </c:pt>
                <c:pt idx="13216">
                  <c:v>-0.26527400000000001</c:v>
                </c:pt>
                <c:pt idx="13217">
                  <c:v>-0.26971499999999998</c:v>
                </c:pt>
                <c:pt idx="13218">
                  <c:v>-0.27283200000000002</c:v>
                </c:pt>
                <c:pt idx="13219">
                  <c:v>-0.27420899999999998</c:v>
                </c:pt>
                <c:pt idx="13220">
                  <c:v>-0.27919699999999997</c:v>
                </c:pt>
                <c:pt idx="13221">
                  <c:v>-0.28485100000000002</c:v>
                </c:pt>
                <c:pt idx="13222">
                  <c:v>-0.28428900000000001</c:v>
                </c:pt>
                <c:pt idx="13223">
                  <c:v>-0.27703</c:v>
                </c:pt>
                <c:pt idx="13224">
                  <c:v>-0.27638099999999999</c:v>
                </c:pt>
                <c:pt idx="13225">
                  <c:v>-0.29125099999999998</c:v>
                </c:pt>
                <c:pt idx="13226">
                  <c:v>-0.29771599999999998</c:v>
                </c:pt>
                <c:pt idx="13227">
                  <c:v>-0.295381</c:v>
                </c:pt>
                <c:pt idx="13228">
                  <c:v>-0.28820099999999998</c:v>
                </c:pt>
                <c:pt idx="13229">
                  <c:v>-0.28250500000000001</c:v>
                </c:pt>
                <c:pt idx="13230">
                  <c:v>-0.268341</c:v>
                </c:pt>
                <c:pt idx="13231">
                  <c:v>-0.248695</c:v>
                </c:pt>
                <c:pt idx="13232">
                  <c:v>-0.24138999999999999</c:v>
                </c:pt>
                <c:pt idx="13233">
                  <c:v>-0.24013200000000001</c:v>
                </c:pt>
                <c:pt idx="13234">
                  <c:v>-0.23891200000000001</c:v>
                </c:pt>
                <c:pt idx="13235">
                  <c:v>-0.237178</c:v>
                </c:pt>
                <c:pt idx="13236">
                  <c:v>-0.23678099999999999</c:v>
                </c:pt>
                <c:pt idx="13237">
                  <c:v>-0.24049200000000001</c:v>
                </c:pt>
                <c:pt idx="13238">
                  <c:v>-0.241728</c:v>
                </c:pt>
                <c:pt idx="13239">
                  <c:v>-0.24462300000000001</c:v>
                </c:pt>
                <c:pt idx="13240">
                  <c:v>-0.237731</c:v>
                </c:pt>
                <c:pt idx="13241">
                  <c:v>-0.222134</c:v>
                </c:pt>
                <c:pt idx="13242">
                  <c:v>-0.21024699999999999</c:v>
                </c:pt>
                <c:pt idx="13243">
                  <c:v>-0.19789200000000001</c:v>
                </c:pt>
                <c:pt idx="13244">
                  <c:v>-0.19156699999999999</c:v>
                </c:pt>
                <c:pt idx="13245">
                  <c:v>-0.18713199999999999</c:v>
                </c:pt>
                <c:pt idx="13246">
                  <c:v>-0.17714199999999999</c:v>
                </c:pt>
                <c:pt idx="13247">
                  <c:v>-0.16389200000000001</c:v>
                </c:pt>
                <c:pt idx="13248">
                  <c:v>-0.15976499999999999</c:v>
                </c:pt>
                <c:pt idx="13249">
                  <c:v>-0.15620899999999999</c:v>
                </c:pt>
                <c:pt idx="13250">
                  <c:v>-0.15232899999999999</c:v>
                </c:pt>
                <c:pt idx="13251">
                  <c:v>-0.143345</c:v>
                </c:pt>
                <c:pt idx="13252">
                  <c:v>-0.13784299999999999</c:v>
                </c:pt>
                <c:pt idx="13253">
                  <c:v>-0.133246</c:v>
                </c:pt>
                <c:pt idx="13254">
                  <c:v>-0.129523</c:v>
                </c:pt>
                <c:pt idx="13255">
                  <c:v>-0.131939</c:v>
                </c:pt>
                <c:pt idx="13256">
                  <c:v>-0.131551</c:v>
                </c:pt>
                <c:pt idx="13257">
                  <c:v>-0.14133200000000001</c:v>
                </c:pt>
                <c:pt idx="13258">
                  <c:v>-0.14515800000000001</c:v>
                </c:pt>
                <c:pt idx="13259">
                  <c:v>-0.13747999999999999</c:v>
                </c:pt>
                <c:pt idx="13260">
                  <c:v>-0.12535399999999999</c:v>
                </c:pt>
                <c:pt idx="13261">
                  <c:v>-0.118476</c:v>
                </c:pt>
                <c:pt idx="13262">
                  <c:v>-0.115523</c:v>
                </c:pt>
                <c:pt idx="13263">
                  <c:v>-0.115674</c:v>
                </c:pt>
                <c:pt idx="13264">
                  <c:v>-0.115385</c:v>
                </c:pt>
                <c:pt idx="13265">
                  <c:v>-0.11304500000000001</c:v>
                </c:pt>
                <c:pt idx="13266">
                  <c:v>-0.10323499999999999</c:v>
                </c:pt>
                <c:pt idx="13267">
                  <c:v>-9.6793000000000004E-2</c:v>
                </c:pt>
                <c:pt idx="13268">
                  <c:v>-9.2686299999999999E-2</c:v>
                </c:pt>
                <c:pt idx="13269">
                  <c:v>-8.7338899999999997E-2</c:v>
                </c:pt>
                <c:pt idx="13270">
                  <c:v>-8.1901799999999997E-2</c:v>
                </c:pt>
                <c:pt idx="13271">
                  <c:v>-7.7952300000000002E-2</c:v>
                </c:pt>
                <c:pt idx="13272">
                  <c:v>-8.2625900000000002E-2</c:v>
                </c:pt>
                <c:pt idx="13273">
                  <c:v>-9.2962000000000003E-2</c:v>
                </c:pt>
                <c:pt idx="13274">
                  <c:v>-9.5954700000000004E-2</c:v>
                </c:pt>
                <c:pt idx="13275">
                  <c:v>-9.3705899999999995E-2</c:v>
                </c:pt>
                <c:pt idx="13276">
                  <c:v>-9.2796299999999998E-2</c:v>
                </c:pt>
                <c:pt idx="13277">
                  <c:v>-9.2479900000000004E-2</c:v>
                </c:pt>
                <c:pt idx="13278">
                  <c:v>-9.0139899999999995E-2</c:v>
                </c:pt>
                <c:pt idx="13279">
                  <c:v>-9.0112600000000001E-2</c:v>
                </c:pt>
                <c:pt idx="13280">
                  <c:v>-9.1204400000000005E-2</c:v>
                </c:pt>
                <c:pt idx="13281">
                  <c:v>-9.0925800000000001E-2</c:v>
                </c:pt>
                <c:pt idx="13282">
                  <c:v>-8.7862700000000002E-2</c:v>
                </c:pt>
                <c:pt idx="13283">
                  <c:v>-8.62401E-2</c:v>
                </c:pt>
                <c:pt idx="13284">
                  <c:v>-8.8332999999999995E-2</c:v>
                </c:pt>
                <c:pt idx="13285">
                  <c:v>-9.0413800000000002E-2</c:v>
                </c:pt>
                <c:pt idx="13286">
                  <c:v>-9.0063900000000002E-2</c:v>
                </c:pt>
                <c:pt idx="13287">
                  <c:v>-8.3523399999999998E-2</c:v>
                </c:pt>
                <c:pt idx="13288">
                  <c:v>-7.7681799999999995E-2</c:v>
                </c:pt>
                <c:pt idx="13289">
                  <c:v>-7.5347800000000006E-2</c:v>
                </c:pt>
                <c:pt idx="13290">
                  <c:v>-7.5411500000000006E-2</c:v>
                </c:pt>
                <c:pt idx="13291">
                  <c:v>-7.49446E-2</c:v>
                </c:pt>
                <c:pt idx="13292">
                  <c:v>-7.0406999999999997E-2</c:v>
                </c:pt>
                <c:pt idx="13293">
                  <c:v>-6.07117E-2</c:v>
                </c:pt>
                <c:pt idx="13294">
                  <c:v>-4.88023E-2</c:v>
                </c:pt>
                <c:pt idx="13295">
                  <c:v>-4.6726999999999998E-2</c:v>
                </c:pt>
                <c:pt idx="13296">
                  <c:v>-4.7671400000000003E-2</c:v>
                </c:pt>
                <c:pt idx="13297">
                  <c:v>-4.64836E-2</c:v>
                </c:pt>
                <c:pt idx="13298">
                  <c:v>-4.4674400000000003E-2</c:v>
                </c:pt>
                <c:pt idx="13299">
                  <c:v>-4.4870500000000001E-2</c:v>
                </c:pt>
                <c:pt idx="13300">
                  <c:v>-4.5430199999999997E-2</c:v>
                </c:pt>
                <c:pt idx="13301">
                  <c:v>-4.7591799999999997E-2</c:v>
                </c:pt>
                <c:pt idx="13302">
                  <c:v>-4.9795499999999999E-2</c:v>
                </c:pt>
                <c:pt idx="13303">
                  <c:v>-5.2905500000000001E-2</c:v>
                </c:pt>
                <c:pt idx="13304">
                  <c:v>-5.4721100000000002E-2</c:v>
                </c:pt>
                <c:pt idx="13305">
                  <c:v>-5.3260299999999997E-2</c:v>
                </c:pt>
                <c:pt idx="13306">
                  <c:v>-5.15136E-2</c:v>
                </c:pt>
                <c:pt idx="13307">
                  <c:v>-5.7655100000000001E-2</c:v>
                </c:pt>
                <c:pt idx="13308">
                  <c:v>-6.6605899999999996E-2</c:v>
                </c:pt>
                <c:pt idx="13309">
                  <c:v>-6.7385799999999996E-2</c:v>
                </c:pt>
                <c:pt idx="13310">
                  <c:v>-6.7190600000000003E-2</c:v>
                </c:pt>
                <c:pt idx="13311">
                  <c:v>-6.3612600000000005E-2</c:v>
                </c:pt>
                <c:pt idx="13312">
                  <c:v>-6.8653099999999995E-2</c:v>
                </c:pt>
                <c:pt idx="13313">
                  <c:v>-7.4974299999999994E-2</c:v>
                </c:pt>
                <c:pt idx="13314">
                  <c:v>-8.0930299999999997E-2</c:v>
                </c:pt>
                <c:pt idx="13315">
                  <c:v>-8.6109599999999994E-2</c:v>
                </c:pt>
                <c:pt idx="13316">
                  <c:v>-0.101575</c:v>
                </c:pt>
                <c:pt idx="13317">
                  <c:v>-0.104139</c:v>
                </c:pt>
                <c:pt idx="13318">
                  <c:v>-0.104255</c:v>
                </c:pt>
                <c:pt idx="13319">
                  <c:v>-9.9870500000000001E-2</c:v>
                </c:pt>
                <c:pt idx="13320">
                  <c:v>-9.3669600000000006E-2</c:v>
                </c:pt>
                <c:pt idx="13321">
                  <c:v>-8.8445099999999999E-2</c:v>
                </c:pt>
                <c:pt idx="13322">
                  <c:v>-9.4893099999999994E-2</c:v>
                </c:pt>
                <c:pt idx="13323">
                  <c:v>-0.10435899999999999</c:v>
                </c:pt>
                <c:pt idx="13324">
                  <c:v>-0.106679</c:v>
                </c:pt>
                <c:pt idx="13325">
                  <c:v>-0.11215799999999999</c:v>
                </c:pt>
                <c:pt idx="13326">
                  <c:v>-0.11337700000000001</c:v>
                </c:pt>
                <c:pt idx="13327">
                  <c:v>-0.11179600000000001</c:v>
                </c:pt>
                <c:pt idx="13328">
                  <c:v>-0.113091</c:v>
                </c:pt>
                <c:pt idx="13329">
                  <c:v>-0.125968</c:v>
                </c:pt>
                <c:pt idx="13330">
                  <c:v>-0.12732099999999999</c:v>
                </c:pt>
                <c:pt idx="13331">
                  <c:v>-0.12682099999999999</c:v>
                </c:pt>
                <c:pt idx="13332">
                  <c:v>-0.121341</c:v>
                </c:pt>
                <c:pt idx="13333">
                  <c:v>-0.119797</c:v>
                </c:pt>
                <c:pt idx="13334">
                  <c:v>-0.11770799999999999</c:v>
                </c:pt>
                <c:pt idx="13335">
                  <c:v>-0.121034</c:v>
                </c:pt>
                <c:pt idx="13336">
                  <c:v>-0.122658</c:v>
                </c:pt>
                <c:pt idx="13337">
                  <c:v>-0.12425700000000001</c:v>
                </c:pt>
                <c:pt idx="13338">
                  <c:v>-0.131851</c:v>
                </c:pt>
                <c:pt idx="13339">
                  <c:v>-0.12748499999999999</c:v>
                </c:pt>
                <c:pt idx="13340">
                  <c:v>-0.114722</c:v>
                </c:pt>
                <c:pt idx="13341">
                  <c:v>-0.104931</c:v>
                </c:pt>
                <c:pt idx="13342">
                  <c:v>-0.104763</c:v>
                </c:pt>
                <c:pt idx="13343">
                  <c:v>-0.10609300000000001</c:v>
                </c:pt>
                <c:pt idx="13344">
                  <c:v>-0.110003</c:v>
                </c:pt>
                <c:pt idx="13345">
                  <c:v>-0.111107</c:v>
                </c:pt>
                <c:pt idx="13346">
                  <c:v>-0.114347</c:v>
                </c:pt>
                <c:pt idx="13347">
                  <c:v>-0.11473</c:v>
                </c:pt>
                <c:pt idx="13348">
                  <c:v>-0.11025600000000001</c:v>
                </c:pt>
                <c:pt idx="13349">
                  <c:v>-0.109657</c:v>
                </c:pt>
                <c:pt idx="13350">
                  <c:v>-0.113179</c:v>
                </c:pt>
                <c:pt idx="13351">
                  <c:v>-0.113313</c:v>
                </c:pt>
                <c:pt idx="13352">
                  <c:v>-0.111882</c:v>
                </c:pt>
                <c:pt idx="13353">
                  <c:v>-0.108073</c:v>
                </c:pt>
                <c:pt idx="13354">
                  <c:v>-9.6737799999999999E-2</c:v>
                </c:pt>
                <c:pt idx="13355">
                  <c:v>-8.4365899999999994E-2</c:v>
                </c:pt>
                <c:pt idx="13356">
                  <c:v>-7.6780500000000002E-2</c:v>
                </c:pt>
                <c:pt idx="13357">
                  <c:v>-6.9509100000000004E-2</c:v>
                </c:pt>
                <c:pt idx="13358">
                  <c:v>-6.6318799999999997E-2</c:v>
                </c:pt>
                <c:pt idx="13359">
                  <c:v>-6.6022999999999998E-2</c:v>
                </c:pt>
                <c:pt idx="13360">
                  <c:v>-7.0237999999999995E-2</c:v>
                </c:pt>
                <c:pt idx="13361">
                  <c:v>-7.4793600000000002E-2</c:v>
                </c:pt>
                <c:pt idx="13362">
                  <c:v>-8.6570900000000006E-2</c:v>
                </c:pt>
                <c:pt idx="13363">
                  <c:v>-9.1173199999999996E-2</c:v>
                </c:pt>
                <c:pt idx="13364">
                  <c:v>-8.9842400000000003E-2</c:v>
                </c:pt>
                <c:pt idx="13365">
                  <c:v>-8.6374300000000001E-2</c:v>
                </c:pt>
                <c:pt idx="13366">
                  <c:v>-8.2762799999999997E-2</c:v>
                </c:pt>
                <c:pt idx="13367">
                  <c:v>-8.1254099999999996E-2</c:v>
                </c:pt>
                <c:pt idx="13368">
                  <c:v>-8.3541199999999996E-2</c:v>
                </c:pt>
                <c:pt idx="13369">
                  <c:v>-8.5181499999999993E-2</c:v>
                </c:pt>
                <c:pt idx="13370">
                  <c:v>-8.32508E-2</c:v>
                </c:pt>
                <c:pt idx="13371">
                  <c:v>-8.3631399999999995E-2</c:v>
                </c:pt>
                <c:pt idx="13372">
                  <c:v>-8.7776800000000002E-2</c:v>
                </c:pt>
                <c:pt idx="13373">
                  <c:v>-9.1386899999999993E-2</c:v>
                </c:pt>
                <c:pt idx="13374">
                  <c:v>-9.5685099999999995E-2</c:v>
                </c:pt>
                <c:pt idx="13375">
                  <c:v>-9.8381899999999994E-2</c:v>
                </c:pt>
                <c:pt idx="13376">
                  <c:v>-0.10051</c:v>
                </c:pt>
                <c:pt idx="13377">
                  <c:v>-0.10259799999999999</c:v>
                </c:pt>
                <c:pt idx="13378">
                  <c:v>-0.10530299999999999</c:v>
                </c:pt>
                <c:pt idx="13379">
                  <c:v>-0.112663</c:v>
                </c:pt>
                <c:pt idx="13380">
                  <c:v>-0.121973</c:v>
                </c:pt>
                <c:pt idx="13381">
                  <c:v>-0.12582599999999999</c:v>
                </c:pt>
                <c:pt idx="13382">
                  <c:v>-0.136098</c:v>
                </c:pt>
                <c:pt idx="13383">
                  <c:v>-0.14055799999999999</c:v>
                </c:pt>
                <c:pt idx="13384">
                  <c:v>-0.13834099999999999</c:v>
                </c:pt>
                <c:pt idx="13385">
                  <c:v>-0.14101</c:v>
                </c:pt>
                <c:pt idx="13386">
                  <c:v>-0.14501600000000001</c:v>
                </c:pt>
                <c:pt idx="13387">
                  <c:v>-0.14493500000000001</c:v>
                </c:pt>
                <c:pt idx="13388">
                  <c:v>-0.14291100000000001</c:v>
                </c:pt>
                <c:pt idx="13389">
                  <c:v>-0.144874</c:v>
                </c:pt>
                <c:pt idx="13390">
                  <c:v>-0.150786</c:v>
                </c:pt>
                <c:pt idx="13391">
                  <c:v>-0.15455199999999999</c:v>
                </c:pt>
                <c:pt idx="13392">
                  <c:v>-0.154034</c:v>
                </c:pt>
                <c:pt idx="13393">
                  <c:v>-0.15165400000000001</c:v>
                </c:pt>
                <c:pt idx="13394">
                  <c:v>-0.151618</c:v>
                </c:pt>
                <c:pt idx="13395">
                  <c:v>-0.15634700000000001</c:v>
                </c:pt>
                <c:pt idx="13396">
                  <c:v>-0.15604799999999999</c:v>
                </c:pt>
                <c:pt idx="13397">
                  <c:v>-0.15762000000000001</c:v>
                </c:pt>
                <c:pt idx="13398">
                  <c:v>-0.161607</c:v>
                </c:pt>
                <c:pt idx="13399">
                  <c:v>-0.15793299999999999</c:v>
                </c:pt>
                <c:pt idx="13400">
                  <c:v>-0.14871599999999999</c:v>
                </c:pt>
                <c:pt idx="13401">
                  <c:v>-0.14091899999999999</c:v>
                </c:pt>
                <c:pt idx="13402">
                  <c:v>-0.14387</c:v>
                </c:pt>
                <c:pt idx="13403">
                  <c:v>-0.147955</c:v>
                </c:pt>
                <c:pt idx="13404">
                  <c:v>-0.15155199999999999</c:v>
                </c:pt>
                <c:pt idx="13405">
                  <c:v>-0.14935100000000001</c:v>
                </c:pt>
                <c:pt idx="13406">
                  <c:v>-0.146066</c:v>
                </c:pt>
                <c:pt idx="13407">
                  <c:v>-0.142954</c:v>
                </c:pt>
                <c:pt idx="13408">
                  <c:v>-0.13878299999999999</c:v>
                </c:pt>
                <c:pt idx="13409">
                  <c:v>-0.13705700000000001</c:v>
                </c:pt>
                <c:pt idx="13410">
                  <c:v>-0.13911100000000001</c:v>
                </c:pt>
                <c:pt idx="13411">
                  <c:v>-0.14068700000000001</c:v>
                </c:pt>
                <c:pt idx="13412">
                  <c:v>-0.14102799999999999</c:v>
                </c:pt>
                <c:pt idx="13413">
                  <c:v>-0.145205</c:v>
                </c:pt>
                <c:pt idx="13414">
                  <c:v>-0.15065100000000001</c:v>
                </c:pt>
                <c:pt idx="13415">
                  <c:v>-0.15460199999999999</c:v>
                </c:pt>
                <c:pt idx="13416">
                  <c:v>-0.152864</c:v>
                </c:pt>
                <c:pt idx="13417">
                  <c:v>-0.15640499999999999</c:v>
                </c:pt>
                <c:pt idx="13418">
                  <c:v>-0.15909699999999999</c:v>
                </c:pt>
                <c:pt idx="13419">
                  <c:v>-0.16306300000000001</c:v>
                </c:pt>
                <c:pt idx="13420">
                  <c:v>-0.164545</c:v>
                </c:pt>
                <c:pt idx="13421">
                  <c:v>-0.15815100000000001</c:v>
                </c:pt>
                <c:pt idx="13422">
                  <c:v>-0.14762700000000001</c:v>
                </c:pt>
                <c:pt idx="13423">
                  <c:v>-0.14283000000000001</c:v>
                </c:pt>
                <c:pt idx="13424">
                  <c:v>-0.14657899999999999</c:v>
                </c:pt>
                <c:pt idx="13425">
                  <c:v>-0.15091499999999999</c:v>
                </c:pt>
                <c:pt idx="13426">
                  <c:v>-0.150364</c:v>
                </c:pt>
                <c:pt idx="13427">
                  <c:v>-0.149338</c:v>
                </c:pt>
                <c:pt idx="13428">
                  <c:v>-0.14813699999999999</c:v>
                </c:pt>
                <c:pt idx="13429">
                  <c:v>-0.14948900000000001</c:v>
                </c:pt>
                <c:pt idx="13430">
                  <c:v>-0.151728</c:v>
                </c:pt>
                <c:pt idx="13431">
                  <c:v>-0.15271499999999999</c:v>
                </c:pt>
                <c:pt idx="13432">
                  <c:v>-0.13992299999999999</c:v>
                </c:pt>
                <c:pt idx="13433">
                  <c:v>-0.12722600000000001</c:v>
                </c:pt>
                <c:pt idx="13434">
                  <c:v>-0.12323099999999999</c:v>
                </c:pt>
                <c:pt idx="13435">
                  <c:v>-0.119995</c:v>
                </c:pt>
                <c:pt idx="13436">
                  <c:v>-0.118853</c:v>
                </c:pt>
                <c:pt idx="13437">
                  <c:v>-0.11823</c:v>
                </c:pt>
                <c:pt idx="13438">
                  <c:v>-0.12786400000000001</c:v>
                </c:pt>
                <c:pt idx="13439">
                  <c:v>-0.13409699999999999</c:v>
                </c:pt>
                <c:pt idx="13440">
                  <c:v>-0.138351</c:v>
                </c:pt>
                <c:pt idx="13441">
                  <c:v>-0.14197699999999999</c:v>
                </c:pt>
                <c:pt idx="13442">
                  <c:v>-0.144565</c:v>
                </c:pt>
                <c:pt idx="13443">
                  <c:v>-0.14866199999999999</c:v>
                </c:pt>
                <c:pt idx="13444">
                  <c:v>-0.15407499999999999</c:v>
                </c:pt>
                <c:pt idx="13445">
                  <c:v>-0.16559299999999999</c:v>
                </c:pt>
                <c:pt idx="13446">
                  <c:v>-0.175899</c:v>
                </c:pt>
                <c:pt idx="13447">
                  <c:v>-0.180921</c:v>
                </c:pt>
                <c:pt idx="13448">
                  <c:v>-0.18138499999999999</c:v>
                </c:pt>
                <c:pt idx="13449">
                  <c:v>-0.181148</c:v>
                </c:pt>
                <c:pt idx="13450">
                  <c:v>-0.180979</c:v>
                </c:pt>
                <c:pt idx="13451">
                  <c:v>-0.18115700000000001</c:v>
                </c:pt>
                <c:pt idx="13452">
                  <c:v>-0.178066</c:v>
                </c:pt>
                <c:pt idx="13453">
                  <c:v>-0.174342</c:v>
                </c:pt>
                <c:pt idx="13454">
                  <c:v>-0.16992699999999999</c:v>
                </c:pt>
                <c:pt idx="13455">
                  <c:v>-0.16529099999999999</c:v>
                </c:pt>
                <c:pt idx="13456">
                  <c:v>-0.165074</c:v>
                </c:pt>
                <c:pt idx="13457">
                  <c:v>-0.166188</c:v>
                </c:pt>
                <c:pt idx="13458">
                  <c:v>-0.17039599999999999</c:v>
                </c:pt>
                <c:pt idx="13459">
                  <c:v>-0.17233000000000001</c:v>
                </c:pt>
                <c:pt idx="13460">
                  <c:v>-0.17155400000000001</c:v>
                </c:pt>
                <c:pt idx="13461">
                  <c:v>-0.16797799999999999</c:v>
                </c:pt>
                <c:pt idx="13462">
                  <c:v>-0.16675200000000001</c:v>
                </c:pt>
                <c:pt idx="13463">
                  <c:v>-0.16877200000000001</c:v>
                </c:pt>
                <c:pt idx="13464">
                  <c:v>-0.166071</c:v>
                </c:pt>
                <c:pt idx="13465">
                  <c:v>-0.16125600000000001</c:v>
                </c:pt>
                <c:pt idx="13466">
                  <c:v>-0.149254</c:v>
                </c:pt>
                <c:pt idx="13467">
                  <c:v>-0.13364699999999999</c:v>
                </c:pt>
                <c:pt idx="13468">
                  <c:v>-0.12636500000000001</c:v>
                </c:pt>
                <c:pt idx="13469">
                  <c:v>-0.122043</c:v>
                </c:pt>
                <c:pt idx="13470">
                  <c:v>-0.120321</c:v>
                </c:pt>
                <c:pt idx="13471">
                  <c:v>-0.116726</c:v>
                </c:pt>
                <c:pt idx="13472">
                  <c:v>-0.11344799999999999</c:v>
                </c:pt>
                <c:pt idx="13473">
                  <c:v>-0.111735</c:v>
                </c:pt>
                <c:pt idx="13474">
                  <c:v>-0.109113</c:v>
                </c:pt>
                <c:pt idx="13475">
                  <c:v>-0.10249800000000001</c:v>
                </c:pt>
                <c:pt idx="13476">
                  <c:v>-9.2227600000000007E-2</c:v>
                </c:pt>
                <c:pt idx="13477">
                  <c:v>-8.7458300000000003E-2</c:v>
                </c:pt>
                <c:pt idx="13478">
                  <c:v>-8.7271000000000001E-2</c:v>
                </c:pt>
                <c:pt idx="13479">
                  <c:v>-8.9105699999999996E-2</c:v>
                </c:pt>
                <c:pt idx="13480">
                  <c:v>-9.1421500000000003E-2</c:v>
                </c:pt>
                <c:pt idx="13481">
                  <c:v>-9.2711299999999996E-2</c:v>
                </c:pt>
                <c:pt idx="13482">
                  <c:v>-9.3525399999999995E-2</c:v>
                </c:pt>
                <c:pt idx="13483">
                  <c:v>-9.4865000000000005E-2</c:v>
                </c:pt>
                <c:pt idx="13484">
                  <c:v>-9.5518099999999995E-2</c:v>
                </c:pt>
                <c:pt idx="13485">
                  <c:v>-9.3316399999999994E-2</c:v>
                </c:pt>
                <c:pt idx="13486">
                  <c:v>-9.2485700000000004E-2</c:v>
                </c:pt>
                <c:pt idx="13487">
                  <c:v>-8.7582300000000002E-2</c:v>
                </c:pt>
                <c:pt idx="13488">
                  <c:v>-8.2764500000000005E-2</c:v>
                </c:pt>
                <c:pt idx="13489">
                  <c:v>-7.71926E-2</c:v>
                </c:pt>
                <c:pt idx="13490">
                  <c:v>-7.5082200000000002E-2</c:v>
                </c:pt>
                <c:pt idx="13491">
                  <c:v>-7.1708099999999997E-2</c:v>
                </c:pt>
                <c:pt idx="13492">
                  <c:v>-6.9250300000000001E-2</c:v>
                </c:pt>
                <c:pt idx="13493">
                  <c:v>-7.0542199999999999E-2</c:v>
                </c:pt>
                <c:pt idx="13494">
                  <c:v>-7.4340500000000004E-2</c:v>
                </c:pt>
                <c:pt idx="13495">
                  <c:v>-7.7171000000000003E-2</c:v>
                </c:pt>
                <c:pt idx="13496">
                  <c:v>-8.0910300000000004E-2</c:v>
                </c:pt>
                <c:pt idx="13497">
                  <c:v>-8.2975999999999994E-2</c:v>
                </c:pt>
                <c:pt idx="13498">
                  <c:v>-8.3232799999999996E-2</c:v>
                </c:pt>
                <c:pt idx="13499">
                  <c:v>-7.6918399999999998E-2</c:v>
                </c:pt>
                <c:pt idx="13500">
                  <c:v>-6.4529500000000004E-2</c:v>
                </c:pt>
                <c:pt idx="13501">
                  <c:v>-5.8930099999999999E-2</c:v>
                </c:pt>
                <c:pt idx="13502">
                  <c:v>-5.9539799999999997E-2</c:v>
                </c:pt>
                <c:pt idx="13503">
                  <c:v>-5.7520300000000003E-2</c:v>
                </c:pt>
                <c:pt idx="13504">
                  <c:v>-5.38948E-2</c:v>
                </c:pt>
                <c:pt idx="13505">
                  <c:v>-5.1587300000000003E-2</c:v>
                </c:pt>
                <c:pt idx="13506">
                  <c:v>-4.9158199999999999E-2</c:v>
                </c:pt>
                <c:pt idx="13507">
                  <c:v>-4.8266700000000003E-2</c:v>
                </c:pt>
                <c:pt idx="13508">
                  <c:v>-4.30421E-2</c:v>
                </c:pt>
                <c:pt idx="13509">
                  <c:v>-3.3122699999999998E-2</c:v>
                </c:pt>
                <c:pt idx="13510">
                  <c:v>-2.3523200000000001E-2</c:v>
                </c:pt>
                <c:pt idx="13511">
                  <c:v>-1.79244E-2</c:v>
                </c:pt>
                <c:pt idx="13512">
                  <c:v>-1.85296E-2</c:v>
                </c:pt>
                <c:pt idx="13513">
                  <c:v>-1.9001899999999999E-2</c:v>
                </c:pt>
                <c:pt idx="13514">
                  <c:v>-1.6179700000000002E-2</c:v>
                </c:pt>
                <c:pt idx="13515">
                  <c:v>-7.6388599999999999E-3</c:v>
                </c:pt>
                <c:pt idx="13516">
                  <c:v>1.2393700000000001E-3</c:v>
                </c:pt>
                <c:pt idx="13517">
                  <c:v>5.1038699999999999E-3</c:v>
                </c:pt>
                <c:pt idx="13518">
                  <c:v>3.2320999999999999E-3</c:v>
                </c:pt>
                <c:pt idx="13519">
                  <c:v>6.6131999999999996E-4</c:v>
                </c:pt>
                <c:pt idx="13520">
                  <c:v>-3.8885199999999999E-3</c:v>
                </c:pt>
                <c:pt idx="13521">
                  <c:v>-6.16331E-3</c:v>
                </c:pt>
                <c:pt idx="13522">
                  <c:v>2.98263E-4</c:v>
                </c:pt>
                <c:pt idx="13523">
                  <c:v>4.4531299999999996E-3</c:v>
                </c:pt>
                <c:pt idx="13524">
                  <c:v>1.07685E-2</c:v>
                </c:pt>
                <c:pt idx="13525">
                  <c:v>1.46759E-2</c:v>
                </c:pt>
                <c:pt idx="13526">
                  <c:v>1.00803E-2</c:v>
                </c:pt>
                <c:pt idx="13527">
                  <c:v>1.23701E-2</c:v>
                </c:pt>
                <c:pt idx="13528">
                  <c:v>2.24789E-2</c:v>
                </c:pt>
                <c:pt idx="13529">
                  <c:v>2.8808799999999999E-2</c:v>
                </c:pt>
                <c:pt idx="13530">
                  <c:v>2.9098499999999999E-2</c:v>
                </c:pt>
                <c:pt idx="13531">
                  <c:v>3.1592099999999998E-2</c:v>
                </c:pt>
                <c:pt idx="13532">
                  <c:v>3.8207100000000001E-2</c:v>
                </c:pt>
                <c:pt idx="13533">
                  <c:v>3.5817799999999997E-2</c:v>
                </c:pt>
                <c:pt idx="13534">
                  <c:v>2.8476000000000001E-2</c:v>
                </c:pt>
                <c:pt idx="13535">
                  <c:v>2.4515700000000001E-2</c:v>
                </c:pt>
                <c:pt idx="13536">
                  <c:v>2.1519699999999999E-2</c:v>
                </c:pt>
                <c:pt idx="13537">
                  <c:v>1.9515899999999999E-2</c:v>
                </c:pt>
                <c:pt idx="13538">
                  <c:v>1.55934E-2</c:v>
                </c:pt>
                <c:pt idx="13539">
                  <c:v>1.0027700000000001E-2</c:v>
                </c:pt>
                <c:pt idx="13540">
                  <c:v>8.3295000000000001E-3</c:v>
                </c:pt>
                <c:pt idx="13541">
                  <c:v>8.2018200000000003E-3</c:v>
                </c:pt>
                <c:pt idx="13542">
                  <c:v>1.20529E-2</c:v>
                </c:pt>
                <c:pt idx="13543">
                  <c:v>1.67572E-2</c:v>
                </c:pt>
                <c:pt idx="13544">
                  <c:v>1.9198199999999999E-2</c:v>
                </c:pt>
                <c:pt idx="13545">
                  <c:v>2.1307199999999998E-2</c:v>
                </c:pt>
                <c:pt idx="13546">
                  <c:v>3.3525600000000003E-2</c:v>
                </c:pt>
                <c:pt idx="13547">
                  <c:v>5.16468E-2</c:v>
                </c:pt>
                <c:pt idx="13548">
                  <c:v>6.3176399999999994E-2</c:v>
                </c:pt>
                <c:pt idx="13549">
                  <c:v>7.61661E-2</c:v>
                </c:pt>
                <c:pt idx="13550">
                  <c:v>8.4056400000000003E-2</c:v>
                </c:pt>
                <c:pt idx="13551">
                  <c:v>8.8223999999999997E-2</c:v>
                </c:pt>
                <c:pt idx="13552">
                  <c:v>9.1085700000000006E-2</c:v>
                </c:pt>
                <c:pt idx="13553">
                  <c:v>9.19098E-2</c:v>
                </c:pt>
                <c:pt idx="13554">
                  <c:v>9.1784299999999999E-2</c:v>
                </c:pt>
                <c:pt idx="13555">
                  <c:v>9.3151800000000007E-2</c:v>
                </c:pt>
                <c:pt idx="13556">
                  <c:v>9.6258200000000002E-2</c:v>
                </c:pt>
                <c:pt idx="13557">
                  <c:v>9.4592300000000004E-2</c:v>
                </c:pt>
                <c:pt idx="13558">
                  <c:v>8.9184399999999997E-2</c:v>
                </c:pt>
                <c:pt idx="13559">
                  <c:v>8.8118799999999997E-2</c:v>
                </c:pt>
                <c:pt idx="13560">
                  <c:v>9.0279999999999999E-2</c:v>
                </c:pt>
                <c:pt idx="13561">
                  <c:v>9.7883700000000004E-2</c:v>
                </c:pt>
                <c:pt idx="13562">
                  <c:v>0.10831</c:v>
                </c:pt>
                <c:pt idx="13563">
                  <c:v>0.11268599999999999</c:v>
                </c:pt>
                <c:pt idx="13564">
                  <c:v>0.114761</c:v>
                </c:pt>
                <c:pt idx="13565">
                  <c:v>0.11756999999999999</c:v>
                </c:pt>
                <c:pt idx="13566">
                  <c:v>0.118894</c:v>
                </c:pt>
                <c:pt idx="13567">
                  <c:v>0.119585</c:v>
                </c:pt>
                <c:pt idx="13568">
                  <c:v>0.120064</c:v>
                </c:pt>
                <c:pt idx="13569">
                  <c:v>0.120305</c:v>
                </c:pt>
                <c:pt idx="13570">
                  <c:v>0.120505</c:v>
                </c:pt>
                <c:pt idx="13571">
                  <c:v>0.123019</c:v>
                </c:pt>
                <c:pt idx="13572">
                  <c:v>0.128662</c:v>
                </c:pt>
                <c:pt idx="13573">
                  <c:v>0.13469600000000001</c:v>
                </c:pt>
                <c:pt idx="13574">
                  <c:v>0.13308600000000001</c:v>
                </c:pt>
                <c:pt idx="13575">
                  <c:v>0.129576</c:v>
                </c:pt>
                <c:pt idx="13576">
                  <c:v>0.125088</c:v>
                </c:pt>
                <c:pt idx="13577">
                  <c:v>0.122742</c:v>
                </c:pt>
                <c:pt idx="13578">
                  <c:v>0.125252</c:v>
                </c:pt>
                <c:pt idx="13579">
                  <c:v>0.127859</c:v>
                </c:pt>
                <c:pt idx="13580">
                  <c:v>0.13197800000000001</c:v>
                </c:pt>
                <c:pt idx="13581">
                  <c:v>0.135328</c:v>
                </c:pt>
                <c:pt idx="13582">
                  <c:v>0.13670599999999999</c:v>
                </c:pt>
                <c:pt idx="13583">
                  <c:v>0.13450000000000001</c:v>
                </c:pt>
                <c:pt idx="13584">
                  <c:v>0.13119500000000001</c:v>
                </c:pt>
                <c:pt idx="13585">
                  <c:v>0.13011900000000001</c:v>
                </c:pt>
                <c:pt idx="13586">
                  <c:v>0.13761999999999999</c:v>
                </c:pt>
                <c:pt idx="13587">
                  <c:v>0.14807999999999999</c:v>
                </c:pt>
                <c:pt idx="13588">
                  <c:v>0.15231600000000001</c:v>
                </c:pt>
                <c:pt idx="13589">
                  <c:v>0.16228300000000001</c:v>
                </c:pt>
                <c:pt idx="13590">
                  <c:v>0.172378</c:v>
                </c:pt>
                <c:pt idx="13591">
                  <c:v>0.17425199999999999</c:v>
                </c:pt>
                <c:pt idx="13592">
                  <c:v>0.17413600000000001</c:v>
                </c:pt>
                <c:pt idx="13593">
                  <c:v>0.17312900000000001</c:v>
                </c:pt>
                <c:pt idx="13594">
                  <c:v>0.17144799999999999</c:v>
                </c:pt>
                <c:pt idx="13595">
                  <c:v>0.168739</c:v>
                </c:pt>
                <c:pt idx="13596">
                  <c:v>0.16275500000000001</c:v>
                </c:pt>
                <c:pt idx="13597">
                  <c:v>0.15855900000000001</c:v>
                </c:pt>
                <c:pt idx="13598">
                  <c:v>0.156056</c:v>
                </c:pt>
                <c:pt idx="13599">
                  <c:v>0.151999</c:v>
                </c:pt>
                <c:pt idx="13600">
                  <c:v>0.14707700000000001</c:v>
                </c:pt>
                <c:pt idx="13601">
                  <c:v>0.14510999999999999</c:v>
                </c:pt>
                <c:pt idx="13602">
                  <c:v>0.142567</c:v>
                </c:pt>
                <c:pt idx="13603">
                  <c:v>0.14150799999999999</c:v>
                </c:pt>
                <c:pt idx="13604">
                  <c:v>0.14092399999999999</c:v>
                </c:pt>
                <c:pt idx="13605">
                  <c:v>0.141765</c:v>
                </c:pt>
                <c:pt idx="13606">
                  <c:v>0.14396100000000001</c:v>
                </c:pt>
                <c:pt idx="13607">
                  <c:v>0.15074799999999999</c:v>
                </c:pt>
                <c:pt idx="13608">
                  <c:v>0.15537000000000001</c:v>
                </c:pt>
                <c:pt idx="13609">
                  <c:v>0.154863</c:v>
                </c:pt>
                <c:pt idx="13610">
                  <c:v>0.15313099999999999</c:v>
                </c:pt>
                <c:pt idx="13611">
                  <c:v>0.15446799999999999</c:v>
                </c:pt>
                <c:pt idx="13612">
                  <c:v>0.157225</c:v>
                </c:pt>
                <c:pt idx="13613">
                  <c:v>0.15542900000000001</c:v>
                </c:pt>
                <c:pt idx="13614">
                  <c:v>0.14453199999999999</c:v>
                </c:pt>
                <c:pt idx="13615">
                  <c:v>0.13470499999999999</c:v>
                </c:pt>
                <c:pt idx="13616">
                  <c:v>0.12601399999999999</c:v>
                </c:pt>
                <c:pt idx="13617">
                  <c:v>0.116482</c:v>
                </c:pt>
                <c:pt idx="13618">
                  <c:v>0.10788499999999999</c:v>
                </c:pt>
                <c:pt idx="13619">
                  <c:v>9.6069199999999993E-2</c:v>
                </c:pt>
                <c:pt idx="13620">
                  <c:v>8.38367E-2</c:v>
                </c:pt>
                <c:pt idx="13621">
                  <c:v>7.4458700000000003E-2</c:v>
                </c:pt>
                <c:pt idx="13622">
                  <c:v>6.5164200000000005E-2</c:v>
                </c:pt>
                <c:pt idx="13623">
                  <c:v>4.9432799999999999E-2</c:v>
                </c:pt>
                <c:pt idx="13624">
                  <c:v>3.6313199999999997E-2</c:v>
                </c:pt>
                <c:pt idx="13625">
                  <c:v>3.0226900000000001E-2</c:v>
                </c:pt>
                <c:pt idx="13626">
                  <c:v>2.9131299999999999E-2</c:v>
                </c:pt>
                <c:pt idx="13627">
                  <c:v>3.3163499999999999E-2</c:v>
                </c:pt>
                <c:pt idx="13628">
                  <c:v>5.20575E-2</c:v>
                </c:pt>
                <c:pt idx="13629">
                  <c:v>7.6627200000000006E-2</c:v>
                </c:pt>
                <c:pt idx="13630">
                  <c:v>0.104507</c:v>
                </c:pt>
                <c:pt idx="13631">
                  <c:v>0.12471599999999999</c:v>
                </c:pt>
                <c:pt idx="13632">
                  <c:v>0.12829699999999999</c:v>
                </c:pt>
                <c:pt idx="13633">
                  <c:v>0.12889100000000001</c:v>
                </c:pt>
                <c:pt idx="13634">
                  <c:v>0.12944700000000001</c:v>
                </c:pt>
                <c:pt idx="13635">
                  <c:v>0.13302900000000001</c:v>
                </c:pt>
                <c:pt idx="13636">
                  <c:v>0.13708300000000001</c:v>
                </c:pt>
                <c:pt idx="13637">
                  <c:v>0.14068900000000001</c:v>
                </c:pt>
                <c:pt idx="13638">
                  <c:v>0.14445</c:v>
                </c:pt>
                <c:pt idx="13639">
                  <c:v>0.14788000000000001</c:v>
                </c:pt>
                <c:pt idx="13640">
                  <c:v>0.149316</c:v>
                </c:pt>
                <c:pt idx="13641">
                  <c:v>0.148755</c:v>
                </c:pt>
                <c:pt idx="13642">
                  <c:v>0.14288799999999999</c:v>
                </c:pt>
                <c:pt idx="13643">
                  <c:v>0.131331</c:v>
                </c:pt>
                <c:pt idx="13644">
                  <c:v>0.123671</c:v>
                </c:pt>
                <c:pt idx="13645">
                  <c:v>0.11909500000000001</c:v>
                </c:pt>
                <c:pt idx="13646">
                  <c:v>0.11433500000000001</c:v>
                </c:pt>
                <c:pt idx="13647">
                  <c:v>0.107655</c:v>
                </c:pt>
                <c:pt idx="13648">
                  <c:v>0.102703</c:v>
                </c:pt>
                <c:pt idx="13649">
                  <c:v>0.10484300000000001</c:v>
                </c:pt>
                <c:pt idx="13650">
                  <c:v>0.103488</c:v>
                </c:pt>
                <c:pt idx="13651">
                  <c:v>9.3947199999999995E-2</c:v>
                </c:pt>
                <c:pt idx="13652">
                  <c:v>8.8225300000000006E-2</c:v>
                </c:pt>
                <c:pt idx="13653">
                  <c:v>8.6516399999999993E-2</c:v>
                </c:pt>
                <c:pt idx="13654">
                  <c:v>8.8323299999999993E-2</c:v>
                </c:pt>
                <c:pt idx="13655">
                  <c:v>9.6986000000000003E-2</c:v>
                </c:pt>
                <c:pt idx="13656">
                  <c:v>0.103824</c:v>
                </c:pt>
                <c:pt idx="13657">
                  <c:v>0.111288</c:v>
                </c:pt>
                <c:pt idx="13658">
                  <c:v>0.119278</c:v>
                </c:pt>
                <c:pt idx="13659">
                  <c:v>0.124372</c:v>
                </c:pt>
                <c:pt idx="13660">
                  <c:v>0.12323199999999999</c:v>
                </c:pt>
                <c:pt idx="13661">
                  <c:v>0.11814</c:v>
                </c:pt>
                <c:pt idx="13662">
                  <c:v>0.11465400000000001</c:v>
                </c:pt>
                <c:pt idx="13663">
                  <c:v>0.11158</c:v>
                </c:pt>
                <c:pt idx="13664">
                  <c:v>0.104792</c:v>
                </c:pt>
                <c:pt idx="13665">
                  <c:v>9.8821699999999998E-2</c:v>
                </c:pt>
                <c:pt idx="13666">
                  <c:v>9.3740699999999996E-2</c:v>
                </c:pt>
                <c:pt idx="13667">
                  <c:v>9.0956599999999999E-2</c:v>
                </c:pt>
                <c:pt idx="13668">
                  <c:v>9.0888099999999999E-2</c:v>
                </c:pt>
                <c:pt idx="13669">
                  <c:v>9.0961200000000006E-2</c:v>
                </c:pt>
                <c:pt idx="13670">
                  <c:v>8.8894100000000004E-2</c:v>
                </c:pt>
                <c:pt idx="13671">
                  <c:v>8.8812199999999994E-2</c:v>
                </c:pt>
                <c:pt idx="13672">
                  <c:v>8.99176E-2</c:v>
                </c:pt>
                <c:pt idx="13673">
                  <c:v>9.2852100000000007E-2</c:v>
                </c:pt>
                <c:pt idx="13674">
                  <c:v>9.5768699999999998E-2</c:v>
                </c:pt>
                <c:pt idx="13675">
                  <c:v>9.2485800000000007E-2</c:v>
                </c:pt>
                <c:pt idx="13676">
                  <c:v>8.9130299999999996E-2</c:v>
                </c:pt>
                <c:pt idx="13677">
                  <c:v>8.7263099999999996E-2</c:v>
                </c:pt>
                <c:pt idx="13678">
                  <c:v>9.3001299999999995E-2</c:v>
                </c:pt>
                <c:pt idx="13679">
                  <c:v>0.105103</c:v>
                </c:pt>
                <c:pt idx="13680">
                  <c:v>0.11415</c:v>
                </c:pt>
                <c:pt idx="13681">
                  <c:v>0.118765</c:v>
                </c:pt>
                <c:pt idx="13682">
                  <c:v>0.113871</c:v>
                </c:pt>
                <c:pt idx="13683">
                  <c:v>0.10015499999999999</c:v>
                </c:pt>
                <c:pt idx="13684">
                  <c:v>0.102309</c:v>
                </c:pt>
                <c:pt idx="13685">
                  <c:v>0.100324</c:v>
                </c:pt>
                <c:pt idx="13686">
                  <c:v>9.0799199999999997E-2</c:v>
                </c:pt>
                <c:pt idx="13687">
                  <c:v>8.2772299999999993E-2</c:v>
                </c:pt>
                <c:pt idx="13688">
                  <c:v>8.5417599999999996E-2</c:v>
                </c:pt>
                <c:pt idx="13689">
                  <c:v>9.2708499999999999E-2</c:v>
                </c:pt>
                <c:pt idx="13690">
                  <c:v>9.8102400000000006E-2</c:v>
                </c:pt>
                <c:pt idx="13691">
                  <c:v>9.7056500000000004E-2</c:v>
                </c:pt>
                <c:pt idx="13692">
                  <c:v>8.6744000000000002E-2</c:v>
                </c:pt>
                <c:pt idx="13693">
                  <c:v>7.6199699999999995E-2</c:v>
                </c:pt>
                <c:pt idx="13694">
                  <c:v>7.6299400000000003E-2</c:v>
                </c:pt>
                <c:pt idx="13695">
                  <c:v>8.1279599999999994E-2</c:v>
                </c:pt>
                <c:pt idx="13696">
                  <c:v>8.13469E-2</c:v>
                </c:pt>
                <c:pt idx="13697">
                  <c:v>7.5090299999999999E-2</c:v>
                </c:pt>
                <c:pt idx="13698">
                  <c:v>6.9487300000000002E-2</c:v>
                </c:pt>
                <c:pt idx="13699">
                  <c:v>7.2162400000000002E-2</c:v>
                </c:pt>
                <c:pt idx="13700">
                  <c:v>7.9894000000000007E-2</c:v>
                </c:pt>
                <c:pt idx="13701">
                  <c:v>8.2551600000000003E-2</c:v>
                </c:pt>
                <c:pt idx="13702">
                  <c:v>7.9060099999999994E-2</c:v>
                </c:pt>
                <c:pt idx="13703">
                  <c:v>6.9700799999999993E-2</c:v>
                </c:pt>
                <c:pt idx="13704">
                  <c:v>6.4859200000000006E-2</c:v>
                </c:pt>
                <c:pt idx="13705">
                  <c:v>6.2488500000000002E-2</c:v>
                </c:pt>
                <c:pt idx="13706">
                  <c:v>5.9530100000000002E-2</c:v>
                </c:pt>
                <c:pt idx="13707">
                  <c:v>6.1355399999999997E-2</c:v>
                </c:pt>
                <c:pt idx="13708">
                  <c:v>6.4402699999999993E-2</c:v>
                </c:pt>
                <c:pt idx="13709">
                  <c:v>7.2493199999999994E-2</c:v>
                </c:pt>
                <c:pt idx="13710">
                  <c:v>8.1906099999999996E-2</c:v>
                </c:pt>
                <c:pt idx="13711">
                  <c:v>9.0306999999999998E-2</c:v>
                </c:pt>
                <c:pt idx="13712">
                  <c:v>9.5661700000000002E-2</c:v>
                </c:pt>
                <c:pt idx="13713">
                  <c:v>9.6857600000000002E-2</c:v>
                </c:pt>
                <c:pt idx="13714">
                  <c:v>8.99171E-2</c:v>
                </c:pt>
                <c:pt idx="13715">
                  <c:v>8.1708799999999998E-2</c:v>
                </c:pt>
                <c:pt idx="13716">
                  <c:v>8.0843600000000002E-2</c:v>
                </c:pt>
                <c:pt idx="13717">
                  <c:v>8.0980999999999997E-2</c:v>
                </c:pt>
                <c:pt idx="13718">
                  <c:v>8.6794999999999997E-2</c:v>
                </c:pt>
                <c:pt idx="13719">
                  <c:v>9.5547400000000005E-2</c:v>
                </c:pt>
                <c:pt idx="13720">
                  <c:v>9.3717599999999998E-2</c:v>
                </c:pt>
                <c:pt idx="13721">
                  <c:v>9.4474799999999998E-2</c:v>
                </c:pt>
                <c:pt idx="13722">
                  <c:v>9.3198100000000006E-2</c:v>
                </c:pt>
                <c:pt idx="13723">
                  <c:v>8.9268899999999998E-2</c:v>
                </c:pt>
                <c:pt idx="13724">
                  <c:v>8.8337200000000005E-2</c:v>
                </c:pt>
                <c:pt idx="13725">
                  <c:v>8.9018E-2</c:v>
                </c:pt>
                <c:pt idx="13726">
                  <c:v>9.4850500000000004E-2</c:v>
                </c:pt>
                <c:pt idx="13727">
                  <c:v>0.100164</c:v>
                </c:pt>
                <c:pt idx="13728">
                  <c:v>0.114218</c:v>
                </c:pt>
                <c:pt idx="13729">
                  <c:v>0.120403</c:v>
                </c:pt>
                <c:pt idx="13730">
                  <c:v>0.122266</c:v>
                </c:pt>
                <c:pt idx="13731">
                  <c:v>0.122224</c:v>
                </c:pt>
                <c:pt idx="13732">
                  <c:v>0.111711</c:v>
                </c:pt>
                <c:pt idx="13733">
                  <c:v>0.101255</c:v>
                </c:pt>
                <c:pt idx="13734">
                  <c:v>9.5945299999999997E-2</c:v>
                </c:pt>
                <c:pt idx="13735">
                  <c:v>9.3280399999999999E-2</c:v>
                </c:pt>
                <c:pt idx="13736">
                  <c:v>9.8970900000000001E-2</c:v>
                </c:pt>
                <c:pt idx="13737">
                  <c:v>0.101003</c:v>
                </c:pt>
                <c:pt idx="13738">
                  <c:v>0.10234</c:v>
                </c:pt>
                <c:pt idx="13739">
                  <c:v>0.10069699999999999</c:v>
                </c:pt>
                <c:pt idx="13740">
                  <c:v>9.36448E-2</c:v>
                </c:pt>
                <c:pt idx="13741">
                  <c:v>8.7219900000000003E-2</c:v>
                </c:pt>
                <c:pt idx="13742">
                  <c:v>8.8808700000000004E-2</c:v>
                </c:pt>
                <c:pt idx="13743">
                  <c:v>9.2854599999999995E-2</c:v>
                </c:pt>
                <c:pt idx="13744">
                  <c:v>9.7160300000000005E-2</c:v>
                </c:pt>
                <c:pt idx="13745">
                  <c:v>0.100712</c:v>
                </c:pt>
                <c:pt idx="13746">
                  <c:v>0.10480399999999999</c:v>
                </c:pt>
                <c:pt idx="13747">
                  <c:v>0.10466499999999999</c:v>
                </c:pt>
                <c:pt idx="13748">
                  <c:v>0.10460800000000001</c:v>
                </c:pt>
                <c:pt idx="13749">
                  <c:v>9.9159700000000003E-2</c:v>
                </c:pt>
                <c:pt idx="13750">
                  <c:v>9.93116E-2</c:v>
                </c:pt>
                <c:pt idx="13751">
                  <c:v>9.84651E-2</c:v>
                </c:pt>
                <c:pt idx="13752">
                  <c:v>0.102062</c:v>
                </c:pt>
                <c:pt idx="13753">
                  <c:v>0.10589999999999999</c:v>
                </c:pt>
                <c:pt idx="13754">
                  <c:v>0.11494</c:v>
                </c:pt>
                <c:pt idx="13755">
                  <c:v>0.121943</c:v>
                </c:pt>
                <c:pt idx="13756">
                  <c:v>0.127997</c:v>
                </c:pt>
                <c:pt idx="13757">
                  <c:v>0.12309100000000001</c:v>
                </c:pt>
                <c:pt idx="13758">
                  <c:v>0.122345</c:v>
                </c:pt>
                <c:pt idx="13759">
                  <c:v>0.117383</c:v>
                </c:pt>
                <c:pt idx="13760">
                  <c:v>0.10713499999999999</c:v>
                </c:pt>
                <c:pt idx="13761">
                  <c:v>0.105868</c:v>
                </c:pt>
                <c:pt idx="13762">
                  <c:v>0.10545300000000001</c:v>
                </c:pt>
                <c:pt idx="13763">
                  <c:v>0.101952</c:v>
                </c:pt>
                <c:pt idx="13764">
                  <c:v>0.104353</c:v>
                </c:pt>
                <c:pt idx="13765">
                  <c:v>0.112193</c:v>
                </c:pt>
                <c:pt idx="13766">
                  <c:v>0.114801</c:v>
                </c:pt>
                <c:pt idx="13767">
                  <c:v>0.118545</c:v>
                </c:pt>
                <c:pt idx="13768">
                  <c:v>0.122763</c:v>
                </c:pt>
                <c:pt idx="13769">
                  <c:v>0.12416099999999999</c:v>
                </c:pt>
                <c:pt idx="13770">
                  <c:v>0.12664300000000001</c:v>
                </c:pt>
                <c:pt idx="13771">
                  <c:v>0.12807499999999999</c:v>
                </c:pt>
                <c:pt idx="13772">
                  <c:v>0.13008900000000001</c:v>
                </c:pt>
                <c:pt idx="13773">
                  <c:v>0.13141</c:v>
                </c:pt>
                <c:pt idx="13774">
                  <c:v>0.13333500000000001</c:v>
                </c:pt>
                <c:pt idx="13775">
                  <c:v>0.13946600000000001</c:v>
                </c:pt>
                <c:pt idx="13776">
                  <c:v>0.142341</c:v>
                </c:pt>
                <c:pt idx="13777">
                  <c:v>0.14099800000000001</c:v>
                </c:pt>
                <c:pt idx="13778">
                  <c:v>0.140454</c:v>
                </c:pt>
                <c:pt idx="13779">
                  <c:v>0.14355000000000001</c:v>
                </c:pt>
                <c:pt idx="13780">
                  <c:v>0.14411399999999999</c:v>
                </c:pt>
                <c:pt idx="13781">
                  <c:v>0.14027800000000001</c:v>
                </c:pt>
                <c:pt idx="13782">
                  <c:v>0.134604</c:v>
                </c:pt>
                <c:pt idx="13783">
                  <c:v>0.13880500000000001</c:v>
                </c:pt>
                <c:pt idx="13784">
                  <c:v>0.14288799999999999</c:v>
                </c:pt>
                <c:pt idx="13785">
                  <c:v>0.15193000000000001</c:v>
                </c:pt>
                <c:pt idx="13786">
                  <c:v>0.16453400000000001</c:v>
                </c:pt>
                <c:pt idx="13787">
                  <c:v>0.16667499999999999</c:v>
                </c:pt>
                <c:pt idx="13788">
                  <c:v>0.16114400000000001</c:v>
                </c:pt>
                <c:pt idx="13789">
                  <c:v>0.16006600000000001</c:v>
                </c:pt>
                <c:pt idx="13790">
                  <c:v>0.158447</c:v>
                </c:pt>
                <c:pt idx="13791">
                  <c:v>0.15779799999999999</c:v>
                </c:pt>
                <c:pt idx="13792">
                  <c:v>0.15958900000000001</c:v>
                </c:pt>
                <c:pt idx="13793">
                  <c:v>0.164525</c:v>
                </c:pt>
                <c:pt idx="13794">
                  <c:v>0.170208</c:v>
                </c:pt>
                <c:pt idx="13795">
                  <c:v>0.16505300000000001</c:v>
                </c:pt>
                <c:pt idx="13796">
                  <c:v>0.162966</c:v>
                </c:pt>
                <c:pt idx="13797">
                  <c:v>0.16119800000000001</c:v>
                </c:pt>
                <c:pt idx="13798">
                  <c:v>0.16134399999999999</c:v>
                </c:pt>
                <c:pt idx="13799">
                  <c:v>0.161548</c:v>
                </c:pt>
                <c:pt idx="13800">
                  <c:v>0.166437</c:v>
                </c:pt>
                <c:pt idx="13801">
                  <c:v>0.173989</c:v>
                </c:pt>
                <c:pt idx="13802">
                  <c:v>0.17188700000000001</c:v>
                </c:pt>
                <c:pt idx="13803">
                  <c:v>0.16969600000000001</c:v>
                </c:pt>
                <c:pt idx="13804">
                  <c:v>0.172433</c:v>
                </c:pt>
                <c:pt idx="13805">
                  <c:v>0.17795900000000001</c:v>
                </c:pt>
                <c:pt idx="13806">
                  <c:v>0.17208699999999999</c:v>
                </c:pt>
                <c:pt idx="13807">
                  <c:v>0.16992499999999999</c:v>
                </c:pt>
                <c:pt idx="13808">
                  <c:v>0.16991999999999999</c:v>
                </c:pt>
                <c:pt idx="13809">
                  <c:v>0.171512</c:v>
                </c:pt>
                <c:pt idx="13810">
                  <c:v>0.17080699999999999</c:v>
                </c:pt>
                <c:pt idx="13811">
                  <c:v>0.168737</c:v>
                </c:pt>
                <c:pt idx="13812">
                  <c:v>0.168603</c:v>
                </c:pt>
                <c:pt idx="13813">
                  <c:v>0.167688</c:v>
                </c:pt>
                <c:pt idx="13814">
                  <c:v>0.16882800000000001</c:v>
                </c:pt>
                <c:pt idx="13815">
                  <c:v>0.16774900000000001</c:v>
                </c:pt>
                <c:pt idx="13816">
                  <c:v>0.16719400000000001</c:v>
                </c:pt>
                <c:pt idx="13817">
                  <c:v>0.161081</c:v>
                </c:pt>
                <c:pt idx="13818">
                  <c:v>0.15982199999999999</c:v>
                </c:pt>
                <c:pt idx="13819">
                  <c:v>0.16028000000000001</c:v>
                </c:pt>
                <c:pt idx="13820">
                  <c:v>0.15797</c:v>
                </c:pt>
                <c:pt idx="13821">
                  <c:v>0.15431300000000001</c:v>
                </c:pt>
                <c:pt idx="13822">
                  <c:v>0.15245900000000001</c:v>
                </c:pt>
                <c:pt idx="13823">
                  <c:v>0.14910399999999999</c:v>
                </c:pt>
                <c:pt idx="13824">
                  <c:v>0.14323900000000001</c:v>
                </c:pt>
                <c:pt idx="13825">
                  <c:v>0.13642499999999999</c:v>
                </c:pt>
                <c:pt idx="13826">
                  <c:v>0.13375899999999999</c:v>
                </c:pt>
                <c:pt idx="13827">
                  <c:v>0.13295299999999999</c:v>
                </c:pt>
                <c:pt idx="13828">
                  <c:v>0.12723400000000001</c:v>
                </c:pt>
                <c:pt idx="13829">
                  <c:v>0.11694300000000001</c:v>
                </c:pt>
                <c:pt idx="13830">
                  <c:v>0.120309</c:v>
                </c:pt>
                <c:pt idx="13831">
                  <c:v>0.123556</c:v>
                </c:pt>
                <c:pt idx="13832">
                  <c:v>0.121445</c:v>
                </c:pt>
                <c:pt idx="13833">
                  <c:v>0.114842</c:v>
                </c:pt>
                <c:pt idx="13834">
                  <c:v>0.11304599999999999</c:v>
                </c:pt>
                <c:pt idx="13835">
                  <c:v>0.108128</c:v>
                </c:pt>
                <c:pt idx="13836">
                  <c:v>0.10619000000000001</c:v>
                </c:pt>
                <c:pt idx="13837">
                  <c:v>0.108725</c:v>
                </c:pt>
                <c:pt idx="13838">
                  <c:v>0.111635</c:v>
                </c:pt>
                <c:pt idx="13839">
                  <c:v>0.114511</c:v>
                </c:pt>
                <c:pt idx="13840">
                  <c:v>0.11463</c:v>
                </c:pt>
                <c:pt idx="13841">
                  <c:v>0.112162</c:v>
                </c:pt>
                <c:pt idx="13842">
                  <c:v>0.11314</c:v>
                </c:pt>
                <c:pt idx="13843">
                  <c:v>0.11373900000000001</c:v>
                </c:pt>
                <c:pt idx="13844">
                  <c:v>0.116229</c:v>
                </c:pt>
                <c:pt idx="13845">
                  <c:v>0.116633</c:v>
                </c:pt>
                <c:pt idx="13846">
                  <c:v>0.118593</c:v>
                </c:pt>
                <c:pt idx="13847">
                  <c:v>0.11787</c:v>
                </c:pt>
                <c:pt idx="13848">
                  <c:v>0.11794499999999999</c:v>
                </c:pt>
                <c:pt idx="13849">
                  <c:v>0.121616</c:v>
                </c:pt>
                <c:pt idx="13850">
                  <c:v>0.12626499999999999</c:v>
                </c:pt>
                <c:pt idx="13851">
                  <c:v>0.12501000000000001</c:v>
                </c:pt>
                <c:pt idx="13852">
                  <c:v>0.120102</c:v>
                </c:pt>
                <c:pt idx="13853">
                  <c:v>0.119709</c:v>
                </c:pt>
                <c:pt idx="13854">
                  <c:v>0.11730599999999999</c:v>
                </c:pt>
                <c:pt idx="13855">
                  <c:v>0.119188</c:v>
                </c:pt>
                <c:pt idx="13856">
                  <c:v>0.126996</c:v>
                </c:pt>
                <c:pt idx="13857">
                  <c:v>0.133076</c:v>
                </c:pt>
                <c:pt idx="13858">
                  <c:v>0.13630400000000001</c:v>
                </c:pt>
                <c:pt idx="13859">
                  <c:v>0.13796900000000001</c:v>
                </c:pt>
                <c:pt idx="13860">
                  <c:v>0.13897300000000001</c:v>
                </c:pt>
                <c:pt idx="13861">
                  <c:v>0.139183</c:v>
                </c:pt>
                <c:pt idx="13862">
                  <c:v>0.140152</c:v>
                </c:pt>
                <c:pt idx="13863">
                  <c:v>0.136494</c:v>
                </c:pt>
                <c:pt idx="13864">
                  <c:v>0.12689400000000001</c:v>
                </c:pt>
                <c:pt idx="13865">
                  <c:v>0.122905</c:v>
                </c:pt>
                <c:pt idx="13866">
                  <c:v>0.12292</c:v>
                </c:pt>
                <c:pt idx="13867">
                  <c:v>0.12590899999999999</c:v>
                </c:pt>
                <c:pt idx="13868">
                  <c:v>0.13295399999999999</c:v>
                </c:pt>
                <c:pt idx="13869">
                  <c:v>0.14436499999999999</c:v>
                </c:pt>
                <c:pt idx="13870">
                  <c:v>0.155363</c:v>
                </c:pt>
                <c:pt idx="13871">
                  <c:v>0.160332</c:v>
                </c:pt>
                <c:pt idx="13872">
                  <c:v>0.16326599999999999</c:v>
                </c:pt>
                <c:pt idx="13873">
                  <c:v>0.16920499999999999</c:v>
                </c:pt>
                <c:pt idx="13874">
                  <c:v>0.17247199999999999</c:v>
                </c:pt>
                <c:pt idx="13875">
                  <c:v>0.16622500000000001</c:v>
                </c:pt>
                <c:pt idx="13876">
                  <c:v>0.155056</c:v>
                </c:pt>
                <c:pt idx="13877">
                  <c:v>0.148836</c:v>
                </c:pt>
                <c:pt idx="13878">
                  <c:v>0.146867</c:v>
                </c:pt>
                <c:pt idx="13879">
                  <c:v>0.14302300000000001</c:v>
                </c:pt>
                <c:pt idx="13880">
                  <c:v>0.14439399999999999</c:v>
                </c:pt>
                <c:pt idx="13881">
                  <c:v>0.149621</c:v>
                </c:pt>
                <c:pt idx="13882">
                  <c:v>0.14843999999999999</c:v>
                </c:pt>
                <c:pt idx="13883">
                  <c:v>0.14460600000000001</c:v>
                </c:pt>
                <c:pt idx="13884">
                  <c:v>0.14393300000000001</c:v>
                </c:pt>
                <c:pt idx="13885">
                  <c:v>0.14330599999999999</c:v>
                </c:pt>
                <c:pt idx="13886">
                  <c:v>0.13844100000000001</c:v>
                </c:pt>
                <c:pt idx="13887">
                  <c:v>0.133877</c:v>
                </c:pt>
                <c:pt idx="13888">
                  <c:v>0.13514699999999999</c:v>
                </c:pt>
                <c:pt idx="13889">
                  <c:v>0.14146</c:v>
                </c:pt>
                <c:pt idx="13890">
                  <c:v>0.14990500000000001</c:v>
                </c:pt>
                <c:pt idx="13891">
                  <c:v>0.15337500000000001</c:v>
                </c:pt>
                <c:pt idx="13892">
                  <c:v>0.15024899999999999</c:v>
                </c:pt>
                <c:pt idx="13893">
                  <c:v>0.14327300000000001</c:v>
                </c:pt>
                <c:pt idx="13894">
                  <c:v>0.13612199999999999</c:v>
                </c:pt>
                <c:pt idx="13895">
                  <c:v>0.135383</c:v>
                </c:pt>
                <c:pt idx="13896">
                  <c:v>0.13761799999999999</c:v>
                </c:pt>
                <c:pt idx="13897">
                  <c:v>0.13922799999999999</c:v>
                </c:pt>
                <c:pt idx="13898">
                  <c:v>0.14096500000000001</c:v>
                </c:pt>
                <c:pt idx="13899">
                  <c:v>0.14117299999999999</c:v>
                </c:pt>
                <c:pt idx="13900">
                  <c:v>0.13974600000000001</c:v>
                </c:pt>
                <c:pt idx="13901">
                  <c:v>0.13611100000000001</c:v>
                </c:pt>
                <c:pt idx="13902">
                  <c:v>0.13281499999999999</c:v>
                </c:pt>
                <c:pt idx="13903">
                  <c:v>0.13264300000000001</c:v>
                </c:pt>
                <c:pt idx="13904">
                  <c:v>0.13414100000000001</c:v>
                </c:pt>
                <c:pt idx="13905">
                  <c:v>0.14348900000000001</c:v>
                </c:pt>
                <c:pt idx="13906">
                  <c:v>0.15063599999999999</c:v>
                </c:pt>
                <c:pt idx="13907">
                  <c:v>0.15077199999999999</c:v>
                </c:pt>
                <c:pt idx="13908">
                  <c:v>0.14921400000000001</c:v>
                </c:pt>
                <c:pt idx="13909">
                  <c:v>0.14428199999999999</c:v>
                </c:pt>
                <c:pt idx="13910">
                  <c:v>0.140487</c:v>
                </c:pt>
                <c:pt idx="13911">
                  <c:v>0.13747799999999999</c:v>
                </c:pt>
                <c:pt idx="13912">
                  <c:v>0.1376</c:v>
                </c:pt>
                <c:pt idx="13913">
                  <c:v>0.13980000000000001</c:v>
                </c:pt>
                <c:pt idx="13914">
                  <c:v>0.138958</c:v>
                </c:pt>
                <c:pt idx="13915">
                  <c:v>0.138933</c:v>
                </c:pt>
                <c:pt idx="13916">
                  <c:v>0.14119499999999999</c:v>
                </c:pt>
                <c:pt idx="13917">
                  <c:v>0.14260100000000001</c:v>
                </c:pt>
                <c:pt idx="13918">
                  <c:v>0.13919000000000001</c:v>
                </c:pt>
                <c:pt idx="13919">
                  <c:v>0.13203400000000001</c:v>
                </c:pt>
                <c:pt idx="13920">
                  <c:v>0.12789700000000001</c:v>
                </c:pt>
                <c:pt idx="13921">
                  <c:v>0.12878400000000001</c:v>
                </c:pt>
                <c:pt idx="13922">
                  <c:v>0.130328</c:v>
                </c:pt>
                <c:pt idx="13923">
                  <c:v>0.13033600000000001</c:v>
                </c:pt>
                <c:pt idx="13924">
                  <c:v>0.13076699999999999</c:v>
                </c:pt>
                <c:pt idx="13925">
                  <c:v>0.13577</c:v>
                </c:pt>
                <c:pt idx="13926">
                  <c:v>0.14305599999999999</c:v>
                </c:pt>
                <c:pt idx="13927">
                  <c:v>0.14937300000000001</c:v>
                </c:pt>
                <c:pt idx="13928">
                  <c:v>0.154057</c:v>
                </c:pt>
                <c:pt idx="13929">
                  <c:v>0.156998</c:v>
                </c:pt>
                <c:pt idx="13930">
                  <c:v>0.15819</c:v>
                </c:pt>
                <c:pt idx="13931">
                  <c:v>0.15767300000000001</c:v>
                </c:pt>
                <c:pt idx="13932">
                  <c:v>0.159663</c:v>
                </c:pt>
                <c:pt idx="13933">
                  <c:v>0.16112099999999999</c:v>
                </c:pt>
                <c:pt idx="13934">
                  <c:v>0.16189999999999999</c:v>
                </c:pt>
                <c:pt idx="13935">
                  <c:v>0.16524</c:v>
                </c:pt>
                <c:pt idx="13936">
                  <c:v>0.169207</c:v>
                </c:pt>
                <c:pt idx="13937">
                  <c:v>0.17524899999999999</c:v>
                </c:pt>
                <c:pt idx="13938">
                  <c:v>0.17924599999999999</c:v>
                </c:pt>
                <c:pt idx="13939">
                  <c:v>0.17912600000000001</c:v>
                </c:pt>
                <c:pt idx="13940">
                  <c:v>0.18043600000000001</c:v>
                </c:pt>
                <c:pt idx="13941">
                  <c:v>0.17933499999999999</c:v>
                </c:pt>
                <c:pt idx="13942">
                  <c:v>0.18367</c:v>
                </c:pt>
                <c:pt idx="13943">
                  <c:v>0.188114</c:v>
                </c:pt>
                <c:pt idx="13944">
                  <c:v>0.194047</c:v>
                </c:pt>
                <c:pt idx="13945">
                  <c:v>0.202567</c:v>
                </c:pt>
                <c:pt idx="13946">
                  <c:v>0.20633599999999999</c:v>
                </c:pt>
                <c:pt idx="13947">
                  <c:v>0.21084800000000001</c:v>
                </c:pt>
                <c:pt idx="13948">
                  <c:v>0.219745</c:v>
                </c:pt>
                <c:pt idx="13949">
                  <c:v>0.22559100000000001</c:v>
                </c:pt>
                <c:pt idx="13950">
                  <c:v>0.22850799999999999</c:v>
                </c:pt>
                <c:pt idx="13951">
                  <c:v>0.230624</c:v>
                </c:pt>
                <c:pt idx="13952">
                  <c:v>0.22792000000000001</c:v>
                </c:pt>
                <c:pt idx="13953">
                  <c:v>0.217887</c:v>
                </c:pt>
                <c:pt idx="13954">
                  <c:v>0.21860199999999999</c:v>
                </c:pt>
                <c:pt idx="13955">
                  <c:v>0.22258</c:v>
                </c:pt>
                <c:pt idx="13956">
                  <c:v>0.220579</c:v>
                </c:pt>
                <c:pt idx="13957">
                  <c:v>0.21753600000000001</c:v>
                </c:pt>
                <c:pt idx="13958">
                  <c:v>0.214839</c:v>
                </c:pt>
                <c:pt idx="13959">
                  <c:v>0.21465100000000001</c:v>
                </c:pt>
                <c:pt idx="13960">
                  <c:v>0.21692400000000001</c:v>
                </c:pt>
                <c:pt idx="13961">
                  <c:v>0.21879899999999999</c:v>
                </c:pt>
                <c:pt idx="13962">
                  <c:v>0.222556</c:v>
                </c:pt>
                <c:pt idx="13963">
                  <c:v>0.22950000000000001</c:v>
                </c:pt>
                <c:pt idx="13964">
                  <c:v>0.24671299999999999</c:v>
                </c:pt>
                <c:pt idx="13965">
                  <c:v>0.261629</c:v>
                </c:pt>
                <c:pt idx="13966">
                  <c:v>0.26617200000000002</c:v>
                </c:pt>
                <c:pt idx="13967">
                  <c:v>0.27097199999999999</c:v>
                </c:pt>
                <c:pt idx="13968">
                  <c:v>0.27243299999999998</c:v>
                </c:pt>
                <c:pt idx="13969">
                  <c:v>0.273953</c:v>
                </c:pt>
                <c:pt idx="13970">
                  <c:v>0.27803899999999998</c:v>
                </c:pt>
                <c:pt idx="13971">
                  <c:v>0.286943</c:v>
                </c:pt>
                <c:pt idx="13972">
                  <c:v>0.29946099999999998</c:v>
                </c:pt>
                <c:pt idx="13973">
                  <c:v>0.30843100000000001</c:v>
                </c:pt>
                <c:pt idx="13974">
                  <c:v>0.31231100000000001</c:v>
                </c:pt>
                <c:pt idx="13975">
                  <c:v>0.31531199999999998</c:v>
                </c:pt>
                <c:pt idx="13976">
                  <c:v>0.31954300000000002</c:v>
                </c:pt>
                <c:pt idx="13977">
                  <c:v>0.32171499999999997</c:v>
                </c:pt>
                <c:pt idx="13978">
                  <c:v>0.323214</c:v>
                </c:pt>
                <c:pt idx="13979">
                  <c:v>0.31771899999999997</c:v>
                </c:pt>
                <c:pt idx="13980">
                  <c:v>0.30498900000000001</c:v>
                </c:pt>
                <c:pt idx="13981">
                  <c:v>0.29709799999999997</c:v>
                </c:pt>
                <c:pt idx="13982">
                  <c:v>0.29886000000000001</c:v>
                </c:pt>
                <c:pt idx="13983">
                  <c:v>0.30717299999999997</c:v>
                </c:pt>
                <c:pt idx="13984">
                  <c:v>0.31473800000000002</c:v>
                </c:pt>
                <c:pt idx="13985">
                  <c:v>0.31778200000000001</c:v>
                </c:pt>
                <c:pt idx="13986">
                  <c:v>0.31941199999999997</c:v>
                </c:pt>
                <c:pt idx="13987">
                  <c:v>0.32286999999999999</c:v>
                </c:pt>
                <c:pt idx="13988">
                  <c:v>0.32958900000000002</c:v>
                </c:pt>
                <c:pt idx="13989">
                  <c:v>0.33462599999999998</c:v>
                </c:pt>
                <c:pt idx="13990">
                  <c:v>0.33599499999999999</c:v>
                </c:pt>
                <c:pt idx="13991">
                  <c:v>0.33526699999999998</c:v>
                </c:pt>
                <c:pt idx="13992">
                  <c:v>0.33532600000000001</c:v>
                </c:pt>
                <c:pt idx="13993">
                  <c:v>0.34101199999999998</c:v>
                </c:pt>
                <c:pt idx="13994">
                  <c:v>0.347381</c:v>
                </c:pt>
                <c:pt idx="13995">
                  <c:v>0.35288399999999998</c:v>
                </c:pt>
                <c:pt idx="13996">
                  <c:v>0.36002699999999999</c:v>
                </c:pt>
                <c:pt idx="13997">
                  <c:v>0.36456</c:v>
                </c:pt>
                <c:pt idx="13998">
                  <c:v>0.36126799999999998</c:v>
                </c:pt>
                <c:pt idx="13999">
                  <c:v>0.35946699999999998</c:v>
                </c:pt>
                <c:pt idx="14000">
                  <c:v>0.35533500000000001</c:v>
                </c:pt>
                <c:pt idx="14001">
                  <c:v>0.35263299999999997</c:v>
                </c:pt>
                <c:pt idx="14002">
                  <c:v>0.352107</c:v>
                </c:pt>
                <c:pt idx="14003">
                  <c:v>0.35697699999999999</c:v>
                </c:pt>
                <c:pt idx="14004">
                  <c:v>0.367012</c:v>
                </c:pt>
                <c:pt idx="14005">
                  <c:v>0.38042599999999999</c:v>
                </c:pt>
                <c:pt idx="14006">
                  <c:v>0.385432</c:v>
                </c:pt>
                <c:pt idx="14007">
                  <c:v>0.38548500000000002</c:v>
                </c:pt>
                <c:pt idx="14008">
                  <c:v>0.39039200000000002</c:v>
                </c:pt>
                <c:pt idx="14009">
                  <c:v>0.39658700000000002</c:v>
                </c:pt>
                <c:pt idx="14010">
                  <c:v>0.40056599999999998</c:v>
                </c:pt>
                <c:pt idx="14011">
                  <c:v>0.397698</c:v>
                </c:pt>
                <c:pt idx="14012">
                  <c:v>0.39539999999999997</c:v>
                </c:pt>
                <c:pt idx="14013">
                  <c:v>0.393793</c:v>
                </c:pt>
                <c:pt idx="14014">
                  <c:v>0.39222200000000002</c:v>
                </c:pt>
                <c:pt idx="14015">
                  <c:v>0.39442899999999997</c:v>
                </c:pt>
                <c:pt idx="14016">
                  <c:v>0.40455000000000002</c:v>
                </c:pt>
                <c:pt idx="14017">
                  <c:v>0.41292400000000001</c:v>
                </c:pt>
                <c:pt idx="14018">
                  <c:v>0.41676299999999999</c:v>
                </c:pt>
                <c:pt idx="14019">
                  <c:v>0.41976200000000002</c:v>
                </c:pt>
                <c:pt idx="14020">
                  <c:v>0.42209099999999999</c:v>
                </c:pt>
                <c:pt idx="14021">
                  <c:v>0.42158899999999999</c:v>
                </c:pt>
                <c:pt idx="14022">
                  <c:v>0.42347899999999999</c:v>
                </c:pt>
                <c:pt idx="14023">
                  <c:v>0.42731400000000003</c:v>
                </c:pt>
                <c:pt idx="14024">
                  <c:v>0.43198599999999998</c:v>
                </c:pt>
                <c:pt idx="14025">
                  <c:v>0.433784</c:v>
                </c:pt>
                <c:pt idx="14026">
                  <c:v>0.43226900000000001</c:v>
                </c:pt>
                <c:pt idx="14027">
                  <c:v>0.43165100000000001</c:v>
                </c:pt>
                <c:pt idx="14028">
                  <c:v>0.43156099999999997</c:v>
                </c:pt>
                <c:pt idx="14029">
                  <c:v>0.43736700000000001</c:v>
                </c:pt>
                <c:pt idx="14030">
                  <c:v>0.44908599999999999</c:v>
                </c:pt>
                <c:pt idx="14031">
                  <c:v>0.46061000000000002</c:v>
                </c:pt>
                <c:pt idx="14032">
                  <c:v>0.46779399999999999</c:v>
                </c:pt>
                <c:pt idx="14033">
                  <c:v>0.47150599999999998</c:v>
                </c:pt>
                <c:pt idx="14034">
                  <c:v>0.47437600000000002</c:v>
                </c:pt>
                <c:pt idx="14035">
                  <c:v>0.48119099999999998</c:v>
                </c:pt>
                <c:pt idx="14036">
                  <c:v>0.49137999999999998</c:v>
                </c:pt>
                <c:pt idx="14037">
                  <c:v>0.49762099999999998</c:v>
                </c:pt>
                <c:pt idx="14038">
                  <c:v>0.50103699999999995</c:v>
                </c:pt>
                <c:pt idx="14039">
                  <c:v>0.50138700000000003</c:v>
                </c:pt>
                <c:pt idx="14040">
                  <c:v>0.50242699999999996</c:v>
                </c:pt>
                <c:pt idx="14041">
                  <c:v>0.50654500000000002</c:v>
                </c:pt>
                <c:pt idx="14042">
                  <c:v>0.50933700000000004</c:v>
                </c:pt>
                <c:pt idx="14043">
                  <c:v>0.50993900000000003</c:v>
                </c:pt>
                <c:pt idx="14044">
                  <c:v>0.51304799999999995</c:v>
                </c:pt>
                <c:pt idx="14045">
                  <c:v>0.52211799999999997</c:v>
                </c:pt>
                <c:pt idx="14046">
                  <c:v>0.52785300000000002</c:v>
                </c:pt>
                <c:pt idx="14047">
                  <c:v>0.52956099999999995</c:v>
                </c:pt>
                <c:pt idx="14048">
                  <c:v>0.53477600000000003</c:v>
                </c:pt>
                <c:pt idx="14049">
                  <c:v>0.54222199999999998</c:v>
                </c:pt>
                <c:pt idx="14050">
                  <c:v>0.54845999999999995</c:v>
                </c:pt>
                <c:pt idx="14051">
                  <c:v>0.55185499999999998</c:v>
                </c:pt>
                <c:pt idx="14052">
                  <c:v>0.555392</c:v>
                </c:pt>
                <c:pt idx="14053">
                  <c:v>0.56387399999999999</c:v>
                </c:pt>
                <c:pt idx="14054">
                  <c:v>0.57162199999999996</c:v>
                </c:pt>
                <c:pt idx="14055">
                  <c:v>0.57764099999999996</c:v>
                </c:pt>
                <c:pt idx="14056">
                  <c:v>0.58976499999999998</c:v>
                </c:pt>
                <c:pt idx="14057">
                  <c:v>0.60247899999999999</c:v>
                </c:pt>
                <c:pt idx="14058">
                  <c:v>0.61431899999999995</c:v>
                </c:pt>
                <c:pt idx="14059">
                  <c:v>0.62289799999999995</c:v>
                </c:pt>
                <c:pt idx="14060">
                  <c:v>0.62557700000000005</c:v>
                </c:pt>
                <c:pt idx="14061">
                  <c:v>0.62786500000000001</c:v>
                </c:pt>
                <c:pt idx="14062">
                  <c:v>0.63219400000000003</c:v>
                </c:pt>
                <c:pt idx="14063">
                  <c:v>0.64102099999999995</c:v>
                </c:pt>
                <c:pt idx="14064">
                  <c:v>0.65105299999999999</c:v>
                </c:pt>
                <c:pt idx="14065">
                  <c:v>0.66385000000000005</c:v>
                </c:pt>
                <c:pt idx="14066">
                  <c:v>0.67360799999999998</c:v>
                </c:pt>
                <c:pt idx="14067">
                  <c:v>0.67677100000000001</c:v>
                </c:pt>
                <c:pt idx="14068">
                  <c:v>0.68035299999999999</c:v>
                </c:pt>
                <c:pt idx="14069">
                  <c:v>0.68643399999999999</c:v>
                </c:pt>
                <c:pt idx="14070">
                  <c:v>0.68974500000000005</c:v>
                </c:pt>
                <c:pt idx="14071">
                  <c:v>0.68981999999999999</c:v>
                </c:pt>
                <c:pt idx="14072">
                  <c:v>0.69395700000000005</c:v>
                </c:pt>
                <c:pt idx="14073">
                  <c:v>0.69936399999999999</c:v>
                </c:pt>
                <c:pt idx="14074">
                  <c:v>0.70616599999999996</c:v>
                </c:pt>
                <c:pt idx="14075">
                  <c:v>0.71385100000000001</c:v>
                </c:pt>
                <c:pt idx="14076">
                  <c:v>0.71584199999999998</c:v>
                </c:pt>
                <c:pt idx="14077">
                  <c:v>0.71547799999999995</c:v>
                </c:pt>
                <c:pt idx="14078">
                  <c:v>0.71497900000000003</c:v>
                </c:pt>
                <c:pt idx="14079">
                  <c:v>0.71036500000000002</c:v>
                </c:pt>
                <c:pt idx="14080">
                  <c:v>0.70672999999999997</c:v>
                </c:pt>
                <c:pt idx="14081">
                  <c:v>0.704592</c:v>
                </c:pt>
                <c:pt idx="14082">
                  <c:v>0.70379000000000003</c:v>
                </c:pt>
                <c:pt idx="14083">
                  <c:v>0.70501100000000005</c:v>
                </c:pt>
                <c:pt idx="14084">
                  <c:v>0.71022700000000005</c:v>
                </c:pt>
                <c:pt idx="14085">
                  <c:v>0.71546399999999999</c:v>
                </c:pt>
                <c:pt idx="14086">
                  <c:v>0.71777599999999997</c:v>
                </c:pt>
                <c:pt idx="14087">
                  <c:v>0.721194</c:v>
                </c:pt>
                <c:pt idx="14088">
                  <c:v>0.72101199999999999</c:v>
                </c:pt>
                <c:pt idx="14089">
                  <c:v>0.71702900000000003</c:v>
                </c:pt>
                <c:pt idx="14090">
                  <c:v>0.71577500000000005</c:v>
                </c:pt>
                <c:pt idx="14091">
                  <c:v>0.71579700000000002</c:v>
                </c:pt>
                <c:pt idx="14092">
                  <c:v>0.72237200000000001</c:v>
                </c:pt>
                <c:pt idx="14093">
                  <c:v>0.73175299999999999</c:v>
                </c:pt>
                <c:pt idx="14094">
                  <c:v>0.73467499999999997</c:v>
                </c:pt>
                <c:pt idx="14095">
                  <c:v>0.73486099999999999</c:v>
                </c:pt>
                <c:pt idx="14096">
                  <c:v>0.72889400000000004</c:v>
                </c:pt>
                <c:pt idx="14097">
                  <c:v>0.72829600000000005</c:v>
                </c:pt>
                <c:pt idx="14098">
                  <c:v>0.72901700000000003</c:v>
                </c:pt>
                <c:pt idx="14099">
                  <c:v>0.733653</c:v>
                </c:pt>
                <c:pt idx="14100">
                  <c:v>0.73803700000000005</c:v>
                </c:pt>
                <c:pt idx="14101">
                  <c:v>0.74254600000000004</c:v>
                </c:pt>
                <c:pt idx="14102">
                  <c:v>0.74799000000000004</c:v>
                </c:pt>
                <c:pt idx="14103">
                  <c:v>0.75239800000000001</c:v>
                </c:pt>
                <c:pt idx="14104">
                  <c:v>0.75637299999999996</c:v>
                </c:pt>
                <c:pt idx="14105">
                  <c:v>0.76187700000000003</c:v>
                </c:pt>
                <c:pt idx="14106">
                  <c:v>0.76779600000000003</c:v>
                </c:pt>
                <c:pt idx="14107">
                  <c:v>0.76581900000000003</c:v>
                </c:pt>
                <c:pt idx="14108">
                  <c:v>0.76679699999999995</c:v>
                </c:pt>
                <c:pt idx="14109">
                  <c:v>0.768285</c:v>
                </c:pt>
                <c:pt idx="14110">
                  <c:v>0.77172700000000005</c:v>
                </c:pt>
                <c:pt idx="14111">
                  <c:v>0.77609899999999998</c:v>
                </c:pt>
                <c:pt idx="14112">
                  <c:v>0.78351599999999999</c:v>
                </c:pt>
                <c:pt idx="14113">
                  <c:v>0.788304</c:v>
                </c:pt>
                <c:pt idx="14114">
                  <c:v>0.78944899999999996</c:v>
                </c:pt>
                <c:pt idx="14115">
                  <c:v>0.78823900000000002</c:v>
                </c:pt>
                <c:pt idx="14116">
                  <c:v>0.77661000000000002</c:v>
                </c:pt>
                <c:pt idx="14117">
                  <c:v>0.77265200000000001</c:v>
                </c:pt>
                <c:pt idx="14118">
                  <c:v>0.77226399999999995</c:v>
                </c:pt>
                <c:pt idx="14119">
                  <c:v>0.77205500000000005</c:v>
                </c:pt>
                <c:pt idx="14120">
                  <c:v>0.77476</c:v>
                </c:pt>
                <c:pt idx="14121">
                  <c:v>0.77822899999999995</c:v>
                </c:pt>
                <c:pt idx="14122">
                  <c:v>0.78347699999999998</c:v>
                </c:pt>
                <c:pt idx="14123">
                  <c:v>0.79317899999999997</c:v>
                </c:pt>
                <c:pt idx="14124">
                  <c:v>0.79629399999999995</c:v>
                </c:pt>
                <c:pt idx="14125">
                  <c:v>0.79865399999999998</c:v>
                </c:pt>
                <c:pt idx="14126">
                  <c:v>0.79894399999999999</c:v>
                </c:pt>
                <c:pt idx="14127">
                  <c:v>0.79838100000000001</c:v>
                </c:pt>
                <c:pt idx="14128">
                  <c:v>0.80574599999999996</c:v>
                </c:pt>
                <c:pt idx="14129">
                  <c:v>0.81184100000000003</c:v>
                </c:pt>
                <c:pt idx="14130">
                  <c:v>0.81165100000000001</c:v>
                </c:pt>
                <c:pt idx="14131">
                  <c:v>0.80437599999999998</c:v>
                </c:pt>
                <c:pt idx="14132">
                  <c:v>0.80035800000000001</c:v>
                </c:pt>
                <c:pt idx="14133">
                  <c:v>0.80286000000000002</c:v>
                </c:pt>
                <c:pt idx="14134">
                  <c:v>0.80779199999999995</c:v>
                </c:pt>
                <c:pt idx="14135">
                  <c:v>0.812473</c:v>
                </c:pt>
                <c:pt idx="14136">
                  <c:v>0.81687299999999996</c:v>
                </c:pt>
                <c:pt idx="14137">
                  <c:v>0.81910799999999995</c:v>
                </c:pt>
                <c:pt idx="14138">
                  <c:v>0.82039499999999999</c:v>
                </c:pt>
                <c:pt idx="14139">
                  <c:v>0.818998</c:v>
                </c:pt>
                <c:pt idx="14140">
                  <c:v>0.80659199999999998</c:v>
                </c:pt>
                <c:pt idx="14141">
                  <c:v>0.799794</c:v>
                </c:pt>
                <c:pt idx="14142">
                  <c:v>0.80166199999999999</c:v>
                </c:pt>
                <c:pt idx="14143">
                  <c:v>0.80061199999999999</c:v>
                </c:pt>
                <c:pt idx="14144">
                  <c:v>0.79321900000000001</c:v>
                </c:pt>
                <c:pt idx="14145">
                  <c:v>0.78773300000000002</c:v>
                </c:pt>
                <c:pt idx="14146">
                  <c:v>0.79433200000000004</c:v>
                </c:pt>
                <c:pt idx="14147">
                  <c:v>0.806118</c:v>
                </c:pt>
                <c:pt idx="14148">
                  <c:v>0.81314699999999995</c:v>
                </c:pt>
                <c:pt idx="14149">
                  <c:v>0.80669199999999996</c:v>
                </c:pt>
                <c:pt idx="14150">
                  <c:v>0.79710099999999995</c:v>
                </c:pt>
                <c:pt idx="14151">
                  <c:v>0.79106500000000002</c:v>
                </c:pt>
                <c:pt idx="14152">
                  <c:v>0.78156700000000001</c:v>
                </c:pt>
                <c:pt idx="14153">
                  <c:v>0.778227</c:v>
                </c:pt>
                <c:pt idx="14154">
                  <c:v>0.77817999999999998</c:v>
                </c:pt>
                <c:pt idx="14155">
                  <c:v>0.77691100000000002</c:v>
                </c:pt>
                <c:pt idx="14156">
                  <c:v>0.77887499999999998</c:v>
                </c:pt>
                <c:pt idx="14157">
                  <c:v>0.77817000000000003</c:v>
                </c:pt>
                <c:pt idx="14158">
                  <c:v>0.77664200000000005</c:v>
                </c:pt>
                <c:pt idx="14159">
                  <c:v>0.78086</c:v>
                </c:pt>
                <c:pt idx="14160">
                  <c:v>0.78775499999999998</c:v>
                </c:pt>
                <c:pt idx="14161">
                  <c:v>0.78256400000000004</c:v>
                </c:pt>
                <c:pt idx="14162">
                  <c:v>0.77202199999999999</c:v>
                </c:pt>
                <c:pt idx="14163">
                  <c:v>0.771455</c:v>
                </c:pt>
                <c:pt idx="14164">
                  <c:v>0.77414499999999997</c:v>
                </c:pt>
                <c:pt idx="14165">
                  <c:v>0.770513</c:v>
                </c:pt>
                <c:pt idx="14166">
                  <c:v>0.76544900000000005</c:v>
                </c:pt>
                <c:pt idx="14167">
                  <c:v>0.76470099999999996</c:v>
                </c:pt>
                <c:pt idx="14168">
                  <c:v>0.76373599999999997</c:v>
                </c:pt>
                <c:pt idx="14169">
                  <c:v>0.76552500000000001</c:v>
                </c:pt>
                <c:pt idx="14170">
                  <c:v>0.76327900000000004</c:v>
                </c:pt>
                <c:pt idx="14171">
                  <c:v>0.75394700000000003</c:v>
                </c:pt>
                <c:pt idx="14172">
                  <c:v>0.75003500000000001</c:v>
                </c:pt>
                <c:pt idx="14173">
                  <c:v>0.74737900000000002</c:v>
                </c:pt>
                <c:pt idx="14174">
                  <c:v>0.73983100000000002</c:v>
                </c:pt>
                <c:pt idx="14175">
                  <c:v>0.73650700000000002</c:v>
                </c:pt>
                <c:pt idx="14176">
                  <c:v>0.73411499999999996</c:v>
                </c:pt>
                <c:pt idx="14177">
                  <c:v>0.73349200000000003</c:v>
                </c:pt>
                <c:pt idx="14178">
                  <c:v>0.72894099999999995</c:v>
                </c:pt>
                <c:pt idx="14179">
                  <c:v>0.72088799999999997</c:v>
                </c:pt>
                <c:pt idx="14180">
                  <c:v>0.71976600000000002</c:v>
                </c:pt>
                <c:pt idx="14181">
                  <c:v>0.71716000000000002</c:v>
                </c:pt>
                <c:pt idx="14182">
                  <c:v>0.71382100000000004</c:v>
                </c:pt>
                <c:pt idx="14183">
                  <c:v>0.71189499999999994</c:v>
                </c:pt>
                <c:pt idx="14184">
                  <c:v>0.70856699999999995</c:v>
                </c:pt>
                <c:pt idx="14185">
                  <c:v>0.70545599999999997</c:v>
                </c:pt>
                <c:pt idx="14186">
                  <c:v>0.70339600000000002</c:v>
                </c:pt>
                <c:pt idx="14187">
                  <c:v>0.70001500000000005</c:v>
                </c:pt>
                <c:pt idx="14188">
                  <c:v>0.69769000000000003</c:v>
                </c:pt>
                <c:pt idx="14189">
                  <c:v>0.69555100000000003</c:v>
                </c:pt>
                <c:pt idx="14190">
                  <c:v>0.689971</c:v>
                </c:pt>
                <c:pt idx="14191">
                  <c:v>0.68887699999999996</c:v>
                </c:pt>
                <c:pt idx="14192">
                  <c:v>0.68567400000000001</c:v>
                </c:pt>
                <c:pt idx="14193">
                  <c:v>0.67891400000000002</c:v>
                </c:pt>
                <c:pt idx="14194">
                  <c:v>0.67579599999999995</c:v>
                </c:pt>
                <c:pt idx="14195">
                  <c:v>0.67601999999999995</c:v>
                </c:pt>
                <c:pt idx="14196">
                  <c:v>0.67705800000000005</c:v>
                </c:pt>
                <c:pt idx="14197">
                  <c:v>0.67819099999999999</c:v>
                </c:pt>
                <c:pt idx="14198">
                  <c:v>0.67435500000000004</c:v>
                </c:pt>
                <c:pt idx="14199">
                  <c:v>0.66393100000000005</c:v>
                </c:pt>
                <c:pt idx="14200">
                  <c:v>0.65380799999999994</c:v>
                </c:pt>
                <c:pt idx="14201">
                  <c:v>0.64914899999999998</c:v>
                </c:pt>
                <c:pt idx="14202">
                  <c:v>0.64779399999999998</c:v>
                </c:pt>
                <c:pt idx="14203">
                  <c:v>0.64708100000000002</c:v>
                </c:pt>
                <c:pt idx="14204">
                  <c:v>0.645899</c:v>
                </c:pt>
                <c:pt idx="14205">
                  <c:v>0.645424</c:v>
                </c:pt>
                <c:pt idx="14206">
                  <c:v>0.64317199999999997</c:v>
                </c:pt>
                <c:pt idx="14207">
                  <c:v>0.63815999999999995</c:v>
                </c:pt>
                <c:pt idx="14208">
                  <c:v>0.63141400000000003</c:v>
                </c:pt>
                <c:pt idx="14209">
                  <c:v>0.625498</c:v>
                </c:pt>
                <c:pt idx="14210">
                  <c:v>0.62094499999999997</c:v>
                </c:pt>
                <c:pt idx="14211">
                  <c:v>0.613595</c:v>
                </c:pt>
                <c:pt idx="14212">
                  <c:v>0.604128</c:v>
                </c:pt>
                <c:pt idx="14213">
                  <c:v>0.60224699999999998</c:v>
                </c:pt>
                <c:pt idx="14214">
                  <c:v>0.59864399999999995</c:v>
                </c:pt>
                <c:pt idx="14215">
                  <c:v>0.58790900000000001</c:v>
                </c:pt>
                <c:pt idx="14216">
                  <c:v>0.58602799999999999</c:v>
                </c:pt>
                <c:pt idx="14217">
                  <c:v>0.58922300000000005</c:v>
                </c:pt>
                <c:pt idx="14218">
                  <c:v>0.59056699999999995</c:v>
                </c:pt>
                <c:pt idx="14219">
                  <c:v>0.59202399999999999</c:v>
                </c:pt>
                <c:pt idx="14220">
                  <c:v>0.592557</c:v>
                </c:pt>
                <c:pt idx="14221">
                  <c:v>0.58880699999999997</c:v>
                </c:pt>
                <c:pt idx="14222">
                  <c:v>0.58011699999999999</c:v>
                </c:pt>
                <c:pt idx="14223">
                  <c:v>0.56894299999999998</c:v>
                </c:pt>
                <c:pt idx="14224">
                  <c:v>0.56326600000000004</c:v>
                </c:pt>
                <c:pt idx="14225">
                  <c:v>0.56167900000000004</c:v>
                </c:pt>
                <c:pt idx="14226">
                  <c:v>0.55472900000000003</c:v>
                </c:pt>
                <c:pt idx="14227">
                  <c:v>0.54440699999999997</c:v>
                </c:pt>
                <c:pt idx="14228">
                  <c:v>0.54006299999999996</c:v>
                </c:pt>
                <c:pt idx="14229">
                  <c:v>0.54061199999999998</c:v>
                </c:pt>
                <c:pt idx="14230">
                  <c:v>0.54007499999999997</c:v>
                </c:pt>
                <c:pt idx="14231">
                  <c:v>0.53571999999999997</c:v>
                </c:pt>
                <c:pt idx="14232">
                  <c:v>0.52799099999999999</c:v>
                </c:pt>
                <c:pt idx="14233">
                  <c:v>0.52547999999999995</c:v>
                </c:pt>
                <c:pt idx="14234">
                  <c:v>0.51600599999999996</c:v>
                </c:pt>
                <c:pt idx="14235">
                  <c:v>0.50551199999999996</c:v>
                </c:pt>
                <c:pt idx="14236">
                  <c:v>0.50290599999999996</c:v>
                </c:pt>
                <c:pt idx="14237">
                  <c:v>0.50053099999999995</c:v>
                </c:pt>
                <c:pt idx="14238">
                  <c:v>0.50123700000000004</c:v>
                </c:pt>
                <c:pt idx="14239">
                  <c:v>0.50213300000000005</c:v>
                </c:pt>
                <c:pt idx="14240">
                  <c:v>0.49868200000000001</c:v>
                </c:pt>
                <c:pt idx="14241">
                  <c:v>0.49344399999999999</c:v>
                </c:pt>
                <c:pt idx="14242">
                  <c:v>0.490763</c:v>
                </c:pt>
                <c:pt idx="14243">
                  <c:v>0.48924800000000002</c:v>
                </c:pt>
                <c:pt idx="14244">
                  <c:v>0.490143</c:v>
                </c:pt>
                <c:pt idx="14245">
                  <c:v>0.49349999999999999</c:v>
                </c:pt>
                <c:pt idx="14246">
                  <c:v>0.48984299999999997</c:v>
                </c:pt>
                <c:pt idx="14247">
                  <c:v>0.48836800000000002</c:v>
                </c:pt>
                <c:pt idx="14248">
                  <c:v>0.49157499999999998</c:v>
                </c:pt>
                <c:pt idx="14249">
                  <c:v>0.49334899999999998</c:v>
                </c:pt>
                <c:pt idx="14250">
                  <c:v>0.495842</c:v>
                </c:pt>
                <c:pt idx="14251">
                  <c:v>0.50075000000000003</c:v>
                </c:pt>
                <c:pt idx="14252">
                  <c:v>0.50555099999999997</c:v>
                </c:pt>
                <c:pt idx="14253">
                  <c:v>0.50701799999999997</c:v>
                </c:pt>
                <c:pt idx="14254">
                  <c:v>0.50691200000000003</c:v>
                </c:pt>
                <c:pt idx="14255">
                  <c:v>0.50512000000000001</c:v>
                </c:pt>
                <c:pt idx="14256">
                  <c:v>0.49998900000000002</c:v>
                </c:pt>
                <c:pt idx="14257">
                  <c:v>0.49892199999999998</c:v>
                </c:pt>
                <c:pt idx="14258">
                  <c:v>0.499193</c:v>
                </c:pt>
                <c:pt idx="14259">
                  <c:v>0.49860700000000002</c:v>
                </c:pt>
                <c:pt idx="14260">
                  <c:v>0.49784400000000001</c:v>
                </c:pt>
                <c:pt idx="14261">
                  <c:v>0.49412299999999998</c:v>
                </c:pt>
                <c:pt idx="14262">
                  <c:v>0.492452</c:v>
                </c:pt>
                <c:pt idx="14263">
                  <c:v>0.49104100000000001</c:v>
                </c:pt>
                <c:pt idx="14264">
                  <c:v>0.49192200000000003</c:v>
                </c:pt>
                <c:pt idx="14265">
                  <c:v>0.49331700000000001</c:v>
                </c:pt>
                <c:pt idx="14266">
                  <c:v>0.49568699999999999</c:v>
                </c:pt>
                <c:pt idx="14267">
                  <c:v>0.50851800000000003</c:v>
                </c:pt>
                <c:pt idx="14268">
                  <c:v>0.51805000000000001</c:v>
                </c:pt>
                <c:pt idx="14269">
                  <c:v>0.51554</c:v>
                </c:pt>
                <c:pt idx="14270">
                  <c:v>0.51511499999999999</c:v>
                </c:pt>
                <c:pt idx="14271">
                  <c:v>0.51165400000000005</c:v>
                </c:pt>
                <c:pt idx="14272">
                  <c:v>0.50711499999999998</c:v>
                </c:pt>
                <c:pt idx="14273">
                  <c:v>0.50434400000000001</c:v>
                </c:pt>
                <c:pt idx="14274">
                  <c:v>0.49048199999999997</c:v>
                </c:pt>
                <c:pt idx="14275">
                  <c:v>0.48976799999999998</c:v>
                </c:pt>
                <c:pt idx="14276">
                  <c:v>0.49346699999999999</c:v>
                </c:pt>
                <c:pt idx="14277">
                  <c:v>0.49213699999999999</c:v>
                </c:pt>
                <c:pt idx="14278">
                  <c:v>0.481933</c:v>
                </c:pt>
                <c:pt idx="14279">
                  <c:v>0.47680099999999997</c:v>
                </c:pt>
                <c:pt idx="14280">
                  <c:v>0.47342000000000001</c:v>
                </c:pt>
                <c:pt idx="14281">
                  <c:v>0.47051199999999999</c:v>
                </c:pt>
                <c:pt idx="14282">
                  <c:v>0.46583999999999998</c:v>
                </c:pt>
                <c:pt idx="14283">
                  <c:v>0.461281</c:v>
                </c:pt>
                <c:pt idx="14284">
                  <c:v>0.47017799999999998</c:v>
                </c:pt>
                <c:pt idx="14285">
                  <c:v>0.47137899999999999</c:v>
                </c:pt>
                <c:pt idx="14286">
                  <c:v>0.466553</c:v>
                </c:pt>
                <c:pt idx="14287">
                  <c:v>0.461086</c:v>
                </c:pt>
                <c:pt idx="14288">
                  <c:v>0.45863799999999999</c:v>
                </c:pt>
                <c:pt idx="14289">
                  <c:v>0.45775500000000002</c:v>
                </c:pt>
                <c:pt idx="14290">
                  <c:v>0.45586300000000002</c:v>
                </c:pt>
                <c:pt idx="14291">
                  <c:v>0.44739099999999998</c:v>
                </c:pt>
                <c:pt idx="14292">
                  <c:v>0.43951299999999999</c:v>
                </c:pt>
                <c:pt idx="14293">
                  <c:v>0.43359199999999998</c:v>
                </c:pt>
                <c:pt idx="14294">
                  <c:v>0.42610300000000001</c:v>
                </c:pt>
                <c:pt idx="14295">
                  <c:v>0.41702800000000001</c:v>
                </c:pt>
                <c:pt idx="14296">
                  <c:v>0.40798899999999999</c:v>
                </c:pt>
                <c:pt idx="14297">
                  <c:v>0.40908600000000001</c:v>
                </c:pt>
                <c:pt idx="14298">
                  <c:v>0.40995300000000001</c:v>
                </c:pt>
                <c:pt idx="14299">
                  <c:v>0.40681099999999998</c:v>
                </c:pt>
                <c:pt idx="14300">
                  <c:v>0.40113300000000002</c:v>
                </c:pt>
                <c:pt idx="14301">
                  <c:v>0.39321299999999998</c:v>
                </c:pt>
                <c:pt idx="14302">
                  <c:v>0.38770100000000002</c:v>
                </c:pt>
                <c:pt idx="14303">
                  <c:v>0.38511299999999998</c:v>
                </c:pt>
                <c:pt idx="14304">
                  <c:v>0.386073</c:v>
                </c:pt>
                <c:pt idx="14305">
                  <c:v>0.393345</c:v>
                </c:pt>
                <c:pt idx="14306">
                  <c:v>0.39860099999999998</c:v>
                </c:pt>
                <c:pt idx="14307">
                  <c:v>0.39724100000000001</c:v>
                </c:pt>
                <c:pt idx="14308">
                  <c:v>0.393569</c:v>
                </c:pt>
                <c:pt idx="14309">
                  <c:v>0.38747599999999999</c:v>
                </c:pt>
                <c:pt idx="14310">
                  <c:v>0.38796599999999998</c:v>
                </c:pt>
                <c:pt idx="14311">
                  <c:v>0.38516299999999998</c:v>
                </c:pt>
                <c:pt idx="14312">
                  <c:v>0.38332300000000002</c:v>
                </c:pt>
                <c:pt idx="14313">
                  <c:v>0.38920700000000003</c:v>
                </c:pt>
                <c:pt idx="14314">
                  <c:v>0.401397</c:v>
                </c:pt>
                <c:pt idx="14315">
                  <c:v>0.40188800000000002</c:v>
                </c:pt>
                <c:pt idx="14316">
                  <c:v>0.399982</c:v>
                </c:pt>
                <c:pt idx="14317">
                  <c:v>0.39643</c:v>
                </c:pt>
                <c:pt idx="14318">
                  <c:v>0.39552700000000002</c:v>
                </c:pt>
                <c:pt idx="14319">
                  <c:v>0.39580399999999999</c:v>
                </c:pt>
                <c:pt idx="14320">
                  <c:v>0.39828400000000003</c:v>
                </c:pt>
                <c:pt idx="14321">
                  <c:v>0.39535999999999999</c:v>
                </c:pt>
                <c:pt idx="14322">
                  <c:v>0.38723400000000002</c:v>
                </c:pt>
                <c:pt idx="14323">
                  <c:v>0.38945299999999999</c:v>
                </c:pt>
                <c:pt idx="14324">
                  <c:v>0.39523999999999998</c:v>
                </c:pt>
                <c:pt idx="14325">
                  <c:v>0.39769599999999999</c:v>
                </c:pt>
                <c:pt idx="14326">
                  <c:v>0.40209299999999998</c:v>
                </c:pt>
                <c:pt idx="14327">
                  <c:v>0.40749999999999997</c:v>
                </c:pt>
                <c:pt idx="14328">
                  <c:v>0.410381</c:v>
                </c:pt>
                <c:pt idx="14329">
                  <c:v>0.41085199999999999</c:v>
                </c:pt>
                <c:pt idx="14330">
                  <c:v>0.41104600000000002</c:v>
                </c:pt>
                <c:pt idx="14331">
                  <c:v>0.407115</c:v>
                </c:pt>
                <c:pt idx="14332">
                  <c:v>0.40232299999999999</c:v>
                </c:pt>
                <c:pt idx="14333">
                  <c:v>0.39816000000000001</c:v>
                </c:pt>
                <c:pt idx="14334">
                  <c:v>0.396457</c:v>
                </c:pt>
                <c:pt idx="14335">
                  <c:v>0.39755299999999999</c:v>
                </c:pt>
                <c:pt idx="14336">
                  <c:v>0.40481800000000001</c:v>
                </c:pt>
                <c:pt idx="14337">
                  <c:v>0.40777000000000002</c:v>
                </c:pt>
                <c:pt idx="14338">
                  <c:v>0.40292699999999998</c:v>
                </c:pt>
                <c:pt idx="14339">
                  <c:v>0.39517600000000003</c:v>
                </c:pt>
                <c:pt idx="14340">
                  <c:v>0.39120700000000003</c:v>
                </c:pt>
                <c:pt idx="14341">
                  <c:v>0.39229000000000003</c:v>
                </c:pt>
                <c:pt idx="14342">
                  <c:v>0.39489200000000002</c:v>
                </c:pt>
                <c:pt idx="14343">
                  <c:v>0.39449800000000002</c:v>
                </c:pt>
                <c:pt idx="14344">
                  <c:v>0.39416200000000001</c:v>
                </c:pt>
                <c:pt idx="14345">
                  <c:v>0.39546799999999999</c:v>
                </c:pt>
                <c:pt idx="14346">
                  <c:v>0.396787</c:v>
                </c:pt>
                <c:pt idx="14347">
                  <c:v>0.39636100000000002</c:v>
                </c:pt>
                <c:pt idx="14348">
                  <c:v>0.394957</c:v>
                </c:pt>
                <c:pt idx="14349">
                  <c:v>0.395785</c:v>
                </c:pt>
                <c:pt idx="14350">
                  <c:v>0.39190799999999998</c:v>
                </c:pt>
                <c:pt idx="14351">
                  <c:v>0.37873499999999999</c:v>
                </c:pt>
                <c:pt idx="14352">
                  <c:v>0.36319600000000002</c:v>
                </c:pt>
                <c:pt idx="14353">
                  <c:v>0.36305999999999999</c:v>
                </c:pt>
                <c:pt idx="14354">
                  <c:v>0.375635</c:v>
                </c:pt>
                <c:pt idx="14355">
                  <c:v>0.388044</c:v>
                </c:pt>
                <c:pt idx="14356">
                  <c:v>0.38937899999999998</c:v>
                </c:pt>
                <c:pt idx="14357">
                  <c:v>0.38798199999999999</c:v>
                </c:pt>
                <c:pt idx="14358">
                  <c:v>0.38958900000000002</c:v>
                </c:pt>
                <c:pt idx="14359">
                  <c:v>0.39101000000000002</c:v>
                </c:pt>
                <c:pt idx="14360">
                  <c:v>0.38757399999999997</c:v>
                </c:pt>
                <c:pt idx="14361">
                  <c:v>0.38469399999999998</c:v>
                </c:pt>
                <c:pt idx="14362">
                  <c:v>0.38505299999999998</c:v>
                </c:pt>
                <c:pt idx="14363">
                  <c:v>0.391181</c:v>
                </c:pt>
                <c:pt idx="14364">
                  <c:v>0.398144</c:v>
                </c:pt>
                <c:pt idx="14365">
                  <c:v>0.398121</c:v>
                </c:pt>
                <c:pt idx="14366">
                  <c:v>0.40117999999999998</c:v>
                </c:pt>
                <c:pt idx="14367">
                  <c:v>0.40773199999999998</c:v>
                </c:pt>
                <c:pt idx="14368">
                  <c:v>0.40714299999999998</c:v>
                </c:pt>
                <c:pt idx="14369">
                  <c:v>0.40305999999999997</c:v>
                </c:pt>
                <c:pt idx="14370">
                  <c:v>0.39900799999999997</c:v>
                </c:pt>
                <c:pt idx="14371">
                  <c:v>0.39330500000000002</c:v>
                </c:pt>
                <c:pt idx="14372">
                  <c:v>0.38325500000000001</c:v>
                </c:pt>
                <c:pt idx="14373">
                  <c:v>0.37509100000000001</c:v>
                </c:pt>
                <c:pt idx="14374">
                  <c:v>0.372083</c:v>
                </c:pt>
                <c:pt idx="14375">
                  <c:v>0.36951200000000001</c:v>
                </c:pt>
                <c:pt idx="14376">
                  <c:v>0.36547800000000003</c:v>
                </c:pt>
                <c:pt idx="14377">
                  <c:v>0.36240600000000001</c:v>
                </c:pt>
                <c:pt idx="14378">
                  <c:v>0.35311199999999998</c:v>
                </c:pt>
                <c:pt idx="14379">
                  <c:v>0.34486699999999998</c:v>
                </c:pt>
                <c:pt idx="14380">
                  <c:v>0.34903400000000001</c:v>
                </c:pt>
                <c:pt idx="14381">
                  <c:v>0.35287800000000002</c:v>
                </c:pt>
                <c:pt idx="14382">
                  <c:v>0.35023100000000001</c:v>
                </c:pt>
                <c:pt idx="14383">
                  <c:v>0.349414</c:v>
                </c:pt>
                <c:pt idx="14384">
                  <c:v>0.34771999999999997</c:v>
                </c:pt>
                <c:pt idx="14385">
                  <c:v>0.34145399999999998</c:v>
                </c:pt>
                <c:pt idx="14386">
                  <c:v>0.331706</c:v>
                </c:pt>
                <c:pt idx="14387">
                  <c:v>0.326492</c:v>
                </c:pt>
                <c:pt idx="14388">
                  <c:v>0.32471</c:v>
                </c:pt>
                <c:pt idx="14389">
                  <c:v>0.32599899999999998</c:v>
                </c:pt>
                <c:pt idx="14390">
                  <c:v>0.32266099999999998</c:v>
                </c:pt>
                <c:pt idx="14391">
                  <c:v>0.317716</c:v>
                </c:pt>
                <c:pt idx="14392">
                  <c:v>0.31314199999999998</c:v>
                </c:pt>
                <c:pt idx="14393">
                  <c:v>0.31325900000000001</c:v>
                </c:pt>
                <c:pt idx="14394">
                  <c:v>0.31386999999999998</c:v>
                </c:pt>
                <c:pt idx="14395">
                  <c:v>0.31662699999999999</c:v>
                </c:pt>
                <c:pt idx="14396">
                  <c:v>0.32029800000000003</c:v>
                </c:pt>
                <c:pt idx="14397">
                  <c:v>0.32377800000000001</c:v>
                </c:pt>
                <c:pt idx="14398">
                  <c:v>0.322162</c:v>
                </c:pt>
                <c:pt idx="14399">
                  <c:v>0.31884400000000002</c:v>
                </c:pt>
                <c:pt idx="14400">
                  <c:v>0.31583800000000001</c:v>
                </c:pt>
                <c:pt idx="14401">
                  <c:v>0.31156200000000001</c:v>
                </c:pt>
                <c:pt idx="14402">
                  <c:v>0.30272900000000003</c:v>
                </c:pt>
                <c:pt idx="14403">
                  <c:v>0.296879</c:v>
                </c:pt>
                <c:pt idx="14404">
                  <c:v>0.292848</c:v>
                </c:pt>
                <c:pt idx="14405">
                  <c:v>0.28707199999999999</c:v>
                </c:pt>
                <c:pt idx="14406">
                  <c:v>0.28221499999999999</c:v>
                </c:pt>
                <c:pt idx="14407">
                  <c:v>0.277667</c:v>
                </c:pt>
                <c:pt idx="14408">
                  <c:v>0.272725</c:v>
                </c:pt>
                <c:pt idx="14409">
                  <c:v>0.27072800000000002</c:v>
                </c:pt>
                <c:pt idx="14410">
                  <c:v>0.27030399999999999</c:v>
                </c:pt>
                <c:pt idx="14411">
                  <c:v>0.27240399999999998</c:v>
                </c:pt>
                <c:pt idx="14412">
                  <c:v>0.25865199999999999</c:v>
                </c:pt>
                <c:pt idx="14413">
                  <c:v>0.25864900000000002</c:v>
                </c:pt>
                <c:pt idx="14414">
                  <c:v>0.25866899999999998</c:v>
                </c:pt>
                <c:pt idx="14415">
                  <c:v>0.26145099999999999</c:v>
                </c:pt>
                <c:pt idx="14416">
                  <c:v>0.263289</c:v>
                </c:pt>
                <c:pt idx="14417">
                  <c:v>0.259882</c:v>
                </c:pt>
                <c:pt idx="14418">
                  <c:v>0.26115300000000002</c:v>
                </c:pt>
                <c:pt idx="14419">
                  <c:v>0.262405</c:v>
                </c:pt>
                <c:pt idx="14420">
                  <c:v>0.26245800000000002</c:v>
                </c:pt>
                <c:pt idx="14421">
                  <c:v>0.25570599999999999</c:v>
                </c:pt>
                <c:pt idx="14422">
                  <c:v>0.23737</c:v>
                </c:pt>
                <c:pt idx="14423">
                  <c:v>0.23256199999999999</c:v>
                </c:pt>
                <c:pt idx="14424">
                  <c:v>0.22850699999999999</c:v>
                </c:pt>
                <c:pt idx="14425">
                  <c:v>0.22539000000000001</c:v>
                </c:pt>
                <c:pt idx="14426">
                  <c:v>0.22264700000000001</c:v>
                </c:pt>
                <c:pt idx="14427">
                  <c:v>0.21710399999999999</c:v>
                </c:pt>
                <c:pt idx="14428">
                  <c:v>0.21365300000000001</c:v>
                </c:pt>
                <c:pt idx="14429">
                  <c:v>0.213009</c:v>
                </c:pt>
                <c:pt idx="14430">
                  <c:v>0.21232999999999999</c:v>
                </c:pt>
                <c:pt idx="14431">
                  <c:v>0.20779300000000001</c:v>
                </c:pt>
                <c:pt idx="14432">
                  <c:v>0.20188</c:v>
                </c:pt>
                <c:pt idx="14433">
                  <c:v>0.202462</c:v>
                </c:pt>
                <c:pt idx="14434">
                  <c:v>0.203511</c:v>
                </c:pt>
                <c:pt idx="14435">
                  <c:v>0.201761</c:v>
                </c:pt>
                <c:pt idx="14436">
                  <c:v>0.19270300000000001</c:v>
                </c:pt>
                <c:pt idx="14437">
                  <c:v>0.18701999999999999</c:v>
                </c:pt>
                <c:pt idx="14438">
                  <c:v>0.18258199999999999</c:v>
                </c:pt>
                <c:pt idx="14439">
                  <c:v>0.183784</c:v>
                </c:pt>
                <c:pt idx="14440">
                  <c:v>0.17897299999999999</c:v>
                </c:pt>
                <c:pt idx="14441">
                  <c:v>0.16633899999999999</c:v>
                </c:pt>
                <c:pt idx="14442">
                  <c:v>0.15571399999999999</c:v>
                </c:pt>
                <c:pt idx="14443">
                  <c:v>0.14880099999999999</c:v>
                </c:pt>
                <c:pt idx="14444">
                  <c:v>0.14627200000000001</c:v>
                </c:pt>
                <c:pt idx="14445">
                  <c:v>0.141179</c:v>
                </c:pt>
                <c:pt idx="14446">
                  <c:v>0.14324300000000001</c:v>
                </c:pt>
                <c:pt idx="14447">
                  <c:v>0.13799900000000001</c:v>
                </c:pt>
                <c:pt idx="14448">
                  <c:v>0.13251599999999999</c:v>
                </c:pt>
                <c:pt idx="14449">
                  <c:v>0.122861</c:v>
                </c:pt>
                <c:pt idx="14450">
                  <c:v>0.11444600000000001</c:v>
                </c:pt>
                <c:pt idx="14451">
                  <c:v>0.11691</c:v>
                </c:pt>
                <c:pt idx="14452">
                  <c:v>0.119292</c:v>
                </c:pt>
                <c:pt idx="14453">
                  <c:v>0.117669</c:v>
                </c:pt>
                <c:pt idx="14454">
                  <c:v>0.112055</c:v>
                </c:pt>
                <c:pt idx="14455">
                  <c:v>0.10308199999999999</c:v>
                </c:pt>
                <c:pt idx="14456">
                  <c:v>9.6453800000000006E-2</c:v>
                </c:pt>
                <c:pt idx="14457">
                  <c:v>9.5545699999999997E-2</c:v>
                </c:pt>
                <c:pt idx="14458">
                  <c:v>8.7150000000000005E-2</c:v>
                </c:pt>
                <c:pt idx="14459">
                  <c:v>7.1360400000000004E-2</c:v>
                </c:pt>
                <c:pt idx="14460">
                  <c:v>6.7418800000000001E-2</c:v>
                </c:pt>
                <c:pt idx="14461">
                  <c:v>7.0000800000000002E-2</c:v>
                </c:pt>
                <c:pt idx="14462">
                  <c:v>7.0570099999999997E-2</c:v>
                </c:pt>
                <c:pt idx="14463">
                  <c:v>7.04066E-2</c:v>
                </c:pt>
                <c:pt idx="14464">
                  <c:v>6.0387299999999998E-2</c:v>
                </c:pt>
                <c:pt idx="14465">
                  <c:v>5.6207E-2</c:v>
                </c:pt>
                <c:pt idx="14466">
                  <c:v>5.7429000000000001E-2</c:v>
                </c:pt>
                <c:pt idx="14467">
                  <c:v>6.0889699999999998E-2</c:v>
                </c:pt>
                <c:pt idx="14468">
                  <c:v>5.7345800000000002E-2</c:v>
                </c:pt>
                <c:pt idx="14469">
                  <c:v>5.4462099999999999E-2</c:v>
                </c:pt>
                <c:pt idx="14470">
                  <c:v>5.1536199999999997E-2</c:v>
                </c:pt>
                <c:pt idx="14471">
                  <c:v>4.9117500000000001E-2</c:v>
                </c:pt>
                <c:pt idx="14472">
                  <c:v>4.6163099999999999E-2</c:v>
                </c:pt>
                <c:pt idx="14473">
                  <c:v>4.6026299999999999E-2</c:v>
                </c:pt>
                <c:pt idx="14474">
                  <c:v>5.5584700000000001E-2</c:v>
                </c:pt>
                <c:pt idx="14475">
                  <c:v>5.4349399999999999E-2</c:v>
                </c:pt>
                <c:pt idx="14476">
                  <c:v>4.7221100000000002E-2</c:v>
                </c:pt>
                <c:pt idx="14477">
                  <c:v>3.5402900000000001E-2</c:v>
                </c:pt>
                <c:pt idx="14478">
                  <c:v>3.3741699999999999E-2</c:v>
                </c:pt>
                <c:pt idx="14479">
                  <c:v>3.3210700000000003E-2</c:v>
                </c:pt>
                <c:pt idx="14480">
                  <c:v>3.1976699999999997E-2</c:v>
                </c:pt>
                <c:pt idx="14481">
                  <c:v>3.8116700000000003E-2</c:v>
                </c:pt>
                <c:pt idx="14482">
                  <c:v>3.89807E-2</c:v>
                </c:pt>
                <c:pt idx="14483">
                  <c:v>3.8639800000000002E-2</c:v>
                </c:pt>
                <c:pt idx="14484">
                  <c:v>4.0759999999999998E-2</c:v>
                </c:pt>
                <c:pt idx="14485">
                  <c:v>3.7774099999999998E-2</c:v>
                </c:pt>
                <c:pt idx="14486">
                  <c:v>2.2746599999999999E-2</c:v>
                </c:pt>
                <c:pt idx="14487">
                  <c:v>1.6230000000000001E-2</c:v>
                </c:pt>
                <c:pt idx="14488">
                  <c:v>1.2782999999999999E-2</c:v>
                </c:pt>
                <c:pt idx="14489">
                  <c:v>6.5296800000000004E-3</c:v>
                </c:pt>
                <c:pt idx="14490">
                  <c:v>-3.7882100000000002E-3</c:v>
                </c:pt>
                <c:pt idx="14491">
                  <c:v>-6.3009499999999996E-3</c:v>
                </c:pt>
                <c:pt idx="14492">
                  <c:v>-5.6774E-3</c:v>
                </c:pt>
                <c:pt idx="14493">
                  <c:v>-4.53821E-3</c:v>
                </c:pt>
                <c:pt idx="14494">
                  <c:v>-3.0798100000000001E-3</c:v>
                </c:pt>
                <c:pt idx="14495">
                  <c:v>-7.7549100000000003E-3</c:v>
                </c:pt>
                <c:pt idx="14496">
                  <c:v>-1.8959E-2</c:v>
                </c:pt>
                <c:pt idx="14497">
                  <c:v>-2.10323E-2</c:v>
                </c:pt>
                <c:pt idx="14498">
                  <c:v>-2.51515E-2</c:v>
                </c:pt>
                <c:pt idx="14499">
                  <c:v>-2.8463800000000001E-2</c:v>
                </c:pt>
                <c:pt idx="14500">
                  <c:v>-3.0180200000000001E-2</c:v>
                </c:pt>
                <c:pt idx="14501">
                  <c:v>-3.0157E-2</c:v>
                </c:pt>
                <c:pt idx="14502">
                  <c:v>-3.0906300000000001E-2</c:v>
                </c:pt>
                <c:pt idx="14503">
                  <c:v>-2.8106699999999998E-2</c:v>
                </c:pt>
                <c:pt idx="14504">
                  <c:v>-2.7645800000000002E-2</c:v>
                </c:pt>
                <c:pt idx="14505">
                  <c:v>-3.2950399999999998E-2</c:v>
                </c:pt>
                <c:pt idx="14506">
                  <c:v>-3.7615900000000001E-2</c:v>
                </c:pt>
                <c:pt idx="14507">
                  <c:v>-3.9817400000000003E-2</c:v>
                </c:pt>
                <c:pt idx="14508">
                  <c:v>-4.1983699999999999E-2</c:v>
                </c:pt>
                <c:pt idx="14509">
                  <c:v>-4.5197800000000003E-2</c:v>
                </c:pt>
                <c:pt idx="14510">
                  <c:v>-4.3221900000000001E-2</c:v>
                </c:pt>
                <c:pt idx="14511">
                  <c:v>-3.69465E-2</c:v>
                </c:pt>
                <c:pt idx="14512">
                  <c:v>-3.2065799999999998E-2</c:v>
                </c:pt>
                <c:pt idx="14513">
                  <c:v>-2.8889399999999999E-2</c:v>
                </c:pt>
                <c:pt idx="14514">
                  <c:v>-2.77699E-2</c:v>
                </c:pt>
                <c:pt idx="14515">
                  <c:v>-2.5824300000000001E-2</c:v>
                </c:pt>
                <c:pt idx="14516">
                  <c:v>-2.75204E-2</c:v>
                </c:pt>
                <c:pt idx="14517">
                  <c:v>-3.2896700000000001E-2</c:v>
                </c:pt>
                <c:pt idx="14518">
                  <c:v>-3.9503000000000003E-2</c:v>
                </c:pt>
                <c:pt idx="14519">
                  <c:v>-4.4675399999999997E-2</c:v>
                </c:pt>
                <c:pt idx="14520">
                  <c:v>-4.49272E-2</c:v>
                </c:pt>
                <c:pt idx="14521">
                  <c:v>-4.4363100000000003E-2</c:v>
                </c:pt>
                <c:pt idx="14522">
                  <c:v>-4.4464200000000002E-2</c:v>
                </c:pt>
                <c:pt idx="14523">
                  <c:v>-4.5576100000000001E-2</c:v>
                </c:pt>
                <c:pt idx="14524">
                  <c:v>-4.7758299999999997E-2</c:v>
                </c:pt>
                <c:pt idx="14525">
                  <c:v>-4.6083600000000002E-2</c:v>
                </c:pt>
                <c:pt idx="14526">
                  <c:v>-4.0235399999999998E-2</c:v>
                </c:pt>
                <c:pt idx="14527">
                  <c:v>-4.5407400000000001E-2</c:v>
                </c:pt>
                <c:pt idx="14528">
                  <c:v>-5.00315E-2</c:v>
                </c:pt>
                <c:pt idx="14529">
                  <c:v>-5.2349300000000001E-2</c:v>
                </c:pt>
                <c:pt idx="14530">
                  <c:v>-5.4148399999999999E-2</c:v>
                </c:pt>
                <c:pt idx="14531">
                  <c:v>-5.3206900000000001E-2</c:v>
                </c:pt>
                <c:pt idx="14532">
                  <c:v>-5.0677800000000002E-2</c:v>
                </c:pt>
                <c:pt idx="14533">
                  <c:v>-4.75241E-2</c:v>
                </c:pt>
                <c:pt idx="14534">
                  <c:v>-4.9002499999999997E-2</c:v>
                </c:pt>
                <c:pt idx="14535">
                  <c:v>-4.9665500000000001E-2</c:v>
                </c:pt>
                <c:pt idx="14536">
                  <c:v>-4.8689499999999997E-2</c:v>
                </c:pt>
                <c:pt idx="14537">
                  <c:v>-4.6307000000000001E-2</c:v>
                </c:pt>
                <c:pt idx="14538">
                  <c:v>-4.3939499999999999E-2</c:v>
                </c:pt>
                <c:pt idx="14539">
                  <c:v>-4.2572600000000002E-2</c:v>
                </c:pt>
                <c:pt idx="14540">
                  <c:v>-4.2747300000000002E-2</c:v>
                </c:pt>
                <c:pt idx="14541">
                  <c:v>-3.7594700000000002E-2</c:v>
                </c:pt>
                <c:pt idx="14542">
                  <c:v>-3.47458E-2</c:v>
                </c:pt>
                <c:pt idx="14543">
                  <c:v>-2.7562199999999999E-2</c:v>
                </c:pt>
                <c:pt idx="14544">
                  <c:v>-1.54162E-2</c:v>
                </c:pt>
                <c:pt idx="14545">
                  <c:v>-3.4287499999999999E-3</c:v>
                </c:pt>
                <c:pt idx="14546">
                  <c:v>-2.0467900000000001E-4</c:v>
                </c:pt>
                <c:pt idx="14547">
                  <c:v>-4.0629300000000002E-3</c:v>
                </c:pt>
                <c:pt idx="14548">
                  <c:v>-9.9082300000000005E-3</c:v>
                </c:pt>
                <c:pt idx="14549">
                  <c:v>-1.48132E-2</c:v>
                </c:pt>
                <c:pt idx="14550">
                  <c:v>-1.8067099999999999E-2</c:v>
                </c:pt>
                <c:pt idx="14551">
                  <c:v>-1.4467499999999999E-2</c:v>
                </c:pt>
                <c:pt idx="14552">
                  <c:v>-9.7039299999999995E-3</c:v>
                </c:pt>
                <c:pt idx="14553">
                  <c:v>-6.1730200000000004E-3</c:v>
                </c:pt>
                <c:pt idx="14554">
                  <c:v>-7.8326800000000005E-4</c:v>
                </c:pt>
                <c:pt idx="14555">
                  <c:v>5.1288000000000002E-3</c:v>
                </c:pt>
                <c:pt idx="14556">
                  <c:v>5.4357199999999998E-3</c:v>
                </c:pt>
                <c:pt idx="14557">
                  <c:v>6.23822E-3</c:v>
                </c:pt>
                <c:pt idx="14558">
                  <c:v>1.08311E-2</c:v>
                </c:pt>
                <c:pt idx="14559">
                  <c:v>1.53855E-2</c:v>
                </c:pt>
                <c:pt idx="14560">
                  <c:v>1.6589699999999999E-2</c:v>
                </c:pt>
                <c:pt idx="14561">
                  <c:v>1.75552E-2</c:v>
                </c:pt>
                <c:pt idx="14562">
                  <c:v>2.59822E-2</c:v>
                </c:pt>
                <c:pt idx="14563">
                  <c:v>4.0674000000000002E-2</c:v>
                </c:pt>
                <c:pt idx="14564">
                  <c:v>4.6198799999999998E-2</c:v>
                </c:pt>
                <c:pt idx="14565">
                  <c:v>4.5680100000000001E-2</c:v>
                </c:pt>
                <c:pt idx="14566">
                  <c:v>4.8033199999999998E-2</c:v>
                </c:pt>
                <c:pt idx="14567">
                  <c:v>4.9382299999999997E-2</c:v>
                </c:pt>
                <c:pt idx="14568">
                  <c:v>5.2158900000000001E-2</c:v>
                </c:pt>
                <c:pt idx="14569">
                  <c:v>5.4434099999999999E-2</c:v>
                </c:pt>
                <c:pt idx="14570">
                  <c:v>5.7969600000000003E-2</c:v>
                </c:pt>
                <c:pt idx="14571">
                  <c:v>6.5526000000000001E-2</c:v>
                </c:pt>
                <c:pt idx="14572">
                  <c:v>7.1201100000000003E-2</c:v>
                </c:pt>
                <c:pt idx="14573">
                  <c:v>7.4250499999999997E-2</c:v>
                </c:pt>
                <c:pt idx="14574">
                  <c:v>7.6399499999999995E-2</c:v>
                </c:pt>
                <c:pt idx="14575">
                  <c:v>7.7217300000000003E-2</c:v>
                </c:pt>
                <c:pt idx="14576">
                  <c:v>8.0011899999999997E-2</c:v>
                </c:pt>
                <c:pt idx="14577">
                  <c:v>8.4757299999999994E-2</c:v>
                </c:pt>
                <c:pt idx="14578">
                  <c:v>9.1605800000000001E-2</c:v>
                </c:pt>
                <c:pt idx="14579">
                  <c:v>9.8248100000000005E-2</c:v>
                </c:pt>
                <c:pt idx="14580">
                  <c:v>0.102412</c:v>
                </c:pt>
                <c:pt idx="14581">
                  <c:v>0.108637</c:v>
                </c:pt>
                <c:pt idx="14582">
                  <c:v>0.11414000000000001</c:v>
                </c:pt>
                <c:pt idx="14583">
                  <c:v>0.119408</c:v>
                </c:pt>
                <c:pt idx="14584">
                  <c:v>0.12654799999999999</c:v>
                </c:pt>
                <c:pt idx="14585">
                  <c:v>0.131575</c:v>
                </c:pt>
                <c:pt idx="14586">
                  <c:v>0.13495599999999999</c:v>
                </c:pt>
                <c:pt idx="14587">
                  <c:v>0.141762</c:v>
                </c:pt>
                <c:pt idx="14588">
                  <c:v>0.14863699999999999</c:v>
                </c:pt>
                <c:pt idx="14589">
                  <c:v>0.14994299999999999</c:v>
                </c:pt>
                <c:pt idx="14590">
                  <c:v>0.151504</c:v>
                </c:pt>
                <c:pt idx="14591">
                  <c:v>0.15906699999999999</c:v>
                </c:pt>
                <c:pt idx="14592">
                  <c:v>0.16383500000000001</c:v>
                </c:pt>
                <c:pt idx="14593">
                  <c:v>0.15928200000000001</c:v>
                </c:pt>
                <c:pt idx="14594">
                  <c:v>0.156055</c:v>
                </c:pt>
                <c:pt idx="14595">
                  <c:v>0.16397500000000001</c:v>
                </c:pt>
                <c:pt idx="14596">
                  <c:v>0.171676</c:v>
                </c:pt>
                <c:pt idx="14597">
                  <c:v>0.17156199999999999</c:v>
                </c:pt>
                <c:pt idx="14598">
                  <c:v>0.17427200000000001</c:v>
                </c:pt>
                <c:pt idx="14599">
                  <c:v>0.17771100000000001</c:v>
                </c:pt>
                <c:pt idx="14600">
                  <c:v>0.17802000000000001</c:v>
                </c:pt>
                <c:pt idx="14601">
                  <c:v>0.176372</c:v>
                </c:pt>
                <c:pt idx="14602">
                  <c:v>0.18031900000000001</c:v>
                </c:pt>
                <c:pt idx="14603">
                  <c:v>0.18701100000000001</c:v>
                </c:pt>
                <c:pt idx="14604">
                  <c:v>0.189306</c:v>
                </c:pt>
                <c:pt idx="14605">
                  <c:v>0.19014500000000001</c:v>
                </c:pt>
                <c:pt idx="14606">
                  <c:v>0.19069800000000001</c:v>
                </c:pt>
                <c:pt idx="14607">
                  <c:v>0.193971</c:v>
                </c:pt>
                <c:pt idx="14608">
                  <c:v>0.20979</c:v>
                </c:pt>
                <c:pt idx="14609">
                  <c:v>0.22656499999999999</c:v>
                </c:pt>
                <c:pt idx="14610">
                  <c:v>0.22833300000000001</c:v>
                </c:pt>
                <c:pt idx="14611">
                  <c:v>0.22020500000000001</c:v>
                </c:pt>
                <c:pt idx="14612">
                  <c:v>0.21337100000000001</c:v>
                </c:pt>
                <c:pt idx="14613">
                  <c:v>0.21748899999999999</c:v>
                </c:pt>
                <c:pt idx="14614">
                  <c:v>0.22070000000000001</c:v>
                </c:pt>
                <c:pt idx="14615">
                  <c:v>0.22215199999999999</c:v>
                </c:pt>
                <c:pt idx="14616">
                  <c:v>0.22490099999999999</c:v>
                </c:pt>
                <c:pt idx="14617">
                  <c:v>0.22314400000000001</c:v>
                </c:pt>
                <c:pt idx="14618">
                  <c:v>0.22059200000000001</c:v>
                </c:pt>
                <c:pt idx="14619">
                  <c:v>0.216059</c:v>
                </c:pt>
                <c:pt idx="14620">
                  <c:v>0.211174</c:v>
                </c:pt>
                <c:pt idx="14621">
                  <c:v>0.21726999999999999</c:v>
                </c:pt>
                <c:pt idx="14622">
                  <c:v>0.22814699999999999</c:v>
                </c:pt>
                <c:pt idx="14623">
                  <c:v>0.242253</c:v>
                </c:pt>
                <c:pt idx="14624">
                  <c:v>0.25000899999999998</c:v>
                </c:pt>
                <c:pt idx="14625">
                  <c:v>0.24872900000000001</c:v>
                </c:pt>
                <c:pt idx="14626">
                  <c:v>0.25024299999999999</c:v>
                </c:pt>
                <c:pt idx="14627">
                  <c:v>0.25625799999999999</c:v>
                </c:pt>
                <c:pt idx="14628">
                  <c:v>0.26892100000000002</c:v>
                </c:pt>
                <c:pt idx="14629">
                  <c:v>0.283945</c:v>
                </c:pt>
                <c:pt idx="14630">
                  <c:v>0.30285000000000001</c:v>
                </c:pt>
                <c:pt idx="14631">
                  <c:v>0.31236599999999998</c:v>
                </c:pt>
                <c:pt idx="14632">
                  <c:v>0.31489899999999998</c:v>
                </c:pt>
                <c:pt idx="14633">
                  <c:v>0.31540099999999999</c:v>
                </c:pt>
                <c:pt idx="14634">
                  <c:v>0.312778</c:v>
                </c:pt>
                <c:pt idx="14635">
                  <c:v>0.31193199999999999</c:v>
                </c:pt>
                <c:pt idx="14636">
                  <c:v>0.31232100000000002</c:v>
                </c:pt>
                <c:pt idx="14637">
                  <c:v>0.32150099999999998</c:v>
                </c:pt>
                <c:pt idx="14638">
                  <c:v>0.34222900000000001</c:v>
                </c:pt>
                <c:pt idx="14639">
                  <c:v>0.35698099999999999</c:v>
                </c:pt>
                <c:pt idx="14640">
                  <c:v>0.37588100000000002</c:v>
                </c:pt>
                <c:pt idx="14641">
                  <c:v>0.400009</c:v>
                </c:pt>
                <c:pt idx="14642">
                  <c:v>0.42393999999999998</c:v>
                </c:pt>
                <c:pt idx="14643">
                  <c:v>0.44489400000000001</c:v>
                </c:pt>
                <c:pt idx="14644">
                  <c:v>0.46555600000000003</c:v>
                </c:pt>
                <c:pt idx="14645">
                  <c:v>0.48357299999999998</c:v>
                </c:pt>
                <c:pt idx="14646">
                  <c:v>0.492475</c:v>
                </c:pt>
                <c:pt idx="14647">
                  <c:v>0.50049399999999999</c:v>
                </c:pt>
                <c:pt idx="14648">
                  <c:v>0.50491399999999997</c:v>
                </c:pt>
                <c:pt idx="14649">
                  <c:v>0.51550099999999999</c:v>
                </c:pt>
                <c:pt idx="14650">
                  <c:v>0.52127400000000002</c:v>
                </c:pt>
                <c:pt idx="14651">
                  <c:v>0.51807199999999998</c:v>
                </c:pt>
                <c:pt idx="14652">
                  <c:v>0.52078599999999997</c:v>
                </c:pt>
                <c:pt idx="14653">
                  <c:v>0.51782700000000004</c:v>
                </c:pt>
                <c:pt idx="14654">
                  <c:v>0.51710999999999996</c:v>
                </c:pt>
                <c:pt idx="14655">
                  <c:v>0.51489799999999997</c:v>
                </c:pt>
                <c:pt idx="14656">
                  <c:v>0.51566999999999996</c:v>
                </c:pt>
                <c:pt idx="14657">
                  <c:v>0.51594700000000004</c:v>
                </c:pt>
                <c:pt idx="14658">
                  <c:v>0.52172700000000005</c:v>
                </c:pt>
                <c:pt idx="14659">
                  <c:v>0.53185499999999997</c:v>
                </c:pt>
                <c:pt idx="14660">
                  <c:v>0.54153499999999999</c:v>
                </c:pt>
                <c:pt idx="14661">
                  <c:v>0.54330999999999996</c:v>
                </c:pt>
                <c:pt idx="14662">
                  <c:v>0.545624</c:v>
                </c:pt>
                <c:pt idx="14663">
                  <c:v>0.54164900000000005</c:v>
                </c:pt>
                <c:pt idx="14664">
                  <c:v>0.53693299999999999</c:v>
                </c:pt>
                <c:pt idx="14665">
                  <c:v>0.53219000000000005</c:v>
                </c:pt>
                <c:pt idx="14666">
                  <c:v>0.529362</c:v>
                </c:pt>
                <c:pt idx="14667">
                  <c:v>0.52528600000000003</c:v>
                </c:pt>
                <c:pt idx="14668">
                  <c:v>0.51300100000000004</c:v>
                </c:pt>
                <c:pt idx="14669">
                  <c:v>0.49850299999999997</c:v>
                </c:pt>
                <c:pt idx="14670">
                  <c:v>0.48999100000000001</c:v>
                </c:pt>
                <c:pt idx="14671">
                  <c:v>0.48499399999999998</c:v>
                </c:pt>
                <c:pt idx="14672">
                  <c:v>0.47625099999999998</c:v>
                </c:pt>
                <c:pt idx="14673">
                  <c:v>0.46278599999999998</c:v>
                </c:pt>
                <c:pt idx="14674">
                  <c:v>0.44422699999999998</c:v>
                </c:pt>
                <c:pt idx="14675">
                  <c:v>0.43304599999999999</c:v>
                </c:pt>
                <c:pt idx="14676">
                  <c:v>0.408524</c:v>
                </c:pt>
                <c:pt idx="14677">
                  <c:v>0.38885900000000001</c:v>
                </c:pt>
                <c:pt idx="14678">
                  <c:v>0.38571699999999998</c:v>
                </c:pt>
                <c:pt idx="14679">
                  <c:v>0.40834700000000002</c:v>
                </c:pt>
                <c:pt idx="14680">
                  <c:v>0.43764399999999998</c:v>
                </c:pt>
                <c:pt idx="14681">
                  <c:v>0.45085799999999998</c:v>
                </c:pt>
                <c:pt idx="14682">
                  <c:v>0.45330100000000001</c:v>
                </c:pt>
                <c:pt idx="14683">
                  <c:v>0.44761000000000001</c:v>
                </c:pt>
                <c:pt idx="14684">
                  <c:v>0.44284499999999999</c:v>
                </c:pt>
                <c:pt idx="14685">
                  <c:v>0.44234400000000001</c:v>
                </c:pt>
                <c:pt idx="14686">
                  <c:v>0.43887300000000001</c:v>
                </c:pt>
                <c:pt idx="14687">
                  <c:v>0.427647</c:v>
                </c:pt>
                <c:pt idx="14688">
                  <c:v>0.41749799999999998</c:v>
                </c:pt>
                <c:pt idx="14689">
                  <c:v>0.41022199999999998</c:v>
                </c:pt>
                <c:pt idx="14690">
                  <c:v>0.40421200000000002</c:v>
                </c:pt>
                <c:pt idx="14691">
                  <c:v>0.39357500000000001</c:v>
                </c:pt>
                <c:pt idx="14692">
                  <c:v>0.38751000000000002</c:v>
                </c:pt>
                <c:pt idx="14693">
                  <c:v>0.38314700000000002</c:v>
                </c:pt>
                <c:pt idx="14694">
                  <c:v>0.37183699999999997</c:v>
                </c:pt>
                <c:pt idx="14695">
                  <c:v>0.361234</c:v>
                </c:pt>
                <c:pt idx="14696">
                  <c:v>0.35025600000000001</c:v>
                </c:pt>
                <c:pt idx="14697">
                  <c:v>0.33816800000000002</c:v>
                </c:pt>
                <c:pt idx="14698">
                  <c:v>0.32514599999999999</c:v>
                </c:pt>
                <c:pt idx="14699">
                  <c:v>0.30970900000000001</c:v>
                </c:pt>
                <c:pt idx="14700">
                  <c:v>0.29495700000000002</c:v>
                </c:pt>
                <c:pt idx="14701">
                  <c:v>0.28065499999999999</c:v>
                </c:pt>
                <c:pt idx="14702">
                  <c:v>0.27000099999999999</c:v>
                </c:pt>
                <c:pt idx="14703">
                  <c:v>0.26407799999999998</c:v>
                </c:pt>
                <c:pt idx="14704">
                  <c:v>0.25573200000000001</c:v>
                </c:pt>
                <c:pt idx="14705">
                  <c:v>0.237957</c:v>
                </c:pt>
                <c:pt idx="14706">
                  <c:v>0.22140599999999999</c:v>
                </c:pt>
                <c:pt idx="14707">
                  <c:v>0.21493000000000001</c:v>
                </c:pt>
                <c:pt idx="14708">
                  <c:v>0.207174</c:v>
                </c:pt>
                <c:pt idx="14709">
                  <c:v>0.20635600000000001</c:v>
                </c:pt>
                <c:pt idx="14710">
                  <c:v>0.206233</c:v>
                </c:pt>
                <c:pt idx="14711">
                  <c:v>0.206596</c:v>
                </c:pt>
                <c:pt idx="14712">
                  <c:v>0.19855</c:v>
                </c:pt>
                <c:pt idx="14713">
                  <c:v>0.19140099999999999</c:v>
                </c:pt>
                <c:pt idx="14714">
                  <c:v>0.19095300000000001</c:v>
                </c:pt>
                <c:pt idx="14715">
                  <c:v>0.184668</c:v>
                </c:pt>
                <c:pt idx="14716">
                  <c:v>0.17021</c:v>
                </c:pt>
                <c:pt idx="14717">
                  <c:v>0.157495</c:v>
                </c:pt>
                <c:pt idx="14718">
                  <c:v>0.152888</c:v>
                </c:pt>
                <c:pt idx="14719">
                  <c:v>0.15201799999999999</c:v>
                </c:pt>
                <c:pt idx="14720">
                  <c:v>0.15224599999999999</c:v>
                </c:pt>
                <c:pt idx="14721">
                  <c:v>0.16180600000000001</c:v>
                </c:pt>
                <c:pt idx="14722">
                  <c:v>0.17136299999999999</c:v>
                </c:pt>
                <c:pt idx="14723">
                  <c:v>0.17685400000000001</c:v>
                </c:pt>
                <c:pt idx="14724">
                  <c:v>0.18129100000000001</c:v>
                </c:pt>
                <c:pt idx="14725">
                  <c:v>0.190054</c:v>
                </c:pt>
                <c:pt idx="14726">
                  <c:v>0.20500099999999999</c:v>
                </c:pt>
                <c:pt idx="14727">
                  <c:v>0.22218399999999999</c:v>
                </c:pt>
                <c:pt idx="14728">
                  <c:v>0.23572100000000001</c:v>
                </c:pt>
                <c:pt idx="14729">
                  <c:v>0.23910999999999999</c:v>
                </c:pt>
                <c:pt idx="14730">
                  <c:v>0.23732400000000001</c:v>
                </c:pt>
                <c:pt idx="14731">
                  <c:v>0.237791</c:v>
                </c:pt>
                <c:pt idx="14732">
                  <c:v>0.23798900000000001</c:v>
                </c:pt>
                <c:pt idx="14733">
                  <c:v>0.23769000000000001</c:v>
                </c:pt>
                <c:pt idx="14734">
                  <c:v>0.238315</c:v>
                </c:pt>
                <c:pt idx="14735">
                  <c:v>0.242559</c:v>
                </c:pt>
                <c:pt idx="14736">
                  <c:v>0.24424599999999999</c:v>
                </c:pt>
                <c:pt idx="14737">
                  <c:v>0.24757799999999999</c:v>
                </c:pt>
                <c:pt idx="14738">
                  <c:v>0.25025799999999998</c:v>
                </c:pt>
                <c:pt idx="14739">
                  <c:v>0.251336</c:v>
                </c:pt>
                <c:pt idx="14740">
                  <c:v>0.24784500000000001</c:v>
                </c:pt>
                <c:pt idx="14741">
                  <c:v>0.24285100000000001</c:v>
                </c:pt>
                <c:pt idx="14742">
                  <c:v>0.24419299999999999</c:v>
                </c:pt>
                <c:pt idx="14743">
                  <c:v>0.24293200000000001</c:v>
                </c:pt>
                <c:pt idx="14744">
                  <c:v>0.24151300000000001</c:v>
                </c:pt>
                <c:pt idx="14745">
                  <c:v>0.230181</c:v>
                </c:pt>
                <c:pt idx="14746">
                  <c:v>0.22212599999999999</c:v>
                </c:pt>
                <c:pt idx="14747">
                  <c:v>0.217886</c:v>
                </c:pt>
                <c:pt idx="14748">
                  <c:v>0.20963000000000001</c:v>
                </c:pt>
                <c:pt idx="14749">
                  <c:v>0.199382</c:v>
                </c:pt>
                <c:pt idx="14750">
                  <c:v>0.18215899999999999</c:v>
                </c:pt>
                <c:pt idx="14751">
                  <c:v>0.164465</c:v>
                </c:pt>
                <c:pt idx="14752">
                  <c:v>0.153721</c:v>
                </c:pt>
                <c:pt idx="14753">
                  <c:v>0.14747499999999999</c:v>
                </c:pt>
                <c:pt idx="14754">
                  <c:v>0.13435800000000001</c:v>
                </c:pt>
                <c:pt idx="14755">
                  <c:v>0.108135</c:v>
                </c:pt>
                <c:pt idx="14756">
                  <c:v>9.4230599999999998E-2</c:v>
                </c:pt>
                <c:pt idx="14757">
                  <c:v>8.39945E-2</c:v>
                </c:pt>
                <c:pt idx="14758">
                  <c:v>7.0297999999999999E-2</c:v>
                </c:pt>
                <c:pt idx="14759">
                  <c:v>5.2106E-2</c:v>
                </c:pt>
                <c:pt idx="14760">
                  <c:v>3.1784699999999999E-2</c:v>
                </c:pt>
                <c:pt idx="14761">
                  <c:v>1.7358999999999999E-2</c:v>
                </c:pt>
                <c:pt idx="14762">
                  <c:v>5.1645600000000003E-3</c:v>
                </c:pt>
                <c:pt idx="14763">
                  <c:v>-1.4603100000000001E-2</c:v>
                </c:pt>
                <c:pt idx="14764">
                  <c:v>-2.71694E-2</c:v>
                </c:pt>
                <c:pt idx="14765">
                  <c:v>-3.4328699999999997E-2</c:v>
                </c:pt>
                <c:pt idx="14766">
                  <c:v>-5.3656000000000002E-2</c:v>
                </c:pt>
                <c:pt idx="14767">
                  <c:v>-5.9725399999999998E-2</c:v>
                </c:pt>
                <c:pt idx="14768">
                  <c:v>-6.5451099999999998E-2</c:v>
                </c:pt>
                <c:pt idx="14769">
                  <c:v>-7.7678399999999995E-2</c:v>
                </c:pt>
                <c:pt idx="14770">
                  <c:v>-9.3602699999999997E-2</c:v>
                </c:pt>
                <c:pt idx="14771">
                  <c:v>-0.102481</c:v>
                </c:pt>
                <c:pt idx="14772">
                  <c:v>-0.117783</c:v>
                </c:pt>
                <c:pt idx="14773">
                  <c:v>-0.131744</c:v>
                </c:pt>
                <c:pt idx="14774">
                  <c:v>-0.136656</c:v>
                </c:pt>
                <c:pt idx="14775">
                  <c:v>-0.14052400000000001</c:v>
                </c:pt>
                <c:pt idx="14776">
                  <c:v>-0.14189199999999999</c:v>
                </c:pt>
                <c:pt idx="14777">
                  <c:v>-0.141239</c:v>
                </c:pt>
                <c:pt idx="14778">
                  <c:v>-0.13811399999999999</c:v>
                </c:pt>
                <c:pt idx="14779">
                  <c:v>-0.143044</c:v>
                </c:pt>
                <c:pt idx="14780">
                  <c:v>-0.152587</c:v>
                </c:pt>
                <c:pt idx="14781">
                  <c:v>-0.17199999999999999</c:v>
                </c:pt>
                <c:pt idx="14782">
                  <c:v>-0.178094</c:v>
                </c:pt>
                <c:pt idx="14783">
                  <c:v>-0.17632500000000001</c:v>
                </c:pt>
                <c:pt idx="14784">
                  <c:v>-0.17060700000000001</c:v>
                </c:pt>
                <c:pt idx="14785">
                  <c:v>-0.159363</c:v>
                </c:pt>
                <c:pt idx="14786">
                  <c:v>-0.13125600000000001</c:v>
                </c:pt>
                <c:pt idx="14787">
                  <c:v>-0.10559300000000001</c:v>
                </c:pt>
                <c:pt idx="14788">
                  <c:v>-7.8168199999999993E-2</c:v>
                </c:pt>
                <c:pt idx="14789">
                  <c:v>-5.3977200000000003E-2</c:v>
                </c:pt>
                <c:pt idx="14790">
                  <c:v>-4.24398E-2</c:v>
                </c:pt>
                <c:pt idx="14791">
                  <c:v>-3.5299499999999998E-2</c:v>
                </c:pt>
                <c:pt idx="14792">
                  <c:v>-3.0089500000000002E-2</c:v>
                </c:pt>
                <c:pt idx="14793">
                  <c:v>-3.1746099999999999E-2</c:v>
                </c:pt>
                <c:pt idx="14794">
                  <c:v>-3.2464800000000002E-2</c:v>
                </c:pt>
                <c:pt idx="14795">
                  <c:v>-3.34688E-2</c:v>
                </c:pt>
                <c:pt idx="14796">
                  <c:v>-3.5273600000000002E-2</c:v>
                </c:pt>
                <c:pt idx="14797">
                  <c:v>-3.4041799999999997E-2</c:v>
                </c:pt>
                <c:pt idx="14798">
                  <c:v>-2.6412499999999998E-2</c:v>
                </c:pt>
                <c:pt idx="14799">
                  <c:v>-1.32935E-2</c:v>
                </c:pt>
                <c:pt idx="14800">
                  <c:v>-2.3867900000000002E-3</c:v>
                </c:pt>
                <c:pt idx="14801">
                  <c:v>2.826E-3</c:v>
                </c:pt>
                <c:pt idx="14802">
                  <c:v>2.59947E-3</c:v>
                </c:pt>
                <c:pt idx="14803">
                  <c:v>-4.32878E-3</c:v>
                </c:pt>
                <c:pt idx="14804">
                  <c:v>-1.3919399999999999E-3</c:v>
                </c:pt>
                <c:pt idx="14805">
                  <c:v>-4.3982500000000002E-3</c:v>
                </c:pt>
                <c:pt idx="14806">
                  <c:v>-4.2817599999999999E-3</c:v>
                </c:pt>
                <c:pt idx="14807">
                  <c:v>-6.7256599999999998E-4</c:v>
                </c:pt>
                <c:pt idx="14808">
                  <c:v>4.5369299999999998E-3</c:v>
                </c:pt>
                <c:pt idx="14809">
                  <c:v>1.1135600000000001E-2</c:v>
                </c:pt>
                <c:pt idx="14810">
                  <c:v>1.40863E-2</c:v>
                </c:pt>
                <c:pt idx="14811">
                  <c:v>1.42995E-2</c:v>
                </c:pt>
                <c:pt idx="14812">
                  <c:v>1.8124100000000001E-2</c:v>
                </c:pt>
                <c:pt idx="14813">
                  <c:v>2.4676E-2</c:v>
                </c:pt>
                <c:pt idx="14814">
                  <c:v>2.7225900000000001E-2</c:v>
                </c:pt>
                <c:pt idx="14815">
                  <c:v>2.5585299999999998E-2</c:v>
                </c:pt>
                <c:pt idx="14816">
                  <c:v>2.60098E-2</c:v>
                </c:pt>
                <c:pt idx="14817">
                  <c:v>2.4607E-2</c:v>
                </c:pt>
                <c:pt idx="14818">
                  <c:v>2.1959800000000002E-2</c:v>
                </c:pt>
                <c:pt idx="14819">
                  <c:v>1.2631099999999999E-2</c:v>
                </c:pt>
                <c:pt idx="14820">
                  <c:v>-1.79364E-3</c:v>
                </c:pt>
                <c:pt idx="14821">
                  <c:v>-1.4461099999999999E-2</c:v>
                </c:pt>
                <c:pt idx="14822">
                  <c:v>-2.1129200000000001E-2</c:v>
                </c:pt>
                <c:pt idx="14823">
                  <c:v>-2.9336999999999998E-2</c:v>
                </c:pt>
                <c:pt idx="14824">
                  <c:v>-4.05972E-2</c:v>
                </c:pt>
                <c:pt idx="14825">
                  <c:v>-4.9737799999999999E-2</c:v>
                </c:pt>
                <c:pt idx="14826">
                  <c:v>-6.4144300000000001E-2</c:v>
                </c:pt>
                <c:pt idx="14827">
                  <c:v>-7.9049099999999997E-2</c:v>
                </c:pt>
                <c:pt idx="14828">
                  <c:v>-9.1344999999999996E-2</c:v>
                </c:pt>
                <c:pt idx="14829">
                  <c:v>-0.105583</c:v>
                </c:pt>
                <c:pt idx="14830">
                  <c:v>-0.113618</c:v>
                </c:pt>
                <c:pt idx="14831">
                  <c:v>-0.11865100000000001</c:v>
                </c:pt>
                <c:pt idx="14832">
                  <c:v>-0.121737</c:v>
                </c:pt>
                <c:pt idx="14833">
                  <c:v>-0.119557</c:v>
                </c:pt>
                <c:pt idx="14834">
                  <c:v>-0.121014</c:v>
                </c:pt>
                <c:pt idx="14835">
                  <c:v>-0.125997</c:v>
                </c:pt>
                <c:pt idx="14836">
                  <c:v>-0.12796399999999999</c:v>
                </c:pt>
                <c:pt idx="14837">
                  <c:v>-0.12684999999999999</c:v>
                </c:pt>
                <c:pt idx="14838">
                  <c:v>-0.12965199999999999</c:v>
                </c:pt>
                <c:pt idx="14839">
                  <c:v>-0.13996800000000001</c:v>
                </c:pt>
                <c:pt idx="14840">
                  <c:v>-0.14194200000000001</c:v>
                </c:pt>
                <c:pt idx="14841">
                  <c:v>-0.14127700000000001</c:v>
                </c:pt>
                <c:pt idx="14842">
                  <c:v>-0.14396600000000001</c:v>
                </c:pt>
                <c:pt idx="14843">
                  <c:v>-0.14211599999999999</c:v>
                </c:pt>
                <c:pt idx="14844">
                  <c:v>-0.13691600000000001</c:v>
                </c:pt>
                <c:pt idx="14845">
                  <c:v>-0.13875499999999999</c:v>
                </c:pt>
                <c:pt idx="14846">
                  <c:v>-0.14633099999999999</c:v>
                </c:pt>
                <c:pt idx="14847">
                  <c:v>-0.154224</c:v>
                </c:pt>
                <c:pt idx="14848">
                  <c:v>-0.15883</c:v>
                </c:pt>
                <c:pt idx="14849">
                  <c:v>-0.154887</c:v>
                </c:pt>
                <c:pt idx="14850">
                  <c:v>-0.14840999999999999</c:v>
                </c:pt>
                <c:pt idx="14851">
                  <c:v>-0.154534</c:v>
                </c:pt>
                <c:pt idx="14852">
                  <c:v>-0.160438</c:v>
                </c:pt>
                <c:pt idx="14853">
                  <c:v>-0.16452700000000001</c:v>
                </c:pt>
                <c:pt idx="14854">
                  <c:v>-0.16539899999999999</c:v>
                </c:pt>
                <c:pt idx="14855">
                  <c:v>-0.16430400000000001</c:v>
                </c:pt>
                <c:pt idx="14856">
                  <c:v>-0.15706999999999999</c:v>
                </c:pt>
                <c:pt idx="14857">
                  <c:v>-0.151559</c:v>
                </c:pt>
                <c:pt idx="14858">
                  <c:v>-0.15201500000000001</c:v>
                </c:pt>
                <c:pt idx="14859">
                  <c:v>-0.152979</c:v>
                </c:pt>
                <c:pt idx="14860">
                  <c:v>-0.15287800000000001</c:v>
                </c:pt>
                <c:pt idx="14861">
                  <c:v>-0.152586</c:v>
                </c:pt>
                <c:pt idx="14862">
                  <c:v>-0.154861</c:v>
                </c:pt>
                <c:pt idx="14863">
                  <c:v>-0.15670200000000001</c:v>
                </c:pt>
                <c:pt idx="14864">
                  <c:v>-0.15815899999999999</c:v>
                </c:pt>
                <c:pt idx="14865">
                  <c:v>-0.151976</c:v>
                </c:pt>
                <c:pt idx="14866">
                  <c:v>-0.147204</c:v>
                </c:pt>
                <c:pt idx="14867">
                  <c:v>-0.144512</c:v>
                </c:pt>
                <c:pt idx="14868">
                  <c:v>-0.14695800000000001</c:v>
                </c:pt>
                <c:pt idx="14869">
                  <c:v>-0.15118200000000001</c:v>
                </c:pt>
                <c:pt idx="14870">
                  <c:v>-0.14977099999999999</c:v>
                </c:pt>
                <c:pt idx="14871">
                  <c:v>-0.146951</c:v>
                </c:pt>
                <c:pt idx="14872">
                  <c:v>-0.14328299999999999</c:v>
                </c:pt>
                <c:pt idx="14873">
                  <c:v>-0.14285</c:v>
                </c:pt>
                <c:pt idx="14874">
                  <c:v>-0.14480499999999999</c:v>
                </c:pt>
                <c:pt idx="14875">
                  <c:v>-0.145564</c:v>
                </c:pt>
                <c:pt idx="14876">
                  <c:v>-0.143146</c:v>
                </c:pt>
                <c:pt idx="14877">
                  <c:v>-0.14545</c:v>
                </c:pt>
                <c:pt idx="14878">
                  <c:v>-0.146177</c:v>
                </c:pt>
                <c:pt idx="14879">
                  <c:v>-0.15457000000000001</c:v>
                </c:pt>
                <c:pt idx="14880">
                  <c:v>-0.16144</c:v>
                </c:pt>
                <c:pt idx="14881">
                  <c:v>-0.16057099999999999</c:v>
                </c:pt>
                <c:pt idx="14882">
                  <c:v>-0.16273299999999999</c:v>
                </c:pt>
                <c:pt idx="14883">
                  <c:v>-0.16367599999999999</c:v>
                </c:pt>
                <c:pt idx="14884">
                  <c:v>-0.16986499999999999</c:v>
                </c:pt>
                <c:pt idx="14885">
                  <c:v>-0.174427</c:v>
                </c:pt>
                <c:pt idx="14886">
                  <c:v>-0.17824899999999999</c:v>
                </c:pt>
                <c:pt idx="14887">
                  <c:v>-0.18063299999999999</c:v>
                </c:pt>
                <c:pt idx="14888">
                  <c:v>-0.18659899999999999</c:v>
                </c:pt>
                <c:pt idx="14889">
                  <c:v>-0.194715</c:v>
                </c:pt>
                <c:pt idx="14890">
                  <c:v>-0.19750699999999999</c:v>
                </c:pt>
                <c:pt idx="14891">
                  <c:v>-0.196075</c:v>
                </c:pt>
                <c:pt idx="14892">
                  <c:v>-0.19891600000000001</c:v>
                </c:pt>
                <c:pt idx="14893">
                  <c:v>-0.20494699999999999</c:v>
                </c:pt>
                <c:pt idx="14894">
                  <c:v>-0.208671</c:v>
                </c:pt>
                <c:pt idx="14895">
                  <c:v>-0.20766899999999999</c:v>
                </c:pt>
                <c:pt idx="14896">
                  <c:v>-0.207121</c:v>
                </c:pt>
                <c:pt idx="14897">
                  <c:v>-0.21210599999999999</c:v>
                </c:pt>
                <c:pt idx="14898">
                  <c:v>-0.21488199999999999</c:v>
                </c:pt>
                <c:pt idx="14899">
                  <c:v>-0.216527</c:v>
                </c:pt>
                <c:pt idx="14900">
                  <c:v>-0.21399599999999999</c:v>
                </c:pt>
                <c:pt idx="14901">
                  <c:v>-0.207172</c:v>
                </c:pt>
                <c:pt idx="14902">
                  <c:v>-0.199659</c:v>
                </c:pt>
                <c:pt idx="14903">
                  <c:v>-0.18487000000000001</c:v>
                </c:pt>
                <c:pt idx="14904">
                  <c:v>-0.17696300000000001</c:v>
                </c:pt>
                <c:pt idx="14905">
                  <c:v>-0.17561199999999999</c:v>
                </c:pt>
                <c:pt idx="14906">
                  <c:v>-0.16714999999999999</c:v>
                </c:pt>
                <c:pt idx="14907">
                  <c:v>-0.162795</c:v>
                </c:pt>
                <c:pt idx="14908">
                  <c:v>-0.160301</c:v>
                </c:pt>
                <c:pt idx="14909">
                  <c:v>-0.158748</c:v>
                </c:pt>
                <c:pt idx="14910">
                  <c:v>-0.159298</c:v>
                </c:pt>
                <c:pt idx="14911">
                  <c:v>-0.157779</c:v>
                </c:pt>
                <c:pt idx="14912">
                  <c:v>-0.153645</c:v>
                </c:pt>
                <c:pt idx="14913">
                  <c:v>-0.14697299999999999</c:v>
                </c:pt>
                <c:pt idx="14914">
                  <c:v>-0.14766299999999999</c:v>
                </c:pt>
                <c:pt idx="14915">
                  <c:v>-0.15290599999999999</c:v>
                </c:pt>
                <c:pt idx="14916">
                  <c:v>-0.155944</c:v>
                </c:pt>
                <c:pt idx="14917">
                  <c:v>-0.15443799999999999</c:v>
                </c:pt>
                <c:pt idx="14918">
                  <c:v>-0.15528400000000001</c:v>
                </c:pt>
                <c:pt idx="14919">
                  <c:v>-0.16089400000000001</c:v>
                </c:pt>
                <c:pt idx="14920">
                  <c:v>-0.16231899999999999</c:v>
                </c:pt>
                <c:pt idx="14921">
                  <c:v>-0.16073899999999999</c:v>
                </c:pt>
                <c:pt idx="14922">
                  <c:v>-0.15251799999999999</c:v>
                </c:pt>
                <c:pt idx="14923">
                  <c:v>-0.142375</c:v>
                </c:pt>
                <c:pt idx="14924">
                  <c:v>-0.140541</c:v>
                </c:pt>
                <c:pt idx="14925">
                  <c:v>-0.142428</c:v>
                </c:pt>
                <c:pt idx="14926">
                  <c:v>-0.14313699999999999</c:v>
                </c:pt>
                <c:pt idx="14927">
                  <c:v>-0.13422799999999999</c:v>
                </c:pt>
                <c:pt idx="14928">
                  <c:v>-0.120888</c:v>
                </c:pt>
                <c:pt idx="14929">
                  <c:v>-0.11504</c:v>
                </c:pt>
                <c:pt idx="14930">
                  <c:v>-0.112729</c:v>
                </c:pt>
                <c:pt idx="14931">
                  <c:v>-0.112749</c:v>
                </c:pt>
                <c:pt idx="14932">
                  <c:v>-0.11704299999999999</c:v>
                </c:pt>
                <c:pt idx="14933">
                  <c:v>-0.12395100000000001</c:v>
                </c:pt>
                <c:pt idx="14934">
                  <c:v>-0.13233700000000001</c:v>
                </c:pt>
                <c:pt idx="14935">
                  <c:v>-0.137819</c:v>
                </c:pt>
                <c:pt idx="14936">
                  <c:v>-0.143988</c:v>
                </c:pt>
                <c:pt idx="14937">
                  <c:v>-0.15366099999999999</c:v>
                </c:pt>
                <c:pt idx="14938">
                  <c:v>-0.16220200000000001</c:v>
                </c:pt>
                <c:pt idx="14939">
                  <c:v>-0.17078699999999999</c:v>
                </c:pt>
                <c:pt idx="14940">
                  <c:v>-0.17674500000000001</c:v>
                </c:pt>
                <c:pt idx="14941">
                  <c:v>-0.17650099999999999</c:v>
                </c:pt>
                <c:pt idx="14942">
                  <c:v>-0.17874399999999999</c:v>
                </c:pt>
                <c:pt idx="14943">
                  <c:v>-0.185754</c:v>
                </c:pt>
                <c:pt idx="14944">
                  <c:v>-0.18829599999999999</c:v>
                </c:pt>
                <c:pt idx="14945">
                  <c:v>-0.18693000000000001</c:v>
                </c:pt>
                <c:pt idx="14946">
                  <c:v>-0.182282</c:v>
                </c:pt>
                <c:pt idx="14947">
                  <c:v>-0.177007</c:v>
                </c:pt>
                <c:pt idx="14948">
                  <c:v>-0.17302699999999999</c:v>
                </c:pt>
                <c:pt idx="14949">
                  <c:v>-0.168545</c:v>
                </c:pt>
                <c:pt idx="14950">
                  <c:v>-0.17016899999999999</c:v>
                </c:pt>
                <c:pt idx="14951">
                  <c:v>-0.17167499999999999</c:v>
                </c:pt>
                <c:pt idx="14952">
                  <c:v>-0.17431099999999999</c:v>
                </c:pt>
                <c:pt idx="14953">
                  <c:v>-0.18204300000000001</c:v>
                </c:pt>
                <c:pt idx="14954">
                  <c:v>-0.19256599999999999</c:v>
                </c:pt>
                <c:pt idx="14955">
                  <c:v>-0.20095299999999999</c:v>
                </c:pt>
                <c:pt idx="14956">
                  <c:v>-0.200823</c:v>
                </c:pt>
                <c:pt idx="14957">
                  <c:v>-0.20178199999999999</c:v>
                </c:pt>
                <c:pt idx="14958">
                  <c:v>-0.20528099999999999</c:v>
                </c:pt>
                <c:pt idx="14959">
                  <c:v>-0.20360600000000001</c:v>
                </c:pt>
                <c:pt idx="14960">
                  <c:v>-0.19494900000000001</c:v>
                </c:pt>
                <c:pt idx="14961">
                  <c:v>-0.18803600000000001</c:v>
                </c:pt>
                <c:pt idx="14962">
                  <c:v>-0.18979799999999999</c:v>
                </c:pt>
                <c:pt idx="14963">
                  <c:v>-0.19276499999999999</c:v>
                </c:pt>
                <c:pt idx="14964">
                  <c:v>-0.19155800000000001</c:v>
                </c:pt>
                <c:pt idx="14965">
                  <c:v>-0.18939900000000001</c:v>
                </c:pt>
                <c:pt idx="14966">
                  <c:v>-0.19356100000000001</c:v>
                </c:pt>
                <c:pt idx="14967">
                  <c:v>-0.201212</c:v>
                </c:pt>
                <c:pt idx="14968">
                  <c:v>-0.20263999999999999</c:v>
                </c:pt>
                <c:pt idx="14969">
                  <c:v>-0.202066</c:v>
                </c:pt>
                <c:pt idx="14970">
                  <c:v>-0.20033200000000001</c:v>
                </c:pt>
                <c:pt idx="14971">
                  <c:v>-0.19850899999999999</c:v>
                </c:pt>
                <c:pt idx="14972">
                  <c:v>-0.196606</c:v>
                </c:pt>
                <c:pt idx="14973">
                  <c:v>-0.196294</c:v>
                </c:pt>
                <c:pt idx="14974">
                  <c:v>-0.19934199999999999</c:v>
                </c:pt>
                <c:pt idx="14975">
                  <c:v>-0.20425699999999999</c:v>
                </c:pt>
                <c:pt idx="14976">
                  <c:v>-0.20869299999999999</c:v>
                </c:pt>
                <c:pt idx="14977">
                  <c:v>-0.21493100000000001</c:v>
                </c:pt>
                <c:pt idx="14978">
                  <c:v>-0.22514400000000001</c:v>
                </c:pt>
                <c:pt idx="14979">
                  <c:v>-0.235847</c:v>
                </c:pt>
                <c:pt idx="14980">
                  <c:v>-0.24157400000000001</c:v>
                </c:pt>
                <c:pt idx="14981">
                  <c:v>-0.249442</c:v>
                </c:pt>
                <c:pt idx="14982">
                  <c:v>-0.259521</c:v>
                </c:pt>
                <c:pt idx="14983">
                  <c:v>-0.26525700000000002</c:v>
                </c:pt>
                <c:pt idx="14984">
                  <c:v>-0.27315200000000001</c:v>
                </c:pt>
                <c:pt idx="14985">
                  <c:v>-0.28691800000000001</c:v>
                </c:pt>
                <c:pt idx="14986">
                  <c:v>-0.29995899999999998</c:v>
                </c:pt>
                <c:pt idx="14987">
                  <c:v>-0.30676199999999998</c:v>
                </c:pt>
                <c:pt idx="14988">
                  <c:v>-0.31238900000000003</c:v>
                </c:pt>
                <c:pt idx="14989">
                  <c:v>-0.316361</c:v>
                </c:pt>
                <c:pt idx="14990">
                  <c:v>-0.31854300000000002</c:v>
                </c:pt>
                <c:pt idx="14991">
                  <c:v>-0.32284499999999999</c:v>
                </c:pt>
                <c:pt idx="14992">
                  <c:v>-0.32843299999999997</c:v>
                </c:pt>
                <c:pt idx="14993">
                  <c:v>-0.33038099999999998</c:v>
                </c:pt>
                <c:pt idx="14994">
                  <c:v>-0.32821899999999998</c:v>
                </c:pt>
                <c:pt idx="14995">
                  <c:v>-0.32434499999999999</c:v>
                </c:pt>
                <c:pt idx="14996">
                  <c:v>-0.32210699999999998</c:v>
                </c:pt>
                <c:pt idx="14997">
                  <c:v>-0.32091700000000001</c:v>
                </c:pt>
                <c:pt idx="14998">
                  <c:v>-0.31909399999999999</c:v>
                </c:pt>
                <c:pt idx="14999">
                  <c:v>-0.32224199999999997</c:v>
                </c:pt>
                <c:pt idx="15000">
                  <c:v>-0.32429999999999998</c:v>
                </c:pt>
                <c:pt idx="15001">
                  <c:v>-0.32094499999999998</c:v>
                </c:pt>
                <c:pt idx="15002">
                  <c:v>-0.315749</c:v>
                </c:pt>
                <c:pt idx="15003">
                  <c:v>-0.315141</c:v>
                </c:pt>
                <c:pt idx="15004">
                  <c:v>-0.313581</c:v>
                </c:pt>
                <c:pt idx="15005">
                  <c:v>-0.31526199999999999</c:v>
                </c:pt>
                <c:pt idx="15006">
                  <c:v>-0.31464199999999998</c:v>
                </c:pt>
                <c:pt idx="15007">
                  <c:v>-0.31600099999999998</c:v>
                </c:pt>
                <c:pt idx="15008">
                  <c:v>-0.31629600000000002</c:v>
                </c:pt>
                <c:pt idx="15009">
                  <c:v>-0.31777699999999998</c:v>
                </c:pt>
                <c:pt idx="15010">
                  <c:v>-0.31965900000000003</c:v>
                </c:pt>
                <c:pt idx="15011">
                  <c:v>-0.32520300000000002</c:v>
                </c:pt>
                <c:pt idx="15012">
                  <c:v>-0.33505200000000002</c:v>
                </c:pt>
                <c:pt idx="15013">
                  <c:v>-0.33793299999999998</c:v>
                </c:pt>
                <c:pt idx="15014">
                  <c:v>-0.33674500000000002</c:v>
                </c:pt>
                <c:pt idx="15015">
                  <c:v>-0.332874</c:v>
                </c:pt>
                <c:pt idx="15016">
                  <c:v>-0.33695700000000001</c:v>
                </c:pt>
                <c:pt idx="15017">
                  <c:v>-0.33748899999999998</c:v>
                </c:pt>
                <c:pt idx="15018">
                  <c:v>-0.33865699999999999</c:v>
                </c:pt>
                <c:pt idx="15019">
                  <c:v>-0.33658300000000002</c:v>
                </c:pt>
                <c:pt idx="15020">
                  <c:v>-0.33549499999999999</c:v>
                </c:pt>
                <c:pt idx="15021">
                  <c:v>-0.33929300000000001</c:v>
                </c:pt>
                <c:pt idx="15022">
                  <c:v>-0.339943</c:v>
                </c:pt>
                <c:pt idx="15023">
                  <c:v>-0.344333</c:v>
                </c:pt>
                <c:pt idx="15024">
                  <c:v>-0.35048000000000001</c:v>
                </c:pt>
                <c:pt idx="15025">
                  <c:v>-0.34697099999999997</c:v>
                </c:pt>
                <c:pt idx="15026">
                  <c:v>-0.34703000000000001</c:v>
                </c:pt>
                <c:pt idx="15027">
                  <c:v>-0.34912900000000002</c:v>
                </c:pt>
                <c:pt idx="15028">
                  <c:v>-0.357039</c:v>
                </c:pt>
                <c:pt idx="15029">
                  <c:v>-0.36488199999999998</c:v>
                </c:pt>
                <c:pt idx="15030">
                  <c:v>-0.37384099999999998</c:v>
                </c:pt>
                <c:pt idx="15031">
                  <c:v>-0.37448599999999999</c:v>
                </c:pt>
                <c:pt idx="15032">
                  <c:v>-0.378307</c:v>
                </c:pt>
                <c:pt idx="15033">
                  <c:v>-0.38008799999999998</c:v>
                </c:pt>
                <c:pt idx="15034">
                  <c:v>-0.38433200000000001</c:v>
                </c:pt>
                <c:pt idx="15035">
                  <c:v>-0.38403399999999999</c:v>
                </c:pt>
                <c:pt idx="15036">
                  <c:v>-0.38437399999999999</c:v>
                </c:pt>
                <c:pt idx="15037">
                  <c:v>-0.38764799999999999</c:v>
                </c:pt>
                <c:pt idx="15038">
                  <c:v>-0.38991999999999999</c:v>
                </c:pt>
                <c:pt idx="15039">
                  <c:v>-0.39617200000000002</c:v>
                </c:pt>
                <c:pt idx="15040">
                  <c:v>-0.40295399999999998</c:v>
                </c:pt>
                <c:pt idx="15041">
                  <c:v>-0.40229900000000002</c:v>
                </c:pt>
                <c:pt idx="15042">
                  <c:v>-0.401505</c:v>
                </c:pt>
                <c:pt idx="15043">
                  <c:v>-0.40668500000000002</c:v>
                </c:pt>
                <c:pt idx="15044">
                  <c:v>-0.41152899999999998</c:v>
                </c:pt>
                <c:pt idx="15045">
                  <c:v>-0.41561300000000001</c:v>
                </c:pt>
                <c:pt idx="15046">
                  <c:v>-0.42685600000000001</c:v>
                </c:pt>
                <c:pt idx="15047">
                  <c:v>-0.429537</c:v>
                </c:pt>
                <c:pt idx="15048">
                  <c:v>-0.42737399999999998</c:v>
                </c:pt>
                <c:pt idx="15049">
                  <c:v>-0.42560900000000002</c:v>
                </c:pt>
                <c:pt idx="15050">
                  <c:v>-0.425703</c:v>
                </c:pt>
                <c:pt idx="15051">
                  <c:v>-0.42899199999999998</c:v>
                </c:pt>
                <c:pt idx="15052">
                  <c:v>-0.43222699999999997</c:v>
                </c:pt>
                <c:pt idx="15053">
                  <c:v>-0.44942700000000002</c:v>
                </c:pt>
                <c:pt idx="15054">
                  <c:v>-0.46401100000000001</c:v>
                </c:pt>
                <c:pt idx="15055">
                  <c:v>-0.47700399999999998</c:v>
                </c:pt>
                <c:pt idx="15056">
                  <c:v>-0.483263</c:v>
                </c:pt>
                <c:pt idx="15057">
                  <c:v>-0.487035</c:v>
                </c:pt>
                <c:pt idx="15058">
                  <c:v>-0.49277399999999999</c:v>
                </c:pt>
                <c:pt idx="15059">
                  <c:v>-0.50582000000000005</c:v>
                </c:pt>
                <c:pt idx="15060">
                  <c:v>-0.51434000000000002</c:v>
                </c:pt>
                <c:pt idx="15061">
                  <c:v>-0.51727599999999996</c:v>
                </c:pt>
                <c:pt idx="15062">
                  <c:v>-0.52100800000000003</c:v>
                </c:pt>
                <c:pt idx="15063">
                  <c:v>-0.52347100000000002</c:v>
                </c:pt>
                <c:pt idx="15064">
                  <c:v>-0.52528600000000003</c:v>
                </c:pt>
                <c:pt idx="15065">
                  <c:v>-0.52913699999999997</c:v>
                </c:pt>
                <c:pt idx="15066">
                  <c:v>-0.544041</c:v>
                </c:pt>
                <c:pt idx="15067">
                  <c:v>-0.55407499999999998</c:v>
                </c:pt>
                <c:pt idx="15068">
                  <c:v>-0.56906999999999996</c:v>
                </c:pt>
                <c:pt idx="15069">
                  <c:v>-0.57865</c:v>
                </c:pt>
                <c:pt idx="15070">
                  <c:v>-0.58570100000000003</c:v>
                </c:pt>
                <c:pt idx="15071">
                  <c:v>-0.58807299999999996</c:v>
                </c:pt>
                <c:pt idx="15072">
                  <c:v>-0.58768699999999996</c:v>
                </c:pt>
                <c:pt idx="15073">
                  <c:v>-0.58288899999999999</c:v>
                </c:pt>
                <c:pt idx="15074">
                  <c:v>-0.57075900000000002</c:v>
                </c:pt>
                <c:pt idx="15075">
                  <c:v>-0.55862699999999998</c:v>
                </c:pt>
                <c:pt idx="15076">
                  <c:v>-0.550458</c:v>
                </c:pt>
                <c:pt idx="15077">
                  <c:v>-0.54674199999999995</c:v>
                </c:pt>
                <c:pt idx="15078">
                  <c:v>-0.55269500000000005</c:v>
                </c:pt>
                <c:pt idx="15079">
                  <c:v>-0.55972699999999997</c:v>
                </c:pt>
                <c:pt idx="15080">
                  <c:v>-0.56609100000000001</c:v>
                </c:pt>
                <c:pt idx="15081">
                  <c:v>-0.57081800000000005</c:v>
                </c:pt>
                <c:pt idx="15082">
                  <c:v>-0.57198000000000004</c:v>
                </c:pt>
                <c:pt idx="15083">
                  <c:v>-0.57153900000000002</c:v>
                </c:pt>
                <c:pt idx="15084">
                  <c:v>-0.56854099999999996</c:v>
                </c:pt>
                <c:pt idx="15085">
                  <c:v>-0.56609600000000004</c:v>
                </c:pt>
                <c:pt idx="15086">
                  <c:v>-0.56522799999999995</c:v>
                </c:pt>
                <c:pt idx="15087">
                  <c:v>-0.56639499999999998</c:v>
                </c:pt>
                <c:pt idx="15088">
                  <c:v>-0.57300200000000001</c:v>
                </c:pt>
                <c:pt idx="15089">
                  <c:v>-0.57668200000000003</c:v>
                </c:pt>
                <c:pt idx="15090">
                  <c:v>-0.58026</c:v>
                </c:pt>
                <c:pt idx="15091">
                  <c:v>-0.57789699999999999</c:v>
                </c:pt>
                <c:pt idx="15092">
                  <c:v>-0.57306800000000002</c:v>
                </c:pt>
                <c:pt idx="15093">
                  <c:v>-0.56939499999999998</c:v>
                </c:pt>
                <c:pt idx="15094">
                  <c:v>-0.56558900000000001</c:v>
                </c:pt>
                <c:pt idx="15095">
                  <c:v>-0.57009299999999996</c:v>
                </c:pt>
                <c:pt idx="15096">
                  <c:v>-0.573766</c:v>
                </c:pt>
                <c:pt idx="15097">
                  <c:v>-0.57102399999999998</c:v>
                </c:pt>
                <c:pt idx="15098">
                  <c:v>-0.568407</c:v>
                </c:pt>
                <c:pt idx="15099">
                  <c:v>-0.56862400000000002</c:v>
                </c:pt>
                <c:pt idx="15100">
                  <c:v>-0.56757400000000002</c:v>
                </c:pt>
                <c:pt idx="15101">
                  <c:v>-0.56880200000000003</c:v>
                </c:pt>
                <c:pt idx="15102">
                  <c:v>-0.57876499999999997</c:v>
                </c:pt>
                <c:pt idx="15103">
                  <c:v>-0.57779599999999998</c:v>
                </c:pt>
                <c:pt idx="15104">
                  <c:v>-0.57610899999999998</c:v>
                </c:pt>
                <c:pt idx="15105">
                  <c:v>-0.57657400000000003</c:v>
                </c:pt>
                <c:pt idx="15106">
                  <c:v>-0.58074499999999996</c:v>
                </c:pt>
                <c:pt idx="15107">
                  <c:v>-0.58277599999999996</c:v>
                </c:pt>
                <c:pt idx="15108">
                  <c:v>-0.586808</c:v>
                </c:pt>
                <c:pt idx="15109">
                  <c:v>-0.596773</c:v>
                </c:pt>
                <c:pt idx="15110">
                  <c:v>-0.59782599999999997</c:v>
                </c:pt>
                <c:pt idx="15111">
                  <c:v>-0.59155000000000002</c:v>
                </c:pt>
                <c:pt idx="15112">
                  <c:v>-0.58313099999999995</c:v>
                </c:pt>
                <c:pt idx="15113">
                  <c:v>-0.57898899999999998</c:v>
                </c:pt>
                <c:pt idx="15114">
                  <c:v>-0.57628500000000005</c:v>
                </c:pt>
                <c:pt idx="15115">
                  <c:v>-0.57210300000000003</c:v>
                </c:pt>
                <c:pt idx="15116">
                  <c:v>-0.56403899999999996</c:v>
                </c:pt>
                <c:pt idx="15117">
                  <c:v>-0.57289400000000001</c:v>
                </c:pt>
                <c:pt idx="15118">
                  <c:v>-0.57778600000000002</c:v>
                </c:pt>
                <c:pt idx="15119">
                  <c:v>-0.58377800000000002</c:v>
                </c:pt>
                <c:pt idx="15120">
                  <c:v>-0.58895600000000004</c:v>
                </c:pt>
                <c:pt idx="15121">
                  <c:v>-0.589897</c:v>
                </c:pt>
                <c:pt idx="15122">
                  <c:v>-0.59080100000000002</c:v>
                </c:pt>
                <c:pt idx="15123">
                  <c:v>-0.59017200000000003</c:v>
                </c:pt>
                <c:pt idx="15124">
                  <c:v>-0.59908799999999995</c:v>
                </c:pt>
                <c:pt idx="15125">
                  <c:v>-0.60469300000000004</c:v>
                </c:pt>
                <c:pt idx="15126">
                  <c:v>-0.61008499999999999</c:v>
                </c:pt>
                <c:pt idx="15127">
                  <c:v>-0.609873</c:v>
                </c:pt>
                <c:pt idx="15128">
                  <c:v>-0.60356600000000005</c:v>
                </c:pt>
                <c:pt idx="15129">
                  <c:v>-0.59310300000000005</c:v>
                </c:pt>
                <c:pt idx="15130">
                  <c:v>-0.59093899999999999</c:v>
                </c:pt>
                <c:pt idx="15131">
                  <c:v>-0.58973100000000001</c:v>
                </c:pt>
                <c:pt idx="15132">
                  <c:v>-0.58949499999999999</c:v>
                </c:pt>
                <c:pt idx="15133">
                  <c:v>-0.58776499999999998</c:v>
                </c:pt>
                <c:pt idx="15134">
                  <c:v>-0.58706899999999995</c:v>
                </c:pt>
                <c:pt idx="15135">
                  <c:v>-0.58167899999999995</c:v>
                </c:pt>
                <c:pt idx="15136">
                  <c:v>-0.57049899999999998</c:v>
                </c:pt>
                <c:pt idx="15137">
                  <c:v>-0.56280799999999997</c:v>
                </c:pt>
                <c:pt idx="15138">
                  <c:v>-0.5635</c:v>
                </c:pt>
                <c:pt idx="15139">
                  <c:v>-0.55846899999999999</c:v>
                </c:pt>
                <c:pt idx="15140">
                  <c:v>-0.55263399999999996</c:v>
                </c:pt>
                <c:pt idx="15141">
                  <c:v>-0.54872799999999999</c:v>
                </c:pt>
                <c:pt idx="15142">
                  <c:v>-0.54801100000000003</c:v>
                </c:pt>
                <c:pt idx="15143">
                  <c:v>-0.54185399999999995</c:v>
                </c:pt>
                <c:pt idx="15144">
                  <c:v>-0.53508299999999998</c:v>
                </c:pt>
                <c:pt idx="15145">
                  <c:v>-0.52630500000000002</c:v>
                </c:pt>
                <c:pt idx="15146">
                  <c:v>-0.51990499999999995</c:v>
                </c:pt>
                <c:pt idx="15147">
                  <c:v>-0.51758499999999996</c:v>
                </c:pt>
                <c:pt idx="15148">
                  <c:v>-0.51527299999999998</c:v>
                </c:pt>
                <c:pt idx="15149">
                  <c:v>-0.51404099999999997</c:v>
                </c:pt>
                <c:pt idx="15150">
                  <c:v>-0.50674399999999997</c:v>
                </c:pt>
                <c:pt idx="15151">
                  <c:v>-0.50393299999999996</c:v>
                </c:pt>
                <c:pt idx="15152">
                  <c:v>-0.49516900000000003</c:v>
                </c:pt>
                <c:pt idx="15153">
                  <c:v>-0.48681000000000002</c:v>
                </c:pt>
                <c:pt idx="15154">
                  <c:v>-0.48898599999999998</c:v>
                </c:pt>
                <c:pt idx="15155">
                  <c:v>-0.49219200000000002</c:v>
                </c:pt>
                <c:pt idx="15156">
                  <c:v>-0.49187900000000001</c:v>
                </c:pt>
                <c:pt idx="15157">
                  <c:v>-0.48755100000000001</c:v>
                </c:pt>
                <c:pt idx="15158">
                  <c:v>-0.48222399999999999</c:v>
                </c:pt>
                <c:pt idx="15159">
                  <c:v>-0.47588599999999998</c:v>
                </c:pt>
                <c:pt idx="15160">
                  <c:v>-0.46854299999999999</c:v>
                </c:pt>
                <c:pt idx="15161">
                  <c:v>-0.46174700000000002</c:v>
                </c:pt>
                <c:pt idx="15162">
                  <c:v>-0.461561</c:v>
                </c:pt>
                <c:pt idx="15163">
                  <c:v>-0.46771400000000002</c:v>
                </c:pt>
                <c:pt idx="15164">
                  <c:v>-0.46679799999999999</c:v>
                </c:pt>
                <c:pt idx="15165">
                  <c:v>-0.46489200000000003</c:v>
                </c:pt>
                <c:pt idx="15166">
                  <c:v>-0.45749800000000002</c:v>
                </c:pt>
                <c:pt idx="15167">
                  <c:v>-0.45273400000000003</c:v>
                </c:pt>
                <c:pt idx="15168">
                  <c:v>-0.448855</c:v>
                </c:pt>
                <c:pt idx="15169">
                  <c:v>-0.44402700000000001</c:v>
                </c:pt>
                <c:pt idx="15170">
                  <c:v>-0.44120100000000001</c:v>
                </c:pt>
                <c:pt idx="15171">
                  <c:v>-0.43838300000000002</c:v>
                </c:pt>
                <c:pt idx="15172">
                  <c:v>-0.436446</c:v>
                </c:pt>
                <c:pt idx="15173">
                  <c:v>-0.428871</c:v>
                </c:pt>
                <c:pt idx="15174">
                  <c:v>-0.42186699999999999</c:v>
                </c:pt>
                <c:pt idx="15175">
                  <c:v>-0.43</c:v>
                </c:pt>
                <c:pt idx="15176">
                  <c:v>-0.44144299999999997</c:v>
                </c:pt>
                <c:pt idx="15177">
                  <c:v>-0.44091000000000002</c:v>
                </c:pt>
                <c:pt idx="15178">
                  <c:v>-0.42901299999999998</c:v>
                </c:pt>
                <c:pt idx="15179">
                  <c:v>-0.42435899999999999</c:v>
                </c:pt>
                <c:pt idx="15180">
                  <c:v>-0.41831499999999999</c:v>
                </c:pt>
                <c:pt idx="15181">
                  <c:v>-0.41042400000000001</c:v>
                </c:pt>
                <c:pt idx="15182">
                  <c:v>-0.40415600000000002</c:v>
                </c:pt>
                <c:pt idx="15183">
                  <c:v>-0.400926</c:v>
                </c:pt>
                <c:pt idx="15184">
                  <c:v>-0.40121499999999999</c:v>
                </c:pt>
                <c:pt idx="15185">
                  <c:v>-0.40323900000000001</c:v>
                </c:pt>
                <c:pt idx="15186">
                  <c:v>-0.40114100000000003</c:v>
                </c:pt>
                <c:pt idx="15187">
                  <c:v>-0.39838400000000002</c:v>
                </c:pt>
                <c:pt idx="15188">
                  <c:v>-0.39903899999999998</c:v>
                </c:pt>
                <c:pt idx="15189">
                  <c:v>-0.398038</c:v>
                </c:pt>
                <c:pt idx="15190">
                  <c:v>-0.39663900000000002</c:v>
                </c:pt>
                <c:pt idx="15191">
                  <c:v>-0.39462000000000003</c:v>
                </c:pt>
                <c:pt idx="15192">
                  <c:v>-0.391287</c:v>
                </c:pt>
                <c:pt idx="15193">
                  <c:v>-0.39094400000000001</c:v>
                </c:pt>
                <c:pt idx="15194">
                  <c:v>-0.38944299999999998</c:v>
                </c:pt>
                <c:pt idx="15195">
                  <c:v>-0.38811400000000001</c:v>
                </c:pt>
                <c:pt idx="15196">
                  <c:v>-0.38816400000000001</c:v>
                </c:pt>
                <c:pt idx="15197">
                  <c:v>-0.387297</c:v>
                </c:pt>
                <c:pt idx="15198">
                  <c:v>-0.38775300000000001</c:v>
                </c:pt>
                <c:pt idx="15199">
                  <c:v>-0.38777600000000001</c:v>
                </c:pt>
                <c:pt idx="15200">
                  <c:v>-0.40021899999999999</c:v>
                </c:pt>
                <c:pt idx="15201">
                  <c:v>-0.409964</c:v>
                </c:pt>
                <c:pt idx="15202">
                  <c:v>-0.41529100000000002</c:v>
                </c:pt>
                <c:pt idx="15203">
                  <c:v>-0.41490500000000002</c:v>
                </c:pt>
                <c:pt idx="15204">
                  <c:v>-0.40668500000000002</c:v>
                </c:pt>
                <c:pt idx="15205">
                  <c:v>-0.39668900000000001</c:v>
                </c:pt>
                <c:pt idx="15206">
                  <c:v>-0.38633200000000001</c:v>
                </c:pt>
                <c:pt idx="15207">
                  <c:v>-0.38018299999999999</c:v>
                </c:pt>
                <c:pt idx="15208">
                  <c:v>-0.37889400000000001</c:v>
                </c:pt>
                <c:pt idx="15209">
                  <c:v>-0.37896800000000003</c:v>
                </c:pt>
                <c:pt idx="15210">
                  <c:v>-0.37716699999999997</c:v>
                </c:pt>
                <c:pt idx="15211">
                  <c:v>-0.36690600000000001</c:v>
                </c:pt>
                <c:pt idx="15212">
                  <c:v>-0.35664200000000001</c:v>
                </c:pt>
                <c:pt idx="15213">
                  <c:v>-0.34964000000000001</c:v>
                </c:pt>
                <c:pt idx="15214">
                  <c:v>-0.34077299999999999</c:v>
                </c:pt>
                <c:pt idx="15215">
                  <c:v>-0.33685799999999999</c:v>
                </c:pt>
                <c:pt idx="15216">
                  <c:v>-0.32973400000000003</c:v>
                </c:pt>
                <c:pt idx="15217">
                  <c:v>-0.32228200000000001</c:v>
                </c:pt>
                <c:pt idx="15218">
                  <c:v>-0.31472699999999998</c:v>
                </c:pt>
                <c:pt idx="15219">
                  <c:v>-0.30688799999999999</c:v>
                </c:pt>
                <c:pt idx="15220">
                  <c:v>-0.30669400000000002</c:v>
                </c:pt>
                <c:pt idx="15221">
                  <c:v>-0.310643</c:v>
                </c:pt>
                <c:pt idx="15222">
                  <c:v>-0.311589</c:v>
                </c:pt>
                <c:pt idx="15223">
                  <c:v>-0.31079400000000001</c:v>
                </c:pt>
                <c:pt idx="15224">
                  <c:v>-0.29810300000000001</c:v>
                </c:pt>
                <c:pt idx="15225">
                  <c:v>-0.28935699999999998</c:v>
                </c:pt>
                <c:pt idx="15226">
                  <c:v>-0.28736099999999998</c:v>
                </c:pt>
                <c:pt idx="15227">
                  <c:v>-0.281746</c:v>
                </c:pt>
                <c:pt idx="15228">
                  <c:v>-0.27630199999999999</c:v>
                </c:pt>
                <c:pt idx="15229">
                  <c:v>-0.27476499999999998</c:v>
                </c:pt>
                <c:pt idx="15230">
                  <c:v>-0.269679</c:v>
                </c:pt>
                <c:pt idx="15231">
                  <c:v>-0.26467099999999999</c:v>
                </c:pt>
                <c:pt idx="15232">
                  <c:v>-0.26059700000000002</c:v>
                </c:pt>
                <c:pt idx="15233">
                  <c:v>-0.25307099999999999</c:v>
                </c:pt>
                <c:pt idx="15234">
                  <c:v>-0.252527</c:v>
                </c:pt>
                <c:pt idx="15235">
                  <c:v>-0.248469</c:v>
                </c:pt>
                <c:pt idx="15236">
                  <c:v>-0.24040900000000001</c:v>
                </c:pt>
                <c:pt idx="15237">
                  <c:v>-0.23783599999999999</c:v>
                </c:pt>
                <c:pt idx="15238">
                  <c:v>-0.23084399999999999</c:v>
                </c:pt>
                <c:pt idx="15239">
                  <c:v>-0.21981500000000001</c:v>
                </c:pt>
                <c:pt idx="15240">
                  <c:v>-0.20971699999999999</c:v>
                </c:pt>
                <c:pt idx="15241">
                  <c:v>-0.20211200000000001</c:v>
                </c:pt>
                <c:pt idx="15242">
                  <c:v>-0.19597600000000001</c:v>
                </c:pt>
                <c:pt idx="15243">
                  <c:v>-0.192355</c:v>
                </c:pt>
                <c:pt idx="15244">
                  <c:v>-0.18917200000000001</c:v>
                </c:pt>
                <c:pt idx="15245">
                  <c:v>-0.189969</c:v>
                </c:pt>
                <c:pt idx="15246">
                  <c:v>-0.189945</c:v>
                </c:pt>
                <c:pt idx="15247">
                  <c:v>-0.18709300000000001</c:v>
                </c:pt>
                <c:pt idx="15248">
                  <c:v>-0.17859800000000001</c:v>
                </c:pt>
                <c:pt idx="15249">
                  <c:v>-0.17236499999999999</c:v>
                </c:pt>
                <c:pt idx="15250">
                  <c:v>-0.167073</c:v>
                </c:pt>
                <c:pt idx="15251">
                  <c:v>-0.16672300000000001</c:v>
                </c:pt>
                <c:pt idx="15252">
                  <c:v>-0.166182</c:v>
                </c:pt>
                <c:pt idx="15253">
                  <c:v>-0.16510900000000001</c:v>
                </c:pt>
                <c:pt idx="15254">
                  <c:v>-0.16256000000000001</c:v>
                </c:pt>
                <c:pt idx="15255">
                  <c:v>-0.158777</c:v>
                </c:pt>
                <c:pt idx="15256">
                  <c:v>-0.150225</c:v>
                </c:pt>
                <c:pt idx="15257">
                  <c:v>-0.14495</c:v>
                </c:pt>
                <c:pt idx="15258">
                  <c:v>-0.137408</c:v>
                </c:pt>
                <c:pt idx="15259">
                  <c:v>-0.13398099999999999</c:v>
                </c:pt>
                <c:pt idx="15260">
                  <c:v>-0.13631299999999999</c:v>
                </c:pt>
                <c:pt idx="15261">
                  <c:v>-0.14074500000000001</c:v>
                </c:pt>
                <c:pt idx="15262">
                  <c:v>-0.14207700000000001</c:v>
                </c:pt>
                <c:pt idx="15263">
                  <c:v>-0.14025199999999999</c:v>
                </c:pt>
                <c:pt idx="15264">
                  <c:v>-0.13688800000000001</c:v>
                </c:pt>
                <c:pt idx="15265">
                  <c:v>-0.13680800000000001</c:v>
                </c:pt>
                <c:pt idx="15266">
                  <c:v>-0.13683300000000001</c:v>
                </c:pt>
                <c:pt idx="15267">
                  <c:v>-0.13613900000000001</c:v>
                </c:pt>
                <c:pt idx="15268">
                  <c:v>-0.1341</c:v>
                </c:pt>
                <c:pt idx="15269">
                  <c:v>-0.122768</c:v>
                </c:pt>
                <c:pt idx="15270">
                  <c:v>-0.11476</c:v>
                </c:pt>
                <c:pt idx="15271">
                  <c:v>-0.110319</c:v>
                </c:pt>
                <c:pt idx="15272">
                  <c:v>-0.103953</c:v>
                </c:pt>
                <c:pt idx="15273">
                  <c:v>-0.10209500000000001</c:v>
                </c:pt>
                <c:pt idx="15274">
                  <c:v>-0.102967</c:v>
                </c:pt>
                <c:pt idx="15275">
                  <c:v>-0.102881</c:v>
                </c:pt>
                <c:pt idx="15276">
                  <c:v>-0.103216</c:v>
                </c:pt>
                <c:pt idx="15277">
                  <c:v>-0.105438</c:v>
                </c:pt>
                <c:pt idx="15278">
                  <c:v>-0.104625</c:v>
                </c:pt>
                <c:pt idx="15279">
                  <c:v>-9.2189099999999996E-2</c:v>
                </c:pt>
                <c:pt idx="15280">
                  <c:v>-8.4272899999999998E-2</c:v>
                </c:pt>
                <c:pt idx="15281">
                  <c:v>-8.2513699999999995E-2</c:v>
                </c:pt>
                <c:pt idx="15282">
                  <c:v>-8.3113099999999995E-2</c:v>
                </c:pt>
                <c:pt idx="15283">
                  <c:v>-8.4344699999999995E-2</c:v>
                </c:pt>
                <c:pt idx="15284">
                  <c:v>-7.6955999999999997E-2</c:v>
                </c:pt>
                <c:pt idx="15285">
                  <c:v>-6.7449800000000004E-2</c:v>
                </c:pt>
                <c:pt idx="15286">
                  <c:v>-6.4822400000000002E-2</c:v>
                </c:pt>
                <c:pt idx="15287">
                  <c:v>-6.2545500000000004E-2</c:v>
                </c:pt>
                <c:pt idx="15288">
                  <c:v>-5.2640699999999999E-2</c:v>
                </c:pt>
                <c:pt idx="15289">
                  <c:v>-3.6555200000000003E-2</c:v>
                </c:pt>
                <c:pt idx="15290">
                  <c:v>-2.8709800000000001E-2</c:v>
                </c:pt>
                <c:pt idx="15291">
                  <c:v>-2.3869100000000001E-2</c:v>
                </c:pt>
                <c:pt idx="15292">
                  <c:v>-2.1772099999999999E-2</c:v>
                </c:pt>
                <c:pt idx="15293">
                  <c:v>-2.13361E-2</c:v>
                </c:pt>
                <c:pt idx="15294">
                  <c:v>-1.9590799999999998E-2</c:v>
                </c:pt>
                <c:pt idx="15295">
                  <c:v>-1.77152E-2</c:v>
                </c:pt>
                <c:pt idx="15296">
                  <c:v>-1.8833200000000001E-2</c:v>
                </c:pt>
                <c:pt idx="15297">
                  <c:v>-2.0173199999999999E-2</c:v>
                </c:pt>
                <c:pt idx="15298">
                  <c:v>-1.94843E-2</c:v>
                </c:pt>
                <c:pt idx="15299">
                  <c:v>-1.6762200000000001E-2</c:v>
                </c:pt>
                <c:pt idx="15300">
                  <c:v>-1.4392E-2</c:v>
                </c:pt>
                <c:pt idx="15301">
                  <c:v>-1.3851499999999999E-2</c:v>
                </c:pt>
                <c:pt idx="15302">
                  <c:v>-1.3656E-2</c:v>
                </c:pt>
                <c:pt idx="15303">
                  <c:v>-1.08363E-2</c:v>
                </c:pt>
                <c:pt idx="15304">
                  <c:v>-4.6760400000000002E-3</c:v>
                </c:pt>
                <c:pt idx="15305">
                  <c:v>-1.4338599999999999E-3</c:v>
                </c:pt>
                <c:pt idx="15306">
                  <c:v>-1.9880499999999999E-3</c:v>
                </c:pt>
                <c:pt idx="15307">
                  <c:v>-7.6752399999999998E-3</c:v>
                </c:pt>
                <c:pt idx="15308">
                  <c:v>-1.6369000000000002E-2</c:v>
                </c:pt>
                <c:pt idx="15309">
                  <c:v>-1.8471000000000001E-2</c:v>
                </c:pt>
                <c:pt idx="15310">
                  <c:v>-1.4566000000000001E-2</c:v>
                </c:pt>
                <c:pt idx="15311">
                  <c:v>-9.4939199999999994E-3</c:v>
                </c:pt>
                <c:pt idx="15312">
                  <c:v>-4.0324000000000002E-3</c:v>
                </c:pt>
                <c:pt idx="15313">
                  <c:v>-1.18004E-3</c:v>
                </c:pt>
                <c:pt idx="15314">
                  <c:v>-1.8637199999999999E-3</c:v>
                </c:pt>
                <c:pt idx="15315">
                  <c:v>-5.3523100000000005E-4</c:v>
                </c:pt>
                <c:pt idx="15316">
                  <c:v>5.2803400000000003E-4</c:v>
                </c:pt>
                <c:pt idx="15317">
                  <c:v>3.4019300000000001E-3</c:v>
                </c:pt>
                <c:pt idx="15318">
                  <c:v>7.41422E-3</c:v>
                </c:pt>
                <c:pt idx="15319">
                  <c:v>1.2346599999999999E-2</c:v>
                </c:pt>
                <c:pt idx="15320">
                  <c:v>2.4554699999999999E-2</c:v>
                </c:pt>
                <c:pt idx="15321">
                  <c:v>3.2290100000000002E-2</c:v>
                </c:pt>
                <c:pt idx="15322">
                  <c:v>3.6709400000000003E-2</c:v>
                </c:pt>
                <c:pt idx="15323">
                  <c:v>4.0330999999999999E-2</c:v>
                </c:pt>
                <c:pt idx="15324">
                  <c:v>4.2054800000000003E-2</c:v>
                </c:pt>
                <c:pt idx="15325">
                  <c:v>4.02806E-2</c:v>
                </c:pt>
                <c:pt idx="15326">
                  <c:v>3.9177499999999997E-2</c:v>
                </c:pt>
                <c:pt idx="15327">
                  <c:v>3.97951E-2</c:v>
                </c:pt>
                <c:pt idx="15328">
                  <c:v>3.8084899999999998E-2</c:v>
                </c:pt>
                <c:pt idx="15329">
                  <c:v>3.9239799999999998E-2</c:v>
                </c:pt>
                <c:pt idx="15330">
                  <c:v>4.33471E-2</c:v>
                </c:pt>
                <c:pt idx="15331">
                  <c:v>4.5765E-2</c:v>
                </c:pt>
                <c:pt idx="15332">
                  <c:v>4.7553900000000003E-2</c:v>
                </c:pt>
                <c:pt idx="15333">
                  <c:v>4.6231000000000001E-2</c:v>
                </c:pt>
                <c:pt idx="15334">
                  <c:v>4.50833E-2</c:v>
                </c:pt>
                <c:pt idx="15335">
                  <c:v>3.5353700000000002E-2</c:v>
                </c:pt>
                <c:pt idx="15336">
                  <c:v>2.3438299999999999E-2</c:v>
                </c:pt>
                <c:pt idx="15337">
                  <c:v>2.4798899999999999E-2</c:v>
                </c:pt>
                <c:pt idx="15338">
                  <c:v>2.4125000000000001E-2</c:v>
                </c:pt>
                <c:pt idx="15339">
                  <c:v>2.1216599999999999E-2</c:v>
                </c:pt>
                <c:pt idx="15340">
                  <c:v>2.0816999999999999E-2</c:v>
                </c:pt>
                <c:pt idx="15341">
                  <c:v>2.5575199999999999E-2</c:v>
                </c:pt>
                <c:pt idx="15342">
                  <c:v>2.84867E-2</c:v>
                </c:pt>
                <c:pt idx="15343">
                  <c:v>2.7456299999999999E-2</c:v>
                </c:pt>
                <c:pt idx="15344">
                  <c:v>2.9619199999999998E-2</c:v>
                </c:pt>
                <c:pt idx="15345">
                  <c:v>2.9789300000000001E-2</c:v>
                </c:pt>
                <c:pt idx="15346">
                  <c:v>2.8761700000000001E-2</c:v>
                </c:pt>
                <c:pt idx="15347">
                  <c:v>2.8417100000000001E-2</c:v>
                </c:pt>
                <c:pt idx="15348">
                  <c:v>2.4017799999999999E-2</c:v>
                </c:pt>
                <c:pt idx="15349">
                  <c:v>1.8345500000000001E-2</c:v>
                </c:pt>
                <c:pt idx="15350">
                  <c:v>1.94398E-2</c:v>
                </c:pt>
                <c:pt idx="15351">
                  <c:v>1.8380000000000001E-2</c:v>
                </c:pt>
                <c:pt idx="15352">
                  <c:v>1.22033E-2</c:v>
                </c:pt>
                <c:pt idx="15353">
                  <c:v>6.2078599999999999E-3</c:v>
                </c:pt>
                <c:pt idx="15354">
                  <c:v>7.9147599999999999E-3</c:v>
                </c:pt>
                <c:pt idx="15355">
                  <c:v>7.8342399999999993E-3</c:v>
                </c:pt>
                <c:pt idx="15356">
                  <c:v>5.5879299999999996E-3</c:v>
                </c:pt>
                <c:pt idx="15357">
                  <c:v>7.0489599999999999E-3</c:v>
                </c:pt>
                <c:pt idx="15358">
                  <c:v>6.7349300000000001E-3</c:v>
                </c:pt>
                <c:pt idx="15359">
                  <c:v>7.0653900000000004E-3</c:v>
                </c:pt>
                <c:pt idx="15360">
                  <c:v>6.8701200000000004E-3</c:v>
                </c:pt>
                <c:pt idx="15361">
                  <c:v>8.9054700000000004E-3</c:v>
                </c:pt>
                <c:pt idx="15362">
                  <c:v>1.2772E-2</c:v>
                </c:pt>
                <c:pt idx="15363">
                  <c:v>1.2245199999999999E-2</c:v>
                </c:pt>
                <c:pt idx="15364">
                  <c:v>1.2699500000000001E-2</c:v>
                </c:pt>
                <c:pt idx="15365">
                  <c:v>1.3776E-2</c:v>
                </c:pt>
                <c:pt idx="15366">
                  <c:v>1.5145199999999999E-2</c:v>
                </c:pt>
                <c:pt idx="15367">
                  <c:v>1.4138400000000001E-2</c:v>
                </c:pt>
                <c:pt idx="15368">
                  <c:v>1.6090799999999999E-2</c:v>
                </c:pt>
                <c:pt idx="15369">
                  <c:v>1.75978E-2</c:v>
                </c:pt>
                <c:pt idx="15370">
                  <c:v>2.0872499999999999E-2</c:v>
                </c:pt>
                <c:pt idx="15371">
                  <c:v>2.49623E-2</c:v>
                </c:pt>
                <c:pt idx="15372">
                  <c:v>3.6184599999999997E-2</c:v>
                </c:pt>
                <c:pt idx="15373">
                  <c:v>4.6548899999999997E-2</c:v>
                </c:pt>
                <c:pt idx="15374">
                  <c:v>5.0076500000000003E-2</c:v>
                </c:pt>
                <c:pt idx="15375">
                  <c:v>5.3107300000000003E-2</c:v>
                </c:pt>
                <c:pt idx="15376">
                  <c:v>5.9952699999999998E-2</c:v>
                </c:pt>
                <c:pt idx="15377">
                  <c:v>6.9806400000000005E-2</c:v>
                </c:pt>
                <c:pt idx="15378">
                  <c:v>6.5936900000000007E-2</c:v>
                </c:pt>
                <c:pt idx="15379">
                  <c:v>5.1406100000000003E-2</c:v>
                </c:pt>
                <c:pt idx="15380">
                  <c:v>5.1973600000000002E-2</c:v>
                </c:pt>
                <c:pt idx="15381">
                  <c:v>4.8342999999999997E-2</c:v>
                </c:pt>
                <c:pt idx="15382">
                  <c:v>3.96491E-2</c:v>
                </c:pt>
                <c:pt idx="15383">
                  <c:v>2.89559E-2</c:v>
                </c:pt>
                <c:pt idx="15384">
                  <c:v>2.5308400000000002E-2</c:v>
                </c:pt>
                <c:pt idx="15385">
                  <c:v>8.1328200000000007E-3</c:v>
                </c:pt>
                <c:pt idx="15386">
                  <c:v>-6.16813E-3</c:v>
                </c:pt>
                <c:pt idx="15387">
                  <c:v>-1.1927800000000001E-2</c:v>
                </c:pt>
                <c:pt idx="15388">
                  <c:v>-2.1625999999999999E-2</c:v>
                </c:pt>
                <c:pt idx="15389">
                  <c:v>-3.3680799999999997E-2</c:v>
                </c:pt>
                <c:pt idx="15390">
                  <c:v>-4.4954500000000001E-2</c:v>
                </c:pt>
                <c:pt idx="15391">
                  <c:v>-5.0473999999999998E-2</c:v>
                </c:pt>
                <c:pt idx="15392">
                  <c:v>-5.13242E-2</c:v>
                </c:pt>
                <c:pt idx="15393">
                  <c:v>-5.6367100000000003E-2</c:v>
                </c:pt>
                <c:pt idx="15394">
                  <c:v>-5.7344699999999998E-2</c:v>
                </c:pt>
                <c:pt idx="15395">
                  <c:v>-5.17665E-2</c:v>
                </c:pt>
                <c:pt idx="15396">
                  <c:v>-5.6834500000000003E-2</c:v>
                </c:pt>
                <c:pt idx="15397">
                  <c:v>-6.8593899999999999E-2</c:v>
                </c:pt>
                <c:pt idx="15398">
                  <c:v>-7.6377E-2</c:v>
                </c:pt>
                <c:pt idx="15399">
                  <c:v>-8.0634200000000003E-2</c:v>
                </c:pt>
                <c:pt idx="15400">
                  <c:v>-7.5320399999999996E-2</c:v>
                </c:pt>
                <c:pt idx="15401">
                  <c:v>-6.7377800000000002E-2</c:v>
                </c:pt>
                <c:pt idx="15402">
                  <c:v>-6.16207E-2</c:v>
                </c:pt>
                <c:pt idx="15403">
                  <c:v>-5.9969599999999998E-2</c:v>
                </c:pt>
                <c:pt idx="15404">
                  <c:v>-5.9617299999999998E-2</c:v>
                </c:pt>
                <c:pt idx="15405">
                  <c:v>-5.7044200000000003E-2</c:v>
                </c:pt>
                <c:pt idx="15406">
                  <c:v>-5.2139699999999997E-2</c:v>
                </c:pt>
                <c:pt idx="15407">
                  <c:v>-4.5004000000000002E-2</c:v>
                </c:pt>
                <c:pt idx="15408">
                  <c:v>-3.81412E-2</c:v>
                </c:pt>
                <c:pt idx="15409">
                  <c:v>-3.5710499999999999E-2</c:v>
                </c:pt>
                <c:pt idx="15410">
                  <c:v>-3.3076700000000001E-2</c:v>
                </c:pt>
                <c:pt idx="15411">
                  <c:v>-2.9083700000000001E-2</c:v>
                </c:pt>
                <c:pt idx="15412">
                  <c:v>-2.503E-2</c:v>
                </c:pt>
                <c:pt idx="15413">
                  <c:v>-2.08045E-2</c:v>
                </c:pt>
                <c:pt idx="15414">
                  <c:v>-2.50178E-2</c:v>
                </c:pt>
                <c:pt idx="15415">
                  <c:v>-3.71504E-2</c:v>
                </c:pt>
                <c:pt idx="15416">
                  <c:v>-4.74609E-2</c:v>
                </c:pt>
                <c:pt idx="15417">
                  <c:v>-5.1888900000000002E-2</c:v>
                </c:pt>
                <c:pt idx="15418">
                  <c:v>-5.8140299999999999E-2</c:v>
                </c:pt>
                <c:pt idx="15419">
                  <c:v>-6.5632999999999997E-2</c:v>
                </c:pt>
                <c:pt idx="15420">
                  <c:v>-6.9001599999999996E-2</c:v>
                </c:pt>
                <c:pt idx="15421">
                  <c:v>-7.5109499999999996E-2</c:v>
                </c:pt>
                <c:pt idx="15422">
                  <c:v>-7.6199199999999995E-2</c:v>
                </c:pt>
                <c:pt idx="15423">
                  <c:v>-6.7967E-2</c:v>
                </c:pt>
                <c:pt idx="15424">
                  <c:v>-5.9347999999999998E-2</c:v>
                </c:pt>
                <c:pt idx="15425">
                  <c:v>-4.9351100000000002E-2</c:v>
                </c:pt>
                <c:pt idx="15426">
                  <c:v>-3.9198900000000002E-2</c:v>
                </c:pt>
                <c:pt idx="15427">
                  <c:v>-3.1893900000000003E-2</c:v>
                </c:pt>
                <c:pt idx="15428">
                  <c:v>-3.4726E-2</c:v>
                </c:pt>
                <c:pt idx="15429">
                  <c:v>-4.6916699999999999E-2</c:v>
                </c:pt>
                <c:pt idx="15430">
                  <c:v>-5.1997500000000002E-2</c:v>
                </c:pt>
                <c:pt idx="15431">
                  <c:v>-4.8471800000000002E-2</c:v>
                </c:pt>
                <c:pt idx="15432">
                  <c:v>-4.5385200000000001E-2</c:v>
                </c:pt>
                <c:pt idx="15433">
                  <c:v>-3.9836299999999998E-2</c:v>
                </c:pt>
                <c:pt idx="15434">
                  <c:v>-3.3694000000000002E-2</c:v>
                </c:pt>
                <c:pt idx="15435">
                  <c:v>-3.1369599999999997E-2</c:v>
                </c:pt>
                <c:pt idx="15436">
                  <c:v>-3.3242899999999999E-2</c:v>
                </c:pt>
                <c:pt idx="15437">
                  <c:v>-3.3716000000000003E-2</c:v>
                </c:pt>
                <c:pt idx="15438">
                  <c:v>-3.4555200000000001E-2</c:v>
                </c:pt>
                <c:pt idx="15439">
                  <c:v>-3.1651600000000002E-2</c:v>
                </c:pt>
                <c:pt idx="15440">
                  <c:v>-2.8527199999999999E-2</c:v>
                </c:pt>
                <c:pt idx="15441">
                  <c:v>-2.6408999999999998E-2</c:v>
                </c:pt>
                <c:pt idx="15442">
                  <c:v>-2.7809799999999999E-2</c:v>
                </c:pt>
                <c:pt idx="15443">
                  <c:v>-2.8791400000000002E-2</c:v>
                </c:pt>
                <c:pt idx="15444">
                  <c:v>-2.5285700000000001E-2</c:v>
                </c:pt>
                <c:pt idx="15445">
                  <c:v>-2.0095200000000001E-2</c:v>
                </c:pt>
                <c:pt idx="15446">
                  <c:v>-1.50131E-2</c:v>
                </c:pt>
                <c:pt idx="15447">
                  <c:v>-1.55528E-2</c:v>
                </c:pt>
                <c:pt idx="15448">
                  <c:v>-1.46274E-2</c:v>
                </c:pt>
                <c:pt idx="15449">
                  <c:v>-1.1809800000000001E-2</c:v>
                </c:pt>
                <c:pt idx="15450">
                  <c:v>-9.9383300000000004E-3</c:v>
                </c:pt>
                <c:pt idx="15451">
                  <c:v>-1.3074300000000001E-2</c:v>
                </c:pt>
                <c:pt idx="15452">
                  <c:v>-1.71364E-2</c:v>
                </c:pt>
                <c:pt idx="15453">
                  <c:v>-1.9835800000000001E-2</c:v>
                </c:pt>
                <c:pt idx="15454">
                  <c:v>-2.6206799999999999E-2</c:v>
                </c:pt>
                <c:pt idx="15455">
                  <c:v>-3.9611399999999998E-2</c:v>
                </c:pt>
                <c:pt idx="15456">
                  <c:v>-4.4696899999999998E-2</c:v>
                </c:pt>
                <c:pt idx="15457">
                  <c:v>-3.9100999999999997E-2</c:v>
                </c:pt>
                <c:pt idx="15458">
                  <c:v>-2.7810700000000001E-2</c:v>
                </c:pt>
                <c:pt idx="15459">
                  <c:v>-1.8673700000000001E-2</c:v>
                </c:pt>
                <c:pt idx="15460">
                  <c:v>-1.3627200000000001E-2</c:v>
                </c:pt>
                <c:pt idx="15461">
                  <c:v>-1.2267699999999999E-2</c:v>
                </c:pt>
                <c:pt idx="15462">
                  <c:v>-1.00404E-2</c:v>
                </c:pt>
                <c:pt idx="15463">
                  <c:v>-4.2432299999999997E-3</c:v>
                </c:pt>
                <c:pt idx="15464">
                  <c:v>3.6268300000000002E-3</c:v>
                </c:pt>
                <c:pt idx="15465">
                  <c:v>9.4506299999999998E-3</c:v>
                </c:pt>
                <c:pt idx="15466">
                  <c:v>1.2748199999999999E-2</c:v>
                </c:pt>
                <c:pt idx="15467">
                  <c:v>1.6141699999999998E-2</c:v>
                </c:pt>
                <c:pt idx="15468">
                  <c:v>2.03775E-2</c:v>
                </c:pt>
                <c:pt idx="15469">
                  <c:v>2.11264E-2</c:v>
                </c:pt>
                <c:pt idx="15470">
                  <c:v>2.23339E-2</c:v>
                </c:pt>
                <c:pt idx="15471">
                  <c:v>2.30882E-2</c:v>
                </c:pt>
                <c:pt idx="15472">
                  <c:v>3.1181E-2</c:v>
                </c:pt>
                <c:pt idx="15473">
                  <c:v>3.70341E-2</c:v>
                </c:pt>
                <c:pt idx="15474">
                  <c:v>4.4282799999999997E-2</c:v>
                </c:pt>
                <c:pt idx="15475">
                  <c:v>4.9290599999999997E-2</c:v>
                </c:pt>
                <c:pt idx="15476">
                  <c:v>5.8824799999999997E-2</c:v>
                </c:pt>
                <c:pt idx="15477">
                  <c:v>6.8771700000000005E-2</c:v>
                </c:pt>
                <c:pt idx="15478">
                  <c:v>7.3432600000000001E-2</c:v>
                </c:pt>
                <c:pt idx="15479">
                  <c:v>7.5556200000000004E-2</c:v>
                </c:pt>
                <c:pt idx="15480">
                  <c:v>7.7607200000000001E-2</c:v>
                </c:pt>
                <c:pt idx="15481">
                  <c:v>8.04203E-2</c:v>
                </c:pt>
                <c:pt idx="15482">
                  <c:v>8.5662100000000005E-2</c:v>
                </c:pt>
                <c:pt idx="15483">
                  <c:v>9.5920000000000005E-2</c:v>
                </c:pt>
                <c:pt idx="15484">
                  <c:v>0.10109600000000001</c:v>
                </c:pt>
                <c:pt idx="15485">
                  <c:v>0.10512299999999999</c:v>
                </c:pt>
                <c:pt idx="15486">
                  <c:v>0.11024100000000001</c:v>
                </c:pt>
                <c:pt idx="15487">
                  <c:v>0.120793</c:v>
                </c:pt>
                <c:pt idx="15488">
                  <c:v>0.129637</c:v>
                </c:pt>
                <c:pt idx="15489">
                  <c:v>0.135743</c:v>
                </c:pt>
                <c:pt idx="15490">
                  <c:v>0.13923199999999999</c:v>
                </c:pt>
                <c:pt idx="15491">
                  <c:v>0.14726400000000001</c:v>
                </c:pt>
                <c:pt idx="15492">
                  <c:v>0.16017500000000001</c:v>
                </c:pt>
                <c:pt idx="15493">
                  <c:v>0.16362299999999999</c:v>
                </c:pt>
                <c:pt idx="15494">
                  <c:v>0.16217500000000001</c:v>
                </c:pt>
                <c:pt idx="15495">
                  <c:v>0.16631199999999999</c:v>
                </c:pt>
                <c:pt idx="15496">
                  <c:v>0.175511</c:v>
                </c:pt>
                <c:pt idx="15497">
                  <c:v>0.180366</c:v>
                </c:pt>
                <c:pt idx="15498">
                  <c:v>0.18229100000000001</c:v>
                </c:pt>
                <c:pt idx="15499">
                  <c:v>0.18578500000000001</c:v>
                </c:pt>
                <c:pt idx="15500">
                  <c:v>0.189137</c:v>
                </c:pt>
                <c:pt idx="15501">
                  <c:v>0.18904799999999999</c:v>
                </c:pt>
                <c:pt idx="15502">
                  <c:v>0.188642</c:v>
                </c:pt>
                <c:pt idx="15503">
                  <c:v>0.18787899999999999</c:v>
                </c:pt>
                <c:pt idx="15504">
                  <c:v>0.18781900000000001</c:v>
                </c:pt>
                <c:pt idx="15505">
                  <c:v>0.19001499999999999</c:v>
                </c:pt>
                <c:pt idx="15506">
                  <c:v>0.20086599999999999</c:v>
                </c:pt>
                <c:pt idx="15507">
                  <c:v>0.21857399999999999</c:v>
                </c:pt>
                <c:pt idx="15508">
                  <c:v>0.23045599999999999</c:v>
                </c:pt>
                <c:pt idx="15509">
                  <c:v>0.23171900000000001</c:v>
                </c:pt>
                <c:pt idx="15510">
                  <c:v>0.23014000000000001</c:v>
                </c:pt>
                <c:pt idx="15511">
                  <c:v>0.229212</c:v>
                </c:pt>
                <c:pt idx="15512">
                  <c:v>0.23108100000000001</c:v>
                </c:pt>
                <c:pt idx="15513">
                  <c:v>0.23361000000000001</c:v>
                </c:pt>
                <c:pt idx="15514">
                  <c:v>0.230881</c:v>
                </c:pt>
                <c:pt idx="15515">
                  <c:v>0.22539300000000001</c:v>
                </c:pt>
                <c:pt idx="15516">
                  <c:v>0.222355</c:v>
                </c:pt>
                <c:pt idx="15517">
                  <c:v>0.21989800000000001</c:v>
                </c:pt>
                <c:pt idx="15518">
                  <c:v>0.21779299999999999</c:v>
                </c:pt>
                <c:pt idx="15519">
                  <c:v>0.21832699999999999</c:v>
                </c:pt>
                <c:pt idx="15520">
                  <c:v>0.223524</c:v>
                </c:pt>
                <c:pt idx="15521">
                  <c:v>0.22761000000000001</c:v>
                </c:pt>
                <c:pt idx="15522">
                  <c:v>0.22641500000000001</c:v>
                </c:pt>
                <c:pt idx="15523">
                  <c:v>0.21990499999999999</c:v>
                </c:pt>
                <c:pt idx="15524">
                  <c:v>0.213921</c:v>
                </c:pt>
                <c:pt idx="15525">
                  <c:v>0.212674</c:v>
                </c:pt>
                <c:pt idx="15526">
                  <c:v>0.21266199999999999</c:v>
                </c:pt>
                <c:pt idx="15527">
                  <c:v>0.213419</c:v>
                </c:pt>
                <c:pt idx="15528">
                  <c:v>0.21086299999999999</c:v>
                </c:pt>
                <c:pt idx="15529">
                  <c:v>0.20672499999999999</c:v>
                </c:pt>
                <c:pt idx="15530">
                  <c:v>0.20464099999999999</c:v>
                </c:pt>
                <c:pt idx="15531">
                  <c:v>0.20316699999999999</c:v>
                </c:pt>
                <c:pt idx="15532">
                  <c:v>0.19680700000000001</c:v>
                </c:pt>
                <c:pt idx="15533">
                  <c:v>0.19147700000000001</c:v>
                </c:pt>
                <c:pt idx="15534">
                  <c:v>0.191029</c:v>
                </c:pt>
                <c:pt idx="15535">
                  <c:v>0.19119800000000001</c:v>
                </c:pt>
                <c:pt idx="15536">
                  <c:v>0.18690000000000001</c:v>
                </c:pt>
                <c:pt idx="15537">
                  <c:v>0.18243699999999999</c:v>
                </c:pt>
                <c:pt idx="15538">
                  <c:v>0.18274899999999999</c:v>
                </c:pt>
                <c:pt idx="15539">
                  <c:v>0.186588</c:v>
                </c:pt>
                <c:pt idx="15540">
                  <c:v>0.181946</c:v>
                </c:pt>
                <c:pt idx="15541">
                  <c:v>0.17211000000000001</c:v>
                </c:pt>
                <c:pt idx="15542">
                  <c:v>0.17219799999999999</c:v>
                </c:pt>
                <c:pt idx="15543">
                  <c:v>0.170793</c:v>
                </c:pt>
                <c:pt idx="15544">
                  <c:v>0.16591800000000001</c:v>
                </c:pt>
                <c:pt idx="15545">
                  <c:v>0.16361899999999999</c:v>
                </c:pt>
                <c:pt idx="15546">
                  <c:v>0.16661599999999999</c:v>
                </c:pt>
                <c:pt idx="15547">
                  <c:v>0.17063400000000001</c:v>
                </c:pt>
                <c:pt idx="15548">
                  <c:v>0.171766</c:v>
                </c:pt>
                <c:pt idx="15549">
                  <c:v>0.17174600000000001</c:v>
                </c:pt>
                <c:pt idx="15550">
                  <c:v>0.171879</c:v>
                </c:pt>
                <c:pt idx="15551">
                  <c:v>0.17291100000000001</c:v>
                </c:pt>
                <c:pt idx="15552">
                  <c:v>0.17715900000000001</c:v>
                </c:pt>
                <c:pt idx="15553">
                  <c:v>0.18156700000000001</c:v>
                </c:pt>
                <c:pt idx="15554">
                  <c:v>0.18432299999999999</c:v>
                </c:pt>
                <c:pt idx="15555">
                  <c:v>0.18009</c:v>
                </c:pt>
                <c:pt idx="15556">
                  <c:v>0.174538</c:v>
                </c:pt>
                <c:pt idx="15557">
                  <c:v>0.172595</c:v>
                </c:pt>
                <c:pt idx="15558">
                  <c:v>0.16877600000000001</c:v>
                </c:pt>
                <c:pt idx="15559">
                  <c:v>0.16677700000000001</c:v>
                </c:pt>
                <c:pt idx="15560">
                  <c:v>0.16725799999999999</c:v>
                </c:pt>
                <c:pt idx="15561">
                  <c:v>0.170211</c:v>
                </c:pt>
                <c:pt idx="15562">
                  <c:v>0.176395</c:v>
                </c:pt>
                <c:pt idx="15563">
                  <c:v>0.18464700000000001</c:v>
                </c:pt>
                <c:pt idx="15564">
                  <c:v>0.198133</c:v>
                </c:pt>
                <c:pt idx="15565">
                  <c:v>0.20596500000000001</c:v>
                </c:pt>
                <c:pt idx="15566">
                  <c:v>0.207842</c:v>
                </c:pt>
                <c:pt idx="15567">
                  <c:v>0.20762</c:v>
                </c:pt>
                <c:pt idx="15568">
                  <c:v>0.20702499999999999</c:v>
                </c:pt>
                <c:pt idx="15569">
                  <c:v>0.20766699999999999</c:v>
                </c:pt>
                <c:pt idx="15570">
                  <c:v>0.21206900000000001</c:v>
                </c:pt>
                <c:pt idx="15571">
                  <c:v>0.21837400000000001</c:v>
                </c:pt>
                <c:pt idx="15572">
                  <c:v>0.220498</c:v>
                </c:pt>
                <c:pt idx="15573">
                  <c:v>0.226992</c:v>
                </c:pt>
                <c:pt idx="15574">
                  <c:v>0.233847</c:v>
                </c:pt>
                <c:pt idx="15575">
                  <c:v>0.23579600000000001</c:v>
                </c:pt>
                <c:pt idx="15576">
                  <c:v>0.23519399999999999</c:v>
                </c:pt>
                <c:pt idx="15577">
                  <c:v>0.23210700000000001</c:v>
                </c:pt>
                <c:pt idx="15578">
                  <c:v>0.23022400000000001</c:v>
                </c:pt>
                <c:pt idx="15579">
                  <c:v>0.230852</c:v>
                </c:pt>
                <c:pt idx="15580">
                  <c:v>0.237342</c:v>
                </c:pt>
                <c:pt idx="15581">
                  <c:v>0.23400899999999999</c:v>
                </c:pt>
                <c:pt idx="15582">
                  <c:v>0.2286</c:v>
                </c:pt>
                <c:pt idx="15583">
                  <c:v>0.22130900000000001</c:v>
                </c:pt>
                <c:pt idx="15584">
                  <c:v>0.22554099999999999</c:v>
                </c:pt>
                <c:pt idx="15585">
                  <c:v>0.23518</c:v>
                </c:pt>
                <c:pt idx="15586">
                  <c:v>0.23960200000000001</c:v>
                </c:pt>
                <c:pt idx="15587">
                  <c:v>0.240013</c:v>
                </c:pt>
                <c:pt idx="15588">
                  <c:v>0.23873900000000001</c:v>
                </c:pt>
                <c:pt idx="15589">
                  <c:v>0.238369</c:v>
                </c:pt>
                <c:pt idx="15590">
                  <c:v>0.240178</c:v>
                </c:pt>
                <c:pt idx="15591">
                  <c:v>0.240423</c:v>
                </c:pt>
                <c:pt idx="15592">
                  <c:v>0.24065400000000001</c:v>
                </c:pt>
                <c:pt idx="15593">
                  <c:v>0.241372</c:v>
                </c:pt>
                <c:pt idx="15594">
                  <c:v>0.24706500000000001</c:v>
                </c:pt>
                <c:pt idx="15595">
                  <c:v>0.24552399999999999</c:v>
                </c:pt>
                <c:pt idx="15596">
                  <c:v>0.24354000000000001</c:v>
                </c:pt>
                <c:pt idx="15597">
                  <c:v>0.24549599999999999</c:v>
                </c:pt>
                <c:pt idx="15598">
                  <c:v>0.247726</c:v>
                </c:pt>
                <c:pt idx="15599">
                  <c:v>0.24653800000000001</c:v>
                </c:pt>
                <c:pt idx="15600">
                  <c:v>0.24742800000000001</c:v>
                </c:pt>
                <c:pt idx="15601">
                  <c:v>0.25024299999999999</c:v>
                </c:pt>
                <c:pt idx="15602">
                  <c:v>0.246142</c:v>
                </c:pt>
                <c:pt idx="15603">
                  <c:v>0.24148800000000001</c:v>
                </c:pt>
                <c:pt idx="15604">
                  <c:v>0.24027399999999999</c:v>
                </c:pt>
                <c:pt idx="15605">
                  <c:v>0.239728</c:v>
                </c:pt>
                <c:pt idx="15606">
                  <c:v>0.23561399999999999</c:v>
                </c:pt>
                <c:pt idx="15607">
                  <c:v>0.23396900000000001</c:v>
                </c:pt>
                <c:pt idx="15608">
                  <c:v>0.22986699999999999</c:v>
                </c:pt>
                <c:pt idx="15609">
                  <c:v>0.22940199999999999</c:v>
                </c:pt>
                <c:pt idx="15610">
                  <c:v>0.23158200000000001</c:v>
                </c:pt>
                <c:pt idx="15611">
                  <c:v>0.235009</c:v>
                </c:pt>
                <c:pt idx="15612">
                  <c:v>0.23411899999999999</c:v>
                </c:pt>
                <c:pt idx="15613">
                  <c:v>0.22697100000000001</c:v>
                </c:pt>
                <c:pt idx="15614">
                  <c:v>0.226074</c:v>
                </c:pt>
                <c:pt idx="15615">
                  <c:v>0.226717</c:v>
                </c:pt>
                <c:pt idx="15616">
                  <c:v>0.22259699999999999</c:v>
                </c:pt>
                <c:pt idx="15617">
                  <c:v>0.20638100000000001</c:v>
                </c:pt>
                <c:pt idx="15618">
                  <c:v>0.198181</c:v>
                </c:pt>
                <c:pt idx="15619">
                  <c:v>0.188363</c:v>
                </c:pt>
                <c:pt idx="15620">
                  <c:v>0.178979</c:v>
                </c:pt>
                <c:pt idx="15621">
                  <c:v>0.173926</c:v>
                </c:pt>
                <c:pt idx="15622">
                  <c:v>0.17000499999999999</c:v>
                </c:pt>
                <c:pt idx="15623">
                  <c:v>0.169706</c:v>
                </c:pt>
                <c:pt idx="15624">
                  <c:v>0.17468500000000001</c:v>
                </c:pt>
                <c:pt idx="15625">
                  <c:v>0.178038</c:v>
                </c:pt>
                <c:pt idx="15626">
                  <c:v>0.18132000000000001</c:v>
                </c:pt>
                <c:pt idx="15627">
                  <c:v>0.18574499999999999</c:v>
                </c:pt>
                <c:pt idx="15628">
                  <c:v>0.18080599999999999</c:v>
                </c:pt>
                <c:pt idx="15629">
                  <c:v>0.17294599999999999</c:v>
                </c:pt>
                <c:pt idx="15630">
                  <c:v>0.17513200000000001</c:v>
                </c:pt>
                <c:pt idx="15631">
                  <c:v>0.17737700000000001</c:v>
                </c:pt>
                <c:pt idx="15632">
                  <c:v>0.17885799999999999</c:v>
                </c:pt>
                <c:pt idx="15633">
                  <c:v>0.1777</c:v>
                </c:pt>
                <c:pt idx="15634">
                  <c:v>0.18131700000000001</c:v>
                </c:pt>
                <c:pt idx="15635">
                  <c:v>0.186919</c:v>
                </c:pt>
                <c:pt idx="15636">
                  <c:v>0.191914</c:v>
                </c:pt>
                <c:pt idx="15637">
                  <c:v>0.186304</c:v>
                </c:pt>
                <c:pt idx="15638">
                  <c:v>0.18101999999999999</c:v>
                </c:pt>
                <c:pt idx="15639">
                  <c:v>0.18546899999999999</c:v>
                </c:pt>
                <c:pt idx="15640">
                  <c:v>0.19575699999999999</c:v>
                </c:pt>
                <c:pt idx="15641">
                  <c:v>0.20486399999999999</c:v>
                </c:pt>
                <c:pt idx="15642">
                  <c:v>0.20790900000000001</c:v>
                </c:pt>
                <c:pt idx="15643">
                  <c:v>0.21332699999999999</c:v>
                </c:pt>
                <c:pt idx="15644">
                  <c:v>0.22445399999999999</c:v>
                </c:pt>
                <c:pt idx="15645">
                  <c:v>0.23516899999999999</c:v>
                </c:pt>
                <c:pt idx="15646">
                  <c:v>0.23910400000000001</c:v>
                </c:pt>
                <c:pt idx="15647">
                  <c:v>0.246558</c:v>
                </c:pt>
                <c:pt idx="15648">
                  <c:v>0.24594299999999999</c:v>
                </c:pt>
                <c:pt idx="15649">
                  <c:v>0.24101500000000001</c:v>
                </c:pt>
                <c:pt idx="15650">
                  <c:v>0.24096899999999999</c:v>
                </c:pt>
                <c:pt idx="15651">
                  <c:v>0.243426</c:v>
                </c:pt>
                <c:pt idx="15652">
                  <c:v>0.25008999999999998</c:v>
                </c:pt>
                <c:pt idx="15653">
                  <c:v>0.254909</c:v>
                </c:pt>
                <c:pt idx="15654">
                  <c:v>0.251247</c:v>
                </c:pt>
                <c:pt idx="15655">
                  <c:v>0.24418200000000001</c:v>
                </c:pt>
                <c:pt idx="15656">
                  <c:v>0.24312800000000001</c:v>
                </c:pt>
                <c:pt idx="15657">
                  <c:v>0.24710299999999999</c:v>
                </c:pt>
                <c:pt idx="15658">
                  <c:v>0.24646699999999999</c:v>
                </c:pt>
                <c:pt idx="15659">
                  <c:v>0.23963100000000001</c:v>
                </c:pt>
                <c:pt idx="15660">
                  <c:v>0.23238300000000001</c:v>
                </c:pt>
                <c:pt idx="15661">
                  <c:v>0.225965</c:v>
                </c:pt>
                <c:pt idx="15662">
                  <c:v>0.21863299999999999</c:v>
                </c:pt>
                <c:pt idx="15663">
                  <c:v>0.21082799999999999</c:v>
                </c:pt>
                <c:pt idx="15664">
                  <c:v>0.201709</c:v>
                </c:pt>
                <c:pt idx="15665">
                  <c:v>0.198652</c:v>
                </c:pt>
                <c:pt idx="15666">
                  <c:v>0.19776299999999999</c:v>
                </c:pt>
                <c:pt idx="15667">
                  <c:v>0.194078</c:v>
                </c:pt>
                <c:pt idx="15668">
                  <c:v>0.19264600000000001</c:v>
                </c:pt>
                <c:pt idx="15669">
                  <c:v>0.19294800000000001</c:v>
                </c:pt>
                <c:pt idx="15670">
                  <c:v>0.18726899999999999</c:v>
                </c:pt>
                <c:pt idx="15671">
                  <c:v>0.185809</c:v>
                </c:pt>
                <c:pt idx="15672">
                  <c:v>0.189913</c:v>
                </c:pt>
                <c:pt idx="15673">
                  <c:v>0.19228100000000001</c:v>
                </c:pt>
                <c:pt idx="15674">
                  <c:v>0.188023</c:v>
                </c:pt>
                <c:pt idx="15675">
                  <c:v>0.17379700000000001</c:v>
                </c:pt>
                <c:pt idx="15676">
                  <c:v>0.15772900000000001</c:v>
                </c:pt>
                <c:pt idx="15677">
                  <c:v>0.136577</c:v>
                </c:pt>
                <c:pt idx="15678">
                  <c:v>0.12064900000000001</c:v>
                </c:pt>
                <c:pt idx="15679">
                  <c:v>0.114565</c:v>
                </c:pt>
                <c:pt idx="15680">
                  <c:v>0.112027</c:v>
                </c:pt>
                <c:pt idx="15681">
                  <c:v>0.109665</c:v>
                </c:pt>
                <c:pt idx="15682">
                  <c:v>0.109346</c:v>
                </c:pt>
                <c:pt idx="15683">
                  <c:v>9.6258700000000003E-2</c:v>
                </c:pt>
                <c:pt idx="15684">
                  <c:v>8.4630800000000006E-2</c:v>
                </c:pt>
                <c:pt idx="15685">
                  <c:v>7.9709699999999994E-2</c:v>
                </c:pt>
                <c:pt idx="15686">
                  <c:v>6.6869499999999998E-2</c:v>
                </c:pt>
                <c:pt idx="15687">
                  <c:v>4.6085599999999997E-2</c:v>
                </c:pt>
                <c:pt idx="15688">
                  <c:v>3.1890700000000001E-2</c:v>
                </c:pt>
                <c:pt idx="15689">
                  <c:v>2.8609900000000001E-2</c:v>
                </c:pt>
                <c:pt idx="15690">
                  <c:v>2.7287499999999999E-2</c:v>
                </c:pt>
                <c:pt idx="15691">
                  <c:v>2.6891200000000001E-2</c:v>
                </c:pt>
                <c:pt idx="15692">
                  <c:v>2.5394300000000002E-2</c:v>
                </c:pt>
                <c:pt idx="15693">
                  <c:v>2.5690500000000002E-2</c:v>
                </c:pt>
                <c:pt idx="15694">
                  <c:v>2.81719E-2</c:v>
                </c:pt>
                <c:pt idx="15695">
                  <c:v>3.0044700000000001E-2</c:v>
                </c:pt>
                <c:pt idx="15696">
                  <c:v>3.4071499999999998E-2</c:v>
                </c:pt>
                <c:pt idx="15697">
                  <c:v>3.6194499999999998E-2</c:v>
                </c:pt>
                <c:pt idx="15698">
                  <c:v>4.0944099999999997E-2</c:v>
                </c:pt>
                <c:pt idx="15699">
                  <c:v>4.19012E-2</c:v>
                </c:pt>
                <c:pt idx="15700">
                  <c:v>4.9551499999999998E-2</c:v>
                </c:pt>
                <c:pt idx="15701">
                  <c:v>6.2152399999999997E-2</c:v>
                </c:pt>
                <c:pt idx="15702">
                  <c:v>6.8834599999999996E-2</c:v>
                </c:pt>
                <c:pt idx="15703">
                  <c:v>7.0840799999999995E-2</c:v>
                </c:pt>
                <c:pt idx="15704">
                  <c:v>7.4412900000000004E-2</c:v>
                </c:pt>
                <c:pt idx="15705">
                  <c:v>7.7785699999999999E-2</c:v>
                </c:pt>
                <c:pt idx="15706">
                  <c:v>8.0806100000000006E-2</c:v>
                </c:pt>
                <c:pt idx="15707">
                  <c:v>8.6835999999999997E-2</c:v>
                </c:pt>
                <c:pt idx="15708">
                  <c:v>9.4077900000000006E-2</c:v>
                </c:pt>
                <c:pt idx="15709">
                  <c:v>0.100923</c:v>
                </c:pt>
                <c:pt idx="15710">
                  <c:v>9.8685099999999998E-2</c:v>
                </c:pt>
                <c:pt idx="15711">
                  <c:v>9.6021300000000004E-2</c:v>
                </c:pt>
                <c:pt idx="15712">
                  <c:v>9.6241099999999996E-2</c:v>
                </c:pt>
                <c:pt idx="15713">
                  <c:v>0.100161</c:v>
                </c:pt>
                <c:pt idx="15714">
                  <c:v>0.108116</c:v>
                </c:pt>
                <c:pt idx="15715">
                  <c:v>0.115536</c:v>
                </c:pt>
                <c:pt idx="15716">
                  <c:v>0.120656</c:v>
                </c:pt>
                <c:pt idx="15717">
                  <c:v>0.12509100000000001</c:v>
                </c:pt>
                <c:pt idx="15718">
                  <c:v>0.12662599999999999</c:v>
                </c:pt>
                <c:pt idx="15719">
                  <c:v>0.115524</c:v>
                </c:pt>
                <c:pt idx="15720">
                  <c:v>0.109352</c:v>
                </c:pt>
                <c:pt idx="15721">
                  <c:v>0.104989</c:v>
                </c:pt>
                <c:pt idx="15722">
                  <c:v>0.101643</c:v>
                </c:pt>
                <c:pt idx="15723">
                  <c:v>0.10006900000000001</c:v>
                </c:pt>
                <c:pt idx="15724">
                  <c:v>0.10086299999999999</c:v>
                </c:pt>
                <c:pt idx="15725">
                  <c:v>0.102836</c:v>
                </c:pt>
                <c:pt idx="15726">
                  <c:v>0.102755</c:v>
                </c:pt>
                <c:pt idx="15727">
                  <c:v>0.103146</c:v>
                </c:pt>
                <c:pt idx="15728">
                  <c:v>0.10094599999999999</c:v>
                </c:pt>
                <c:pt idx="15729">
                  <c:v>0.101505</c:v>
                </c:pt>
                <c:pt idx="15730">
                  <c:v>0.10050000000000001</c:v>
                </c:pt>
                <c:pt idx="15731">
                  <c:v>0.107442</c:v>
                </c:pt>
                <c:pt idx="15732">
                  <c:v>0.118811</c:v>
                </c:pt>
                <c:pt idx="15733">
                  <c:v>0.12166</c:v>
                </c:pt>
                <c:pt idx="15734">
                  <c:v>0.120047</c:v>
                </c:pt>
                <c:pt idx="15735">
                  <c:v>0.117801</c:v>
                </c:pt>
                <c:pt idx="15736">
                  <c:v>0.11632099999999999</c:v>
                </c:pt>
                <c:pt idx="15737">
                  <c:v>0.11827500000000001</c:v>
                </c:pt>
                <c:pt idx="15738">
                  <c:v>0.1229</c:v>
                </c:pt>
                <c:pt idx="15739">
                  <c:v>0.129968</c:v>
                </c:pt>
                <c:pt idx="15740">
                  <c:v>0.139819</c:v>
                </c:pt>
                <c:pt idx="15741">
                  <c:v>0.144789</c:v>
                </c:pt>
                <c:pt idx="15742">
                  <c:v>0.139741</c:v>
                </c:pt>
                <c:pt idx="15743">
                  <c:v>0.13783899999999999</c:v>
                </c:pt>
                <c:pt idx="15744">
                  <c:v>0.13607</c:v>
                </c:pt>
                <c:pt idx="15745">
                  <c:v>0.138238</c:v>
                </c:pt>
                <c:pt idx="15746">
                  <c:v>0.1411</c:v>
                </c:pt>
                <c:pt idx="15747">
                  <c:v>0.14286099999999999</c:v>
                </c:pt>
                <c:pt idx="15748">
                  <c:v>0.14819499999999999</c:v>
                </c:pt>
                <c:pt idx="15749">
                  <c:v>0.148533</c:v>
                </c:pt>
                <c:pt idx="15750">
                  <c:v>0.15034500000000001</c:v>
                </c:pt>
                <c:pt idx="15751">
                  <c:v>0.15826399999999999</c:v>
                </c:pt>
                <c:pt idx="15752">
                  <c:v>0.17569499999999999</c:v>
                </c:pt>
                <c:pt idx="15753">
                  <c:v>0.18482499999999999</c:v>
                </c:pt>
                <c:pt idx="15754">
                  <c:v>0.18302199999999999</c:v>
                </c:pt>
                <c:pt idx="15755">
                  <c:v>0.183584</c:v>
                </c:pt>
                <c:pt idx="15756">
                  <c:v>0.189919</c:v>
                </c:pt>
                <c:pt idx="15757">
                  <c:v>0.190553</c:v>
                </c:pt>
                <c:pt idx="15758">
                  <c:v>0.19103100000000001</c:v>
                </c:pt>
                <c:pt idx="15759">
                  <c:v>0.193882</c:v>
                </c:pt>
                <c:pt idx="15760">
                  <c:v>0.194021</c:v>
                </c:pt>
                <c:pt idx="15761">
                  <c:v>0.19057499999999999</c:v>
                </c:pt>
                <c:pt idx="15762">
                  <c:v>0.187558</c:v>
                </c:pt>
                <c:pt idx="15763">
                  <c:v>0.19755600000000001</c:v>
                </c:pt>
                <c:pt idx="15764">
                  <c:v>0.20844299999999999</c:v>
                </c:pt>
                <c:pt idx="15765">
                  <c:v>0.217861</c:v>
                </c:pt>
                <c:pt idx="15766">
                  <c:v>0.22057199999999999</c:v>
                </c:pt>
                <c:pt idx="15767">
                  <c:v>0.225575</c:v>
                </c:pt>
                <c:pt idx="15768">
                  <c:v>0.226774</c:v>
                </c:pt>
                <c:pt idx="15769">
                  <c:v>0.223917</c:v>
                </c:pt>
                <c:pt idx="15770">
                  <c:v>0.22711300000000001</c:v>
                </c:pt>
                <c:pt idx="15771">
                  <c:v>0.228213</c:v>
                </c:pt>
                <c:pt idx="15772">
                  <c:v>0.229404</c:v>
                </c:pt>
                <c:pt idx="15773">
                  <c:v>0.23414099999999999</c:v>
                </c:pt>
                <c:pt idx="15774">
                  <c:v>0.23874200000000001</c:v>
                </c:pt>
                <c:pt idx="15775">
                  <c:v>0.23989199999999999</c:v>
                </c:pt>
                <c:pt idx="15776">
                  <c:v>0.241615</c:v>
                </c:pt>
                <c:pt idx="15777">
                  <c:v>0.246368</c:v>
                </c:pt>
                <c:pt idx="15778">
                  <c:v>0.250913</c:v>
                </c:pt>
                <c:pt idx="15779">
                  <c:v>0.25371700000000003</c:v>
                </c:pt>
                <c:pt idx="15780">
                  <c:v>0.25781199999999999</c:v>
                </c:pt>
                <c:pt idx="15781">
                  <c:v>0.25298799999999999</c:v>
                </c:pt>
                <c:pt idx="15782">
                  <c:v>0.252855</c:v>
                </c:pt>
                <c:pt idx="15783">
                  <c:v>0.252299</c:v>
                </c:pt>
                <c:pt idx="15784">
                  <c:v>0.25209999999999999</c:v>
                </c:pt>
                <c:pt idx="15785">
                  <c:v>0.24851999999999999</c:v>
                </c:pt>
                <c:pt idx="15786">
                  <c:v>0.24459800000000001</c:v>
                </c:pt>
                <c:pt idx="15787">
                  <c:v>0.24637300000000001</c:v>
                </c:pt>
                <c:pt idx="15788">
                  <c:v>0.24815499999999999</c:v>
                </c:pt>
                <c:pt idx="15789">
                  <c:v>0.25319599999999998</c:v>
                </c:pt>
                <c:pt idx="15790">
                  <c:v>0.256691</c:v>
                </c:pt>
                <c:pt idx="15791">
                  <c:v>0.26317699999999999</c:v>
                </c:pt>
                <c:pt idx="15792">
                  <c:v>0.27090799999999998</c:v>
                </c:pt>
                <c:pt idx="15793">
                  <c:v>0.273677</c:v>
                </c:pt>
                <c:pt idx="15794">
                  <c:v>0.27385500000000002</c:v>
                </c:pt>
                <c:pt idx="15795">
                  <c:v>0.27632200000000001</c:v>
                </c:pt>
                <c:pt idx="15796">
                  <c:v>0.27757500000000002</c:v>
                </c:pt>
                <c:pt idx="15797">
                  <c:v>0.28354000000000001</c:v>
                </c:pt>
                <c:pt idx="15798">
                  <c:v>0.29055399999999998</c:v>
                </c:pt>
                <c:pt idx="15799">
                  <c:v>0.296232</c:v>
                </c:pt>
                <c:pt idx="15800">
                  <c:v>0.29922900000000002</c:v>
                </c:pt>
                <c:pt idx="15801">
                  <c:v>0.30324400000000001</c:v>
                </c:pt>
                <c:pt idx="15802">
                  <c:v>0.30636999999999998</c:v>
                </c:pt>
                <c:pt idx="15803">
                  <c:v>0.31151299999999998</c:v>
                </c:pt>
                <c:pt idx="15804">
                  <c:v>0.31792999999999999</c:v>
                </c:pt>
                <c:pt idx="15805">
                  <c:v>0.32784999999999997</c:v>
                </c:pt>
                <c:pt idx="15806">
                  <c:v>0.33573399999999998</c:v>
                </c:pt>
                <c:pt idx="15807">
                  <c:v>0.35216599999999998</c:v>
                </c:pt>
                <c:pt idx="15808">
                  <c:v>0.36559199999999997</c:v>
                </c:pt>
                <c:pt idx="15809">
                  <c:v>0.36960500000000002</c:v>
                </c:pt>
                <c:pt idx="15810">
                  <c:v>0.36798799999999998</c:v>
                </c:pt>
                <c:pt idx="15811">
                  <c:v>0.36349999999999999</c:v>
                </c:pt>
                <c:pt idx="15812">
                  <c:v>0.35881600000000002</c:v>
                </c:pt>
                <c:pt idx="15813">
                  <c:v>0.359072</c:v>
                </c:pt>
                <c:pt idx="15814">
                  <c:v>0.35972100000000001</c:v>
                </c:pt>
                <c:pt idx="15815">
                  <c:v>0.362929</c:v>
                </c:pt>
                <c:pt idx="15816">
                  <c:v>0.36960199999999999</c:v>
                </c:pt>
                <c:pt idx="15817">
                  <c:v>0.37970399999999999</c:v>
                </c:pt>
                <c:pt idx="15818">
                  <c:v>0.39278299999999999</c:v>
                </c:pt>
                <c:pt idx="15819">
                  <c:v>0.41033900000000001</c:v>
                </c:pt>
                <c:pt idx="15820">
                  <c:v>0.41458600000000001</c:v>
                </c:pt>
                <c:pt idx="15821">
                  <c:v>0.41614099999999998</c:v>
                </c:pt>
                <c:pt idx="15822">
                  <c:v>0.42463200000000001</c:v>
                </c:pt>
                <c:pt idx="15823">
                  <c:v>0.43153000000000002</c:v>
                </c:pt>
                <c:pt idx="15824">
                  <c:v>0.43043799999999999</c:v>
                </c:pt>
                <c:pt idx="15825">
                  <c:v>0.43032300000000001</c:v>
                </c:pt>
                <c:pt idx="15826">
                  <c:v>0.43781399999999998</c:v>
                </c:pt>
                <c:pt idx="15827">
                  <c:v>0.45325900000000002</c:v>
                </c:pt>
                <c:pt idx="15828">
                  <c:v>0.46515400000000001</c:v>
                </c:pt>
                <c:pt idx="15829">
                  <c:v>0.47894300000000001</c:v>
                </c:pt>
                <c:pt idx="15830">
                  <c:v>0.50123399999999996</c:v>
                </c:pt>
                <c:pt idx="15831">
                  <c:v>0.51685800000000004</c:v>
                </c:pt>
                <c:pt idx="15832">
                  <c:v>0.51944299999999999</c:v>
                </c:pt>
                <c:pt idx="15833">
                  <c:v>0.51436599999999999</c:v>
                </c:pt>
                <c:pt idx="15834">
                  <c:v>0.50846999999999998</c:v>
                </c:pt>
                <c:pt idx="15835">
                  <c:v>0.51639000000000002</c:v>
                </c:pt>
                <c:pt idx="15836">
                  <c:v>0.531358</c:v>
                </c:pt>
                <c:pt idx="15837">
                  <c:v>0.54035200000000005</c:v>
                </c:pt>
                <c:pt idx="15838">
                  <c:v>0.54504900000000001</c:v>
                </c:pt>
                <c:pt idx="15839">
                  <c:v>0.55121100000000001</c:v>
                </c:pt>
                <c:pt idx="15840">
                  <c:v>0.55486199999999997</c:v>
                </c:pt>
                <c:pt idx="15841">
                  <c:v>0.555948</c:v>
                </c:pt>
                <c:pt idx="15842">
                  <c:v>0.55909900000000001</c:v>
                </c:pt>
                <c:pt idx="15843">
                  <c:v>0.559979</c:v>
                </c:pt>
                <c:pt idx="15844">
                  <c:v>0.56105400000000005</c:v>
                </c:pt>
                <c:pt idx="15845">
                  <c:v>0.56086000000000003</c:v>
                </c:pt>
                <c:pt idx="15846">
                  <c:v>0.56052900000000005</c:v>
                </c:pt>
                <c:pt idx="15847">
                  <c:v>0.55850999999999995</c:v>
                </c:pt>
                <c:pt idx="15848">
                  <c:v>0.54768700000000003</c:v>
                </c:pt>
                <c:pt idx="15849">
                  <c:v>0.537242</c:v>
                </c:pt>
                <c:pt idx="15850">
                  <c:v>0.52986599999999995</c:v>
                </c:pt>
                <c:pt idx="15851">
                  <c:v>0.51887700000000003</c:v>
                </c:pt>
                <c:pt idx="15852">
                  <c:v>0.50488</c:v>
                </c:pt>
                <c:pt idx="15853">
                  <c:v>0.489593</c:v>
                </c:pt>
                <c:pt idx="15854">
                  <c:v>0.47681000000000001</c:v>
                </c:pt>
                <c:pt idx="15855">
                  <c:v>0.46694000000000002</c:v>
                </c:pt>
                <c:pt idx="15856">
                  <c:v>0.48332199999999997</c:v>
                </c:pt>
                <c:pt idx="15857">
                  <c:v>0.52581199999999995</c:v>
                </c:pt>
                <c:pt idx="15858">
                  <c:v>0.61753400000000003</c:v>
                </c:pt>
                <c:pt idx="15859">
                  <c:v>0.309392</c:v>
                </c:pt>
                <c:pt idx="15860">
                  <c:v>-0.33624300000000001</c:v>
                </c:pt>
                <c:pt idx="15861">
                  <c:v>-0.56620899999999996</c:v>
                </c:pt>
                <c:pt idx="15862">
                  <c:v>3.0807000000000001E-2</c:v>
                </c:pt>
                <c:pt idx="15863">
                  <c:v>0.45560099999999998</c:v>
                </c:pt>
                <c:pt idx="15864">
                  <c:v>0.317274</c:v>
                </c:pt>
                <c:pt idx="15865">
                  <c:v>0.30274699999999999</c:v>
                </c:pt>
                <c:pt idx="15866">
                  <c:v>0.302008</c:v>
                </c:pt>
                <c:pt idx="15867">
                  <c:v>0.300402</c:v>
                </c:pt>
                <c:pt idx="15868">
                  <c:v>0.295985</c:v>
                </c:pt>
                <c:pt idx="15869">
                  <c:v>0.29521500000000001</c:v>
                </c:pt>
                <c:pt idx="15870">
                  <c:v>0.27881899999999998</c:v>
                </c:pt>
                <c:pt idx="15871">
                  <c:v>0.251415</c:v>
                </c:pt>
                <c:pt idx="15872">
                  <c:v>0.224665</c:v>
                </c:pt>
                <c:pt idx="15873">
                  <c:v>0.19339600000000001</c:v>
                </c:pt>
                <c:pt idx="15874">
                  <c:v>0.17211299999999999</c:v>
                </c:pt>
                <c:pt idx="15875">
                  <c:v>0.156943</c:v>
                </c:pt>
                <c:pt idx="15876">
                  <c:v>0.145786</c:v>
                </c:pt>
                <c:pt idx="15877">
                  <c:v>0.13916400000000001</c:v>
                </c:pt>
                <c:pt idx="15878">
                  <c:v>0.13528999999999999</c:v>
                </c:pt>
                <c:pt idx="15879">
                  <c:v>0.124227</c:v>
                </c:pt>
                <c:pt idx="15880">
                  <c:v>0.114938</c:v>
                </c:pt>
                <c:pt idx="15881">
                  <c:v>0.115619</c:v>
                </c:pt>
                <c:pt idx="15882">
                  <c:v>0.117989</c:v>
                </c:pt>
                <c:pt idx="15883">
                  <c:v>0.119003</c:v>
                </c:pt>
                <c:pt idx="15884">
                  <c:v>0.110872</c:v>
                </c:pt>
                <c:pt idx="15885">
                  <c:v>0.10415000000000001</c:v>
                </c:pt>
                <c:pt idx="15886">
                  <c:v>9.7868999999999998E-2</c:v>
                </c:pt>
                <c:pt idx="15887">
                  <c:v>9.2144100000000007E-2</c:v>
                </c:pt>
                <c:pt idx="15888">
                  <c:v>8.43666E-2</c:v>
                </c:pt>
                <c:pt idx="15889">
                  <c:v>6.7389699999999997E-2</c:v>
                </c:pt>
                <c:pt idx="15890">
                  <c:v>5.9811000000000003E-2</c:v>
                </c:pt>
                <c:pt idx="15891">
                  <c:v>5.3450499999999998E-2</c:v>
                </c:pt>
                <c:pt idx="15892">
                  <c:v>4.7733299999999999E-2</c:v>
                </c:pt>
                <c:pt idx="15893">
                  <c:v>4.5909699999999998E-2</c:v>
                </c:pt>
                <c:pt idx="15894">
                  <c:v>4.0703499999999997E-2</c:v>
                </c:pt>
                <c:pt idx="15895">
                  <c:v>3.9119599999999997E-2</c:v>
                </c:pt>
                <c:pt idx="15896">
                  <c:v>3.5072100000000002E-2</c:v>
                </c:pt>
                <c:pt idx="15897">
                  <c:v>2.7881E-2</c:v>
                </c:pt>
                <c:pt idx="15898">
                  <c:v>2.1559100000000001E-2</c:v>
                </c:pt>
                <c:pt idx="15899">
                  <c:v>1.1957600000000001E-2</c:v>
                </c:pt>
                <c:pt idx="15900">
                  <c:v>1.14445E-2</c:v>
                </c:pt>
                <c:pt idx="15901">
                  <c:v>1.6142799999999999E-2</c:v>
                </c:pt>
                <c:pt idx="15902">
                  <c:v>2.0815E-2</c:v>
                </c:pt>
                <c:pt idx="15903">
                  <c:v>2.4548199999999999E-2</c:v>
                </c:pt>
                <c:pt idx="15904">
                  <c:v>1.5954400000000001E-2</c:v>
                </c:pt>
                <c:pt idx="15905">
                  <c:v>5.23516E-3</c:v>
                </c:pt>
                <c:pt idx="15906">
                  <c:v>-3.15074E-3</c:v>
                </c:pt>
                <c:pt idx="15907">
                  <c:v>-5.9879299999999998E-3</c:v>
                </c:pt>
                <c:pt idx="15908">
                  <c:v>-1.0681899999999999E-2</c:v>
                </c:pt>
                <c:pt idx="15909">
                  <c:v>-1.40482E-2</c:v>
                </c:pt>
                <c:pt idx="15910">
                  <c:v>-1.7293599999999999E-2</c:v>
                </c:pt>
                <c:pt idx="15911">
                  <c:v>-2.1371000000000001E-2</c:v>
                </c:pt>
                <c:pt idx="15912">
                  <c:v>-2.8183699999999999E-2</c:v>
                </c:pt>
                <c:pt idx="15913">
                  <c:v>-3.1628900000000001E-2</c:v>
                </c:pt>
                <c:pt idx="15914">
                  <c:v>-3.74349E-2</c:v>
                </c:pt>
                <c:pt idx="15915">
                  <c:v>-4.5923899999999997E-2</c:v>
                </c:pt>
                <c:pt idx="15916">
                  <c:v>-4.8533800000000002E-2</c:v>
                </c:pt>
                <c:pt idx="15917">
                  <c:v>-4.7174800000000003E-2</c:v>
                </c:pt>
                <c:pt idx="15918">
                  <c:v>-4.9461900000000003E-2</c:v>
                </c:pt>
                <c:pt idx="15919">
                  <c:v>-4.7684699999999997E-2</c:v>
                </c:pt>
                <c:pt idx="15920">
                  <c:v>-4.7911099999999998E-2</c:v>
                </c:pt>
                <c:pt idx="15921">
                  <c:v>-5.0983100000000003E-2</c:v>
                </c:pt>
                <c:pt idx="15922">
                  <c:v>-5.5652399999999998E-2</c:v>
                </c:pt>
                <c:pt idx="15923">
                  <c:v>-6.0556800000000001E-2</c:v>
                </c:pt>
                <c:pt idx="15924">
                  <c:v>-6.4880400000000005E-2</c:v>
                </c:pt>
                <c:pt idx="15925">
                  <c:v>-6.9106600000000004E-2</c:v>
                </c:pt>
                <c:pt idx="15926">
                  <c:v>-6.8455600000000005E-2</c:v>
                </c:pt>
                <c:pt idx="15927">
                  <c:v>-6.3849100000000006E-2</c:v>
                </c:pt>
                <c:pt idx="15928">
                  <c:v>-6.1586099999999998E-2</c:v>
                </c:pt>
                <c:pt idx="15929">
                  <c:v>-6.20478E-2</c:v>
                </c:pt>
                <c:pt idx="15930">
                  <c:v>-6.4687400000000006E-2</c:v>
                </c:pt>
                <c:pt idx="15931">
                  <c:v>-6.6728700000000002E-2</c:v>
                </c:pt>
                <c:pt idx="15932">
                  <c:v>-6.5445799999999998E-2</c:v>
                </c:pt>
                <c:pt idx="15933">
                  <c:v>-7.3128700000000005E-2</c:v>
                </c:pt>
                <c:pt idx="15934">
                  <c:v>-7.8462699999999996E-2</c:v>
                </c:pt>
                <c:pt idx="15935">
                  <c:v>-7.9067999999999999E-2</c:v>
                </c:pt>
                <c:pt idx="15936">
                  <c:v>-7.9969899999999997E-2</c:v>
                </c:pt>
                <c:pt idx="15937">
                  <c:v>-8.3954000000000001E-2</c:v>
                </c:pt>
                <c:pt idx="15938">
                  <c:v>-8.7837799999999994E-2</c:v>
                </c:pt>
                <c:pt idx="15939">
                  <c:v>-8.8233099999999995E-2</c:v>
                </c:pt>
                <c:pt idx="15940">
                  <c:v>-8.4074099999999999E-2</c:v>
                </c:pt>
                <c:pt idx="15941">
                  <c:v>-8.5266300000000003E-2</c:v>
                </c:pt>
                <c:pt idx="15942">
                  <c:v>-9.2822199999999994E-2</c:v>
                </c:pt>
                <c:pt idx="15943">
                  <c:v>-9.95447E-2</c:v>
                </c:pt>
                <c:pt idx="15944">
                  <c:v>-0.105536</c:v>
                </c:pt>
                <c:pt idx="15945">
                  <c:v>-0.107473</c:v>
                </c:pt>
                <c:pt idx="15946">
                  <c:v>-0.117506</c:v>
                </c:pt>
                <c:pt idx="15947">
                  <c:v>-0.119601</c:v>
                </c:pt>
                <c:pt idx="15948">
                  <c:v>-0.126031</c:v>
                </c:pt>
                <c:pt idx="15949">
                  <c:v>-0.13023599999999999</c:v>
                </c:pt>
                <c:pt idx="15950">
                  <c:v>-0.13907600000000001</c:v>
                </c:pt>
                <c:pt idx="15951">
                  <c:v>-0.13984199999999999</c:v>
                </c:pt>
                <c:pt idx="15952">
                  <c:v>-0.14147999999999999</c:v>
                </c:pt>
                <c:pt idx="15953">
                  <c:v>-0.139066</c:v>
                </c:pt>
                <c:pt idx="15954">
                  <c:v>-0.138734</c:v>
                </c:pt>
                <c:pt idx="15955">
                  <c:v>-0.14074999999999999</c:v>
                </c:pt>
                <c:pt idx="15956">
                  <c:v>-0.146595</c:v>
                </c:pt>
                <c:pt idx="15957">
                  <c:v>-0.14857600000000001</c:v>
                </c:pt>
                <c:pt idx="15958">
                  <c:v>-0.14532</c:v>
                </c:pt>
                <c:pt idx="15959">
                  <c:v>-0.13731099999999999</c:v>
                </c:pt>
                <c:pt idx="15960">
                  <c:v>-0.13369500000000001</c:v>
                </c:pt>
                <c:pt idx="15961">
                  <c:v>-0.136764</c:v>
                </c:pt>
                <c:pt idx="15962">
                  <c:v>-0.14524999999999999</c:v>
                </c:pt>
                <c:pt idx="15963">
                  <c:v>-0.15007899999999999</c:v>
                </c:pt>
                <c:pt idx="15964">
                  <c:v>-0.15637699999999999</c:v>
                </c:pt>
                <c:pt idx="15965">
                  <c:v>-0.15986600000000001</c:v>
                </c:pt>
                <c:pt idx="15966">
                  <c:v>-0.153423</c:v>
                </c:pt>
                <c:pt idx="15967">
                  <c:v>-0.148201</c:v>
                </c:pt>
                <c:pt idx="15968">
                  <c:v>-0.149009</c:v>
                </c:pt>
                <c:pt idx="15969">
                  <c:v>-0.14969299999999999</c:v>
                </c:pt>
                <c:pt idx="15970">
                  <c:v>-0.157553</c:v>
                </c:pt>
                <c:pt idx="15971">
                  <c:v>-0.160472</c:v>
                </c:pt>
                <c:pt idx="15972">
                  <c:v>-0.16156000000000001</c:v>
                </c:pt>
                <c:pt idx="15973">
                  <c:v>-0.16051599999999999</c:v>
                </c:pt>
                <c:pt idx="15974">
                  <c:v>-0.16251599999999999</c:v>
                </c:pt>
                <c:pt idx="15975">
                  <c:v>-0.161551</c:v>
                </c:pt>
                <c:pt idx="15976">
                  <c:v>-0.16350799999999999</c:v>
                </c:pt>
                <c:pt idx="15977">
                  <c:v>-0.16553399999999999</c:v>
                </c:pt>
                <c:pt idx="15978">
                  <c:v>-0.171069</c:v>
                </c:pt>
                <c:pt idx="15979">
                  <c:v>-0.18116499999999999</c:v>
                </c:pt>
                <c:pt idx="15980">
                  <c:v>-0.18937399999999999</c:v>
                </c:pt>
                <c:pt idx="15981">
                  <c:v>-0.204925</c:v>
                </c:pt>
                <c:pt idx="15982">
                  <c:v>-0.20607700000000001</c:v>
                </c:pt>
                <c:pt idx="15983">
                  <c:v>-0.20402699999999999</c:v>
                </c:pt>
                <c:pt idx="15984">
                  <c:v>-0.20059399999999999</c:v>
                </c:pt>
                <c:pt idx="15985">
                  <c:v>-0.200234</c:v>
                </c:pt>
                <c:pt idx="15986">
                  <c:v>-0.20105899999999999</c:v>
                </c:pt>
                <c:pt idx="15987">
                  <c:v>-0.20566300000000001</c:v>
                </c:pt>
                <c:pt idx="15988">
                  <c:v>-0.20821500000000001</c:v>
                </c:pt>
                <c:pt idx="15989">
                  <c:v>-0.21232100000000001</c:v>
                </c:pt>
                <c:pt idx="15990">
                  <c:v>-0.21467600000000001</c:v>
                </c:pt>
                <c:pt idx="15991">
                  <c:v>-0.21463399999999999</c:v>
                </c:pt>
                <c:pt idx="15992">
                  <c:v>-0.21574699999999999</c:v>
                </c:pt>
                <c:pt idx="15993">
                  <c:v>-0.227799</c:v>
                </c:pt>
                <c:pt idx="15994">
                  <c:v>-0.233289</c:v>
                </c:pt>
                <c:pt idx="15995">
                  <c:v>-0.236122</c:v>
                </c:pt>
                <c:pt idx="15996">
                  <c:v>-0.23721100000000001</c:v>
                </c:pt>
                <c:pt idx="15997">
                  <c:v>-0.236759</c:v>
                </c:pt>
                <c:pt idx="15998">
                  <c:v>-0.23759</c:v>
                </c:pt>
                <c:pt idx="15999">
                  <c:v>-0.23656199999999999</c:v>
                </c:pt>
                <c:pt idx="16000">
                  <c:v>-0.23277</c:v>
                </c:pt>
                <c:pt idx="16001">
                  <c:v>-0.23169699999999999</c:v>
                </c:pt>
                <c:pt idx="16002">
                  <c:v>-0.23430300000000001</c:v>
                </c:pt>
                <c:pt idx="16003">
                  <c:v>-0.24113999999999999</c:v>
                </c:pt>
                <c:pt idx="16004">
                  <c:v>-0.249915</c:v>
                </c:pt>
                <c:pt idx="16005">
                  <c:v>-0.258932</c:v>
                </c:pt>
                <c:pt idx="16006">
                  <c:v>-0.25521199999999999</c:v>
                </c:pt>
                <c:pt idx="16007">
                  <c:v>-0.249891</c:v>
                </c:pt>
                <c:pt idx="16008">
                  <c:v>-0.24282799999999999</c:v>
                </c:pt>
                <c:pt idx="16009">
                  <c:v>-0.24663499999999999</c:v>
                </c:pt>
                <c:pt idx="16010">
                  <c:v>-0.246589</c:v>
                </c:pt>
                <c:pt idx="16011">
                  <c:v>-0.23321800000000001</c:v>
                </c:pt>
                <c:pt idx="16012">
                  <c:v>-0.22978000000000001</c:v>
                </c:pt>
                <c:pt idx="16013">
                  <c:v>-0.240512</c:v>
                </c:pt>
                <c:pt idx="16014">
                  <c:v>-0.24796799999999999</c:v>
                </c:pt>
                <c:pt idx="16015">
                  <c:v>-0.24380399999999999</c:v>
                </c:pt>
                <c:pt idx="16016">
                  <c:v>-0.232849</c:v>
                </c:pt>
                <c:pt idx="16017">
                  <c:v>-0.225994</c:v>
                </c:pt>
                <c:pt idx="16018">
                  <c:v>-0.22795299999999999</c:v>
                </c:pt>
                <c:pt idx="16019">
                  <c:v>-0.22745000000000001</c:v>
                </c:pt>
                <c:pt idx="16020">
                  <c:v>-0.22709099999999999</c:v>
                </c:pt>
                <c:pt idx="16021">
                  <c:v>-0.229296</c:v>
                </c:pt>
                <c:pt idx="16022">
                  <c:v>-0.224</c:v>
                </c:pt>
                <c:pt idx="16023">
                  <c:v>-0.212448</c:v>
                </c:pt>
                <c:pt idx="16024">
                  <c:v>-0.20605799999999999</c:v>
                </c:pt>
                <c:pt idx="16025">
                  <c:v>-0.201373</c:v>
                </c:pt>
                <c:pt idx="16026">
                  <c:v>-0.19994700000000001</c:v>
                </c:pt>
                <c:pt idx="16027">
                  <c:v>-0.202484</c:v>
                </c:pt>
                <c:pt idx="16028">
                  <c:v>-0.19701099999999999</c:v>
                </c:pt>
                <c:pt idx="16029">
                  <c:v>-0.191361</c:v>
                </c:pt>
                <c:pt idx="16030">
                  <c:v>-0.19184999999999999</c:v>
                </c:pt>
                <c:pt idx="16031">
                  <c:v>-0.193943</c:v>
                </c:pt>
                <c:pt idx="16032">
                  <c:v>-0.189752</c:v>
                </c:pt>
                <c:pt idx="16033">
                  <c:v>-0.18757099999999999</c:v>
                </c:pt>
                <c:pt idx="16034">
                  <c:v>-0.183138</c:v>
                </c:pt>
                <c:pt idx="16035">
                  <c:v>-0.17674999999999999</c:v>
                </c:pt>
                <c:pt idx="16036">
                  <c:v>-0.17211399999999999</c:v>
                </c:pt>
                <c:pt idx="16037">
                  <c:v>-0.167467</c:v>
                </c:pt>
                <c:pt idx="16038">
                  <c:v>-0.16994600000000001</c:v>
                </c:pt>
                <c:pt idx="16039">
                  <c:v>-0.174655</c:v>
                </c:pt>
                <c:pt idx="16040">
                  <c:v>-0.177504</c:v>
                </c:pt>
                <c:pt idx="16041">
                  <c:v>-0.17091600000000001</c:v>
                </c:pt>
                <c:pt idx="16042">
                  <c:v>-0.16216900000000001</c:v>
                </c:pt>
                <c:pt idx="16043">
                  <c:v>-0.163024</c:v>
                </c:pt>
                <c:pt idx="16044">
                  <c:v>-0.168519</c:v>
                </c:pt>
                <c:pt idx="16045">
                  <c:v>-0.18460499999999999</c:v>
                </c:pt>
                <c:pt idx="16046">
                  <c:v>-0.19170000000000001</c:v>
                </c:pt>
                <c:pt idx="16047">
                  <c:v>-0.19472999999999999</c:v>
                </c:pt>
                <c:pt idx="16048">
                  <c:v>-0.19878799999999999</c:v>
                </c:pt>
                <c:pt idx="16049">
                  <c:v>-0.20184199999999999</c:v>
                </c:pt>
                <c:pt idx="16050">
                  <c:v>-0.206867</c:v>
                </c:pt>
                <c:pt idx="16051">
                  <c:v>-0.20732600000000001</c:v>
                </c:pt>
                <c:pt idx="16052">
                  <c:v>-0.208839</c:v>
                </c:pt>
                <c:pt idx="16053">
                  <c:v>-0.20880199999999999</c:v>
                </c:pt>
                <c:pt idx="16054">
                  <c:v>-0.20738200000000001</c:v>
                </c:pt>
                <c:pt idx="16055">
                  <c:v>-0.19831599999999999</c:v>
                </c:pt>
                <c:pt idx="16056">
                  <c:v>-0.19226399999999999</c:v>
                </c:pt>
                <c:pt idx="16057">
                  <c:v>-0.19734499999999999</c:v>
                </c:pt>
                <c:pt idx="16058">
                  <c:v>-0.20557500000000001</c:v>
                </c:pt>
                <c:pt idx="16059">
                  <c:v>-0.222665</c:v>
                </c:pt>
                <c:pt idx="16060">
                  <c:v>-0.228986</c:v>
                </c:pt>
                <c:pt idx="16061">
                  <c:v>-0.22989499999999999</c:v>
                </c:pt>
                <c:pt idx="16062">
                  <c:v>-0.231715</c:v>
                </c:pt>
                <c:pt idx="16063">
                  <c:v>-0.23336899999999999</c:v>
                </c:pt>
                <c:pt idx="16064">
                  <c:v>-0.239008</c:v>
                </c:pt>
                <c:pt idx="16065">
                  <c:v>-0.24116199999999999</c:v>
                </c:pt>
                <c:pt idx="16066">
                  <c:v>-0.23785100000000001</c:v>
                </c:pt>
                <c:pt idx="16067">
                  <c:v>-0.23166600000000001</c:v>
                </c:pt>
                <c:pt idx="16068">
                  <c:v>-0.23291799999999999</c:v>
                </c:pt>
                <c:pt idx="16069">
                  <c:v>-0.236759</c:v>
                </c:pt>
                <c:pt idx="16070">
                  <c:v>-0.24280599999999999</c:v>
                </c:pt>
                <c:pt idx="16071">
                  <c:v>-0.246582</c:v>
                </c:pt>
                <c:pt idx="16072">
                  <c:v>-0.25328200000000001</c:v>
                </c:pt>
                <c:pt idx="16073">
                  <c:v>-0.26702599999999999</c:v>
                </c:pt>
                <c:pt idx="16074">
                  <c:v>-0.27671200000000001</c:v>
                </c:pt>
                <c:pt idx="16075">
                  <c:v>-0.28096300000000002</c:v>
                </c:pt>
                <c:pt idx="16076">
                  <c:v>-0.28647600000000001</c:v>
                </c:pt>
                <c:pt idx="16077">
                  <c:v>-0.293738</c:v>
                </c:pt>
                <c:pt idx="16078">
                  <c:v>-0.29998399999999997</c:v>
                </c:pt>
                <c:pt idx="16079">
                  <c:v>-0.30401699999999998</c:v>
                </c:pt>
                <c:pt idx="16080">
                  <c:v>-0.31015999999999999</c:v>
                </c:pt>
                <c:pt idx="16081">
                  <c:v>-0.315052</c:v>
                </c:pt>
                <c:pt idx="16082">
                  <c:v>-0.31285400000000002</c:v>
                </c:pt>
                <c:pt idx="16083">
                  <c:v>-0.30809700000000001</c:v>
                </c:pt>
                <c:pt idx="16084">
                  <c:v>-0.30635899999999999</c:v>
                </c:pt>
                <c:pt idx="16085">
                  <c:v>-0.30501499999999998</c:v>
                </c:pt>
                <c:pt idx="16086">
                  <c:v>-0.30821900000000002</c:v>
                </c:pt>
                <c:pt idx="16087">
                  <c:v>-0.312581</c:v>
                </c:pt>
                <c:pt idx="16088">
                  <c:v>-0.30833899999999997</c:v>
                </c:pt>
                <c:pt idx="16089">
                  <c:v>-0.29787000000000002</c:v>
                </c:pt>
                <c:pt idx="16090">
                  <c:v>-0.28908800000000001</c:v>
                </c:pt>
                <c:pt idx="16091">
                  <c:v>-0.28137699999999999</c:v>
                </c:pt>
                <c:pt idx="16092">
                  <c:v>-0.28055799999999997</c:v>
                </c:pt>
                <c:pt idx="16093">
                  <c:v>-0.286217</c:v>
                </c:pt>
                <c:pt idx="16094">
                  <c:v>-0.28142800000000001</c:v>
                </c:pt>
                <c:pt idx="16095">
                  <c:v>-0.26849400000000001</c:v>
                </c:pt>
                <c:pt idx="16096">
                  <c:v>-0.26191799999999998</c:v>
                </c:pt>
                <c:pt idx="16097">
                  <c:v>-0.257131</c:v>
                </c:pt>
                <c:pt idx="16098">
                  <c:v>-0.24684600000000001</c:v>
                </c:pt>
                <c:pt idx="16099">
                  <c:v>-0.24194299999999999</c:v>
                </c:pt>
                <c:pt idx="16100">
                  <c:v>-0.24640200000000001</c:v>
                </c:pt>
                <c:pt idx="16101">
                  <c:v>-0.24866099999999999</c:v>
                </c:pt>
                <c:pt idx="16102">
                  <c:v>-0.24734200000000001</c:v>
                </c:pt>
                <c:pt idx="16103">
                  <c:v>-0.255187</c:v>
                </c:pt>
                <c:pt idx="16104">
                  <c:v>-0.260189</c:v>
                </c:pt>
                <c:pt idx="16105">
                  <c:v>-0.25246299999999999</c:v>
                </c:pt>
                <c:pt idx="16106">
                  <c:v>-0.247279</c:v>
                </c:pt>
                <c:pt idx="16107">
                  <c:v>-0.244699</c:v>
                </c:pt>
                <c:pt idx="16108">
                  <c:v>-0.240066</c:v>
                </c:pt>
                <c:pt idx="16109">
                  <c:v>-0.24073800000000001</c:v>
                </c:pt>
                <c:pt idx="16110">
                  <c:v>-0.24632000000000001</c:v>
                </c:pt>
                <c:pt idx="16111">
                  <c:v>-0.25422499999999998</c:v>
                </c:pt>
                <c:pt idx="16112">
                  <c:v>-0.26145499999999999</c:v>
                </c:pt>
                <c:pt idx="16113">
                  <c:v>-0.26416400000000001</c:v>
                </c:pt>
                <c:pt idx="16114">
                  <c:v>-0.26430700000000001</c:v>
                </c:pt>
                <c:pt idx="16115">
                  <c:v>-0.26574900000000001</c:v>
                </c:pt>
                <c:pt idx="16116">
                  <c:v>-0.26689600000000002</c:v>
                </c:pt>
                <c:pt idx="16117">
                  <c:v>-0.26780700000000002</c:v>
                </c:pt>
                <c:pt idx="16118">
                  <c:v>-0.26715</c:v>
                </c:pt>
                <c:pt idx="16119">
                  <c:v>-0.26662000000000002</c:v>
                </c:pt>
                <c:pt idx="16120">
                  <c:v>-0.270903</c:v>
                </c:pt>
                <c:pt idx="16121">
                  <c:v>-0.27262500000000001</c:v>
                </c:pt>
                <c:pt idx="16122">
                  <c:v>-0.27299200000000001</c:v>
                </c:pt>
                <c:pt idx="16123">
                  <c:v>-0.27410499999999999</c:v>
                </c:pt>
                <c:pt idx="16124">
                  <c:v>-0.28481400000000001</c:v>
                </c:pt>
                <c:pt idx="16125">
                  <c:v>-0.29338999999999998</c:v>
                </c:pt>
                <c:pt idx="16126">
                  <c:v>-0.29377799999999998</c:v>
                </c:pt>
                <c:pt idx="16127">
                  <c:v>-0.29154400000000003</c:v>
                </c:pt>
                <c:pt idx="16128">
                  <c:v>-0.28711700000000001</c:v>
                </c:pt>
                <c:pt idx="16129">
                  <c:v>-0.27994200000000002</c:v>
                </c:pt>
                <c:pt idx="16130">
                  <c:v>-0.27210899999999999</c:v>
                </c:pt>
                <c:pt idx="16131">
                  <c:v>-0.27001799999999998</c:v>
                </c:pt>
                <c:pt idx="16132">
                  <c:v>-0.26860699999999998</c:v>
                </c:pt>
                <c:pt idx="16133">
                  <c:v>-0.26813399999999998</c:v>
                </c:pt>
                <c:pt idx="16134">
                  <c:v>-0.265399</c:v>
                </c:pt>
                <c:pt idx="16135">
                  <c:v>-0.26150499999999999</c:v>
                </c:pt>
                <c:pt idx="16136">
                  <c:v>-0.26127600000000001</c:v>
                </c:pt>
                <c:pt idx="16137">
                  <c:v>-0.27385199999999998</c:v>
                </c:pt>
                <c:pt idx="16138">
                  <c:v>-0.27826400000000001</c:v>
                </c:pt>
                <c:pt idx="16139">
                  <c:v>-0.27689900000000001</c:v>
                </c:pt>
                <c:pt idx="16140">
                  <c:v>-0.28109600000000001</c:v>
                </c:pt>
                <c:pt idx="16141">
                  <c:v>-0.28311500000000001</c:v>
                </c:pt>
                <c:pt idx="16142">
                  <c:v>-0.28224900000000003</c:v>
                </c:pt>
                <c:pt idx="16143">
                  <c:v>-0.276117</c:v>
                </c:pt>
                <c:pt idx="16144">
                  <c:v>-0.26997199999999999</c:v>
                </c:pt>
                <c:pt idx="16145">
                  <c:v>-0.26835199999999998</c:v>
                </c:pt>
                <c:pt idx="16146">
                  <c:v>-0.27090599999999998</c:v>
                </c:pt>
                <c:pt idx="16147">
                  <c:v>-0.273785</c:v>
                </c:pt>
                <c:pt idx="16148">
                  <c:v>-0.27772799999999997</c:v>
                </c:pt>
                <c:pt idx="16149">
                  <c:v>-0.28908299999999998</c:v>
                </c:pt>
                <c:pt idx="16150">
                  <c:v>-0.29617500000000002</c:v>
                </c:pt>
                <c:pt idx="16151">
                  <c:v>-0.29609600000000003</c:v>
                </c:pt>
                <c:pt idx="16152">
                  <c:v>-0.29236600000000001</c:v>
                </c:pt>
                <c:pt idx="16153">
                  <c:v>-0.29375200000000001</c:v>
                </c:pt>
                <c:pt idx="16154">
                  <c:v>-0.29417300000000002</c:v>
                </c:pt>
                <c:pt idx="16155">
                  <c:v>-0.29640899999999998</c:v>
                </c:pt>
                <c:pt idx="16156">
                  <c:v>-0.29750399999999999</c:v>
                </c:pt>
                <c:pt idx="16157">
                  <c:v>-0.29874899999999999</c:v>
                </c:pt>
                <c:pt idx="16158">
                  <c:v>-0.30061900000000003</c:v>
                </c:pt>
                <c:pt idx="16159">
                  <c:v>-0.29397899999999999</c:v>
                </c:pt>
                <c:pt idx="16160">
                  <c:v>-0.28353400000000001</c:v>
                </c:pt>
                <c:pt idx="16161">
                  <c:v>-0.28071499999999999</c:v>
                </c:pt>
                <c:pt idx="16162">
                  <c:v>-0.28178500000000001</c:v>
                </c:pt>
                <c:pt idx="16163">
                  <c:v>-0.28112199999999998</c:v>
                </c:pt>
                <c:pt idx="16164">
                  <c:v>-0.28149099999999999</c:v>
                </c:pt>
                <c:pt idx="16165">
                  <c:v>-0.28595500000000001</c:v>
                </c:pt>
                <c:pt idx="16166">
                  <c:v>-0.29203600000000002</c:v>
                </c:pt>
                <c:pt idx="16167">
                  <c:v>-0.29297699999999999</c:v>
                </c:pt>
                <c:pt idx="16168">
                  <c:v>-0.28861999999999999</c:v>
                </c:pt>
                <c:pt idx="16169">
                  <c:v>-0.28221099999999999</c:v>
                </c:pt>
                <c:pt idx="16170">
                  <c:v>-0.279752</c:v>
                </c:pt>
                <c:pt idx="16171">
                  <c:v>-0.28139399999999998</c:v>
                </c:pt>
                <c:pt idx="16172">
                  <c:v>-0.283802</c:v>
                </c:pt>
                <c:pt idx="16173">
                  <c:v>-0.28684599999999999</c:v>
                </c:pt>
                <c:pt idx="16174">
                  <c:v>-0.28889500000000001</c:v>
                </c:pt>
                <c:pt idx="16175">
                  <c:v>-0.286248</c:v>
                </c:pt>
                <c:pt idx="16176">
                  <c:v>-0.285445</c:v>
                </c:pt>
                <c:pt idx="16177">
                  <c:v>-0.28911100000000001</c:v>
                </c:pt>
                <c:pt idx="16178">
                  <c:v>-0.29041499999999998</c:v>
                </c:pt>
                <c:pt idx="16179">
                  <c:v>-0.28643800000000003</c:v>
                </c:pt>
                <c:pt idx="16180">
                  <c:v>-0.284885</c:v>
                </c:pt>
                <c:pt idx="16181">
                  <c:v>-0.28847899999999999</c:v>
                </c:pt>
                <c:pt idx="16182">
                  <c:v>-0.29588599999999998</c:v>
                </c:pt>
                <c:pt idx="16183">
                  <c:v>-0.30199399999999998</c:v>
                </c:pt>
                <c:pt idx="16184">
                  <c:v>-0.30405799999999999</c:v>
                </c:pt>
                <c:pt idx="16185">
                  <c:v>-0.301788</c:v>
                </c:pt>
                <c:pt idx="16186">
                  <c:v>-0.29776999999999998</c:v>
                </c:pt>
                <c:pt idx="16187">
                  <c:v>-0.29647000000000001</c:v>
                </c:pt>
                <c:pt idx="16188">
                  <c:v>-0.29235499999999998</c:v>
                </c:pt>
                <c:pt idx="16189">
                  <c:v>-0.29091099999999998</c:v>
                </c:pt>
                <c:pt idx="16190">
                  <c:v>-0.28599999999999998</c:v>
                </c:pt>
                <c:pt idx="16191">
                  <c:v>-0.27593499999999999</c:v>
                </c:pt>
                <c:pt idx="16192">
                  <c:v>-0.27647100000000002</c:v>
                </c:pt>
                <c:pt idx="16193">
                  <c:v>-0.27519900000000003</c:v>
                </c:pt>
                <c:pt idx="16194">
                  <c:v>-0.26954400000000001</c:v>
                </c:pt>
                <c:pt idx="16195">
                  <c:v>-0.26459700000000003</c:v>
                </c:pt>
                <c:pt idx="16196">
                  <c:v>-0.25894499999999998</c:v>
                </c:pt>
                <c:pt idx="16197">
                  <c:v>-0.25568000000000002</c:v>
                </c:pt>
                <c:pt idx="16198">
                  <c:v>-0.25020399999999998</c:v>
                </c:pt>
                <c:pt idx="16199">
                  <c:v>-0.24640999999999999</c:v>
                </c:pt>
                <c:pt idx="16200">
                  <c:v>-0.24771199999999999</c:v>
                </c:pt>
                <c:pt idx="16201">
                  <c:v>-0.244979</c:v>
                </c:pt>
                <c:pt idx="16202">
                  <c:v>-0.24099799999999999</c:v>
                </c:pt>
                <c:pt idx="16203">
                  <c:v>-0.24207799999999999</c:v>
                </c:pt>
                <c:pt idx="16204">
                  <c:v>-0.24508199999999999</c:v>
                </c:pt>
                <c:pt idx="16205">
                  <c:v>-0.24591199999999999</c:v>
                </c:pt>
                <c:pt idx="16206">
                  <c:v>-0.243839</c:v>
                </c:pt>
                <c:pt idx="16207">
                  <c:v>-0.241481</c:v>
                </c:pt>
                <c:pt idx="16208">
                  <c:v>-0.23886499999999999</c:v>
                </c:pt>
                <c:pt idx="16209">
                  <c:v>-0.23758399999999999</c:v>
                </c:pt>
                <c:pt idx="16210">
                  <c:v>-0.23220199999999999</c:v>
                </c:pt>
                <c:pt idx="16211">
                  <c:v>-0.22455</c:v>
                </c:pt>
                <c:pt idx="16212">
                  <c:v>-0.22073000000000001</c:v>
                </c:pt>
                <c:pt idx="16213">
                  <c:v>-0.22119900000000001</c:v>
                </c:pt>
                <c:pt idx="16214">
                  <c:v>-0.21861800000000001</c:v>
                </c:pt>
                <c:pt idx="16215">
                  <c:v>-0.21217900000000001</c:v>
                </c:pt>
                <c:pt idx="16216">
                  <c:v>-0.208478</c:v>
                </c:pt>
                <c:pt idx="16217">
                  <c:v>-0.204153</c:v>
                </c:pt>
                <c:pt idx="16218">
                  <c:v>-0.19750999999999999</c:v>
                </c:pt>
                <c:pt idx="16219">
                  <c:v>-0.195823</c:v>
                </c:pt>
                <c:pt idx="16220">
                  <c:v>-0.19858200000000001</c:v>
                </c:pt>
                <c:pt idx="16221">
                  <c:v>-0.20321700000000001</c:v>
                </c:pt>
                <c:pt idx="16222">
                  <c:v>-0.207649</c:v>
                </c:pt>
                <c:pt idx="16223">
                  <c:v>-0.21187700000000001</c:v>
                </c:pt>
                <c:pt idx="16224">
                  <c:v>-0.213947</c:v>
                </c:pt>
                <c:pt idx="16225">
                  <c:v>-0.21548100000000001</c:v>
                </c:pt>
                <c:pt idx="16226">
                  <c:v>-0.21778800000000001</c:v>
                </c:pt>
                <c:pt idx="16227">
                  <c:v>-0.21692</c:v>
                </c:pt>
                <c:pt idx="16228">
                  <c:v>-0.21615999999999999</c:v>
                </c:pt>
                <c:pt idx="16229">
                  <c:v>-0.21093100000000001</c:v>
                </c:pt>
                <c:pt idx="16230">
                  <c:v>-0.19732</c:v>
                </c:pt>
                <c:pt idx="16231">
                  <c:v>-0.18215799999999999</c:v>
                </c:pt>
                <c:pt idx="16232">
                  <c:v>-0.17679500000000001</c:v>
                </c:pt>
                <c:pt idx="16233">
                  <c:v>-0.17741100000000001</c:v>
                </c:pt>
                <c:pt idx="16234">
                  <c:v>-0.181149</c:v>
                </c:pt>
                <c:pt idx="16235">
                  <c:v>-0.18782399999999999</c:v>
                </c:pt>
                <c:pt idx="16236">
                  <c:v>-0.19755900000000001</c:v>
                </c:pt>
                <c:pt idx="16237">
                  <c:v>-0.20236499999999999</c:v>
                </c:pt>
                <c:pt idx="16238">
                  <c:v>-0.208174</c:v>
                </c:pt>
                <c:pt idx="16239">
                  <c:v>-0.21036299999999999</c:v>
                </c:pt>
                <c:pt idx="16240">
                  <c:v>-0.21546199999999999</c:v>
                </c:pt>
                <c:pt idx="16241">
                  <c:v>-0.21471799999999999</c:v>
                </c:pt>
                <c:pt idx="16242">
                  <c:v>-0.21310999999999999</c:v>
                </c:pt>
                <c:pt idx="16243">
                  <c:v>-0.21266399999999999</c:v>
                </c:pt>
                <c:pt idx="16244">
                  <c:v>-0.21768399999999999</c:v>
                </c:pt>
                <c:pt idx="16245">
                  <c:v>-0.22262599999999999</c:v>
                </c:pt>
                <c:pt idx="16246">
                  <c:v>-0.22178600000000001</c:v>
                </c:pt>
                <c:pt idx="16247">
                  <c:v>-0.21229300000000001</c:v>
                </c:pt>
                <c:pt idx="16248">
                  <c:v>-0.19400500000000001</c:v>
                </c:pt>
                <c:pt idx="16249">
                  <c:v>-0.18745400000000001</c:v>
                </c:pt>
                <c:pt idx="16250">
                  <c:v>-0.18842999999999999</c:v>
                </c:pt>
                <c:pt idx="16251">
                  <c:v>-0.18502299999999999</c:v>
                </c:pt>
                <c:pt idx="16252">
                  <c:v>-0.183008</c:v>
                </c:pt>
                <c:pt idx="16253">
                  <c:v>-0.188109</c:v>
                </c:pt>
                <c:pt idx="16254">
                  <c:v>-0.190224</c:v>
                </c:pt>
                <c:pt idx="16255">
                  <c:v>-0.188446</c:v>
                </c:pt>
                <c:pt idx="16256">
                  <c:v>-0.186172</c:v>
                </c:pt>
                <c:pt idx="16257">
                  <c:v>-0.191136</c:v>
                </c:pt>
                <c:pt idx="16258">
                  <c:v>-0.190886</c:v>
                </c:pt>
                <c:pt idx="16259">
                  <c:v>-0.18879099999999999</c:v>
                </c:pt>
                <c:pt idx="16260">
                  <c:v>-0.18473800000000001</c:v>
                </c:pt>
                <c:pt idx="16261">
                  <c:v>-0.18220600000000001</c:v>
                </c:pt>
                <c:pt idx="16262">
                  <c:v>-0.181644</c:v>
                </c:pt>
                <c:pt idx="16263">
                  <c:v>-0.184555</c:v>
                </c:pt>
                <c:pt idx="16264">
                  <c:v>-0.18401699999999999</c:v>
                </c:pt>
                <c:pt idx="16265">
                  <c:v>-0.18291499999999999</c:v>
                </c:pt>
                <c:pt idx="16266">
                  <c:v>-0.18471399999999999</c:v>
                </c:pt>
                <c:pt idx="16267">
                  <c:v>-0.190054</c:v>
                </c:pt>
                <c:pt idx="16268">
                  <c:v>-0.19450400000000001</c:v>
                </c:pt>
                <c:pt idx="16269">
                  <c:v>-0.19711100000000001</c:v>
                </c:pt>
                <c:pt idx="16270">
                  <c:v>-0.193856</c:v>
                </c:pt>
                <c:pt idx="16271">
                  <c:v>-0.18621399999999999</c:v>
                </c:pt>
                <c:pt idx="16272">
                  <c:v>-0.17197699999999999</c:v>
                </c:pt>
                <c:pt idx="16273">
                  <c:v>-0.15834200000000001</c:v>
                </c:pt>
                <c:pt idx="16274">
                  <c:v>-0.14568500000000001</c:v>
                </c:pt>
                <c:pt idx="16275">
                  <c:v>-0.13889399999999999</c:v>
                </c:pt>
                <c:pt idx="16276">
                  <c:v>-0.14769499999999999</c:v>
                </c:pt>
                <c:pt idx="16277">
                  <c:v>-0.15726699999999999</c:v>
                </c:pt>
                <c:pt idx="16278">
                  <c:v>-0.15942100000000001</c:v>
                </c:pt>
                <c:pt idx="16279">
                  <c:v>-0.15711</c:v>
                </c:pt>
                <c:pt idx="16280">
                  <c:v>-0.15296999999999999</c:v>
                </c:pt>
                <c:pt idx="16281">
                  <c:v>-0.14503099999999999</c:v>
                </c:pt>
                <c:pt idx="16282">
                  <c:v>-0.13930999999999999</c:v>
                </c:pt>
                <c:pt idx="16283">
                  <c:v>-0.13214899999999999</c:v>
                </c:pt>
                <c:pt idx="16284">
                  <c:v>-0.12944</c:v>
                </c:pt>
                <c:pt idx="16285">
                  <c:v>-0.12665999999999999</c:v>
                </c:pt>
                <c:pt idx="16286">
                  <c:v>-0.1241</c:v>
                </c:pt>
                <c:pt idx="16287">
                  <c:v>-0.12568799999999999</c:v>
                </c:pt>
                <c:pt idx="16288">
                  <c:v>-0.13320100000000001</c:v>
                </c:pt>
                <c:pt idx="16289">
                  <c:v>-0.12850900000000001</c:v>
                </c:pt>
                <c:pt idx="16290">
                  <c:v>-0.116603</c:v>
                </c:pt>
                <c:pt idx="16291">
                  <c:v>-0.10875899999999999</c:v>
                </c:pt>
                <c:pt idx="16292">
                  <c:v>-0.10166799999999999</c:v>
                </c:pt>
                <c:pt idx="16293">
                  <c:v>-9.2654700000000006E-2</c:v>
                </c:pt>
                <c:pt idx="16294">
                  <c:v>-8.5480799999999996E-2</c:v>
                </c:pt>
                <c:pt idx="16295">
                  <c:v>-8.32315E-2</c:v>
                </c:pt>
                <c:pt idx="16296">
                  <c:v>-8.0743499999999996E-2</c:v>
                </c:pt>
                <c:pt idx="16297">
                  <c:v>-7.6464599999999994E-2</c:v>
                </c:pt>
                <c:pt idx="16298">
                  <c:v>-7.0552599999999993E-2</c:v>
                </c:pt>
                <c:pt idx="16299">
                  <c:v>-6.3231700000000002E-2</c:v>
                </c:pt>
                <c:pt idx="16300">
                  <c:v>-6.7799799999999993E-2</c:v>
                </c:pt>
                <c:pt idx="16301">
                  <c:v>-7.3421500000000001E-2</c:v>
                </c:pt>
                <c:pt idx="16302">
                  <c:v>-7.5573000000000001E-2</c:v>
                </c:pt>
                <c:pt idx="16303">
                  <c:v>-7.6077099999999995E-2</c:v>
                </c:pt>
                <c:pt idx="16304">
                  <c:v>-7.72423E-2</c:v>
                </c:pt>
                <c:pt idx="16305">
                  <c:v>-7.1688399999999999E-2</c:v>
                </c:pt>
                <c:pt idx="16306">
                  <c:v>-6.5703800000000007E-2</c:v>
                </c:pt>
                <c:pt idx="16307">
                  <c:v>-6.7022200000000004E-2</c:v>
                </c:pt>
                <c:pt idx="16308">
                  <c:v>-7.2793399999999994E-2</c:v>
                </c:pt>
                <c:pt idx="16309">
                  <c:v>-7.6008199999999998E-2</c:v>
                </c:pt>
                <c:pt idx="16310">
                  <c:v>-7.2036799999999998E-2</c:v>
                </c:pt>
                <c:pt idx="16311">
                  <c:v>-6.5388199999999994E-2</c:v>
                </c:pt>
                <c:pt idx="16312">
                  <c:v>-4.6671499999999998E-2</c:v>
                </c:pt>
                <c:pt idx="16313">
                  <c:v>-3.0030100000000001E-2</c:v>
                </c:pt>
                <c:pt idx="16314">
                  <c:v>-2.41129E-2</c:v>
                </c:pt>
                <c:pt idx="16315">
                  <c:v>-1.60695E-2</c:v>
                </c:pt>
                <c:pt idx="16316">
                  <c:v>-1.1215299999999999E-2</c:v>
                </c:pt>
                <c:pt idx="16317">
                  <c:v>-1.2304600000000001E-2</c:v>
                </c:pt>
                <c:pt idx="16318">
                  <c:v>-2.0968400000000002E-2</c:v>
                </c:pt>
                <c:pt idx="16319">
                  <c:v>-2.88688E-2</c:v>
                </c:pt>
                <c:pt idx="16320">
                  <c:v>-3.2396399999999999E-2</c:v>
                </c:pt>
                <c:pt idx="16321">
                  <c:v>-3.6046099999999998E-2</c:v>
                </c:pt>
                <c:pt idx="16322">
                  <c:v>-3.6594599999999998E-2</c:v>
                </c:pt>
                <c:pt idx="16323">
                  <c:v>-2.84248E-2</c:v>
                </c:pt>
                <c:pt idx="16324">
                  <c:v>-1.63628E-2</c:v>
                </c:pt>
                <c:pt idx="16325">
                  <c:v>-5.8280500000000004E-3</c:v>
                </c:pt>
                <c:pt idx="16326">
                  <c:v>1.2650700000000001E-3</c:v>
                </c:pt>
                <c:pt idx="16327">
                  <c:v>6.3153899999999997E-3</c:v>
                </c:pt>
                <c:pt idx="16328">
                  <c:v>1.1698999999999999E-2</c:v>
                </c:pt>
                <c:pt idx="16329">
                  <c:v>1.3991E-2</c:v>
                </c:pt>
                <c:pt idx="16330">
                  <c:v>1.3885399999999999E-2</c:v>
                </c:pt>
                <c:pt idx="16331">
                  <c:v>1.0122000000000001E-2</c:v>
                </c:pt>
                <c:pt idx="16332">
                  <c:v>3.2531399999999999E-3</c:v>
                </c:pt>
                <c:pt idx="16333">
                  <c:v>-3.9178299999999999E-4</c:v>
                </c:pt>
                <c:pt idx="16334">
                  <c:v>1.9248799999999999E-3</c:v>
                </c:pt>
                <c:pt idx="16335">
                  <c:v>-1.26477E-2</c:v>
                </c:pt>
                <c:pt idx="16336">
                  <c:v>-3.5037899999999997E-2</c:v>
                </c:pt>
                <c:pt idx="16337">
                  <c:v>-3.9468700000000002E-2</c:v>
                </c:pt>
                <c:pt idx="16338">
                  <c:v>-4.1413400000000003E-2</c:v>
                </c:pt>
                <c:pt idx="16339">
                  <c:v>-4.0135200000000003E-2</c:v>
                </c:pt>
                <c:pt idx="16340">
                  <c:v>-3.34232E-2</c:v>
                </c:pt>
                <c:pt idx="16341">
                  <c:v>-2.4577499999999999E-2</c:v>
                </c:pt>
                <c:pt idx="16342">
                  <c:v>-1.8051500000000002E-2</c:v>
                </c:pt>
                <c:pt idx="16343">
                  <c:v>-1.22831E-2</c:v>
                </c:pt>
                <c:pt idx="16344">
                  <c:v>-7.2615500000000003E-3</c:v>
                </c:pt>
                <c:pt idx="16345">
                  <c:v>-4.4346100000000003E-3</c:v>
                </c:pt>
                <c:pt idx="16346">
                  <c:v>-1.25409E-3</c:v>
                </c:pt>
                <c:pt idx="16347">
                  <c:v>7.1032999999999999E-3</c:v>
                </c:pt>
                <c:pt idx="16348">
                  <c:v>1.5389E-2</c:v>
                </c:pt>
                <c:pt idx="16349">
                  <c:v>1.5851199999999999E-2</c:v>
                </c:pt>
                <c:pt idx="16350">
                  <c:v>1.0171100000000001E-2</c:v>
                </c:pt>
                <c:pt idx="16351">
                  <c:v>9.3159000000000002E-3</c:v>
                </c:pt>
                <c:pt idx="16352">
                  <c:v>7.24787E-3</c:v>
                </c:pt>
                <c:pt idx="16353">
                  <c:v>1.08783E-2</c:v>
                </c:pt>
                <c:pt idx="16354">
                  <c:v>2.2669100000000001E-2</c:v>
                </c:pt>
                <c:pt idx="16355">
                  <c:v>3.51601E-2</c:v>
                </c:pt>
                <c:pt idx="16356">
                  <c:v>4.0333099999999997E-2</c:v>
                </c:pt>
                <c:pt idx="16357">
                  <c:v>3.94177E-2</c:v>
                </c:pt>
                <c:pt idx="16358">
                  <c:v>3.77901E-2</c:v>
                </c:pt>
                <c:pt idx="16359">
                  <c:v>3.5871800000000002E-2</c:v>
                </c:pt>
                <c:pt idx="16360">
                  <c:v>2.7343200000000002E-2</c:v>
                </c:pt>
                <c:pt idx="16361">
                  <c:v>2.43126E-2</c:v>
                </c:pt>
                <c:pt idx="16362">
                  <c:v>1.47473E-2</c:v>
                </c:pt>
                <c:pt idx="16363">
                  <c:v>6.5859400000000002E-3</c:v>
                </c:pt>
                <c:pt idx="16364">
                  <c:v>1.08084E-3</c:v>
                </c:pt>
                <c:pt idx="16365">
                  <c:v>-2.8254199999999999E-3</c:v>
                </c:pt>
                <c:pt idx="16366">
                  <c:v>-6.9758499999999996E-3</c:v>
                </c:pt>
                <c:pt idx="16367">
                  <c:v>-5.1294399999999999E-3</c:v>
                </c:pt>
                <c:pt idx="16368">
                  <c:v>5.12132E-4</c:v>
                </c:pt>
                <c:pt idx="16369">
                  <c:v>6.48184E-3</c:v>
                </c:pt>
                <c:pt idx="16370">
                  <c:v>1.0420499999999999E-2</c:v>
                </c:pt>
                <c:pt idx="16371">
                  <c:v>1.2801099999999999E-2</c:v>
                </c:pt>
                <c:pt idx="16372">
                  <c:v>1.5772700000000001E-2</c:v>
                </c:pt>
                <c:pt idx="16373">
                  <c:v>2.1845799999999999E-2</c:v>
                </c:pt>
                <c:pt idx="16374">
                  <c:v>2.3216299999999999E-2</c:v>
                </c:pt>
                <c:pt idx="16375">
                  <c:v>2.9959E-2</c:v>
                </c:pt>
                <c:pt idx="16376">
                  <c:v>2.0293700000000001E-2</c:v>
                </c:pt>
                <c:pt idx="16377">
                  <c:v>1.281E-2</c:v>
                </c:pt>
                <c:pt idx="16378">
                  <c:v>4.2042499999999997E-3</c:v>
                </c:pt>
                <c:pt idx="16379" formatCode="0.00E+00">
                  <c:v>-6.41746E-5</c:v>
                </c:pt>
                <c:pt idx="16380" formatCode="0.00E+00">
                  <c:v>3.0399599999999999E-5</c:v>
                </c:pt>
                <c:pt idx="16381">
                  <c:v>2.7339500000000002E-3</c:v>
                </c:pt>
                <c:pt idx="16382">
                  <c:v>4.02279E-3</c:v>
                </c:pt>
                <c:pt idx="16383">
                  <c:v>4.8858299999999999E-3</c:v>
                </c:pt>
                <c:pt idx="16384">
                  <c:v>-5.1045700000000001E-3</c:v>
                </c:pt>
                <c:pt idx="16385">
                  <c:v>-1.3036900000000001E-2</c:v>
                </c:pt>
                <c:pt idx="16386">
                  <c:v>-1.4082900000000001E-2</c:v>
                </c:pt>
                <c:pt idx="16387">
                  <c:v>-1.45053E-2</c:v>
                </c:pt>
                <c:pt idx="16388">
                  <c:v>-2.31646E-2</c:v>
                </c:pt>
                <c:pt idx="16389">
                  <c:v>-1.8863999999999999E-2</c:v>
                </c:pt>
                <c:pt idx="16390">
                  <c:v>-1.6639000000000001E-2</c:v>
                </c:pt>
                <c:pt idx="16391">
                  <c:v>-1.53995E-2</c:v>
                </c:pt>
                <c:pt idx="16392">
                  <c:v>-1.41729E-2</c:v>
                </c:pt>
                <c:pt idx="16393">
                  <c:v>-1.19247E-2</c:v>
                </c:pt>
                <c:pt idx="16394">
                  <c:v>-1.2083699999999999E-2</c:v>
                </c:pt>
                <c:pt idx="16395">
                  <c:v>-1.60445E-2</c:v>
                </c:pt>
                <c:pt idx="16396">
                  <c:v>-2.6242999999999999E-2</c:v>
                </c:pt>
                <c:pt idx="16397">
                  <c:v>-3.0699500000000001E-2</c:v>
                </c:pt>
                <c:pt idx="16398">
                  <c:v>-3.4936599999999998E-2</c:v>
                </c:pt>
                <c:pt idx="16399">
                  <c:v>-3.5599499999999999E-2</c:v>
                </c:pt>
                <c:pt idx="16400">
                  <c:v>-3.1420799999999999E-2</c:v>
                </c:pt>
                <c:pt idx="16401">
                  <c:v>-2.9993800000000001E-2</c:v>
                </c:pt>
                <c:pt idx="16402">
                  <c:v>-2.8346900000000001E-2</c:v>
                </c:pt>
                <c:pt idx="16403">
                  <c:v>-2.7722799999999999E-2</c:v>
                </c:pt>
                <c:pt idx="16404">
                  <c:v>-3.3214800000000003E-2</c:v>
                </c:pt>
                <c:pt idx="16405">
                  <c:v>-4.3892100000000003E-2</c:v>
                </c:pt>
                <c:pt idx="16406">
                  <c:v>-4.9677699999999998E-2</c:v>
                </c:pt>
                <c:pt idx="16407">
                  <c:v>-4.8613099999999999E-2</c:v>
                </c:pt>
                <c:pt idx="16408">
                  <c:v>-5.6654599999999999E-2</c:v>
                </c:pt>
                <c:pt idx="16409">
                  <c:v>-6.1866200000000003E-2</c:v>
                </c:pt>
                <c:pt idx="16410">
                  <c:v>-6.93965E-2</c:v>
                </c:pt>
                <c:pt idx="16411">
                  <c:v>-7.8645400000000004E-2</c:v>
                </c:pt>
                <c:pt idx="16412">
                  <c:v>-8.1409200000000001E-2</c:v>
                </c:pt>
                <c:pt idx="16413">
                  <c:v>-8.0880999999999995E-2</c:v>
                </c:pt>
                <c:pt idx="16414">
                  <c:v>-8.4001900000000004E-2</c:v>
                </c:pt>
                <c:pt idx="16415">
                  <c:v>-8.3637600000000006E-2</c:v>
                </c:pt>
                <c:pt idx="16416">
                  <c:v>-8.1356300000000006E-2</c:v>
                </c:pt>
                <c:pt idx="16417">
                  <c:v>-8.4194699999999997E-2</c:v>
                </c:pt>
                <c:pt idx="16418">
                  <c:v>-8.4852200000000003E-2</c:v>
                </c:pt>
                <c:pt idx="16419">
                  <c:v>-8.1784399999999993E-2</c:v>
                </c:pt>
                <c:pt idx="16420">
                  <c:v>-7.66043E-2</c:v>
                </c:pt>
                <c:pt idx="16421">
                  <c:v>-8.1089700000000001E-2</c:v>
                </c:pt>
                <c:pt idx="16422">
                  <c:v>-8.1312700000000002E-2</c:v>
                </c:pt>
                <c:pt idx="16423">
                  <c:v>-8.9496500000000007E-2</c:v>
                </c:pt>
                <c:pt idx="16424">
                  <c:v>-0.104292</c:v>
                </c:pt>
                <c:pt idx="16425">
                  <c:v>-0.11214300000000001</c:v>
                </c:pt>
                <c:pt idx="16426">
                  <c:v>-0.111958</c:v>
                </c:pt>
                <c:pt idx="16427">
                  <c:v>-0.113187</c:v>
                </c:pt>
                <c:pt idx="16428">
                  <c:v>-0.1147</c:v>
                </c:pt>
                <c:pt idx="16429">
                  <c:v>-0.117536</c:v>
                </c:pt>
                <c:pt idx="16430">
                  <c:v>-0.12969</c:v>
                </c:pt>
                <c:pt idx="16431">
                  <c:v>-0.14332900000000001</c:v>
                </c:pt>
                <c:pt idx="16432">
                  <c:v>-0.149451</c:v>
                </c:pt>
                <c:pt idx="16433">
                  <c:v>-0.15319199999999999</c:v>
                </c:pt>
                <c:pt idx="16434">
                  <c:v>-0.155969</c:v>
                </c:pt>
                <c:pt idx="16435">
                  <c:v>-0.153862</c:v>
                </c:pt>
                <c:pt idx="16436">
                  <c:v>-0.157217</c:v>
                </c:pt>
                <c:pt idx="16437">
                  <c:v>-0.16653499999999999</c:v>
                </c:pt>
                <c:pt idx="16438">
                  <c:v>-0.18070900000000001</c:v>
                </c:pt>
                <c:pt idx="16439">
                  <c:v>-0.19494800000000001</c:v>
                </c:pt>
                <c:pt idx="16440">
                  <c:v>-0.207734</c:v>
                </c:pt>
                <c:pt idx="16441">
                  <c:v>-0.21373200000000001</c:v>
                </c:pt>
                <c:pt idx="16442">
                  <c:v>-0.21595900000000001</c:v>
                </c:pt>
                <c:pt idx="16443">
                  <c:v>-0.21987899999999999</c:v>
                </c:pt>
                <c:pt idx="16444">
                  <c:v>-0.22407199999999999</c:v>
                </c:pt>
                <c:pt idx="16445">
                  <c:v>-0.222196</c:v>
                </c:pt>
                <c:pt idx="16446">
                  <c:v>-0.21626799999999999</c:v>
                </c:pt>
                <c:pt idx="16447">
                  <c:v>-0.22567100000000001</c:v>
                </c:pt>
                <c:pt idx="16448">
                  <c:v>-0.237207</c:v>
                </c:pt>
                <c:pt idx="16449">
                  <c:v>-0.243479</c:v>
                </c:pt>
                <c:pt idx="16450">
                  <c:v>-0.24947900000000001</c:v>
                </c:pt>
                <c:pt idx="16451">
                  <c:v>-0.25323400000000001</c:v>
                </c:pt>
                <c:pt idx="16452">
                  <c:v>-0.25328400000000001</c:v>
                </c:pt>
                <c:pt idx="16453">
                  <c:v>-0.250967</c:v>
                </c:pt>
                <c:pt idx="16454">
                  <c:v>-0.24834000000000001</c:v>
                </c:pt>
                <c:pt idx="16455">
                  <c:v>-0.25092399999999998</c:v>
                </c:pt>
                <c:pt idx="16456">
                  <c:v>-0.26221</c:v>
                </c:pt>
                <c:pt idx="16457">
                  <c:v>-0.27035100000000001</c:v>
                </c:pt>
                <c:pt idx="16458">
                  <c:v>-0.27078999999999998</c:v>
                </c:pt>
                <c:pt idx="16459">
                  <c:v>-0.26850499999999999</c:v>
                </c:pt>
                <c:pt idx="16460">
                  <c:v>-0.26887100000000003</c:v>
                </c:pt>
                <c:pt idx="16461">
                  <c:v>-0.27083400000000002</c:v>
                </c:pt>
                <c:pt idx="16462">
                  <c:v>-0.272559</c:v>
                </c:pt>
                <c:pt idx="16463">
                  <c:v>-0.27588200000000002</c:v>
                </c:pt>
                <c:pt idx="16464">
                  <c:v>-0.27315400000000001</c:v>
                </c:pt>
                <c:pt idx="16465">
                  <c:v>-0.269762</c:v>
                </c:pt>
                <c:pt idx="16466">
                  <c:v>-0.26715800000000001</c:v>
                </c:pt>
                <c:pt idx="16467">
                  <c:v>-0.265351</c:v>
                </c:pt>
                <c:pt idx="16468">
                  <c:v>-0.26522400000000002</c:v>
                </c:pt>
                <c:pt idx="16469">
                  <c:v>-0.264988</c:v>
                </c:pt>
                <c:pt idx="16470">
                  <c:v>-0.26740999999999998</c:v>
                </c:pt>
                <c:pt idx="16471">
                  <c:v>-0.267488</c:v>
                </c:pt>
                <c:pt idx="16472">
                  <c:v>-0.269733</c:v>
                </c:pt>
                <c:pt idx="16473">
                  <c:v>-0.27436899999999997</c:v>
                </c:pt>
                <c:pt idx="16474">
                  <c:v>-0.29117700000000002</c:v>
                </c:pt>
                <c:pt idx="16475">
                  <c:v>-0.299128</c:v>
                </c:pt>
                <c:pt idx="16476">
                  <c:v>-0.30309199999999997</c:v>
                </c:pt>
                <c:pt idx="16477">
                  <c:v>-0.30845299999999998</c:v>
                </c:pt>
                <c:pt idx="16478">
                  <c:v>-0.31606499999999998</c:v>
                </c:pt>
                <c:pt idx="16479">
                  <c:v>-0.319274</c:v>
                </c:pt>
                <c:pt idx="16480">
                  <c:v>-0.32078600000000002</c:v>
                </c:pt>
                <c:pt idx="16481">
                  <c:v>-0.32228899999999999</c:v>
                </c:pt>
                <c:pt idx="16482">
                  <c:v>-0.32724199999999998</c:v>
                </c:pt>
                <c:pt idx="16483">
                  <c:v>-0.342885</c:v>
                </c:pt>
                <c:pt idx="16484">
                  <c:v>-0.35704599999999997</c:v>
                </c:pt>
                <c:pt idx="16485">
                  <c:v>-0.37059900000000001</c:v>
                </c:pt>
                <c:pt idx="16486">
                  <c:v>-0.37823400000000001</c:v>
                </c:pt>
                <c:pt idx="16487">
                  <c:v>-0.38924599999999998</c:v>
                </c:pt>
                <c:pt idx="16488">
                  <c:v>-0.39263700000000001</c:v>
                </c:pt>
                <c:pt idx="16489">
                  <c:v>-0.39897100000000002</c:v>
                </c:pt>
                <c:pt idx="16490">
                  <c:v>-0.40737400000000001</c:v>
                </c:pt>
                <c:pt idx="16491">
                  <c:v>-0.41845399999999999</c:v>
                </c:pt>
                <c:pt idx="16492">
                  <c:v>-0.42786999999999997</c:v>
                </c:pt>
                <c:pt idx="16493">
                  <c:v>-0.44319900000000001</c:v>
                </c:pt>
                <c:pt idx="16494">
                  <c:v>-0.45765400000000001</c:v>
                </c:pt>
                <c:pt idx="16495">
                  <c:v>-0.46603800000000001</c:v>
                </c:pt>
                <c:pt idx="16496">
                  <c:v>-0.47662700000000002</c:v>
                </c:pt>
                <c:pt idx="16497">
                  <c:v>-0.48775099999999999</c:v>
                </c:pt>
                <c:pt idx="16498">
                  <c:v>-0.49432999999999999</c:v>
                </c:pt>
                <c:pt idx="16499">
                  <c:v>-0.50211499999999998</c:v>
                </c:pt>
                <c:pt idx="16500">
                  <c:v>-0.52280899999999997</c:v>
                </c:pt>
                <c:pt idx="16501">
                  <c:v>-0.52756099999999995</c:v>
                </c:pt>
                <c:pt idx="16502">
                  <c:v>-0.53315000000000001</c:v>
                </c:pt>
                <c:pt idx="16503">
                  <c:v>-0.54311200000000004</c:v>
                </c:pt>
                <c:pt idx="16504">
                  <c:v>-0.54718199999999995</c:v>
                </c:pt>
                <c:pt idx="16505">
                  <c:v>-0.55451399999999995</c:v>
                </c:pt>
                <c:pt idx="16506">
                  <c:v>-0.56290700000000005</c:v>
                </c:pt>
                <c:pt idx="16507">
                  <c:v>-0.56662800000000002</c:v>
                </c:pt>
                <c:pt idx="16508">
                  <c:v>-0.56727399999999994</c:v>
                </c:pt>
                <c:pt idx="16509">
                  <c:v>-0.574905</c:v>
                </c:pt>
                <c:pt idx="16510">
                  <c:v>-0.58806099999999994</c:v>
                </c:pt>
                <c:pt idx="16511">
                  <c:v>-0.59423099999999995</c:v>
                </c:pt>
                <c:pt idx="16512">
                  <c:v>-0.59245000000000003</c:v>
                </c:pt>
                <c:pt idx="16513">
                  <c:v>-0.59174400000000005</c:v>
                </c:pt>
                <c:pt idx="16514">
                  <c:v>-0.594611</c:v>
                </c:pt>
                <c:pt idx="16515">
                  <c:v>-0.59569099999999997</c:v>
                </c:pt>
                <c:pt idx="16516">
                  <c:v>-0.599132</c:v>
                </c:pt>
                <c:pt idx="16517">
                  <c:v>-0.60594300000000001</c:v>
                </c:pt>
                <c:pt idx="16518">
                  <c:v>-0.61164399999999997</c:v>
                </c:pt>
                <c:pt idx="16519">
                  <c:v>-0.615954</c:v>
                </c:pt>
                <c:pt idx="16520">
                  <c:v>-0.617672</c:v>
                </c:pt>
                <c:pt idx="16521">
                  <c:v>-0.619448</c:v>
                </c:pt>
                <c:pt idx="16522">
                  <c:v>-0.62068999999999996</c:v>
                </c:pt>
                <c:pt idx="16523">
                  <c:v>-0.62166200000000005</c:v>
                </c:pt>
                <c:pt idx="16524">
                  <c:v>-0.61935200000000001</c:v>
                </c:pt>
                <c:pt idx="16525">
                  <c:v>-0.61571600000000004</c:v>
                </c:pt>
                <c:pt idx="16526">
                  <c:v>-0.61580800000000002</c:v>
                </c:pt>
                <c:pt idx="16527">
                  <c:v>-0.620556</c:v>
                </c:pt>
                <c:pt idx="16528">
                  <c:v>-0.62618600000000002</c:v>
                </c:pt>
                <c:pt idx="16529">
                  <c:v>-0.63072799999999996</c:v>
                </c:pt>
                <c:pt idx="16530">
                  <c:v>-0.63349800000000001</c:v>
                </c:pt>
                <c:pt idx="16531">
                  <c:v>-0.63458000000000003</c:v>
                </c:pt>
                <c:pt idx="16532">
                  <c:v>-0.63770899999999997</c:v>
                </c:pt>
                <c:pt idx="16533">
                  <c:v>-0.64445300000000005</c:v>
                </c:pt>
                <c:pt idx="16534">
                  <c:v>-0.64416600000000002</c:v>
                </c:pt>
                <c:pt idx="16535">
                  <c:v>-0.64498900000000003</c:v>
                </c:pt>
                <c:pt idx="16536">
                  <c:v>-0.64723200000000003</c:v>
                </c:pt>
                <c:pt idx="16537">
                  <c:v>-0.64944299999999999</c:v>
                </c:pt>
                <c:pt idx="16538">
                  <c:v>-0.64996900000000002</c:v>
                </c:pt>
                <c:pt idx="16539">
                  <c:v>-0.65011600000000003</c:v>
                </c:pt>
                <c:pt idx="16540">
                  <c:v>-0.66348399999999996</c:v>
                </c:pt>
                <c:pt idx="16541">
                  <c:v>-0.66897499999999999</c:v>
                </c:pt>
                <c:pt idx="16542">
                  <c:v>-0.672516</c:v>
                </c:pt>
                <c:pt idx="16543">
                  <c:v>-0.67628900000000003</c:v>
                </c:pt>
                <c:pt idx="16544">
                  <c:v>-0.67552500000000004</c:v>
                </c:pt>
                <c:pt idx="16545">
                  <c:v>-0.67006600000000005</c:v>
                </c:pt>
                <c:pt idx="16546">
                  <c:v>-0.66357200000000005</c:v>
                </c:pt>
                <c:pt idx="16547">
                  <c:v>-0.66027899999999995</c:v>
                </c:pt>
                <c:pt idx="16548">
                  <c:v>-0.66248300000000004</c:v>
                </c:pt>
                <c:pt idx="16549">
                  <c:v>-0.66417400000000004</c:v>
                </c:pt>
                <c:pt idx="16550">
                  <c:v>-0.66585399999999995</c:v>
                </c:pt>
                <c:pt idx="16551">
                  <c:v>-0.66079900000000003</c:v>
                </c:pt>
                <c:pt idx="16552">
                  <c:v>-0.660941</c:v>
                </c:pt>
                <c:pt idx="16553">
                  <c:v>-0.65881100000000004</c:v>
                </c:pt>
                <c:pt idx="16554">
                  <c:v>-0.65097499999999997</c:v>
                </c:pt>
                <c:pt idx="16555">
                  <c:v>-0.65265499999999999</c:v>
                </c:pt>
                <c:pt idx="16556">
                  <c:v>-0.65215400000000001</c:v>
                </c:pt>
                <c:pt idx="16557">
                  <c:v>-0.65495800000000004</c:v>
                </c:pt>
                <c:pt idx="16558">
                  <c:v>-0.66080399999999995</c:v>
                </c:pt>
                <c:pt idx="16559">
                  <c:v>-0.66462699999999997</c:v>
                </c:pt>
                <c:pt idx="16560">
                  <c:v>-0.65841099999999997</c:v>
                </c:pt>
                <c:pt idx="16561">
                  <c:v>-0.65232199999999996</c:v>
                </c:pt>
                <c:pt idx="16562">
                  <c:v>-0.65182600000000002</c:v>
                </c:pt>
                <c:pt idx="16563">
                  <c:v>-0.64990000000000003</c:v>
                </c:pt>
                <c:pt idx="16564">
                  <c:v>-0.64287000000000005</c:v>
                </c:pt>
                <c:pt idx="16565">
                  <c:v>-0.64215699999999998</c:v>
                </c:pt>
                <c:pt idx="16566">
                  <c:v>-0.64525500000000002</c:v>
                </c:pt>
                <c:pt idx="16567">
                  <c:v>-0.64969200000000005</c:v>
                </c:pt>
                <c:pt idx="16568">
                  <c:v>-0.64827000000000001</c:v>
                </c:pt>
                <c:pt idx="16569">
                  <c:v>-0.64557799999999999</c:v>
                </c:pt>
                <c:pt idx="16570">
                  <c:v>-0.65087200000000001</c:v>
                </c:pt>
                <c:pt idx="16571">
                  <c:v>-0.650034</c:v>
                </c:pt>
                <c:pt idx="16572">
                  <c:v>-0.646949</c:v>
                </c:pt>
                <c:pt idx="16573">
                  <c:v>-0.64838600000000002</c:v>
                </c:pt>
                <c:pt idx="16574">
                  <c:v>-0.65239999999999998</c:v>
                </c:pt>
                <c:pt idx="16575">
                  <c:v>-0.65483800000000003</c:v>
                </c:pt>
                <c:pt idx="16576">
                  <c:v>-0.66104700000000005</c:v>
                </c:pt>
                <c:pt idx="16577">
                  <c:v>-0.66675300000000004</c:v>
                </c:pt>
                <c:pt idx="16578">
                  <c:v>-0.67406600000000005</c:v>
                </c:pt>
                <c:pt idx="16579">
                  <c:v>-0.67137400000000003</c:v>
                </c:pt>
                <c:pt idx="16580">
                  <c:v>-0.65372200000000003</c:v>
                </c:pt>
                <c:pt idx="16581">
                  <c:v>-0.63772899999999999</c:v>
                </c:pt>
                <c:pt idx="16582">
                  <c:v>-0.63470000000000004</c:v>
                </c:pt>
                <c:pt idx="16583">
                  <c:v>-0.63374200000000003</c:v>
                </c:pt>
                <c:pt idx="16584">
                  <c:v>-0.63112299999999999</c:v>
                </c:pt>
                <c:pt idx="16585">
                  <c:v>-0.62723700000000004</c:v>
                </c:pt>
                <c:pt idx="16586">
                  <c:v>-0.62797199999999997</c:v>
                </c:pt>
                <c:pt idx="16587">
                  <c:v>-0.62726899999999997</c:v>
                </c:pt>
                <c:pt idx="16588">
                  <c:v>-0.62223899999999999</c:v>
                </c:pt>
                <c:pt idx="16589">
                  <c:v>-0.62152600000000002</c:v>
                </c:pt>
                <c:pt idx="16590">
                  <c:v>-0.62313300000000005</c:v>
                </c:pt>
                <c:pt idx="16591">
                  <c:v>-0.61847399999999997</c:v>
                </c:pt>
                <c:pt idx="16592">
                  <c:v>-0.60396899999999998</c:v>
                </c:pt>
                <c:pt idx="16593">
                  <c:v>-0.594746</c:v>
                </c:pt>
                <c:pt idx="16594">
                  <c:v>-0.59645899999999996</c:v>
                </c:pt>
                <c:pt idx="16595">
                  <c:v>-0.59801000000000004</c:v>
                </c:pt>
                <c:pt idx="16596">
                  <c:v>-0.59673900000000002</c:v>
                </c:pt>
                <c:pt idx="16597">
                  <c:v>-0.59121000000000001</c:v>
                </c:pt>
                <c:pt idx="16598">
                  <c:v>-0.58374400000000004</c:v>
                </c:pt>
                <c:pt idx="16599">
                  <c:v>-0.57857899999999995</c:v>
                </c:pt>
                <c:pt idx="16600">
                  <c:v>-0.577102</c:v>
                </c:pt>
                <c:pt idx="16601">
                  <c:v>-0.572071</c:v>
                </c:pt>
                <c:pt idx="16602">
                  <c:v>-0.57250800000000002</c:v>
                </c:pt>
                <c:pt idx="16603">
                  <c:v>-0.57337499999999997</c:v>
                </c:pt>
                <c:pt idx="16604">
                  <c:v>-0.57178600000000002</c:v>
                </c:pt>
                <c:pt idx="16605">
                  <c:v>-0.57455999999999996</c:v>
                </c:pt>
                <c:pt idx="16606">
                  <c:v>-0.57679000000000002</c:v>
                </c:pt>
                <c:pt idx="16607">
                  <c:v>-0.57865200000000006</c:v>
                </c:pt>
                <c:pt idx="16608">
                  <c:v>-0.57434200000000002</c:v>
                </c:pt>
                <c:pt idx="16609">
                  <c:v>-0.56628400000000001</c:v>
                </c:pt>
                <c:pt idx="16610">
                  <c:v>-0.56257599999999996</c:v>
                </c:pt>
                <c:pt idx="16611">
                  <c:v>-0.55860299999999996</c:v>
                </c:pt>
                <c:pt idx="16612">
                  <c:v>-0.55615000000000003</c:v>
                </c:pt>
                <c:pt idx="16613">
                  <c:v>-0.55868799999999996</c:v>
                </c:pt>
                <c:pt idx="16614">
                  <c:v>-0.55925199999999997</c:v>
                </c:pt>
                <c:pt idx="16615">
                  <c:v>-0.55613999999999997</c:v>
                </c:pt>
                <c:pt idx="16616">
                  <c:v>-0.55471099999999995</c:v>
                </c:pt>
                <c:pt idx="16617">
                  <c:v>-0.552504</c:v>
                </c:pt>
                <c:pt idx="16618">
                  <c:v>-0.54584600000000005</c:v>
                </c:pt>
                <c:pt idx="16619">
                  <c:v>-0.537277</c:v>
                </c:pt>
                <c:pt idx="16620">
                  <c:v>-0.53365600000000002</c:v>
                </c:pt>
                <c:pt idx="16621">
                  <c:v>-0.52928500000000001</c:v>
                </c:pt>
                <c:pt idx="16622">
                  <c:v>-0.52346300000000001</c:v>
                </c:pt>
                <c:pt idx="16623">
                  <c:v>-0.51814000000000004</c:v>
                </c:pt>
                <c:pt idx="16624">
                  <c:v>-0.50734400000000002</c:v>
                </c:pt>
                <c:pt idx="16625">
                  <c:v>-0.50421899999999997</c:v>
                </c:pt>
                <c:pt idx="16626">
                  <c:v>-0.50323799999999996</c:v>
                </c:pt>
                <c:pt idx="16627">
                  <c:v>-0.49931500000000001</c:v>
                </c:pt>
                <c:pt idx="16628">
                  <c:v>-0.494176</c:v>
                </c:pt>
                <c:pt idx="16629">
                  <c:v>-0.494085</c:v>
                </c:pt>
                <c:pt idx="16630">
                  <c:v>-0.48548999999999998</c:v>
                </c:pt>
                <c:pt idx="16631">
                  <c:v>-0.47736299999999998</c:v>
                </c:pt>
                <c:pt idx="16632">
                  <c:v>-0.47136</c:v>
                </c:pt>
                <c:pt idx="16633">
                  <c:v>-0.46919300000000003</c:v>
                </c:pt>
                <c:pt idx="16634">
                  <c:v>-0.46871200000000002</c:v>
                </c:pt>
                <c:pt idx="16635">
                  <c:v>-0.46309699999999998</c:v>
                </c:pt>
                <c:pt idx="16636">
                  <c:v>-0.46046500000000001</c:v>
                </c:pt>
                <c:pt idx="16637">
                  <c:v>-0.45793600000000001</c:v>
                </c:pt>
                <c:pt idx="16638">
                  <c:v>-0.45271299999999998</c:v>
                </c:pt>
                <c:pt idx="16639">
                  <c:v>-0.447986</c:v>
                </c:pt>
                <c:pt idx="16640">
                  <c:v>-0.44080000000000003</c:v>
                </c:pt>
                <c:pt idx="16641">
                  <c:v>-0.43409199999999998</c:v>
                </c:pt>
                <c:pt idx="16642">
                  <c:v>-0.42438599999999999</c:v>
                </c:pt>
                <c:pt idx="16643">
                  <c:v>-0.41683700000000001</c:v>
                </c:pt>
                <c:pt idx="16644">
                  <c:v>-0.41098099999999999</c:v>
                </c:pt>
                <c:pt idx="16645">
                  <c:v>-0.41170400000000001</c:v>
                </c:pt>
                <c:pt idx="16646">
                  <c:v>-0.40416299999999999</c:v>
                </c:pt>
                <c:pt idx="16647">
                  <c:v>-0.39605600000000002</c:v>
                </c:pt>
                <c:pt idx="16648">
                  <c:v>-0.38835500000000001</c:v>
                </c:pt>
                <c:pt idx="16649">
                  <c:v>-0.38059900000000002</c:v>
                </c:pt>
                <c:pt idx="16650">
                  <c:v>-0.37804700000000002</c:v>
                </c:pt>
                <c:pt idx="16651">
                  <c:v>-0.372228</c:v>
                </c:pt>
                <c:pt idx="16652">
                  <c:v>-0.36548599999999998</c:v>
                </c:pt>
                <c:pt idx="16653">
                  <c:v>-0.36313200000000001</c:v>
                </c:pt>
                <c:pt idx="16654">
                  <c:v>-0.36232300000000001</c:v>
                </c:pt>
                <c:pt idx="16655">
                  <c:v>-0.35987400000000003</c:v>
                </c:pt>
                <c:pt idx="16656">
                  <c:v>-0.35256500000000002</c:v>
                </c:pt>
                <c:pt idx="16657">
                  <c:v>-0.33831099999999997</c:v>
                </c:pt>
                <c:pt idx="16658">
                  <c:v>-0.32915699999999998</c:v>
                </c:pt>
                <c:pt idx="16659">
                  <c:v>-0.32082899999999998</c:v>
                </c:pt>
                <c:pt idx="16660">
                  <c:v>-0.31512800000000002</c:v>
                </c:pt>
                <c:pt idx="16661">
                  <c:v>-0.313253</c:v>
                </c:pt>
                <c:pt idx="16662">
                  <c:v>-0.30857000000000001</c:v>
                </c:pt>
                <c:pt idx="16663">
                  <c:v>-0.30446000000000001</c:v>
                </c:pt>
                <c:pt idx="16664">
                  <c:v>-0.29118500000000003</c:v>
                </c:pt>
                <c:pt idx="16665">
                  <c:v>-0.285663</c:v>
                </c:pt>
                <c:pt idx="16666">
                  <c:v>-0.28719299999999998</c:v>
                </c:pt>
                <c:pt idx="16667">
                  <c:v>-0.27890599999999999</c:v>
                </c:pt>
                <c:pt idx="16668">
                  <c:v>-0.27427000000000001</c:v>
                </c:pt>
                <c:pt idx="16669">
                  <c:v>-0.27319900000000003</c:v>
                </c:pt>
                <c:pt idx="16670">
                  <c:v>-0.27306200000000003</c:v>
                </c:pt>
                <c:pt idx="16671">
                  <c:v>-0.26866400000000001</c:v>
                </c:pt>
                <c:pt idx="16672">
                  <c:v>-0.26214599999999999</c:v>
                </c:pt>
                <c:pt idx="16673">
                  <c:v>-0.25148399999999999</c:v>
                </c:pt>
                <c:pt idx="16674">
                  <c:v>-0.23476900000000001</c:v>
                </c:pt>
                <c:pt idx="16675">
                  <c:v>-0.22292400000000001</c:v>
                </c:pt>
                <c:pt idx="16676">
                  <c:v>-0.22139600000000001</c:v>
                </c:pt>
                <c:pt idx="16677">
                  <c:v>-0.22104299999999999</c:v>
                </c:pt>
                <c:pt idx="16678">
                  <c:v>-0.218946</c:v>
                </c:pt>
                <c:pt idx="16679">
                  <c:v>-0.20932999999999999</c:v>
                </c:pt>
                <c:pt idx="16680">
                  <c:v>-0.20153599999999999</c:v>
                </c:pt>
                <c:pt idx="16681">
                  <c:v>-0.19438</c:v>
                </c:pt>
                <c:pt idx="16682">
                  <c:v>-0.200131</c:v>
                </c:pt>
                <c:pt idx="16683">
                  <c:v>-0.20430899999999999</c:v>
                </c:pt>
                <c:pt idx="16684">
                  <c:v>-0.19658900000000001</c:v>
                </c:pt>
                <c:pt idx="16685">
                  <c:v>-0.18651300000000001</c:v>
                </c:pt>
                <c:pt idx="16686">
                  <c:v>-0.18188299999999999</c:v>
                </c:pt>
                <c:pt idx="16687">
                  <c:v>-0.186975</c:v>
                </c:pt>
                <c:pt idx="16688">
                  <c:v>-0.191441</c:v>
                </c:pt>
                <c:pt idx="16689">
                  <c:v>-0.1888</c:v>
                </c:pt>
                <c:pt idx="16690">
                  <c:v>-0.178427</c:v>
                </c:pt>
                <c:pt idx="16691">
                  <c:v>-0.166848</c:v>
                </c:pt>
                <c:pt idx="16692">
                  <c:v>-0.15797</c:v>
                </c:pt>
                <c:pt idx="16693">
                  <c:v>-0.152587</c:v>
                </c:pt>
                <c:pt idx="16694">
                  <c:v>-0.154863</c:v>
                </c:pt>
                <c:pt idx="16695">
                  <c:v>-0.15241199999999999</c:v>
                </c:pt>
                <c:pt idx="16696">
                  <c:v>-0.14075299999999999</c:v>
                </c:pt>
                <c:pt idx="16697">
                  <c:v>-0.13317300000000001</c:v>
                </c:pt>
                <c:pt idx="16698">
                  <c:v>-0.13081699999999999</c:v>
                </c:pt>
                <c:pt idx="16699">
                  <c:v>-0.13023499999999999</c:v>
                </c:pt>
                <c:pt idx="16700">
                  <c:v>-0.13066900000000001</c:v>
                </c:pt>
                <c:pt idx="16701">
                  <c:v>-0.12678500000000001</c:v>
                </c:pt>
                <c:pt idx="16702">
                  <c:v>-0.118836</c:v>
                </c:pt>
                <c:pt idx="16703">
                  <c:v>-0.112106</c:v>
                </c:pt>
                <c:pt idx="16704">
                  <c:v>-0.110112</c:v>
                </c:pt>
                <c:pt idx="16705">
                  <c:v>-0.108227</c:v>
                </c:pt>
                <c:pt idx="16706">
                  <c:v>-0.102256</c:v>
                </c:pt>
                <c:pt idx="16707">
                  <c:v>-9.9628599999999998E-2</c:v>
                </c:pt>
                <c:pt idx="16708">
                  <c:v>-9.9906499999999995E-2</c:v>
                </c:pt>
                <c:pt idx="16709">
                  <c:v>-0.107596</c:v>
                </c:pt>
                <c:pt idx="16710">
                  <c:v>-0.116311</c:v>
                </c:pt>
                <c:pt idx="16711">
                  <c:v>-0.116102</c:v>
                </c:pt>
                <c:pt idx="16712">
                  <c:v>-0.119006</c:v>
                </c:pt>
                <c:pt idx="16713">
                  <c:v>-0.120521</c:v>
                </c:pt>
                <c:pt idx="16714">
                  <c:v>-0.123074</c:v>
                </c:pt>
                <c:pt idx="16715">
                  <c:v>-0.122638</c:v>
                </c:pt>
                <c:pt idx="16716">
                  <c:v>-0.119926</c:v>
                </c:pt>
                <c:pt idx="16717">
                  <c:v>-0.11468299999999999</c:v>
                </c:pt>
                <c:pt idx="16718">
                  <c:v>-0.10459300000000001</c:v>
                </c:pt>
                <c:pt idx="16719">
                  <c:v>-9.5362100000000005E-2</c:v>
                </c:pt>
                <c:pt idx="16720">
                  <c:v>-9.8609000000000002E-2</c:v>
                </c:pt>
                <c:pt idx="16721">
                  <c:v>-9.9217200000000005E-2</c:v>
                </c:pt>
                <c:pt idx="16722">
                  <c:v>-0.100869</c:v>
                </c:pt>
                <c:pt idx="16723">
                  <c:v>-0.10376299999999999</c:v>
                </c:pt>
                <c:pt idx="16724">
                  <c:v>-0.11175300000000001</c:v>
                </c:pt>
                <c:pt idx="16725">
                  <c:v>-0.104932</c:v>
                </c:pt>
                <c:pt idx="16726">
                  <c:v>-9.4428999999999999E-2</c:v>
                </c:pt>
                <c:pt idx="16727">
                  <c:v>-9.2311500000000005E-2</c:v>
                </c:pt>
                <c:pt idx="16728">
                  <c:v>-9.0555300000000005E-2</c:v>
                </c:pt>
                <c:pt idx="16729">
                  <c:v>-8.8411799999999999E-2</c:v>
                </c:pt>
                <c:pt idx="16730">
                  <c:v>-8.9001700000000003E-2</c:v>
                </c:pt>
                <c:pt idx="16731">
                  <c:v>-9.6827099999999999E-2</c:v>
                </c:pt>
                <c:pt idx="16732">
                  <c:v>-0.10399</c:v>
                </c:pt>
                <c:pt idx="16733">
                  <c:v>-0.10971599999999999</c:v>
                </c:pt>
                <c:pt idx="16734">
                  <c:v>-0.111537</c:v>
                </c:pt>
                <c:pt idx="16735">
                  <c:v>-0.114081</c:v>
                </c:pt>
                <c:pt idx="16736">
                  <c:v>-0.12378</c:v>
                </c:pt>
                <c:pt idx="16737">
                  <c:v>-0.124769</c:v>
                </c:pt>
                <c:pt idx="16738">
                  <c:v>-0.119544</c:v>
                </c:pt>
                <c:pt idx="16739">
                  <c:v>-0.117969</c:v>
                </c:pt>
                <c:pt idx="16740">
                  <c:v>-0.109656</c:v>
                </c:pt>
                <c:pt idx="16741">
                  <c:v>-9.9311200000000002E-2</c:v>
                </c:pt>
                <c:pt idx="16742">
                  <c:v>-9.2877000000000001E-2</c:v>
                </c:pt>
                <c:pt idx="16743">
                  <c:v>-9.2544399999999999E-2</c:v>
                </c:pt>
                <c:pt idx="16744">
                  <c:v>-9.4631699999999999E-2</c:v>
                </c:pt>
                <c:pt idx="16745">
                  <c:v>-0.102342</c:v>
                </c:pt>
                <c:pt idx="16746">
                  <c:v>-0.107348</c:v>
                </c:pt>
                <c:pt idx="16747">
                  <c:v>-0.108748</c:v>
                </c:pt>
                <c:pt idx="16748">
                  <c:v>-0.11769499999999999</c:v>
                </c:pt>
                <c:pt idx="16749">
                  <c:v>-0.121447</c:v>
                </c:pt>
                <c:pt idx="16750">
                  <c:v>-0.119932</c:v>
                </c:pt>
                <c:pt idx="16751">
                  <c:v>-0.123589</c:v>
                </c:pt>
                <c:pt idx="16752">
                  <c:v>-0.121444</c:v>
                </c:pt>
                <c:pt idx="16753">
                  <c:v>-0.12112199999999999</c:v>
                </c:pt>
                <c:pt idx="16754">
                  <c:v>-0.118378</c:v>
                </c:pt>
                <c:pt idx="16755">
                  <c:v>-0.116698</c:v>
                </c:pt>
                <c:pt idx="16756">
                  <c:v>-0.11561200000000001</c:v>
                </c:pt>
                <c:pt idx="16757">
                  <c:v>-0.11282200000000001</c:v>
                </c:pt>
                <c:pt idx="16758">
                  <c:v>-0.10767500000000001</c:v>
                </c:pt>
                <c:pt idx="16759">
                  <c:v>-9.9970400000000001E-2</c:v>
                </c:pt>
                <c:pt idx="16760">
                  <c:v>-0.100855</c:v>
                </c:pt>
                <c:pt idx="16761">
                  <c:v>-0.11502</c:v>
                </c:pt>
                <c:pt idx="16762">
                  <c:v>-0.116422</c:v>
                </c:pt>
                <c:pt idx="16763">
                  <c:v>-0.112498</c:v>
                </c:pt>
                <c:pt idx="16764">
                  <c:v>-0.11158999999999999</c:v>
                </c:pt>
                <c:pt idx="16765">
                  <c:v>-0.10846</c:v>
                </c:pt>
                <c:pt idx="16766">
                  <c:v>-0.113509</c:v>
                </c:pt>
                <c:pt idx="16767">
                  <c:v>-0.12163300000000001</c:v>
                </c:pt>
                <c:pt idx="16768">
                  <c:v>-0.127802</c:v>
                </c:pt>
                <c:pt idx="16769">
                  <c:v>-0.13215199999999999</c:v>
                </c:pt>
                <c:pt idx="16770">
                  <c:v>-0.13141900000000001</c:v>
                </c:pt>
                <c:pt idx="16771">
                  <c:v>-0.128998</c:v>
                </c:pt>
                <c:pt idx="16772">
                  <c:v>-0.12961600000000001</c:v>
                </c:pt>
                <c:pt idx="16773">
                  <c:v>-0.128853</c:v>
                </c:pt>
                <c:pt idx="16774">
                  <c:v>-0.126864</c:v>
                </c:pt>
                <c:pt idx="16775">
                  <c:v>-0.125195</c:v>
                </c:pt>
                <c:pt idx="16776">
                  <c:v>-0.122081</c:v>
                </c:pt>
                <c:pt idx="16777">
                  <c:v>-0.12227</c:v>
                </c:pt>
                <c:pt idx="16778">
                  <c:v>-0.124542</c:v>
                </c:pt>
                <c:pt idx="16779">
                  <c:v>-0.127027</c:v>
                </c:pt>
                <c:pt idx="16780">
                  <c:v>-0.12834100000000001</c:v>
                </c:pt>
                <c:pt idx="16781">
                  <c:v>-0.13153999999999999</c:v>
                </c:pt>
                <c:pt idx="16782">
                  <c:v>-0.13319</c:v>
                </c:pt>
                <c:pt idx="16783">
                  <c:v>-0.142011</c:v>
                </c:pt>
                <c:pt idx="16784">
                  <c:v>-0.15656800000000001</c:v>
                </c:pt>
                <c:pt idx="16785">
                  <c:v>-0.16072900000000001</c:v>
                </c:pt>
                <c:pt idx="16786">
                  <c:v>-0.161935</c:v>
                </c:pt>
                <c:pt idx="16787">
                  <c:v>-0.16081899999999999</c:v>
                </c:pt>
                <c:pt idx="16788">
                  <c:v>-0.156523</c:v>
                </c:pt>
                <c:pt idx="16789">
                  <c:v>-0.14726900000000001</c:v>
                </c:pt>
                <c:pt idx="16790">
                  <c:v>-0.13875899999999999</c:v>
                </c:pt>
                <c:pt idx="16791">
                  <c:v>-0.13295199999999999</c:v>
                </c:pt>
                <c:pt idx="16792">
                  <c:v>-0.128221</c:v>
                </c:pt>
                <c:pt idx="16793">
                  <c:v>-0.12817200000000001</c:v>
                </c:pt>
                <c:pt idx="16794">
                  <c:v>-0.13264200000000001</c:v>
                </c:pt>
                <c:pt idx="16795">
                  <c:v>-0.137408</c:v>
                </c:pt>
                <c:pt idx="16796">
                  <c:v>-0.14562600000000001</c:v>
                </c:pt>
                <c:pt idx="16797">
                  <c:v>-0.14638300000000001</c:v>
                </c:pt>
                <c:pt idx="16798">
                  <c:v>-0.139982</c:v>
                </c:pt>
                <c:pt idx="16799">
                  <c:v>-0.13878299999999999</c:v>
                </c:pt>
                <c:pt idx="16800">
                  <c:v>-0.13256899999999999</c:v>
                </c:pt>
                <c:pt idx="16801">
                  <c:v>-0.13082099999999999</c:v>
                </c:pt>
                <c:pt idx="16802">
                  <c:v>-0.13022900000000001</c:v>
                </c:pt>
                <c:pt idx="16803">
                  <c:v>-0.131855</c:v>
                </c:pt>
                <c:pt idx="16804">
                  <c:v>-0.138544</c:v>
                </c:pt>
                <c:pt idx="16805">
                  <c:v>-0.14940899999999999</c:v>
                </c:pt>
                <c:pt idx="16806">
                  <c:v>-0.15790399999999999</c:v>
                </c:pt>
                <c:pt idx="16807">
                  <c:v>-0.16003400000000001</c:v>
                </c:pt>
                <c:pt idx="16808">
                  <c:v>-0.16039</c:v>
                </c:pt>
                <c:pt idx="16809">
                  <c:v>-0.160743</c:v>
                </c:pt>
                <c:pt idx="16810">
                  <c:v>-0.16061500000000001</c:v>
                </c:pt>
                <c:pt idx="16811">
                  <c:v>-0.16098299999999999</c:v>
                </c:pt>
                <c:pt idx="16812">
                  <c:v>-0.160859</c:v>
                </c:pt>
                <c:pt idx="16813">
                  <c:v>-0.16272700000000001</c:v>
                </c:pt>
                <c:pt idx="16814">
                  <c:v>-0.162634</c:v>
                </c:pt>
                <c:pt idx="16815">
                  <c:v>-0.16000900000000001</c:v>
                </c:pt>
                <c:pt idx="16816">
                  <c:v>-0.160859</c:v>
                </c:pt>
                <c:pt idx="16817">
                  <c:v>-0.158914</c:v>
                </c:pt>
                <c:pt idx="16818">
                  <c:v>-0.15276600000000001</c:v>
                </c:pt>
                <c:pt idx="16819">
                  <c:v>-0.153415</c:v>
                </c:pt>
                <c:pt idx="16820">
                  <c:v>-0.15672900000000001</c:v>
                </c:pt>
                <c:pt idx="16821">
                  <c:v>-0.16158</c:v>
                </c:pt>
                <c:pt idx="16822">
                  <c:v>-0.16636200000000001</c:v>
                </c:pt>
                <c:pt idx="16823">
                  <c:v>-0.172486</c:v>
                </c:pt>
                <c:pt idx="16824">
                  <c:v>-0.17106299999999999</c:v>
                </c:pt>
                <c:pt idx="16825">
                  <c:v>-0.174877</c:v>
                </c:pt>
                <c:pt idx="16826">
                  <c:v>-0.18214900000000001</c:v>
                </c:pt>
                <c:pt idx="16827">
                  <c:v>-0.17918899999999999</c:v>
                </c:pt>
                <c:pt idx="16828">
                  <c:v>-0.17524500000000001</c:v>
                </c:pt>
                <c:pt idx="16829">
                  <c:v>-0.17638599999999999</c:v>
                </c:pt>
                <c:pt idx="16830">
                  <c:v>-0.17680599999999999</c:v>
                </c:pt>
                <c:pt idx="16831">
                  <c:v>-0.17010900000000001</c:v>
                </c:pt>
                <c:pt idx="16832">
                  <c:v>-0.162356</c:v>
                </c:pt>
                <c:pt idx="16833">
                  <c:v>-0.148926</c:v>
                </c:pt>
                <c:pt idx="16834">
                  <c:v>-0.14036100000000001</c:v>
                </c:pt>
                <c:pt idx="16835">
                  <c:v>-0.13355500000000001</c:v>
                </c:pt>
                <c:pt idx="16836">
                  <c:v>-0.13161200000000001</c:v>
                </c:pt>
                <c:pt idx="16837">
                  <c:v>-0.13009200000000001</c:v>
                </c:pt>
                <c:pt idx="16838">
                  <c:v>-0.12940299999999999</c:v>
                </c:pt>
                <c:pt idx="16839">
                  <c:v>-0.12925</c:v>
                </c:pt>
                <c:pt idx="16840">
                  <c:v>-0.129801</c:v>
                </c:pt>
                <c:pt idx="16841">
                  <c:v>-0.12753400000000001</c:v>
                </c:pt>
                <c:pt idx="16842">
                  <c:v>-0.123694</c:v>
                </c:pt>
                <c:pt idx="16843">
                  <c:v>-0.118649</c:v>
                </c:pt>
                <c:pt idx="16844">
                  <c:v>-0.121589</c:v>
                </c:pt>
                <c:pt idx="16845">
                  <c:v>-0.122437</c:v>
                </c:pt>
                <c:pt idx="16846">
                  <c:v>-0.124253</c:v>
                </c:pt>
                <c:pt idx="16847">
                  <c:v>-0.13119500000000001</c:v>
                </c:pt>
                <c:pt idx="16848">
                  <c:v>-0.13256399999999999</c:v>
                </c:pt>
                <c:pt idx="16849">
                  <c:v>-0.128245</c:v>
                </c:pt>
                <c:pt idx="16850">
                  <c:v>-0.123711</c:v>
                </c:pt>
                <c:pt idx="16851">
                  <c:v>-0.11745700000000001</c:v>
                </c:pt>
                <c:pt idx="16852">
                  <c:v>-0.109012</c:v>
                </c:pt>
                <c:pt idx="16853">
                  <c:v>-0.100796</c:v>
                </c:pt>
                <c:pt idx="16854">
                  <c:v>-9.5576099999999997E-2</c:v>
                </c:pt>
                <c:pt idx="16855">
                  <c:v>-9.6900399999999998E-2</c:v>
                </c:pt>
                <c:pt idx="16856">
                  <c:v>-9.3856700000000001E-2</c:v>
                </c:pt>
                <c:pt idx="16857">
                  <c:v>-8.9755000000000001E-2</c:v>
                </c:pt>
                <c:pt idx="16858">
                  <c:v>-8.5229600000000003E-2</c:v>
                </c:pt>
                <c:pt idx="16859">
                  <c:v>-8.1153900000000001E-2</c:v>
                </c:pt>
                <c:pt idx="16860">
                  <c:v>-7.7016899999999999E-2</c:v>
                </c:pt>
                <c:pt idx="16861">
                  <c:v>-7.5208700000000003E-2</c:v>
                </c:pt>
                <c:pt idx="16862">
                  <c:v>-7.5941300000000003E-2</c:v>
                </c:pt>
                <c:pt idx="16863">
                  <c:v>-7.8876299999999996E-2</c:v>
                </c:pt>
                <c:pt idx="16864">
                  <c:v>-8.1665799999999997E-2</c:v>
                </c:pt>
                <c:pt idx="16865">
                  <c:v>-8.7349399999999994E-2</c:v>
                </c:pt>
                <c:pt idx="16866">
                  <c:v>-8.5305300000000001E-2</c:v>
                </c:pt>
                <c:pt idx="16867">
                  <c:v>-8.3031199999999999E-2</c:v>
                </c:pt>
                <c:pt idx="16868">
                  <c:v>-8.2564299999999993E-2</c:v>
                </c:pt>
                <c:pt idx="16869">
                  <c:v>-7.9236200000000007E-2</c:v>
                </c:pt>
                <c:pt idx="16870">
                  <c:v>-7.4213100000000004E-2</c:v>
                </c:pt>
                <c:pt idx="16871">
                  <c:v>-7.0866200000000004E-2</c:v>
                </c:pt>
                <c:pt idx="16872">
                  <c:v>-7.4577000000000004E-2</c:v>
                </c:pt>
                <c:pt idx="16873">
                  <c:v>-7.9620700000000003E-2</c:v>
                </c:pt>
                <c:pt idx="16874">
                  <c:v>-8.2363599999999995E-2</c:v>
                </c:pt>
                <c:pt idx="16875">
                  <c:v>-7.93547E-2</c:v>
                </c:pt>
                <c:pt idx="16876">
                  <c:v>-8.0285599999999999E-2</c:v>
                </c:pt>
                <c:pt idx="16877">
                  <c:v>-7.7389200000000005E-2</c:v>
                </c:pt>
                <c:pt idx="16878">
                  <c:v>-7.4278899999999995E-2</c:v>
                </c:pt>
                <c:pt idx="16879">
                  <c:v>-7.3772199999999996E-2</c:v>
                </c:pt>
                <c:pt idx="16880">
                  <c:v>-7.07372E-2</c:v>
                </c:pt>
                <c:pt idx="16881">
                  <c:v>-7.21913E-2</c:v>
                </c:pt>
                <c:pt idx="16882">
                  <c:v>-7.2699600000000003E-2</c:v>
                </c:pt>
                <c:pt idx="16883">
                  <c:v>-6.81673E-2</c:v>
                </c:pt>
                <c:pt idx="16884">
                  <c:v>-6.4107700000000004E-2</c:v>
                </c:pt>
                <c:pt idx="16885">
                  <c:v>-5.6591299999999997E-2</c:v>
                </c:pt>
                <c:pt idx="16886">
                  <c:v>-5.6144600000000003E-2</c:v>
                </c:pt>
                <c:pt idx="16887">
                  <c:v>-5.5659800000000002E-2</c:v>
                </c:pt>
                <c:pt idx="16888">
                  <c:v>-5.9297200000000001E-2</c:v>
                </c:pt>
                <c:pt idx="16889">
                  <c:v>-6.3695299999999996E-2</c:v>
                </c:pt>
                <c:pt idx="16890">
                  <c:v>-6.3564399999999993E-2</c:v>
                </c:pt>
                <c:pt idx="16891">
                  <c:v>-6.3057000000000002E-2</c:v>
                </c:pt>
                <c:pt idx="16892">
                  <c:v>-6.3797000000000006E-2</c:v>
                </c:pt>
                <c:pt idx="16893">
                  <c:v>-6.9426299999999996E-2</c:v>
                </c:pt>
                <c:pt idx="16894">
                  <c:v>-7.2087200000000004E-2</c:v>
                </c:pt>
                <c:pt idx="16895">
                  <c:v>-7.0971500000000007E-2</c:v>
                </c:pt>
                <c:pt idx="16896">
                  <c:v>-6.8628300000000003E-2</c:v>
                </c:pt>
                <c:pt idx="16897">
                  <c:v>-6.2678800000000007E-2</c:v>
                </c:pt>
                <c:pt idx="16898">
                  <c:v>-6.4172900000000005E-2</c:v>
                </c:pt>
                <c:pt idx="16899">
                  <c:v>-7.0904499999999995E-2</c:v>
                </c:pt>
                <c:pt idx="16900">
                  <c:v>-7.0425299999999996E-2</c:v>
                </c:pt>
                <c:pt idx="16901">
                  <c:v>-6.9162299999999996E-2</c:v>
                </c:pt>
                <c:pt idx="16902">
                  <c:v>-6.0795500000000002E-2</c:v>
                </c:pt>
                <c:pt idx="16903">
                  <c:v>-4.7275699999999997E-2</c:v>
                </c:pt>
                <c:pt idx="16904">
                  <c:v>-4.3694799999999999E-2</c:v>
                </c:pt>
                <c:pt idx="16905">
                  <c:v>-4.34089E-2</c:v>
                </c:pt>
                <c:pt idx="16906">
                  <c:v>-5.0483300000000002E-2</c:v>
                </c:pt>
                <c:pt idx="16907">
                  <c:v>-5.8158500000000002E-2</c:v>
                </c:pt>
                <c:pt idx="16908">
                  <c:v>-5.7510100000000001E-2</c:v>
                </c:pt>
                <c:pt idx="16909">
                  <c:v>-5.2807199999999999E-2</c:v>
                </c:pt>
                <c:pt idx="16910">
                  <c:v>-4.73972E-2</c:v>
                </c:pt>
                <c:pt idx="16911">
                  <c:v>-4.6012600000000001E-2</c:v>
                </c:pt>
                <c:pt idx="16912">
                  <c:v>-4.3716199999999997E-2</c:v>
                </c:pt>
                <c:pt idx="16913">
                  <c:v>-4.0351400000000003E-2</c:v>
                </c:pt>
                <c:pt idx="16914">
                  <c:v>-2.96213E-2</c:v>
                </c:pt>
                <c:pt idx="16915">
                  <c:v>-2.30134E-2</c:v>
                </c:pt>
                <c:pt idx="16916">
                  <c:v>-2.3628799999999998E-2</c:v>
                </c:pt>
                <c:pt idx="16917">
                  <c:v>-2.8537300000000002E-2</c:v>
                </c:pt>
                <c:pt idx="16918">
                  <c:v>-3.08778E-2</c:v>
                </c:pt>
                <c:pt idx="16919">
                  <c:v>-2.7430300000000001E-2</c:v>
                </c:pt>
                <c:pt idx="16920">
                  <c:v>-2.0214200000000002E-2</c:v>
                </c:pt>
                <c:pt idx="16921">
                  <c:v>-1.40561E-2</c:v>
                </c:pt>
                <c:pt idx="16922">
                  <c:v>-1.0722600000000001E-2</c:v>
                </c:pt>
                <c:pt idx="16923">
                  <c:v>-8.7021700000000004E-3</c:v>
                </c:pt>
                <c:pt idx="16924">
                  <c:v>-1.1072800000000001E-2</c:v>
                </c:pt>
                <c:pt idx="16925">
                  <c:v>-1.40714E-2</c:v>
                </c:pt>
                <c:pt idx="16926">
                  <c:v>-1.7133300000000001E-2</c:v>
                </c:pt>
                <c:pt idx="16927">
                  <c:v>-1.75231E-2</c:v>
                </c:pt>
                <c:pt idx="16928">
                  <c:v>-1.7654699999999999E-2</c:v>
                </c:pt>
                <c:pt idx="16929">
                  <c:v>-2.3170400000000001E-2</c:v>
                </c:pt>
                <c:pt idx="16930">
                  <c:v>-2.1694600000000001E-2</c:v>
                </c:pt>
                <c:pt idx="16931">
                  <c:v>-1.14422E-2</c:v>
                </c:pt>
                <c:pt idx="16932">
                  <c:v>-1.39295E-3</c:v>
                </c:pt>
                <c:pt idx="16933">
                  <c:v>1.69564E-3</c:v>
                </c:pt>
                <c:pt idx="16934">
                  <c:v>1.43957E-3</c:v>
                </c:pt>
                <c:pt idx="16935">
                  <c:v>3.2454200000000002E-3</c:v>
                </c:pt>
                <c:pt idx="16936">
                  <c:v>7.8802500000000001E-3</c:v>
                </c:pt>
                <c:pt idx="16937">
                  <c:v>1.23838E-2</c:v>
                </c:pt>
                <c:pt idx="16938">
                  <c:v>1.3107000000000001E-2</c:v>
                </c:pt>
                <c:pt idx="16939">
                  <c:v>1.53943E-2</c:v>
                </c:pt>
                <c:pt idx="16940">
                  <c:v>1.51343E-2</c:v>
                </c:pt>
                <c:pt idx="16941">
                  <c:v>1.51507E-2</c:v>
                </c:pt>
                <c:pt idx="16942">
                  <c:v>2.00971E-2</c:v>
                </c:pt>
                <c:pt idx="16943">
                  <c:v>2.70449E-2</c:v>
                </c:pt>
                <c:pt idx="16944">
                  <c:v>3.0584500000000001E-2</c:v>
                </c:pt>
                <c:pt idx="16945">
                  <c:v>3.6565E-2</c:v>
                </c:pt>
                <c:pt idx="16946">
                  <c:v>4.5121300000000003E-2</c:v>
                </c:pt>
                <c:pt idx="16947">
                  <c:v>5.2786600000000003E-2</c:v>
                </c:pt>
                <c:pt idx="16948">
                  <c:v>5.5726600000000001E-2</c:v>
                </c:pt>
                <c:pt idx="16949">
                  <c:v>5.3980899999999998E-2</c:v>
                </c:pt>
                <c:pt idx="16950">
                  <c:v>5.3562600000000002E-2</c:v>
                </c:pt>
                <c:pt idx="16951">
                  <c:v>5.2858000000000002E-2</c:v>
                </c:pt>
                <c:pt idx="16952">
                  <c:v>5.3852900000000002E-2</c:v>
                </c:pt>
                <c:pt idx="16953">
                  <c:v>5.7661400000000002E-2</c:v>
                </c:pt>
                <c:pt idx="16954">
                  <c:v>6.4752100000000007E-2</c:v>
                </c:pt>
                <c:pt idx="16955">
                  <c:v>7.0226800000000006E-2</c:v>
                </c:pt>
                <c:pt idx="16956">
                  <c:v>7.2116700000000006E-2</c:v>
                </c:pt>
                <c:pt idx="16957">
                  <c:v>7.3682399999999995E-2</c:v>
                </c:pt>
                <c:pt idx="16958">
                  <c:v>7.9333200000000006E-2</c:v>
                </c:pt>
                <c:pt idx="16959">
                  <c:v>8.8888200000000001E-2</c:v>
                </c:pt>
                <c:pt idx="16960">
                  <c:v>9.1022900000000004E-2</c:v>
                </c:pt>
                <c:pt idx="16961">
                  <c:v>8.2709000000000005E-2</c:v>
                </c:pt>
                <c:pt idx="16962">
                  <c:v>7.9022899999999993E-2</c:v>
                </c:pt>
                <c:pt idx="16963">
                  <c:v>8.3687600000000001E-2</c:v>
                </c:pt>
                <c:pt idx="16964">
                  <c:v>9.0210499999999999E-2</c:v>
                </c:pt>
                <c:pt idx="16965">
                  <c:v>9.5309099999999994E-2</c:v>
                </c:pt>
                <c:pt idx="16966">
                  <c:v>8.8140700000000002E-2</c:v>
                </c:pt>
                <c:pt idx="16967">
                  <c:v>8.37479E-2</c:v>
                </c:pt>
                <c:pt idx="16968">
                  <c:v>8.5273600000000005E-2</c:v>
                </c:pt>
                <c:pt idx="16969">
                  <c:v>8.9199100000000003E-2</c:v>
                </c:pt>
                <c:pt idx="16970">
                  <c:v>8.1856999999999999E-2</c:v>
                </c:pt>
                <c:pt idx="16971">
                  <c:v>7.9530000000000003E-2</c:v>
                </c:pt>
                <c:pt idx="16972">
                  <c:v>8.3053000000000002E-2</c:v>
                </c:pt>
                <c:pt idx="16973">
                  <c:v>8.3031199999999999E-2</c:v>
                </c:pt>
                <c:pt idx="16974">
                  <c:v>7.6618000000000006E-2</c:v>
                </c:pt>
                <c:pt idx="16975">
                  <c:v>7.4270900000000001E-2</c:v>
                </c:pt>
                <c:pt idx="16976">
                  <c:v>7.9083500000000001E-2</c:v>
                </c:pt>
                <c:pt idx="16977">
                  <c:v>8.5597000000000006E-2</c:v>
                </c:pt>
                <c:pt idx="16978">
                  <c:v>8.5476700000000003E-2</c:v>
                </c:pt>
                <c:pt idx="16979">
                  <c:v>7.4144699999999994E-2</c:v>
                </c:pt>
                <c:pt idx="16980">
                  <c:v>6.4330700000000005E-2</c:v>
                </c:pt>
                <c:pt idx="16981">
                  <c:v>6.9843699999999995E-2</c:v>
                </c:pt>
                <c:pt idx="16982">
                  <c:v>8.0551499999999998E-2</c:v>
                </c:pt>
                <c:pt idx="16983">
                  <c:v>8.7551900000000002E-2</c:v>
                </c:pt>
                <c:pt idx="16984">
                  <c:v>9.3754699999999996E-2</c:v>
                </c:pt>
                <c:pt idx="16985">
                  <c:v>0.107832</c:v>
                </c:pt>
                <c:pt idx="16986">
                  <c:v>0.118574</c:v>
                </c:pt>
                <c:pt idx="16987">
                  <c:v>0.123165</c:v>
                </c:pt>
                <c:pt idx="16988">
                  <c:v>0.127554</c:v>
                </c:pt>
                <c:pt idx="16989">
                  <c:v>0.13300400000000001</c:v>
                </c:pt>
                <c:pt idx="16990">
                  <c:v>0.13958799999999999</c:v>
                </c:pt>
                <c:pt idx="16991">
                  <c:v>0.148677</c:v>
                </c:pt>
                <c:pt idx="16992">
                  <c:v>0.15254000000000001</c:v>
                </c:pt>
                <c:pt idx="16993">
                  <c:v>0.155807</c:v>
                </c:pt>
                <c:pt idx="16994">
                  <c:v>0.15479699999999999</c:v>
                </c:pt>
                <c:pt idx="16995">
                  <c:v>0.150394</c:v>
                </c:pt>
                <c:pt idx="16996">
                  <c:v>0.137019</c:v>
                </c:pt>
                <c:pt idx="16997">
                  <c:v>0.131825</c:v>
                </c:pt>
                <c:pt idx="16998">
                  <c:v>0.13153899999999999</c:v>
                </c:pt>
                <c:pt idx="16999">
                  <c:v>0.12492499999999999</c:v>
                </c:pt>
                <c:pt idx="17000">
                  <c:v>0.116136</c:v>
                </c:pt>
                <c:pt idx="17001">
                  <c:v>0.11371199999999999</c:v>
                </c:pt>
                <c:pt idx="17002">
                  <c:v>0.13534299999999999</c:v>
                </c:pt>
                <c:pt idx="17003">
                  <c:v>0.14554500000000001</c:v>
                </c:pt>
                <c:pt idx="17004">
                  <c:v>0.13792299999999999</c:v>
                </c:pt>
                <c:pt idx="17005">
                  <c:v>0.134936</c:v>
                </c:pt>
                <c:pt idx="17006">
                  <c:v>0.14022599999999999</c:v>
                </c:pt>
                <c:pt idx="17007">
                  <c:v>0.14336299999999999</c:v>
                </c:pt>
                <c:pt idx="17008">
                  <c:v>0.14344899999999999</c:v>
                </c:pt>
                <c:pt idx="17009">
                  <c:v>0.142013</c:v>
                </c:pt>
                <c:pt idx="17010">
                  <c:v>0.14379400000000001</c:v>
                </c:pt>
                <c:pt idx="17011">
                  <c:v>0.14965000000000001</c:v>
                </c:pt>
                <c:pt idx="17012">
                  <c:v>0.15654599999999999</c:v>
                </c:pt>
                <c:pt idx="17013">
                  <c:v>0.166237</c:v>
                </c:pt>
                <c:pt idx="17014">
                  <c:v>0.17277300000000001</c:v>
                </c:pt>
                <c:pt idx="17015">
                  <c:v>0.178535</c:v>
                </c:pt>
                <c:pt idx="17016">
                  <c:v>0.191723</c:v>
                </c:pt>
                <c:pt idx="17017">
                  <c:v>0.201345</c:v>
                </c:pt>
                <c:pt idx="17018">
                  <c:v>0.205627</c:v>
                </c:pt>
                <c:pt idx="17019">
                  <c:v>0.207926</c:v>
                </c:pt>
                <c:pt idx="17020">
                  <c:v>0.21102799999999999</c:v>
                </c:pt>
                <c:pt idx="17021">
                  <c:v>0.21459800000000001</c:v>
                </c:pt>
                <c:pt idx="17022">
                  <c:v>0.21958800000000001</c:v>
                </c:pt>
                <c:pt idx="17023">
                  <c:v>0.221111</c:v>
                </c:pt>
                <c:pt idx="17024">
                  <c:v>0.223827</c:v>
                </c:pt>
                <c:pt idx="17025">
                  <c:v>0.21811900000000001</c:v>
                </c:pt>
                <c:pt idx="17026">
                  <c:v>0.21057000000000001</c:v>
                </c:pt>
                <c:pt idx="17027">
                  <c:v>0.21246000000000001</c:v>
                </c:pt>
                <c:pt idx="17028">
                  <c:v>0.208922</c:v>
                </c:pt>
                <c:pt idx="17029">
                  <c:v>0.20817099999999999</c:v>
                </c:pt>
                <c:pt idx="17030">
                  <c:v>0.199767</c:v>
                </c:pt>
                <c:pt idx="17031">
                  <c:v>0.19183800000000001</c:v>
                </c:pt>
                <c:pt idx="17032">
                  <c:v>0.19098300000000001</c:v>
                </c:pt>
                <c:pt idx="17033">
                  <c:v>0.19523699999999999</c:v>
                </c:pt>
                <c:pt idx="17034">
                  <c:v>0.19645799999999999</c:v>
                </c:pt>
                <c:pt idx="17035">
                  <c:v>0.19822200000000001</c:v>
                </c:pt>
                <c:pt idx="17036">
                  <c:v>0.19803000000000001</c:v>
                </c:pt>
                <c:pt idx="17037">
                  <c:v>0.20072699999999999</c:v>
                </c:pt>
                <c:pt idx="17038">
                  <c:v>0.199355</c:v>
                </c:pt>
                <c:pt idx="17039">
                  <c:v>0.19701199999999999</c:v>
                </c:pt>
                <c:pt idx="17040">
                  <c:v>0.194662</c:v>
                </c:pt>
                <c:pt idx="17041">
                  <c:v>0.19497400000000001</c:v>
                </c:pt>
                <c:pt idx="17042">
                  <c:v>0.19639300000000001</c:v>
                </c:pt>
                <c:pt idx="17043">
                  <c:v>0.19556100000000001</c:v>
                </c:pt>
                <c:pt idx="17044">
                  <c:v>0.18627099999999999</c:v>
                </c:pt>
                <c:pt idx="17045">
                  <c:v>0.18832099999999999</c:v>
                </c:pt>
                <c:pt idx="17046">
                  <c:v>0.200271</c:v>
                </c:pt>
                <c:pt idx="17047">
                  <c:v>0.22614300000000001</c:v>
                </c:pt>
                <c:pt idx="17048">
                  <c:v>0.25773000000000001</c:v>
                </c:pt>
                <c:pt idx="17049">
                  <c:v>0.27990500000000001</c:v>
                </c:pt>
                <c:pt idx="17050">
                  <c:v>0.28702800000000001</c:v>
                </c:pt>
                <c:pt idx="17051">
                  <c:v>0.28718399999999999</c:v>
                </c:pt>
                <c:pt idx="17052">
                  <c:v>0.28709600000000002</c:v>
                </c:pt>
                <c:pt idx="17053">
                  <c:v>0.285221</c:v>
                </c:pt>
                <c:pt idx="17054">
                  <c:v>0.27976099999999998</c:v>
                </c:pt>
                <c:pt idx="17055">
                  <c:v>0.27615499999999998</c:v>
                </c:pt>
                <c:pt idx="17056">
                  <c:v>0.27324900000000002</c:v>
                </c:pt>
                <c:pt idx="17057">
                  <c:v>0.273316</c:v>
                </c:pt>
                <c:pt idx="17058">
                  <c:v>0.27243600000000001</c:v>
                </c:pt>
                <c:pt idx="17059">
                  <c:v>0.27601999999999999</c:v>
                </c:pt>
                <c:pt idx="17060">
                  <c:v>0.27565499999999998</c:v>
                </c:pt>
                <c:pt idx="17061">
                  <c:v>0.28150199999999997</c:v>
                </c:pt>
                <c:pt idx="17062">
                  <c:v>0.28625</c:v>
                </c:pt>
                <c:pt idx="17063">
                  <c:v>0.28418500000000002</c:v>
                </c:pt>
                <c:pt idx="17064">
                  <c:v>0.28340599999999999</c:v>
                </c:pt>
                <c:pt idx="17065">
                  <c:v>0.28724</c:v>
                </c:pt>
                <c:pt idx="17066">
                  <c:v>0.29064800000000002</c:v>
                </c:pt>
                <c:pt idx="17067">
                  <c:v>0.28918500000000003</c:v>
                </c:pt>
                <c:pt idx="17068">
                  <c:v>0.28851700000000002</c:v>
                </c:pt>
                <c:pt idx="17069">
                  <c:v>0.29182200000000003</c:v>
                </c:pt>
                <c:pt idx="17070">
                  <c:v>0.29588700000000001</c:v>
                </c:pt>
                <c:pt idx="17071">
                  <c:v>0.29916100000000001</c:v>
                </c:pt>
                <c:pt idx="17072">
                  <c:v>0.300651</c:v>
                </c:pt>
                <c:pt idx="17073">
                  <c:v>0.30390099999999998</c:v>
                </c:pt>
                <c:pt idx="17074">
                  <c:v>0.310861</c:v>
                </c:pt>
                <c:pt idx="17075">
                  <c:v>0.31434800000000002</c:v>
                </c:pt>
                <c:pt idx="17076">
                  <c:v>0.31730199999999997</c:v>
                </c:pt>
                <c:pt idx="17077">
                  <c:v>0.32355299999999998</c:v>
                </c:pt>
                <c:pt idx="17078">
                  <c:v>0.33118999999999998</c:v>
                </c:pt>
                <c:pt idx="17079">
                  <c:v>0.33978700000000001</c:v>
                </c:pt>
                <c:pt idx="17080">
                  <c:v>0.34595799999999999</c:v>
                </c:pt>
                <c:pt idx="17081">
                  <c:v>0.35056599999999999</c:v>
                </c:pt>
                <c:pt idx="17082">
                  <c:v>0.34772700000000001</c:v>
                </c:pt>
                <c:pt idx="17083">
                  <c:v>0.34237000000000001</c:v>
                </c:pt>
                <c:pt idx="17084">
                  <c:v>0.34217900000000001</c:v>
                </c:pt>
                <c:pt idx="17085">
                  <c:v>0.34587200000000001</c:v>
                </c:pt>
                <c:pt idx="17086">
                  <c:v>0.34906700000000002</c:v>
                </c:pt>
                <c:pt idx="17087">
                  <c:v>0.35502299999999998</c:v>
                </c:pt>
                <c:pt idx="17088">
                  <c:v>0.35896</c:v>
                </c:pt>
                <c:pt idx="17089">
                  <c:v>0.36427999999999999</c:v>
                </c:pt>
                <c:pt idx="17090">
                  <c:v>0.35412199999999999</c:v>
                </c:pt>
                <c:pt idx="17091">
                  <c:v>0.34348000000000001</c:v>
                </c:pt>
                <c:pt idx="17092">
                  <c:v>0.34459200000000001</c:v>
                </c:pt>
                <c:pt idx="17093">
                  <c:v>0.34901199999999999</c:v>
                </c:pt>
                <c:pt idx="17094">
                  <c:v>0.34959299999999999</c:v>
                </c:pt>
                <c:pt idx="17095">
                  <c:v>0.34526000000000001</c:v>
                </c:pt>
                <c:pt idx="17096">
                  <c:v>0.34226099999999998</c:v>
                </c:pt>
                <c:pt idx="17097">
                  <c:v>0.335281</c:v>
                </c:pt>
                <c:pt idx="17098">
                  <c:v>0.32628000000000001</c:v>
                </c:pt>
                <c:pt idx="17099">
                  <c:v>0.319801</c:v>
                </c:pt>
                <c:pt idx="17100">
                  <c:v>0.32052000000000003</c:v>
                </c:pt>
                <c:pt idx="17101">
                  <c:v>0.31589600000000001</c:v>
                </c:pt>
                <c:pt idx="17102">
                  <c:v>0.31116899999999997</c:v>
                </c:pt>
                <c:pt idx="17103">
                  <c:v>0.30890499999999999</c:v>
                </c:pt>
                <c:pt idx="17104">
                  <c:v>0.30225099999999999</c:v>
                </c:pt>
                <c:pt idx="17105">
                  <c:v>0.29675800000000002</c:v>
                </c:pt>
                <c:pt idx="17106">
                  <c:v>0.289219</c:v>
                </c:pt>
                <c:pt idx="17107">
                  <c:v>0.27813100000000002</c:v>
                </c:pt>
                <c:pt idx="17108">
                  <c:v>0.26352399999999998</c:v>
                </c:pt>
                <c:pt idx="17109">
                  <c:v>0.24989400000000001</c:v>
                </c:pt>
                <c:pt idx="17110">
                  <c:v>0.244644</c:v>
                </c:pt>
                <c:pt idx="17111">
                  <c:v>0.2364</c:v>
                </c:pt>
                <c:pt idx="17112">
                  <c:v>0.224217</c:v>
                </c:pt>
                <c:pt idx="17113">
                  <c:v>0.21454100000000001</c:v>
                </c:pt>
                <c:pt idx="17114">
                  <c:v>0.208228</c:v>
                </c:pt>
                <c:pt idx="17115">
                  <c:v>0.20340900000000001</c:v>
                </c:pt>
                <c:pt idx="17116">
                  <c:v>0.19836400000000001</c:v>
                </c:pt>
                <c:pt idx="17117">
                  <c:v>0.19483500000000001</c:v>
                </c:pt>
                <c:pt idx="17118">
                  <c:v>0.19108</c:v>
                </c:pt>
                <c:pt idx="17119">
                  <c:v>0.183921</c:v>
                </c:pt>
                <c:pt idx="17120">
                  <c:v>0.18038899999999999</c:v>
                </c:pt>
                <c:pt idx="17121">
                  <c:v>0.17865600000000001</c:v>
                </c:pt>
                <c:pt idx="17122">
                  <c:v>0.170512</c:v>
                </c:pt>
                <c:pt idx="17123">
                  <c:v>0.14904400000000001</c:v>
                </c:pt>
                <c:pt idx="17124">
                  <c:v>0.13572500000000001</c:v>
                </c:pt>
                <c:pt idx="17125">
                  <c:v>0.13339899999999999</c:v>
                </c:pt>
                <c:pt idx="17126">
                  <c:v>0.124551</c:v>
                </c:pt>
                <c:pt idx="17127">
                  <c:v>0.12009599999999999</c:v>
                </c:pt>
                <c:pt idx="17128">
                  <c:v>0.119866</c:v>
                </c:pt>
                <c:pt idx="17129">
                  <c:v>0.115104</c:v>
                </c:pt>
                <c:pt idx="17130">
                  <c:v>0.10480399999999999</c:v>
                </c:pt>
                <c:pt idx="17131">
                  <c:v>9.2155500000000001E-2</c:v>
                </c:pt>
                <c:pt idx="17132">
                  <c:v>7.5691499999999995E-2</c:v>
                </c:pt>
                <c:pt idx="17133">
                  <c:v>6.8762400000000001E-2</c:v>
                </c:pt>
                <c:pt idx="17134">
                  <c:v>6.8800799999999995E-2</c:v>
                </c:pt>
                <c:pt idx="17135">
                  <c:v>6.5349199999999996E-2</c:v>
                </c:pt>
                <c:pt idx="17136">
                  <c:v>6.3640699999999994E-2</c:v>
                </c:pt>
                <c:pt idx="17137">
                  <c:v>5.8767300000000001E-2</c:v>
                </c:pt>
                <c:pt idx="17138">
                  <c:v>4.7487700000000001E-2</c:v>
                </c:pt>
                <c:pt idx="17139">
                  <c:v>4.1196099999999999E-2</c:v>
                </c:pt>
                <c:pt idx="17140">
                  <c:v>4.1610599999999998E-2</c:v>
                </c:pt>
                <c:pt idx="17141">
                  <c:v>3.9787500000000003E-2</c:v>
                </c:pt>
                <c:pt idx="17142">
                  <c:v>3.6121500000000001E-2</c:v>
                </c:pt>
                <c:pt idx="17143">
                  <c:v>3.4588500000000001E-2</c:v>
                </c:pt>
                <c:pt idx="17144">
                  <c:v>3.7257699999999998E-2</c:v>
                </c:pt>
                <c:pt idx="17145">
                  <c:v>4.2913199999999999E-2</c:v>
                </c:pt>
                <c:pt idx="17146">
                  <c:v>4.9702299999999998E-2</c:v>
                </c:pt>
                <c:pt idx="17147">
                  <c:v>5.3948299999999998E-2</c:v>
                </c:pt>
                <c:pt idx="17148">
                  <c:v>4.9424599999999999E-2</c:v>
                </c:pt>
                <c:pt idx="17149">
                  <c:v>4.0501599999999999E-2</c:v>
                </c:pt>
                <c:pt idx="17150">
                  <c:v>3.6893000000000002E-2</c:v>
                </c:pt>
                <c:pt idx="17151">
                  <c:v>3.78229E-2</c:v>
                </c:pt>
                <c:pt idx="17152">
                  <c:v>2.9667099999999998E-2</c:v>
                </c:pt>
                <c:pt idx="17153">
                  <c:v>1.6821699999999998E-2</c:v>
                </c:pt>
                <c:pt idx="17154">
                  <c:v>1.07256E-2</c:v>
                </c:pt>
                <c:pt idx="17155">
                  <c:v>1.1244199999999999E-2</c:v>
                </c:pt>
                <c:pt idx="17156">
                  <c:v>1.3399400000000001E-2</c:v>
                </c:pt>
                <c:pt idx="17157">
                  <c:v>2.22025E-2</c:v>
                </c:pt>
                <c:pt idx="17158">
                  <c:v>2.7043500000000002E-2</c:v>
                </c:pt>
                <c:pt idx="17159">
                  <c:v>2.81193E-2</c:v>
                </c:pt>
                <c:pt idx="17160">
                  <c:v>1.9690900000000001E-2</c:v>
                </c:pt>
                <c:pt idx="17161">
                  <c:v>8.8808199999999993E-3</c:v>
                </c:pt>
                <c:pt idx="17162">
                  <c:v>4.65154E-3</c:v>
                </c:pt>
                <c:pt idx="17163">
                  <c:v>3.0159900000000001E-3</c:v>
                </c:pt>
                <c:pt idx="17164">
                  <c:v>3.19805E-3</c:v>
                </c:pt>
                <c:pt idx="17165">
                  <c:v>2.3537599999999999E-3</c:v>
                </c:pt>
                <c:pt idx="17166">
                  <c:v>4.1178500000000002E-3</c:v>
                </c:pt>
                <c:pt idx="17167">
                  <c:v>1.00176E-2</c:v>
                </c:pt>
                <c:pt idx="17168">
                  <c:v>1.10831E-2</c:v>
                </c:pt>
                <c:pt idx="17169">
                  <c:v>7.9615999999999992E-3</c:v>
                </c:pt>
                <c:pt idx="17170">
                  <c:v>7.8097100000000001E-3</c:v>
                </c:pt>
                <c:pt idx="17171">
                  <c:v>1.00497E-2</c:v>
                </c:pt>
                <c:pt idx="17172">
                  <c:v>1.25579E-2</c:v>
                </c:pt>
                <c:pt idx="17173">
                  <c:v>1.54602E-2</c:v>
                </c:pt>
                <c:pt idx="17174">
                  <c:v>1.44073E-2</c:v>
                </c:pt>
                <c:pt idx="17175">
                  <c:v>1.38044E-2</c:v>
                </c:pt>
                <c:pt idx="17176">
                  <c:v>1.7045000000000001E-2</c:v>
                </c:pt>
                <c:pt idx="17177">
                  <c:v>2.0202899999999999E-2</c:v>
                </c:pt>
                <c:pt idx="17178">
                  <c:v>2.0218300000000002E-2</c:v>
                </c:pt>
                <c:pt idx="17179">
                  <c:v>2.1139700000000001E-2</c:v>
                </c:pt>
                <c:pt idx="17180">
                  <c:v>1.7330399999999999E-2</c:v>
                </c:pt>
                <c:pt idx="17181">
                  <c:v>1.5748600000000001E-2</c:v>
                </c:pt>
                <c:pt idx="17182">
                  <c:v>1.85519E-2</c:v>
                </c:pt>
                <c:pt idx="17183">
                  <c:v>2.8150100000000001E-2</c:v>
                </c:pt>
                <c:pt idx="17184">
                  <c:v>3.5939899999999997E-2</c:v>
                </c:pt>
                <c:pt idx="17185">
                  <c:v>3.7116000000000003E-2</c:v>
                </c:pt>
                <c:pt idx="17186">
                  <c:v>3.7704500000000002E-2</c:v>
                </c:pt>
                <c:pt idx="17187">
                  <c:v>4.1941199999999998E-2</c:v>
                </c:pt>
                <c:pt idx="17188">
                  <c:v>4.3323599999999997E-2</c:v>
                </c:pt>
                <c:pt idx="17189">
                  <c:v>4.0217500000000003E-2</c:v>
                </c:pt>
                <c:pt idx="17190">
                  <c:v>3.3099499999999997E-2</c:v>
                </c:pt>
                <c:pt idx="17191">
                  <c:v>3.2745700000000003E-2</c:v>
                </c:pt>
                <c:pt idx="17192">
                  <c:v>2.80731E-2</c:v>
                </c:pt>
                <c:pt idx="17193">
                  <c:v>2.8618000000000001E-2</c:v>
                </c:pt>
                <c:pt idx="17194">
                  <c:v>3.21988E-2</c:v>
                </c:pt>
                <c:pt idx="17195">
                  <c:v>2.7535299999999999E-2</c:v>
                </c:pt>
                <c:pt idx="17196">
                  <c:v>2.3406400000000001E-2</c:v>
                </c:pt>
                <c:pt idx="17197">
                  <c:v>2.2535900000000001E-2</c:v>
                </c:pt>
                <c:pt idx="17198">
                  <c:v>2.4124099999999999E-2</c:v>
                </c:pt>
                <c:pt idx="17199">
                  <c:v>2.9674300000000001E-2</c:v>
                </c:pt>
                <c:pt idx="17200">
                  <c:v>3.28682E-2</c:v>
                </c:pt>
                <c:pt idx="17201">
                  <c:v>3.2854800000000003E-2</c:v>
                </c:pt>
                <c:pt idx="17202">
                  <c:v>1.9721200000000001E-2</c:v>
                </c:pt>
                <c:pt idx="17203">
                  <c:v>1.5141399999999999E-2</c:v>
                </c:pt>
                <c:pt idx="17204">
                  <c:v>1.7187000000000001E-2</c:v>
                </c:pt>
                <c:pt idx="17205">
                  <c:v>2.5725899999999999E-2</c:v>
                </c:pt>
                <c:pt idx="17206">
                  <c:v>3.6148300000000001E-2</c:v>
                </c:pt>
                <c:pt idx="17207">
                  <c:v>4.4108099999999997E-2</c:v>
                </c:pt>
                <c:pt idx="17208">
                  <c:v>4.5299699999999998E-2</c:v>
                </c:pt>
                <c:pt idx="17209">
                  <c:v>4.0349000000000003E-2</c:v>
                </c:pt>
                <c:pt idx="17210">
                  <c:v>3.4148199999999997E-2</c:v>
                </c:pt>
                <c:pt idx="17211">
                  <c:v>3.23646E-2</c:v>
                </c:pt>
                <c:pt idx="17212">
                  <c:v>4.2304500000000002E-2</c:v>
                </c:pt>
                <c:pt idx="17213">
                  <c:v>5.5978300000000002E-2</c:v>
                </c:pt>
                <c:pt idx="17214">
                  <c:v>6.4963699999999999E-2</c:v>
                </c:pt>
                <c:pt idx="17215">
                  <c:v>6.5191399999999997E-2</c:v>
                </c:pt>
                <c:pt idx="17216">
                  <c:v>7.1290500000000007E-2</c:v>
                </c:pt>
                <c:pt idx="17217">
                  <c:v>7.7580800000000005E-2</c:v>
                </c:pt>
                <c:pt idx="17218">
                  <c:v>7.9608300000000007E-2</c:v>
                </c:pt>
                <c:pt idx="17219">
                  <c:v>8.2619300000000007E-2</c:v>
                </c:pt>
                <c:pt idx="17220">
                  <c:v>8.6231299999999997E-2</c:v>
                </c:pt>
                <c:pt idx="17221">
                  <c:v>9.0761099999999997E-2</c:v>
                </c:pt>
                <c:pt idx="17222">
                  <c:v>8.3992899999999995E-2</c:v>
                </c:pt>
                <c:pt idx="17223">
                  <c:v>7.2730600000000006E-2</c:v>
                </c:pt>
                <c:pt idx="17224">
                  <c:v>6.5645599999999998E-2</c:v>
                </c:pt>
                <c:pt idx="17225">
                  <c:v>6.6626699999999997E-2</c:v>
                </c:pt>
                <c:pt idx="17226">
                  <c:v>7.1221699999999999E-2</c:v>
                </c:pt>
                <c:pt idx="17227">
                  <c:v>7.4075500000000002E-2</c:v>
                </c:pt>
                <c:pt idx="17228">
                  <c:v>8.3441699999999994E-2</c:v>
                </c:pt>
                <c:pt idx="17229">
                  <c:v>8.84654E-2</c:v>
                </c:pt>
                <c:pt idx="17230">
                  <c:v>9.11241E-2</c:v>
                </c:pt>
                <c:pt idx="17231">
                  <c:v>8.9578699999999997E-2</c:v>
                </c:pt>
                <c:pt idx="17232">
                  <c:v>8.7968199999999996E-2</c:v>
                </c:pt>
                <c:pt idx="17233">
                  <c:v>8.9325600000000005E-2</c:v>
                </c:pt>
                <c:pt idx="17234">
                  <c:v>9.3534699999999998E-2</c:v>
                </c:pt>
                <c:pt idx="17235">
                  <c:v>9.7151000000000001E-2</c:v>
                </c:pt>
                <c:pt idx="17236">
                  <c:v>9.9325399999999994E-2</c:v>
                </c:pt>
                <c:pt idx="17237">
                  <c:v>9.9597099999999994E-2</c:v>
                </c:pt>
                <c:pt idx="17238">
                  <c:v>0.102411</c:v>
                </c:pt>
                <c:pt idx="17239">
                  <c:v>0.101908</c:v>
                </c:pt>
                <c:pt idx="17240">
                  <c:v>9.9155199999999999E-2</c:v>
                </c:pt>
                <c:pt idx="17241">
                  <c:v>9.9064100000000002E-2</c:v>
                </c:pt>
                <c:pt idx="17242">
                  <c:v>0.10153</c:v>
                </c:pt>
                <c:pt idx="17243">
                  <c:v>0.101882</c:v>
                </c:pt>
                <c:pt idx="17244">
                  <c:v>0.10659</c:v>
                </c:pt>
                <c:pt idx="17245">
                  <c:v>0.11504499999999999</c:v>
                </c:pt>
                <c:pt idx="17246">
                  <c:v>0.122198</c:v>
                </c:pt>
                <c:pt idx="17247">
                  <c:v>0.136074</c:v>
                </c:pt>
                <c:pt idx="17248">
                  <c:v>0.14960300000000001</c:v>
                </c:pt>
                <c:pt idx="17249">
                  <c:v>0.15681700000000001</c:v>
                </c:pt>
                <c:pt idx="17250">
                  <c:v>0.16391700000000001</c:v>
                </c:pt>
                <c:pt idx="17251">
                  <c:v>0.163462</c:v>
                </c:pt>
                <c:pt idx="17252">
                  <c:v>0.14966499999999999</c:v>
                </c:pt>
                <c:pt idx="17253">
                  <c:v>0.13501199999999999</c:v>
                </c:pt>
                <c:pt idx="17254">
                  <c:v>0.13847200000000001</c:v>
                </c:pt>
                <c:pt idx="17255">
                  <c:v>0.14354700000000001</c:v>
                </c:pt>
                <c:pt idx="17256">
                  <c:v>0.14951100000000001</c:v>
                </c:pt>
                <c:pt idx="17257">
                  <c:v>0.15096000000000001</c:v>
                </c:pt>
                <c:pt idx="17258">
                  <c:v>0.14607200000000001</c:v>
                </c:pt>
                <c:pt idx="17259">
                  <c:v>0.14143600000000001</c:v>
                </c:pt>
                <c:pt idx="17260">
                  <c:v>0.13720299999999999</c:v>
                </c:pt>
                <c:pt idx="17261">
                  <c:v>0.13700599999999999</c:v>
                </c:pt>
                <c:pt idx="17262">
                  <c:v>0.13600699999999999</c:v>
                </c:pt>
                <c:pt idx="17263">
                  <c:v>0.13625300000000001</c:v>
                </c:pt>
                <c:pt idx="17264">
                  <c:v>0.14177100000000001</c:v>
                </c:pt>
                <c:pt idx="17265">
                  <c:v>0.154583</c:v>
                </c:pt>
                <c:pt idx="17266">
                  <c:v>0.16611899999999999</c:v>
                </c:pt>
                <c:pt idx="17267">
                  <c:v>0.17816199999999999</c:v>
                </c:pt>
                <c:pt idx="17268">
                  <c:v>0.18543599999999999</c:v>
                </c:pt>
                <c:pt idx="17269">
                  <c:v>0.188502</c:v>
                </c:pt>
                <c:pt idx="17270">
                  <c:v>0.19229099999999999</c:v>
                </c:pt>
                <c:pt idx="17271">
                  <c:v>0.20022000000000001</c:v>
                </c:pt>
                <c:pt idx="17272">
                  <c:v>0.20843500000000001</c:v>
                </c:pt>
                <c:pt idx="17273">
                  <c:v>0.224466</c:v>
                </c:pt>
                <c:pt idx="17274">
                  <c:v>0.22908200000000001</c:v>
                </c:pt>
                <c:pt idx="17275">
                  <c:v>0.22580800000000001</c:v>
                </c:pt>
                <c:pt idx="17276">
                  <c:v>0.21840100000000001</c:v>
                </c:pt>
                <c:pt idx="17277">
                  <c:v>0.21174100000000001</c:v>
                </c:pt>
                <c:pt idx="17278">
                  <c:v>0.20824300000000001</c:v>
                </c:pt>
                <c:pt idx="17279">
                  <c:v>0.203177</c:v>
                </c:pt>
                <c:pt idx="17280">
                  <c:v>0.202157</c:v>
                </c:pt>
                <c:pt idx="17281">
                  <c:v>0.19773299999999999</c:v>
                </c:pt>
                <c:pt idx="17282">
                  <c:v>0.196993</c:v>
                </c:pt>
                <c:pt idx="17283">
                  <c:v>0.198967</c:v>
                </c:pt>
                <c:pt idx="17284">
                  <c:v>0.20057</c:v>
                </c:pt>
                <c:pt idx="17285">
                  <c:v>0.20187099999999999</c:v>
                </c:pt>
                <c:pt idx="17286">
                  <c:v>0.21009900000000001</c:v>
                </c:pt>
                <c:pt idx="17287">
                  <c:v>0.21793499999999999</c:v>
                </c:pt>
                <c:pt idx="17288">
                  <c:v>0.219642</c:v>
                </c:pt>
                <c:pt idx="17289">
                  <c:v>0.22126599999999999</c:v>
                </c:pt>
                <c:pt idx="17290">
                  <c:v>0.21856100000000001</c:v>
                </c:pt>
                <c:pt idx="17291">
                  <c:v>0.21460399999999999</c:v>
                </c:pt>
                <c:pt idx="17292">
                  <c:v>0.21145800000000001</c:v>
                </c:pt>
                <c:pt idx="17293">
                  <c:v>0.212341</c:v>
                </c:pt>
                <c:pt idx="17294">
                  <c:v>0.21257799999999999</c:v>
                </c:pt>
                <c:pt idx="17295">
                  <c:v>0.211895</c:v>
                </c:pt>
                <c:pt idx="17296">
                  <c:v>0.21666299999999999</c:v>
                </c:pt>
                <c:pt idx="17297">
                  <c:v>0.220142</c:v>
                </c:pt>
                <c:pt idx="17298">
                  <c:v>0.21845600000000001</c:v>
                </c:pt>
                <c:pt idx="17299">
                  <c:v>0.21685699999999999</c:v>
                </c:pt>
                <c:pt idx="17300">
                  <c:v>0.21909999999999999</c:v>
                </c:pt>
                <c:pt idx="17301">
                  <c:v>0.232822</c:v>
                </c:pt>
                <c:pt idx="17302">
                  <c:v>0.24751899999999999</c:v>
                </c:pt>
                <c:pt idx="17303">
                  <c:v>0.25334800000000002</c:v>
                </c:pt>
                <c:pt idx="17304">
                  <c:v>0.25624799999999998</c:v>
                </c:pt>
                <c:pt idx="17305">
                  <c:v>0.26136399999999999</c:v>
                </c:pt>
                <c:pt idx="17306">
                  <c:v>0.26261099999999998</c:v>
                </c:pt>
                <c:pt idx="17307">
                  <c:v>0.26120599999999999</c:v>
                </c:pt>
                <c:pt idx="17308">
                  <c:v>0.26632499999999998</c:v>
                </c:pt>
                <c:pt idx="17309">
                  <c:v>0.263015</c:v>
                </c:pt>
                <c:pt idx="17310">
                  <c:v>0.25805099999999997</c:v>
                </c:pt>
                <c:pt idx="17311">
                  <c:v>0.25140600000000002</c:v>
                </c:pt>
                <c:pt idx="17312">
                  <c:v>0.24565899999999999</c:v>
                </c:pt>
                <c:pt idx="17313">
                  <c:v>0.24274599999999999</c:v>
                </c:pt>
                <c:pt idx="17314">
                  <c:v>0.24415200000000001</c:v>
                </c:pt>
                <c:pt idx="17315">
                  <c:v>0.248478</c:v>
                </c:pt>
                <c:pt idx="17316">
                  <c:v>0.24747</c:v>
                </c:pt>
                <c:pt idx="17317">
                  <c:v>0.239818</c:v>
                </c:pt>
                <c:pt idx="17318">
                  <c:v>0.23637900000000001</c:v>
                </c:pt>
                <c:pt idx="17319">
                  <c:v>0.241226</c:v>
                </c:pt>
                <c:pt idx="17320">
                  <c:v>0.24462400000000001</c:v>
                </c:pt>
                <c:pt idx="17321">
                  <c:v>0.23650599999999999</c:v>
                </c:pt>
                <c:pt idx="17322">
                  <c:v>0.22908400000000001</c:v>
                </c:pt>
                <c:pt idx="17323">
                  <c:v>0.22121299999999999</c:v>
                </c:pt>
                <c:pt idx="17324">
                  <c:v>0.21757799999999999</c:v>
                </c:pt>
                <c:pt idx="17325">
                  <c:v>0.217617</c:v>
                </c:pt>
                <c:pt idx="17326">
                  <c:v>0.217251</c:v>
                </c:pt>
                <c:pt idx="17327">
                  <c:v>0.218026</c:v>
                </c:pt>
                <c:pt idx="17328">
                  <c:v>0.219807</c:v>
                </c:pt>
                <c:pt idx="17329">
                  <c:v>0.22369800000000001</c:v>
                </c:pt>
                <c:pt idx="17330">
                  <c:v>0.226469</c:v>
                </c:pt>
                <c:pt idx="17331">
                  <c:v>0.22792000000000001</c:v>
                </c:pt>
                <c:pt idx="17332">
                  <c:v>0.23438999999999999</c:v>
                </c:pt>
                <c:pt idx="17333">
                  <c:v>0.241345</c:v>
                </c:pt>
                <c:pt idx="17334">
                  <c:v>0.240952</c:v>
                </c:pt>
                <c:pt idx="17335">
                  <c:v>0.22967199999999999</c:v>
                </c:pt>
                <c:pt idx="17336">
                  <c:v>0.22203700000000001</c:v>
                </c:pt>
                <c:pt idx="17337">
                  <c:v>0.21856600000000001</c:v>
                </c:pt>
                <c:pt idx="17338">
                  <c:v>0.21463099999999999</c:v>
                </c:pt>
                <c:pt idx="17339">
                  <c:v>0.22365099999999999</c:v>
                </c:pt>
                <c:pt idx="17340">
                  <c:v>0.235536</c:v>
                </c:pt>
                <c:pt idx="17341">
                  <c:v>0.237122</c:v>
                </c:pt>
                <c:pt idx="17342">
                  <c:v>0.231631</c:v>
                </c:pt>
                <c:pt idx="17343">
                  <c:v>0.225772</c:v>
                </c:pt>
                <c:pt idx="17344">
                  <c:v>0.22709799999999999</c:v>
                </c:pt>
                <c:pt idx="17345">
                  <c:v>0.234623</c:v>
                </c:pt>
                <c:pt idx="17346">
                  <c:v>0.239588</c:v>
                </c:pt>
                <c:pt idx="17347">
                  <c:v>0.24302199999999999</c:v>
                </c:pt>
                <c:pt idx="17348">
                  <c:v>0.248332</c:v>
                </c:pt>
                <c:pt idx="17349">
                  <c:v>0.25139699999999998</c:v>
                </c:pt>
                <c:pt idx="17350">
                  <c:v>0.25647500000000001</c:v>
                </c:pt>
                <c:pt idx="17351">
                  <c:v>0.26333000000000001</c:v>
                </c:pt>
                <c:pt idx="17352">
                  <c:v>0.26833400000000002</c:v>
                </c:pt>
                <c:pt idx="17353">
                  <c:v>0.275115</c:v>
                </c:pt>
                <c:pt idx="17354">
                  <c:v>0.27981299999999998</c:v>
                </c:pt>
                <c:pt idx="17355">
                  <c:v>0.28001199999999998</c:v>
                </c:pt>
                <c:pt idx="17356">
                  <c:v>0.27322400000000002</c:v>
                </c:pt>
                <c:pt idx="17357">
                  <c:v>0.263826</c:v>
                </c:pt>
                <c:pt idx="17358">
                  <c:v>0.26119399999999998</c:v>
                </c:pt>
                <c:pt idx="17359">
                  <c:v>0.26120199999999999</c:v>
                </c:pt>
                <c:pt idx="17360">
                  <c:v>0.26379399999999997</c:v>
                </c:pt>
                <c:pt idx="17361">
                  <c:v>0.26808900000000002</c:v>
                </c:pt>
                <c:pt idx="17362">
                  <c:v>0.279005</c:v>
                </c:pt>
                <c:pt idx="17363">
                  <c:v>0.28192200000000001</c:v>
                </c:pt>
                <c:pt idx="17364">
                  <c:v>0.27948099999999998</c:v>
                </c:pt>
                <c:pt idx="17365">
                  <c:v>0.28078999999999998</c:v>
                </c:pt>
                <c:pt idx="17366">
                  <c:v>0.28563699999999997</c:v>
                </c:pt>
                <c:pt idx="17367">
                  <c:v>0.28783500000000001</c:v>
                </c:pt>
                <c:pt idx="17368">
                  <c:v>0.28061000000000003</c:v>
                </c:pt>
                <c:pt idx="17369">
                  <c:v>0.275893</c:v>
                </c:pt>
                <c:pt idx="17370">
                  <c:v>0.27461799999999997</c:v>
                </c:pt>
                <c:pt idx="17371">
                  <c:v>0.27043699999999998</c:v>
                </c:pt>
                <c:pt idx="17372">
                  <c:v>0.257191</c:v>
                </c:pt>
                <c:pt idx="17373">
                  <c:v>0.24374000000000001</c:v>
                </c:pt>
                <c:pt idx="17374">
                  <c:v>0.242011</c:v>
                </c:pt>
                <c:pt idx="17375">
                  <c:v>0.247889</c:v>
                </c:pt>
                <c:pt idx="17376">
                  <c:v>0.25418200000000002</c:v>
                </c:pt>
                <c:pt idx="17377">
                  <c:v>0.25179200000000002</c:v>
                </c:pt>
                <c:pt idx="17378">
                  <c:v>0.24887000000000001</c:v>
                </c:pt>
                <c:pt idx="17379">
                  <c:v>0.249996</c:v>
                </c:pt>
                <c:pt idx="17380">
                  <c:v>0.248003</c:v>
                </c:pt>
                <c:pt idx="17381">
                  <c:v>0.241702</c:v>
                </c:pt>
                <c:pt idx="17382">
                  <c:v>0.237978</c:v>
                </c:pt>
                <c:pt idx="17383">
                  <c:v>0.24155299999999999</c:v>
                </c:pt>
                <c:pt idx="17384">
                  <c:v>0.24745400000000001</c:v>
                </c:pt>
                <c:pt idx="17385">
                  <c:v>0.25325300000000001</c:v>
                </c:pt>
                <c:pt idx="17386">
                  <c:v>0.25738699999999998</c:v>
                </c:pt>
                <c:pt idx="17387">
                  <c:v>0.25778299999999998</c:v>
                </c:pt>
                <c:pt idx="17388">
                  <c:v>0.25285299999999999</c:v>
                </c:pt>
                <c:pt idx="17389">
                  <c:v>0.25040899999999999</c:v>
                </c:pt>
                <c:pt idx="17390">
                  <c:v>0.25252400000000003</c:v>
                </c:pt>
                <c:pt idx="17391">
                  <c:v>0.25386999999999998</c:v>
                </c:pt>
                <c:pt idx="17392">
                  <c:v>0.25771300000000003</c:v>
                </c:pt>
                <c:pt idx="17393">
                  <c:v>0.26030900000000001</c:v>
                </c:pt>
                <c:pt idx="17394">
                  <c:v>0.25671500000000003</c:v>
                </c:pt>
                <c:pt idx="17395">
                  <c:v>0.25079200000000001</c:v>
                </c:pt>
                <c:pt idx="17396">
                  <c:v>0.25018400000000002</c:v>
                </c:pt>
                <c:pt idx="17397">
                  <c:v>0.25581900000000002</c:v>
                </c:pt>
                <c:pt idx="17398">
                  <c:v>0.26319100000000001</c:v>
                </c:pt>
                <c:pt idx="17399">
                  <c:v>0.26652300000000001</c:v>
                </c:pt>
                <c:pt idx="17400">
                  <c:v>0.266517</c:v>
                </c:pt>
                <c:pt idx="17401">
                  <c:v>0.26758500000000002</c:v>
                </c:pt>
                <c:pt idx="17402">
                  <c:v>0.26807900000000001</c:v>
                </c:pt>
                <c:pt idx="17403">
                  <c:v>0.26174999999999998</c:v>
                </c:pt>
                <c:pt idx="17404">
                  <c:v>0.25079000000000001</c:v>
                </c:pt>
                <c:pt idx="17405">
                  <c:v>0.24299499999999999</c:v>
                </c:pt>
                <c:pt idx="17406">
                  <c:v>0.24110599999999999</c:v>
                </c:pt>
                <c:pt idx="17407">
                  <c:v>0.244145</c:v>
                </c:pt>
                <c:pt idx="17408">
                  <c:v>0.246918</c:v>
                </c:pt>
                <c:pt idx="17409">
                  <c:v>0.25149700000000003</c:v>
                </c:pt>
                <c:pt idx="17410">
                  <c:v>0.25945200000000002</c:v>
                </c:pt>
                <c:pt idx="17411">
                  <c:v>0.26436599999999999</c:v>
                </c:pt>
                <c:pt idx="17412">
                  <c:v>0.26407199999999997</c:v>
                </c:pt>
                <c:pt idx="17413">
                  <c:v>0.26329399999999997</c:v>
                </c:pt>
                <c:pt idx="17414">
                  <c:v>0.26488099999999998</c:v>
                </c:pt>
                <c:pt idx="17415">
                  <c:v>0.26890799999999998</c:v>
                </c:pt>
                <c:pt idx="17416">
                  <c:v>0.27563199999999999</c:v>
                </c:pt>
                <c:pt idx="17417">
                  <c:v>0.28020099999999998</c:v>
                </c:pt>
                <c:pt idx="17418">
                  <c:v>0.27692299999999997</c:v>
                </c:pt>
                <c:pt idx="17419">
                  <c:v>0.26844800000000002</c:v>
                </c:pt>
                <c:pt idx="17420">
                  <c:v>0.267849</c:v>
                </c:pt>
                <c:pt idx="17421">
                  <c:v>0.27187499999999998</c:v>
                </c:pt>
                <c:pt idx="17422">
                  <c:v>0.271594</c:v>
                </c:pt>
                <c:pt idx="17423">
                  <c:v>0.27289200000000002</c:v>
                </c:pt>
                <c:pt idx="17424">
                  <c:v>0.27659299999999998</c:v>
                </c:pt>
                <c:pt idx="17425">
                  <c:v>0.28399099999999999</c:v>
                </c:pt>
                <c:pt idx="17426">
                  <c:v>0.28950599999999999</c:v>
                </c:pt>
                <c:pt idx="17427">
                  <c:v>0.29293400000000003</c:v>
                </c:pt>
                <c:pt idx="17428">
                  <c:v>0.29722500000000002</c:v>
                </c:pt>
                <c:pt idx="17429">
                  <c:v>0.30079800000000001</c:v>
                </c:pt>
                <c:pt idx="17430">
                  <c:v>0.29996400000000001</c:v>
                </c:pt>
                <c:pt idx="17431">
                  <c:v>0.306398</c:v>
                </c:pt>
                <c:pt idx="17432">
                  <c:v>0.31697399999999998</c:v>
                </c:pt>
                <c:pt idx="17433">
                  <c:v>0.31992100000000001</c:v>
                </c:pt>
                <c:pt idx="17434">
                  <c:v>0.32542900000000002</c:v>
                </c:pt>
                <c:pt idx="17435">
                  <c:v>0.33015600000000001</c:v>
                </c:pt>
                <c:pt idx="17436">
                  <c:v>0.33134999999999998</c:v>
                </c:pt>
                <c:pt idx="17437">
                  <c:v>0.33140700000000001</c:v>
                </c:pt>
                <c:pt idx="17438">
                  <c:v>0.33624599999999999</c:v>
                </c:pt>
                <c:pt idx="17439">
                  <c:v>0.34316999999999998</c:v>
                </c:pt>
                <c:pt idx="17440">
                  <c:v>0.34475499999999998</c:v>
                </c:pt>
                <c:pt idx="17441">
                  <c:v>0.34372900000000001</c:v>
                </c:pt>
                <c:pt idx="17442">
                  <c:v>0.33966200000000002</c:v>
                </c:pt>
                <c:pt idx="17443">
                  <c:v>0.33572099999999999</c:v>
                </c:pt>
                <c:pt idx="17444">
                  <c:v>0.33343099999999998</c:v>
                </c:pt>
                <c:pt idx="17445">
                  <c:v>0.33691599999999999</c:v>
                </c:pt>
                <c:pt idx="17446">
                  <c:v>0.33688499999999999</c:v>
                </c:pt>
                <c:pt idx="17447">
                  <c:v>0.33283800000000002</c:v>
                </c:pt>
                <c:pt idx="17448">
                  <c:v>0.328737</c:v>
                </c:pt>
                <c:pt idx="17449">
                  <c:v>0.32565</c:v>
                </c:pt>
                <c:pt idx="17450">
                  <c:v>0.32477400000000001</c:v>
                </c:pt>
                <c:pt idx="17451">
                  <c:v>0.32564399999999999</c:v>
                </c:pt>
                <c:pt idx="17452">
                  <c:v>0.330432</c:v>
                </c:pt>
                <c:pt idx="17453">
                  <c:v>0.33738600000000002</c:v>
                </c:pt>
                <c:pt idx="17454">
                  <c:v>0.34225499999999998</c:v>
                </c:pt>
                <c:pt idx="17455">
                  <c:v>0.34374500000000002</c:v>
                </c:pt>
                <c:pt idx="17456">
                  <c:v>0.34343200000000002</c:v>
                </c:pt>
                <c:pt idx="17457">
                  <c:v>0.34378700000000001</c:v>
                </c:pt>
                <c:pt idx="17458">
                  <c:v>0.34910400000000003</c:v>
                </c:pt>
                <c:pt idx="17459">
                  <c:v>0.35500500000000001</c:v>
                </c:pt>
                <c:pt idx="17460">
                  <c:v>0.35739399999999999</c:v>
                </c:pt>
                <c:pt idx="17461">
                  <c:v>0.360792</c:v>
                </c:pt>
                <c:pt idx="17462">
                  <c:v>0.36245100000000002</c:v>
                </c:pt>
                <c:pt idx="17463">
                  <c:v>0.36490299999999998</c:v>
                </c:pt>
                <c:pt idx="17464">
                  <c:v>0.36191800000000002</c:v>
                </c:pt>
                <c:pt idx="17465">
                  <c:v>0.36147600000000002</c:v>
                </c:pt>
                <c:pt idx="17466">
                  <c:v>0.36887700000000001</c:v>
                </c:pt>
                <c:pt idx="17467">
                  <c:v>0.37833299999999997</c:v>
                </c:pt>
                <c:pt idx="17468">
                  <c:v>0.38290299999999999</c:v>
                </c:pt>
                <c:pt idx="17469">
                  <c:v>0.38567800000000002</c:v>
                </c:pt>
                <c:pt idx="17470">
                  <c:v>0.389681</c:v>
                </c:pt>
                <c:pt idx="17471">
                  <c:v>0.39966600000000002</c:v>
                </c:pt>
                <c:pt idx="17472">
                  <c:v>0.40885199999999999</c:v>
                </c:pt>
                <c:pt idx="17473">
                  <c:v>0.41367700000000002</c:v>
                </c:pt>
                <c:pt idx="17474">
                  <c:v>0.41503899999999999</c:v>
                </c:pt>
                <c:pt idx="17475">
                  <c:v>0.42824600000000002</c:v>
                </c:pt>
                <c:pt idx="17476">
                  <c:v>0.44946900000000001</c:v>
                </c:pt>
                <c:pt idx="17477">
                  <c:v>0.47198899999999999</c:v>
                </c:pt>
                <c:pt idx="17478">
                  <c:v>0.48418699999999998</c:v>
                </c:pt>
                <c:pt idx="17479">
                  <c:v>0.49154500000000001</c:v>
                </c:pt>
                <c:pt idx="17480">
                  <c:v>0.50206499999999998</c:v>
                </c:pt>
                <c:pt idx="17481">
                  <c:v>0.50664299999999995</c:v>
                </c:pt>
                <c:pt idx="17482">
                  <c:v>0.50430600000000003</c:v>
                </c:pt>
                <c:pt idx="17483">
                  <c:v>0.50019400000000003</c:v>
                </c:pt>
                <c:pt idx="17484">
                  <c:v>0.50548000000000004</c:v>
                </c:pt>
                <c:pt idx="17485">
                  <c:v>0.51512400000000003</c:v>
                </c:pt>
                <c:pt idx="17486">
                  <c:v>0.525424</c:v>
                </c:pt>
                <c:pt idx="17487">
                  <c:v>0.530254</c:v>
                </c:pt>
                <c:pt idx="17488">
                  <c:v>0.53451700000000002</c:v>
                </c:pt>
                <c:pt idx="17489">
                  <c:v>0.535721</c:v>
                </c:pt>
                <c:pt idx="17490">
                  <c:v>0.54254500000000005</c:v>
                </c:pt>
                <c:pt idx="17491">
                  <c:v>0.54862100000000003</c:v>
                </c:pt>
                <c:pt idx="17492">
                  <c:v>0.55120000000000002</c:v>
                </c:pt>
                <c:pt idx="17493">
                  <c:v>0.55329200000000001</c:v>
                </c:pt>
                <c:pt idx="17494">
                  <c:v>0.56264400000000003</c:v>
                </c:pt>
                <c:pt idx="17495">
                  <c:v>0.56492799999999999</c:v>
                </c:pt>
                <c:pt idx="17496">
                  <c:v>0.56256200000000001</c:v>
                </c:pt>
                <c:pt idx="17497">
                  <c:v>0.56066000000000005</c:v>
                </c:pt>
                <c:pt idx="17498">
                  <c:v>0.56760900000000003</c:v>
                </c:pt>
                <c:pt idx="17499">
                  <c:v>0.57862800000000003</c:v>
                </c:pt>
                <c:pt idx="17500">
                  <c:v>0.58080900000000002</c:v>
                </c:pt>
                <c:pt idx="17501">
                  <c:v>0.57985299999999995</c:v>
                </c:pt>
                <c:pt idx="17502">
                  <c:v>0.57855100000000004</c:v>
                </c:pt>
                <c:pt idx="17503">
                  <c:v>0.5746</c:v>
                </c:pt>
                <c:pt idx="17504">
                  <c:v>0.56509600000000004</c:v>
                </c:pt>
                <c:pt idx="17505">
                  <c:v>0.56351600000000002</c:v>
                </c:pt>
                <c:pt idx="17506">
                  <c:v>0.566608</c:v>
                </c:pt>
                <c:pt idx="17507">
                  <c:v>0.57866899999999999</c:v>
                </c:pt>
                <c:pt idx="17508">
                  <c:v>0.59030199999999999</c:v>
                </c:pt>
                <c:pt idx="17509">
                  <c:v>0.59912100000000001</c:v>
                </c:pt>
                <c:pt idx="17510">
                  <c:v>0.60726999999999998</c:v>
                </c:pt>
                <c:pt idx="17511">
                  <c:v>0.61459600000000003</c:v>
                </c:pt>
                <c:pt idx="17512">
                  <c:v>0.62807999999999997</c:v>
                </c:pt>
                <c:pt idx="17513">
                  <c:v>0.634714</c:v>
                </c:pt>
                <c:pt idx="17514">
                  <c:v>0.63529500000000005</c:v>
                </c:pt>
                <c:pt idx="17515">
                  <c:v>0.63549800000000001</c:v>
                </c:pt>
                <c:pt idx="17516">
                  <c:v>0.64356500000000005</c:v>
                </c:pt>
                <c:pt idx="17517">
                  <c:v>0.65505800000000003</c:v>
                </c:pt>
                <c:pt idx="17518">
                  <c:v>0.660076</c:v>
                </c:pt>
                <c:pt idx="17519">
                  <c:v>0.66466999999999998</c:v>
                </c:pt>
                <c:pt idx="17520">
                  <c:v>0.66729499999999997</c:v>
                </c:pt>
                <c:pt idx="17521">
                  <c:v>0.671709</c:v>
                </c:pt>
                <c:pt idx="17522">
                  <c:v>0.66734800000000005</c:v>
                </c:pt>
                <c:pt idx="17523">
                  <c:v>0.66039199999999998</c:v>
                </c:pt>
                <c:pt idx="17524">
                  <c:v>0.653891</c:v>
                </c:pt>
                <c:pt idx="17525">
                  <c:v>0.65243499999999999</c:v>
                </c:pt>
                <c:pt idx="17526">
                  <c:v>0.65645500000000001</c:v>
                </c:pt>
                <c:pt idx="17527">
                  <c:v>0.66264999999999996</c:v>
                </c:pt>
                <c:pt idx="17528">
                  <c:v>0.66814600000000002</c:v>
                </c:pt>
                <c:pt idx="17529">
                  <c:v>0.67405199999999998</c:v>
                </c:pt>
                <c:pt idx="17530">
                  <c:v>0.67508100000000004</c:v>
                </c:pt>
                <c:pt idx="17531">
                  <c:v>0.67470399999999997</c:v>
                </c:pt>
                <c:pt idx="17532">
                  <c:v>0.67605099999999996</c:v>
                </c:pt>
                <c:pt idx="17533">
                  <c:v>0.68529799999999996</c:v>
                </c:pt>
                <c:pt idx="17534">
                  <c:v>0.699542</c:v>
                </c:pt>
                <c:pt idx="17535">
                  <c:v>0.70847599999999999</c:v>
                </c:pt>
                <c:pt idx="17536">
                  <c:v>0.70882199999999995</c:v>
                </c:pt>
                <c:pt idx="17537">
                  <c:v>0.70636600000000005</c:v>
                </c:pt>
                <c:pt idx="17538">
                  <c:v>0.70291800000000004</c:v>
                </c:pt>
                <c:pt idx="17539">
                  <c:v>0.70573399999999997</c:v>
                </c:pt>
                <c:pt idx="17540">
                  <c:v>0.71284000000000003</c:v>
                </c:pt>
                <c:pt idx="17541">
                  <c:v>0.71955899999999995</c:v>
                </c:pt>
                <c:pt idx="17542">
                  <c:v>0.72007399999999999</c:v>
                </c:pt>
                <c:pt idx="17543">
                  <c:v>0.724383</c:v>
                </c:pt>
                <c:pt idx="17544">
                  <c:v>0.72777599999999998</c:v>
                </c:pt>
                <c:pt idx="17545">
                  <c:v>0.72667899999999996</c:v>
                </c:pt>
                <c:pt idx="17546">
                  <c:v>0.72568200000000005</c:v>
                </c:pt>
                <c:pt idx="17547">
                  <c:v>0.72425899999999999</c:v>
                </c:pt>
                <c:pt idx="17548">
                  <c:v>0.72737200000000002</c:v>
                </c:pt>
                <c:pt idx="17549">
                  <c:v>0.73013600000000001</c:v>
                </c:pt>
                <c:pt idx="17550">
                  <c:v>0.73484899999999997</c:v>
                </c:pt>
                <c:pt idx="17551">
                  <c:v>0.74445399999999995</c:v>
                </c:pt>
                <c:pt idx="17552">
                  <c:v>0.75199099999999997</c:v>
                </c:pt>
                <c:pt idx="17553">
                  <c:v>0.74950300000000003</c:v>
                </c:pt>
                <c:pt idx="17554">
                  <c:v>0.74509400000000003</c:v>
                </c:pt>
                <c:pt idx="17555">
                  <c:v>0.73830700000000005</c:v>
                </c:pt>
                <c:pt idx="17556">
                  <c:v>0.72728000000000004</c:v>
                </c:pt>
                <c:pt idx="17557">
                  <c:v>0.72138500000000005</c:v>
                </c:pt>
                <c:pt idx="17558">
                  <c:v>0.72187999999999997</c:v>
                </c:pt>
                <c:pt idx="17559">
                  <c:v>0.72615600000000002</c:v>
                </c:pt>
                <c:pt idx="17560">
                  <c:v>0.73124</c:v>
                </c:pt>
                <c:pt idx="17561">
                  <c:v>0.73553400000000002</c:v>
                </c:pt>
                <c:pt idx="17562">
                  <c:v>0.73702699999999999</c:v>
                </c:pt>
                <c:pt idx="17563">
                  <c:v>0.74041999999999997</c:v>
                </c:pt>
                <c:pt idx="17564">
                  <c:v>0.73744799999999999</c:v>
                </c:pt>
                <c:pt idx="17565">
                  <c:v>0.72675599999999996</c:v>
                </c:pt>
                <c:pt idx="17566">
                  <c:v>0.72339299999999995</c:v>
                </c:pt>
                <c:pt idx="17567">
                  <c:v>0.725047</c:v>
                </c:pt>
                <c:pt idx="17568">
                  <c:v>0.72842499999999999</c:v>
                </c:pt>
                <c:pt idx="17569">
                  <c:v>0.73124</c:v>
                </c:pt>
                <c:pt idx="17570">
                  <c:v>0.73505900000000002</c:v>
                </c:pt>
                <c:pt idx="17571">
                  <c:v>0.74136199999999997</c:v>
                </c:pt>
                <c:pt idx="17572">
                  <c:v>0.74539699999999998</c:v>
                </c:pt>
                <c:pt idx="17573">
                  <c:v>0.75212100000000004</c:v>
                </c:pt>
                <c:pt idx="17574">
                  <c:v>0.75975999999999999</c:v>
                </c:pt>
                <c:pt idx="17575">
                  <c:v>0.76649199999999995</c:v>
                </c:pt>
                <c:pt idx="17576">
                  <c:v>0.77294099999999999</c:v>
                </c:pt>
                <c:pt idx="17577">
                  <c:v>0.777335</c:v>
                </c:pt>
                <c:pt idx="17578">
                  <c:v>0.778416</c:v>
                </c:pt>
                <c:pt idx="17579">
                  <c:v>0.77734999999999999</c:v>
                </c:pt>
                <c:pt idx="17580">
                  <c:v>0.76730299999999996</c:v>
                </c:pt>
                <c:pt idx="17581">
                  <c:v>0.76197300000000001</c:v>
                </c:pt>
                <c:pt idx="17582">
                  <c:v>0.75558800000000004</c:v>
                </c:pt>
                <c:pt idx="17583">
                  <c:v>0.74929299999999999</c:v>
                </c:pt>
                <c:pt idx="17584">
                  <c:v>0.74781799999999998</c:v>
                </c:pt>
                <c:pt idx="17585">
                  <c:v>0.747888</c:v>
                </c:pt>
                <c:pt idx="17586">
                  <c:v>0.75024199999999996</c:v>
                </c:pt>
                <c:pt idx="17587">
                  <c:v>0.74649100000000002</c:v>
                </c:pt>
                <c:pt idx="17588">
                  <c:v>0.74279200000000001</c:v>
                </c:pt>
                <c:pt idx="17589">
                  <c:v>0.743452</c:v>
                </c:pt>
                <c:pt idx="17590">
                  <c:v>0.745892</c:v>
                </c:pt>
                <c:pt idx="17591">
                  <c:v>0.748915</c:v>
                </c:pt>
                <c:pt idx="17592">
                  <c:v>0.74922</c:v>
                </c:pt>
                <c:pt idx="17593">
                  <c:v>0.74765999999999999</c:v>
                </c:pt>
                <c:pt idx="17594">
                  <c:v>0.74116300000000002</c:v>
                </c:pt>
                <c:pt idx="17595">
                  <c:v>0.74030399999999996</c:v>
                </c:pt>
                <c:pt idx="17596">
                  <c:v>0.73965800000000004</c:v>
                </c:pt>
                <c:pt idx="17597">
                  <c:v>0.72911099999999995</c:v>
                </c:pt>
                <c:pt idx="17598">
                  <c:v>0.71881700000000004</c:v>
                </c:pt>
                <c:pt idx="17599">
                  <c:v>0.712453</c:v>
                </c:pt>
                <c:pt idx="17600">
                  <c:v>0.70580399999999999</c:v>
                </c:pt>
                <c:pt idx="17601">
                  <c:v>0.70502600000000004</c:v>
                </c:pt>
                <c:pt idx="17602">
                  <c:v>0.70347999999999999</c:v>
                </c:pt>
                <c:pt idx="17603">
                  <c:v>0.69359300000000002</c:v>
                </c:pt>
                <c:pt idx="17604">
                  <c:v>0.69220599999999999</c:v>
                </c:pt>
                <c:pt idx="17605">
                  <c:v>0.69364700000000001</c:v>
                </c:pt>
                <c:pt idx="17606">
                  <c:v>0.69990799999999997</c:v>
                </c:pt>
                <c:pt idx="17607">
                  <c:v>0.70144799999999996</c:v>
                </c:pt>
                <c:pt idx="17608">
                  <c:v>0.70898099999999997</c:v>
                </c:pt>
                <c:pt idx="17609">
                  <c:v>0.71275200000000005</c:v>
                </c:pt>
                <c:pt idx="17610">
                  <c:v>0.71775</c:v>
                </c:pt>
                <c:pt idx="17611">
                  <c:v>0.72267700000000001</c:v>
                </c:pt>
                <c:pt idx="17612">
                  <c:v>0.728657</c:v>
                </c:pt>
                <c:pt idx="17613">
                  <c:v>0.73446900000000004</c:v>
                </c:pt>
                <c:pt idx="17614">
                  <c:v>0.73259099999999999</c:v>
                </c:pt>
                <c:pt idx="17615">
                  <c:v>0.72215600000000002</c:v>
                </c:pt>
                <c:pt idx="17616">
                  <c:v>0.72014500000000004</c:v>
                </c:pt>
                <c:pt idx="17617">
                  <c:v>0.70807399999999998</c:v>
                </c:pt>
                <c:pt idx="17618">
                  <c:v>0.69860800000000001</c:v>
                </c:pt>
                <c:pt idx="17619">
                  <c:v>0.70151699999999995</c:v>
                </c:pt>
                <c:pt idx="17620">
                  <c:v>0.70694800000000002</c:v>
                </c:pt>
                <c:pt idx="17621">
                  <c:v>0.70842799999999995</c:v>
                </c:pt>
                <c:pt idx="17622">
                  <c:v>0.70603400000000005</c:v>
                </c:pt>
                <c:pt idx="17623">
                  <c:v>0.69557500000000005</c:v>
                </c:pt>
                <c:pt idx="17624">
                  <c:v>0.68846700000000005</c:v>
                </c:pt>
                <c:pt idx="17625">
                  <c:v>0.68178300000000003</c:v>
                </c:pt>
                <c:pt idx="17626">
                  <c:v>0.681647</c:v>
                </c:pt>
                <c:pt idx="17627">
                  <c:v>0.67682200000000003</c:v>
                </c:pt>
                <c:pt idx="17628">
                  <c:v>0.67331300000000005</c:v>
                </c:pt>
                <c:pt idx="17629">
                  <c:v>0.68037499999999995</c:v>
                </c:pt>
                <c:pt idx="17630">
                  <c:v>0.68736799999999998</c:v>
                </c:pt>
                <c:pt idx="17631">
                  <c:v>0.69224600000000003</c:v>
                </c:pt>
                <c:pt idx="17632">
                  <c:v>0.68533999999999995</c:v>
                </c:pt>
                <c:pt idx="17633">
                  <c:v>0.67398999999999998</c:v>
                </c:pt>
                <c:pt idx="17634">
                  <c:v>0.65829899999999997</c:v>
                </c:pt>
                <c:pt idx="17635">
                  <c:v>0.64093900000000004</c:v>
                </c:pt>
                <c:pt idx="17636">
                  <c:v>0.63243400000000005</c:v>
                </c:pt>
                <c:pt idx="17637">
                  <c:v>0.63182099999999997</c:v>
                </c:pt>
                <c:pt idx="17638">
                  <c:v>0.62725500000000001</c:v>
                </c:pt>
                <c:pt idx="17639">
                  <c:v>0.62819199999999997</c:v>
                </c:pt>
                <c:pt idx="17640">
                  <c:v>0.62810200000000005</c:v>
                </c:pt>
                <c:pt idx="17641">
                  <c:v>0.62386399999999997</c:v>
                </c:pt>
                <c:pt idx="17642">
                  <c:v>0.62452700000000005</c:v>
                </c:pt>
                <c:pt idx="17643">
                  <c:v>0.62261999999999995</c:v>
                </c:pt>
                <c:pt idx="17644">
                  <c:v>0.62267700000000004</c:v>
                </c:pt>
                <c:pt idx="17645">
                  <c:v>0.62508200000000003</c:v>
                </c:pt>
                <c:pt idx="17646">
                  <c:v>0.63286100000000001</c:v>
                </c:pt>
                <c:pt idx="17647">
                  <c:v>0.63480700000000001</c:v>
                </c:pt>
                <c:pt idx="17648">
                  <c:v>0.62755099999999997</c:v>
                </c:pt>
                <c:pt idx="17649">
                  <c:v>0.615649</c:v>
                </c:pt>
                <c:pt idx="17650">
                  <c:v>0.61222799999999999</c:v>
                </c:pt>
                <c:pt idx="17651">
                  <c:v>0.61450899999999997</c:v>
                </c:pt>
                <c:pt idx="17652">
                  <c:v>0.60202199999999995</c:v>
                </c:pt>
                <c:pt idx="17653">
                  <c:v>0.59737399999999996</c:v>
                </c:pt>
                <c:pt idx="17654">
                  <c:v>0.59320799999999996</c:v>
                </c:pt>
                <c:pt idx="17655">
                  <c:v>0.59379700000000002</c:v>
                </c:pt>
                <c:pt idx="17656">
                  <c:v>0.58999000000000001</c:v>
                </c:pt>
                <c:pt idx="17657">
                  <c:v>0.58182299999999998</c:v>
                </c:pt>
                <c:pt idx="17658">
                  <c:v>0.57660199999999995</c:v>
                </c:pt>
                <c:pt idx="17659">
                  <c:v>0.57391300000000001</c:v>
                </c:pt>
                <c:pt idx="17660">
                  <c:v>0.563222</c:v>
                </c:pt>
                <c:pt idx="17661">
                  <c:v>0.55611699999999997</c:v>
                </c:pt>
                <c:pt idx="17662">
                  <c:v>0.55592200000000003</c:v>
                </c:pt>
                <c:pt idx="17663">
                  <c:v>0.55864400000000003</c:v>
                </c:pt>
                <c:pt idx="17664">
                  <c:v>0.56042999999999998</c:v>
                </c:pt>
                <c:pt idx="17665">
                  <c:v>0.557342</c:v>
                </c:pt>
                <c:pt idx="17666">
                  <c:v>0.55704500000000001</c:v>
                </c:pt>
                <c:pt idx="17667">
                  <c:v>0.55186299999999999</c:v>
                </c:pt>
                <c:pt idx="17668">
                  <c:v>0.53831899999999999</c:v>
                </c:pt>
                <c:pt idx="17669">
                  <c:v>0.52981199999999995</c:v>
                </c:pt>
                <c:pt idx="17670">
                  <c:v>0.52723200000000003</c:v>
                </c:pt>
                <c:pt idx="17671">
                  <c:v>0.52744199999999997</c:v>
                </c:pt>
                <c:pt idx="17672">
                  <c:v>0.52658899999999997</c:v>
                </c:pt>
                <c:pt idx="17673">
                  <c:v>0.52038200000000001</c:v>
                </c:pt>
                <c:pt idx="17674">
                  <c:v>0.51098399999999999</c:v>
                </c:pt>
                <c:pt idx="17675">
                  <c:v>0.507243</c:v>
                </c:pt>
                <c:pt idx="17676">
                  <c:v>0.50541000000000003</c:v>
                </c:pt>
                <c:pt idx="17677">
                  <c:v>0.49720700000000001</c:v>
                </c:pt>
                <c:pt idx="17678">
                  <c:v>0.49472300000000002</c:v>
                </c:pt>
                <c:pt idx="17679">
                  <c:v>0.48966599999999999</c:v>
                </c:pt>
                <c:pt idx="17680">
                  <c:v>0.485456</c:v>
                </c:pt>
                <c:pt idx="17681">
                  <c:v>0.47786099999999998</c:v>
                </c:pt>
                <c:pt idx="17682">
                  <c:v>0.47226200000000002</c:v>
                </c:pt>
                <c:pt idx="17683">
                  <c:v>0.47200399999999998</c:v>
                </c:pt>
                <c:pt idx="17684">
                  <c:v>0.46922599999999998</c:v>
                </c:pt>
                <c:pt idx="17685">
                  <c:v>0.47094999999999998</c:v>
                </c:pt>
                <c:pt idx="17686">
                  <c:v>0.469692</c:v>
                </c:pt>
                <c:pt idx="17687">
                  <c:v>0.473414</c:v>
                </c:pt>
                <c:pt idx="17688">
                  <c:v>0.47235700000000003</c:v>
                </c:pt>
                <c:pt idx="17689">
                  <c:v>0.46637299999999998</c:v>
                </c:pt>
                <c:pt idx="17690">
                  <c:v>0.450517</c:v>
                </c:pt>
                <c:pt idx="17691">
                  <c:v>0.44900899999999999</c:v>
                </c:pt>
                <c:pt idx="17692">
                  <c:v>0.45177099999999998</c:v>
                </c:pt>
                <c:pt idx="17693">
                  <c:v>0.45555699999999999</c:v>
                </c:pt>
                <c:pt idx="17694">
                  <c:v>0.45383200000000001</c:v>
                </c:pt>
                <c:pt idx="17695">
                  <c:v>0.44555</c:v>
                </c:pt>
                <c:pt idx="17696">
                  <c:v>0.44283699999999998</c:v>
                </c:pt>
                <c:pt idx="17697">
                  <c:v>0.44410300000000003</c:v>
                </c:pt>
                <c:pt idx="17698">
                  <c:v>0.444855</c:v>
                </c:pt>
                <c:pt idx="17699">
                  <c:v>0.44556899999999999</c:v>
                </c:pt>
                <c:pt idx="17700">
                  <c:v>0.44377899999999998</c:v>
                </c:pt>
                <c:pt idx="17701">
                  <c:v>0.43971199999999999</c:v>
                </c:pt>
                <c:pt idx="17702">
                  <c:v>0.429122</c:v>
                </c:pt>
                <c:pt idx="17703">
                  <c:v>0.42946299999999998</c:v>
                </c:pt>
                <c:pt idx="17704">
                  <c:v>0.42533799999999999</c:v>
                </c:pt>
                <c:pt idx="17705">
                  <c:v>0.43087399999999998</c:v>
                </c:pt>
                <c:pt idx="17706">
                  <c:v>0.43351800000000001</c:v>
                </c:pt>
                <c:pt idx="17707">
                  <c:v>0.43720700000000001</c:v>
                </c:pt>
                <c:pt idx="17708">
                  <c:v>0.43659900000000001</c:v>
                </c:pt>
                <c:pt idx="17709">
                  <c:v>0.434417</c:v>
                </c:pt>
                <c:pt idx="17710">
                  <c:v>0.433616</c:v>
                </c:pt>
                <c:pt idx="17711">
                  <c:v>0.43130800000000002</c:v>
                </c:pt>
                <c:pt idx="17712">
                  <c:v>0.43082399999999998</c:v>
                </c:pt>
                <c:pt idx="17713">
                  <c:v>0.43281399999999998</c:v>
                </c:pt>
                <c:pt idx="17714">
                  <c:v>0.43613800000000003</c:v>
                </c:pt>
                <c:pt idx="17715">
                  <c:v>0.43432700000000002</c:v>
                </c:pt>
                <c:pt idx="17716">
                  <c:v>0.42327700000000001</c:v>
                </c:pt>
                <c:pt idx="17717">
                  <c:v>0.41877999999999999</c:v>
                </c:pt>
                <c:pt idx="17718">
                  <c:v>0.40711599999999998</c:v>
                </c:pt>
                <c:pt idx="17719">
                  <c:v>0.40383000000000002</c:v>
                </c:pt>
                <c:pt idx="17720">
                  <c:v>0.40852100000000002</c:v>
                </c:pt>
                <c:pt idx="17721">
                  <c:v>0.40611700000000001</c:v>
                </c:pt>
                <c:pt idx="17722">
                  <c:v>0.40130900000000003</c:v>
                </c:pt>
                <c:pt idx="17723">
                  <c:v>0.39696999999999999</c:v>
                </c:pt>
                <c:pt idx="17724">
                  <c:v>0.39224500000000001</c:v>
                </c:pt>
                <c:pt idx="17725">
                  <c:v>0.38862200000000002</c:v>
                </c:pt>
                <c:pt idx="17726">
                  <c:v>0.38540600000000003</c:v>
                </c:pt>
                <c:pt idx="17727">
                  <c:v>0.38361200000000001</c:v>
                </c:pt>
                <c:pt idx="17728">
                  <c:v>0.37873499999999999</c:v>
                </c:pt>
                <c:pt idx="17729">
                  <c:v>0.36838599999999999</c:v>
                </c:pt>
                <c:pt idx="17730">
                  <c:v>0.36609000000000003</c:v>
                </c:pt>
                <c:pt idx="17731">
                  <c:v>0.36028100000000002</c:v>
                </c:pt>
                <c:pt idx="17732">
                  <c:v>0.355041</c:v>
                </c:pt>
                <c:pt idx="17733">
                  <c:v>0.348972</c:v>
                </c:pt>
                <c:pt idx="17734">
                  <c:v>0.34388999999999997</c:v>
                </c:pt>
                <c:pt idx="17735">
                  <c:v>0.34340500000000002</c:v>
                </c:pt>
                <c:pt idx="17736">
                  <c:v>0.34401599999999999</c:v>
                </c:pt>
                <c:pt idx="17737">
                  <c:v>0.33998299999999998</c:v>
                </c:pt>
                <c:pt idx="17738">
                  <c:v>0.33183600000000002</c:v>
                </c:pt>
                <c:pt idx="17739">
                  <c:v>0.32280199999999998</c:v>
                </c:pt>
                <c:pt idx="17740">
                  <c:v>0.319969</c:v>
                </c:pt>
                <c:pt idx="17741">
                  <c:v>0.32287300000000002</c:v>
                </c:pt>
                <c:pt idx="17742">
                  <c:v>0.32355699999999998</c:v>
                </c:pt>
                <c:pt idx="17743">
                  <c:v>0.31902200000000003</c:v>
                </c:pt>
                <c:pt idx="17744">
                  <c:v>0.318054</c:v>
                </c:pt>
                <c:pt idx="17745">
                  <c:v>0.31795800000000002</c:v>
                </c:pt>
                <c:pt idx="17746">
                  <c:v>0.324602</c:v>
                </c:pt>
                <c:pt idx="17747">
                  <c:v>0.32864500000000002</c:v>
                </c:pt>
                <c:pt idx="17748">
                  <c:v>0.32342199999999999</c:v>
                </c:pt>
                <c:pt idx="17749">
                  <c:v>0.31856600000000002</c:v>
                </c:pt>
                <c:pt idx="17750">
                  <c:v>0.31711299999999998</c:v>
                </c:pt>
                <c:pt idx="17751">
                  <c:v>0.32006000000000001</c:v>
                </c:pt>
                <c:pt idx="17752">
                  <c:v>0.32124399999999997</c:v>
                </c:pt>
                <c:pt idx="17753">
                  <c:v>0.31962600000000002</c:v>
                </c:pt>
                <c:pt idx="17754">
                  <c:v>0.31816800000000001</c:v>
                </c:pt>
                <c:pt idx="17755">
                  <c:v>0.31813999999999998</c:v>
                </c:pt>
                <c:pt idx="17756">
                  <c:v>0.316994</c:v>
                </c:pt>
                <c:pt idx="17757">
                  <c:v>0.31384800000000002</c:v>
                </c:pt>
                <c:pt idx="17758">
                  <c:v>0.313836</c:v>
                </c:pt>
                <c:pt idx="17759">
                  <c:v>0.30992900000000001</c:v>
                </c:pt>
                <c:pt idx="17760">
                  <c:v>0.30129299999999998</c:v>
                </c:pt>
                <c:pt idx="17761">
                  <c:v>0.29464200000000002</c:v>
                </c:pt>
                <c:pt idx="17762">
                  <c:v>0.29508800000000002</c:v>
                </c:pt>
                <c:pt idx="17763">
                  <c:v>0.29959200000000002</c:v>
                </c:pt>
                <c:pt idx="17764">
                  <c:v>0.303927</c:v>
                </c:pt>
                <c:pt idx="17765">
                  <c:v>0.30229600000000001</c:v>
                </c:pt>
                <c:pt idx="17766">
                  <c:v>0.29806100000000002</c:v>
                </c:pt>
                <c:pt idx="17767">
                  <c:v>0.296429</c:v>
                </c:pt>
                <c:pt idx="17768">
                  <c:v>0.2949</c:v>
                </c:pt>
                <c:pt idx="17769">
                  <c:v>0.29495399999999999</c:v>
                </c:pt>
                <c:pt idx="17770">
                  <c:v>0.28692000000000001</c:v>
                </c:pt>
                <c:pt idx="17771">
                  <c:v>0.27516499999999999</c:v>
                </c:pt>
                <c:pt idx="17772">
                  <c:v>0.26908599999999999</c:v>
                </c:pt>
                <c:pt idx="17773">
                  <c:v>0.26664300000000002</c:v>
                </c:pt>
                <c:pt idx="17774">
                  <c:v>0.26617200000000002</c:v>
                </c:pt>
                <c:pt idx="17775">
                  <c:v>0.26783099999999999</c:v>
                </c:pt>
                <c:pt idx="17776">
                  <c:v>0.26919300000000002</c:v>
                </c:pt>
                <c:pt idx="17777">
                  <c:v>0.26889600000000002</c:v>
                </c:pt>
                <c:pt idx="17778">
                  <c:v>0.26883200000000002</c:v>
                </c:pt>
                <c:pt idx="17779">
                  <c:v>0.26779599999999998</c:v>
                </c:pt>
                <c:pt idx="17780">
                  <c:v>0.26732899999999998</c:v>
                </c:pt>
                <c:pt idx="17781">
                  <c:v>0.26374700000000001</c:v>
                </c:pt>
                <c:pt idx="17782">
                  <c:v>0.26134200000000002</c:v>
                </c:pt>
                <c:pt idx="17783">
                  <c:v>0.25922099999999998</c:v>
                </c:pt>
                <c:pt idx="17784">
                  <c:v>0.253133</c:v>
                </c:pt>
                <c:pt idx="17785">
                  <c:v>0.25257299999999999</c:v>
                </c:pt>
                <c:pt idx="17786">
                  <c:v>0.255241</c:v>
                </c:pt>
                <c:pt idx="17787">
                  <c:v>0.25154799999999999</c:v>
                </c:pt>
                <c:pt idx="17788">
                  <c:v>0.245473</c:v>
                </c:pt>
                <c:pt idx="17789">
                  <c:v>0.239228</c:v>
                </c:pt>
                <c:pt idx="17790">
                  <c:v>0.23424700000000001</c:v>
                </c:pt>
                <c:pt idx="17791">
                  <c:v>0.225102</c:v>
                </c:pt>
                <c:pt idx="17792">
                  <c:v>0.216307</c:v>
                </c:pt>
                <c:pt idx="17793">
                  <c:v>0.21165700000000001</c:v>
                </c:pt>
                <c:pt idx="17794">
                  <c:v>0.210401</c:v>
                </c:pt>
                <c:pt idx="17795">
                  <c:v>0.21291599999999999</c:v>
                </c:pt>
                <c:pt idx="17796">
                  <c:v>0.21429000000000001</c:v>
                </c:pt>
                <c:pt idx="17797">
                  <c:v>0.21581400000000001</c:v>
                </c:pt>
                <c:pt idx="17798">
                  <c:v>0.21587300000000001</c:v>
                </c:pt>
                <c:pt idx="17799">
                  <c:v>0.21054100000000001</c:v>
                </c:pt>
                <c:pt idx="17800">
                  <c:v>0.20813999999999999</c:v>
                </c:pt>
                <c:pt idx="17801">
                  <c:v>0.207595</c:v>
                </c:pt>
                <c:pt idx="17802">
                  <c:v>0.20487900000000001</c:v>
                </c:pt>
                <c:pt idx="17803">
                  <c:v>0.195215</c:v>
                </c:pt>
                <c:pt idx="17804">
                  <c:v>0.18285499999999999</c:v>
                </c:pt>
                <c:pt idx="17805">
                  <c:v>0.17532900000000001</c:v>
                </c:pt>
                <c:pt idx="17806">
                  <c:v>0.17027400000000001</c:v>
                </c:pt>
                <c:pt idx="17807">
                  <c:v>0.17099700000000001</c:v>
                </c:pt>
                <c:pt idx="17808">
                  <c:v>0.181475</c:v>
                </c:pt>
                <c:pt idx="17809">
                  <c:v>0.188083</c:v>
                </c:pt>
                <c:pt idx="17810">
                  <c:v>0.18808</c:v>
                </c:pt>
                <c:pt idx="17811">
                  <c:v>0.186804</c:v>
                </c:pt>
                <c:pt idx="17812">
                  <c:v>0.18610399999999999</c:v>
                </c:pt>
                <c:pt idx="17813">
                  <c:v>0.184285</c:v>
                </c:pt>
                <c:pt idx="17814">
                  <c:v>0.17946100000000001</c:v>
                </c:pt>
                <c:pt idx="17815">
                  <c:v>0.17729800000000001</c:v>
                </c:pt>
                <c:pt idx="17816">
                  <c:v>0.167215</c:v>
                </c:pt>
                <c:pt idx="17817">
                  <c:v>0.161081</c:v>
                </c:pt>
                <c:pt idx="17818">
                  <c:v>0.16297600000000001</c:v>
                </c:pt>
                <c:pt idx="17819">
                  <c:v>0.15495300000000001</c:v>
                </c:pt>
                <c:pt idx="17820">
                  <c:v>0.14782000000000001</c:v>
                </c:pt>
                <c:pt idx="17821">
                  <c:v>0.14412900000000001</c:v>
                </c:pt>
                <c:pt idx="17822">
                  <c:v>0.14183299999999999</c:v>
                </c:pt>
                <c:pt idx="17823">
                  <c:v>0.14468400000000001</c:v>
                </c:pt>
                <c:pt idx="17824">
                  <c:v>0.148289</c:v>
                </c:pt>
                <c:pt idx="17825">
                  <c:v>0.14804800000000001</c:v>
                </c:pt>
                <c:pt idx="17826">
                  <c:v>0.14254</c:v>
                </c:pt>
                <c:pt idx="17827">
                  <c:v>0.14046</c:v>
                </c:pt>
                <c:pt idx="17828">
                  <c:v>0.13780500000000001</c:v>
                </c:pt>
                <c:pt idx="17829">
                  <c:v>0.13464000000000001</c:v>
                </c:pt>
                <c:pt idx="17830">
                  <c:v>0.119648</c:v>
                </c:pt>
                <c:pt idx="17831">
                  <c:v>0.106859</c:v>
                </c:pt>
                <c:pt idx="17832">
                  <c:v>0.105005</c:v>
                </c:pt>
                <c:pt idx="17833">
                  <c:v>0.10967499999999999</c:v>
                </c:pt>
                <c:pt idx="17834">
                  <c:v>0.107281</c:v>
                </c:pt>
                <c:pt idx="17835">
                  <c:v>0.100619</c:v>
                </c:pt>
                <c:pt idx="17836">
                  <c:v>9.7377199999999997E-2</c:v>
                </c:pt>
                <c:pt idx="17837">
                  <c:v>9.7766800000000001E-2</c:v>
                </c:pt>
                <c:pt idx="17838">
                  <c:v>9.8763799999999999E-2</c:v>
                </c:pt>
                <c:pt idx="17839">
                  <c:v>9.89757E-2</c:v>
                </c:pt>
                <c:pt idx="17840">
                  <c:v>9.7237799999999999E-2</c:v>
                </c:pt>
                <c:pt idx="17841">
                  <c:v>9.5060699999999998E-2</c:v>
                </c:pt>
                <c:pt idx="17842">
                  <c:v>9.59734E-2</c:v>
                </c:pt>
                <c:pt idx="17843">
                  <c:v>9.6511100000000002E-2</c:v>
                </c:pt>
                <c:pt idx="17844">
                  <c:v>9.7394800000000004E-2</c:v>
                </c:pt>
                <c:pt idx="17845">
                  <c:v>9.2854199999999998E-2</c:v>
                </c:pt>
                <c:pt idx="17846">
                  <c:v>8.8616200000000006E-2</c:v>
                </c:pt>
                <c:pt idx="17847">
                  <c:v>8.7712899999999996E-2</c:v>
                </c:pt>
                <c:pt idx="17848">
                  <c:v>8.6757699999999993E-2</c:v>
                </c:pt>
                <c:pt idx="17849">
                  <c:v>8.5528400000000004E-2</c:v>
                </c:pt>
                <c:pt idx="17850">
                  <c:v>8.4554299999999999E-2</c:v>
                </c:pt>
                <c:pt idx="17851">
                  <c:v>8.1756300000000004E-2</c:v>
                </c:pt>
                <c:pt idx="17852">
                  <c:v>7.5060600000000005E-2</c:v>
                </c:pt>
                <c:pt idx="17853">
                  <c:v>6.5722000000000003E-2</c:v>
                </c:pt>
                <c:pt idx="17854">
                  <c:v>5.9122300000000003E-2</c:v>
                </c:pt>
                <c:pt idx="17855">
                  <c:v>5.2197500000000001E-2</c:v>
                </c:pt>
                <c:pt idx="17856">
                  <c:v>5.03715E-2</c:v>
                </c:pt>
                <c:pt idx="17857">
                  <c:v>5.2817000000000003E-2</c:v>
                </c:pt>
                <c:pt idx="17858">
                  <c:v>5.6273400000000001E-2</c:v>
                </c:pt>
                <c:pt idx="17859">
                  <c:v>5.4996400000000001E-2</c:v>
                </c:pt>
                <c:pt idx="17860">
                  <c:v>5.3511099999999999E-2</c:v>
                </c:pt>
                <c:pt idx="17861">
                  <c:v>4.81387E-2</c:v>
                </c:pt>
                <c:pt idx="17862">
                  <c:v>4.4772199999999998E-2</c:v>
                </c:pt>
                <c:pt idx="17863">
                  <c:v>4.8742599999999997E-2</c:v>
                </c:pt>
                <c:pt idx="17864">
                  <c:v>6.2100000000000002E-2</c:v>
                </c:pt>
                <c:pt idx="17865">
                  <c:v>6.5955200000000005E-2</c:v>
                </c:pt>
                <c:pt idx="17866">
                  <c:v>6.2411099999999997E-2</c:v>
                </c:pt>
                <c:pt idx="17867">
                  <c:v>5.9039099999999997E-2</c:v>
                </c:pt>
                <c:pt idx="17868">
                  <c:v>5.7275399999999997E-2</c:v>
                </c:pt>
                <c:pt idx="17869">
                  <c:v>5.7751700000000003E-2</c:v>
                </c:pt>
                <c:pt idx="17870">
                  <c:v>5.5508599999999998E-2</c:v>
                </c:pt>
                <c:pt idx="17871">
                  <c:v>5.2199599999999999E-2</c:v>
                </c:pt>
                <c:pt idx="17872">
                  <c:v>5.31038E-2</c:v>
                </c:pt>
                <c:pt idx="17873">
                  <c:v>5.8620199999999997E-2</c:v>
                </c:pt>
                <c:pt idx="17874">
                  <c:v>5.9573099999999997E-2</c:v>
                </c:pt>
                <c:pt idx="17875">
                  <c:v>5.8729900000000002E-2</c:v>
                </c:pt>
                <c:pt idx="17876">
                  <c:v>6.6450300000000004E-2</c:v>
                </c:pt>
                <c:pt idx="17877">
                  <c:v>6.5188499999999996E-2</c:v>
                </c:pt>
                <c:pt idx="17878">
                  <c:v>6.2160899999999998E-2</c:v>
                </c:pt>
                <c:pt idx="17879">
                  <c:v>6.1967300000000003E-2</c:v>
                </c:pt>
                <c:pt idx="17880">
                  <c:v>6.5310099999999996E-2</c:v>
                </c:pt>
                <c:pt idx="17881">
                  <c:v>6.4133899999999994E-2</c:v>
                </c:pt>
                <c:pt idx="17882">
                  <c:v>6.2007399999999997E-2</c:v>
                </c:pt>
                <c:pt idx="17883">
                  <c:v>6.0360999999999998E-2</c:v>
                </c:pt>
                <c:pt idx="17884">
                  <c:v>6.2978599999999996E-2</c:v>
                </c:pt>
                <c:pt idx="17885">
                  <c:v>6.1009399999999998E-2</c:v>
                </c:pt>
                <c:pt idx="17886">
                  <c:v>5.7692100000000003E-2</c:v>
                </c:pt>
                <c:pt idx="17887">
                  <c:v>5.2655500000000001E-2</c:v>
                </c:pt>
                <c:pt idx="17888">
                  <c:v>5.0830399999999998E-2</c:v>
                </c:pt>
                <c:pt idx="17889">
                  <c:v>4.37028E-2</c:v>
                </c:pt>
                <c:pt idx="17890">
                  <c:v>3.5028200000000002E-2</c:v>
                </c:pt>
                <c:pt idx="17891">
                  <c:v>2.94969E-2</c:v>
                </c:pt>
                <c:pt idx="17892">
                  <c:v>2.8259699999999999E-2</c:v>
                </c:pt>
                <c:pt idx="17893">
                  <c:v>2.8531899999999999E-2</c:v>
                </c:pt>
                <c:pt idx="17894">
                  <c:v>2.1187899999999999E-2</c:v>
                </c:pt>
                <c:pt idx="17895">
                  <c:v>1.58306E-2</c:v>
                </c:pt>
                <c:pt idx="17896">
                  <c:v>1.3641800000000001E-2</c:v>
                </c:pt>
                <c:pt idx="17897">
                  <c:v>1.6260500000000001E-2</c:v>
                </c:pt>
                <c:pt idx="17898">
                  <c:v>2.5506000000000001E-2</c:v>
                </c:pt>
                <c:pt idx="17899">
                  <c:v>3.0256000000000002E-2</c:v>
                </c:pt>
                <c:pt idx="17900">
                  <c:v>2.9449599999999999E-2</c:v>
                </c:pt>
                <c:pt idx="17901">
                  <c:v>2.9236100000000001E-2</c:v>
                </c:pt>
                <c:pt idx="17902">
                  <c:v>3.05817E-2</c:v>
                </c:pt>
                <c:pt idx="17903">
                  <c:v>3.1308099999999998E-2</c:v>
                </c:pt>
                <c:pt idx="17904">
                  <c:v>3.1318100000000001E-2</c:v>
                </c:pt>
                <c:pt idx="17905">
                  <c:v>3.0831799999999999E-2</c:v>
                </c:pt>
                <c:pt idx="17906">
                  <c:v>2.9877799999999999E-2</c:v>
                </c:pt>
                <c:pt idx="17907">
                  <c:v>2.4974799999999998E-2</c:v>
                </c:pt>
                <c:pt idx="17908">
                  <c:v>1.5876299999999999E-2</c:v>
                </c:pt>
                <c:pt idx="17909">
                  <c:v>1.26967E-2</c:v>
                </c:pt>
                <c:pt idx="17910">
                  <c:v>1.5161900000000001E-2</c:v>
                </c:pt>
                <c:pt idx="17911">
                  <c:v>1.7841599999999999E-2</c:v>
                </c:pt>
                <c:pt idx="17912">
                  <c:v>1.6898900000000001E-2</c:v>
                </c:pt>
                <c:pt idx="17913">
                  <c:v>1.6736899999999999E-2</c:v>
                </c:pt>
                <c:pt idx="17914">
                  <c:v>1.9106000000000001E-2</c:v>
                </c:pt>
                <c:pt idx="17915">
                  <c:v>2.3453999999999999E-2</c:v>
                </c:pt>
                <c:pt idx="17916">
                  <c:v>2.8690199999999999E-2</c:v>
                </c:pt>
                <c:pt idx="17917">
                  <c:v>3.1743399999999998E-2</c:v>
                </c:pt>
                <c:pt idx="17918">
                  <c:v>3.1402199999999998E-2</c:v>
                </c:pt>
                <c:pt idx="17919">
                  <c:v>3.2315900000000002E-2</c:v>
                </c:pt>
                <c:pt idx="17920">
                  <c:v>3.2500599999999998E-2</c:v>
                </c:pt>
                <c:pt idx="17921">
                  <c:v>3.1295499999999997E-2</c:v>
                </c:pt>
                <c:pt idx="17922">
                  <c:v>2.8167999999999999E-2</c:v>
                </c:pt>
                <c:pt idx="17923">
                  <c:v>2.7614199999999998E-2</c:v>
                </c:pt>
                <c:pt idx="17924">
                  <c:v>2.4594600000000001E-2</c:v>
                </c:pt>
                <c:pt idx="17925">
                  <c:v>2.25366E-2</c:v>
                </c:pt>
                <c:pt idx="17926">
                  <c:v>2.24526E-2</c:v>
                </c:pt>
                <c:pt idx="17927">
                  <c:v>1.79407E-2</c:v>
                </c:pt>
                <c:pt idx="17928">
                  <c:v>1.3221200000000001E-2</c:v>
                </c:pt>
                <c:pt idx="17929">
                  <c:v>1.16626E-2</c:v>
                </c:pt>
                <c:pt idx="17930">
                  <c:v>1.30174E-2</c:v>
                </c:pt>
                <c:pt idx="17931">
                  <c:v>1.4714400000000001E-2</c:v>
                </c:pt>
                <c:pt idx="17932">
                  <c:v>1.5765600000000001E-2</c:v>
                </c:pt>
                <c:pt idx="17933">
                  <c:v>1.3580399999999999E-2</c:v>
                </c:pt>
                <c:pt idx="17934">
                  <c:v>1.07423E-2</c:v>
                </c:pt>
                <c:pt idx="17935">
                  <c:v>4.89837E-3</c:v>
                </c:pt>
                <c:pt idx="17936">
                  <c:v>1.0535500000000001E-3</c:v>
                </c:pt>
                <c:pt idx="17937">
                  <c:v>1.8691300000000001E-3</c:v>
                </c:pt>
                <c:pt idx="17938">
                  <c:v>-3.5417399999999998E-3</c:v>
                </c:pt>
                <c:pt idx="17939">
                  <c:v>-5.3205400000000003E-3</c:v>
                </c:pt>
                <c:pt idx="17940">
                  <c:v>-7.4879999999999999E-3</c:v>
                </c:pt>
                <c:pt idx="17941">
                  <c:v>-1.09722E-2</c:v>
                </c:pt>
                <c:pt idx="17942">
                  <c:v>-1.28681E-2</c:v>
                </c:pt>
                <c:pt idx="17943">
                  <c:v>-3.1388900000000001E-3</c:v>
                </c:pt>
                <c:pt idx="17944">
                  <c:v>2.9294500000000001E-3</c:v>
                </c:pt>
                <c:pt idx="17945">
                  <c:v>-3.2311800000000001E-4</c:v>
                </c:pt>
                <c:pt idx="17946">
                  <c:v>-3.6335400000000002E-3</c:v>
                </c:pt>
                <c:pt idx="17947">
                  <c:v>-6.1892199999999996E-3</c:v>
                </c:pt>
                <c:pt idx="17948">
                  <c:v>-4.5431400000000002E-3</c:v>
                </c:pt>
                <c:pt idx="17949">
                  <c:v>-2.1074800000000001E-3</c:v>
                </c:pt>
                <c:pt idx="17950">
                  <c:v>3.0047599999999999E-4</c:v>
                </c:pt>
                <c:pt idx="17951">
                  <c:v>6.9781800000000001E-4</c:v>
                </c:pt>
                <c:pt idx="17952">
                  <c:v>-2.2680999999999999E-3</c:v>
                </c:pt>
                <c:pt idx="17953">
                  <c:v>-1.02562E-2</c:v>
                </c:pt>
                <c:pt idx="17954">
                  <c:v>-8.3081500000000003E-3</c:v>
                </c:pt>
                <c:pt idx="17955">
                  <c:v>-5.6086E-3</c:v>
                </c:pt>
                <c:pt idx="17956">
                  <c:v>-6.52959E-3</c:v>
                </c:pt>
                <c:pt idx="17957">
                  <c:v>-6.8930199999999997E-3</c:v>
                </c:pt>
                <c:pt idx="17958">
                  <c:v>-3.6858799999999999E-3</c:v>
                </c:pt>
                <c:pt idx="17959">
                  <c:v>2.8327700000000001E-3</c:v>
                </c:pt>
                <c:pt idx="17960">
                  <c:v>4.4866000000000003E-3</c:v>
                </c:pt>
                <c:pt idx="17961">
                  <c:v>4.6533499999999997E-3</c:v>
                </c:pt>
                <c:pt idx="17962">
                  <c:v>3.4015500000000001E-3</c:v>
                </c:pt>
                <c:pt idx="17963">
                  <c:v>2.4077899999999999E-3</c:v>
                </c:pt>
                <c:pt idx="17964" formatCode="0.00E+00">
                  <c:v>-4.8510000000000001E-5</c:v>
                </c:pt>
                <c:pt idx="17965">
                  <c:v>-2.8019999999999998E-3</c:v>
                </c:pt>
                <c:pt idx="17966">
                  <c:v>-5.8565099999999997E-3</c:v>
                </c:pt>
                <c:pt idx="17967">
                  <c:v>-1.23138E-2</c:v>
                </c:pt>
                <c:pt idx="17968">
                  <c:v>-1.4605E-2</c:v>
                </c:pt>
                <c:pt idx="17969">
                  <c:v>-1.7256299999999999E-2</c:v>
                </c:pt>
                <c:pt idx="17970">
                  <c:v>-2.3610699999999998E-2</c:v>
                </c:pt>
                <c:pt idx="17971">
                  <c:v>-2.6251099999999999E-2</c:v>
                </c:pt>
                <c:pt idx="17972">
                  <c:v>-2.5275499999999999E-2</c:v>
                </c:pt>
                <c:pt idx="17973">
                  <c:v>-2.5659100000000001E-2</c:v>
                </c:pt>
                <c:pt idx="17974">
                  <c:v>-2.8054699999999998E-2</c:v>
                </c:pt>
                <c:pt idx="17975">
                  <c:v>-2.6196000000000001E-2</c:v>
                </c:pt>
                <c:pt idx="17976">
                  <c:v>-2.21838E-2</c:v>
                </c:pt>
                <c:pt idx="17977">
                  <c:v>-1.8479599999999999E-2</c:v>
                </c:pt>
                <c:pt idx="17978">
                  <c:v>-1.5003300000000001E-2</c:v>
                </c:pt>
                <c:pt idx="17979">
                  <c:v>-8.5873700000000004E-3</c:v>
                </c:pt>
                <c:pt idx="17980">
                  <c:v>-7.6562899999999996E-3</c:v>
                </c:pt>
                <c:pt idx="17981">
                  <c:v>-1.25387E-2</c:v>
                </c:pt>
                <c:pt idx="17982">
                  <c:v>-1.5975E-2</c:v>
                </c:pt>
                <c:pt idx="17983">
                  <c:v>-1.99118E-2</c:v>
                </c:pt>
                <c:pt idx="17984">
                  <c:v>-2.1420000000000002E-2</c:v>
                </c:pt>
                <c:pt idx="17985">
                  <c:v>-2.1142299999999999E-2</c:v>
                </c:pt>
                <c:pt idx="17986">
                  <c:v>-1.7341599999999999E-2</c:v>
                </c:pt>
                <c:pt idx="17987">
                  <c:v>-1.32576E-2</c:v>
                </c:pt>
                <c:pt idx="17988">
                  <c:v>-1.2829399999999999E-2</c:v>
                </c:pt>
                <c:pt idx="17989">
                  <c:v>-1.5026100000000001E-2</c:v>
                </c:pt>
                <c:pt idx="17990">
                  <c:v>-1.7520999999999998E-2</c:v>
                </c:pt>
                <c:pt idx="17991">
                  <c:v>-2.0296000000000002E-2</c:v>
                </c:pt>
                <c:pt idx="17992">
                  <c:v>-2.2028099999999998E-2</c:v>
                </c:pt>
                <c:pt idx="17993">
                  <c:v>-2.8173799999999999E-2</c:v>
                </c:pt>
                <c:pt idx="17994">
                  <c:v>-3.1603100000000002E-2</c:v>
                </c:pt>
                <c:pt idx="17995">
                  <c:v>-2.9811299999999999E-2</c:v>
                </c:pt>
                <c:pt idx="17996">
                  <c:v>-3.0460299999999999E-2</c:v>
                </c:pt>
                <c:pt idx="17997">
                  <c:v>-2.9264100000000001E-2</c:v>
                </c:pt>
                <c:pt idx="17998">
                  <c:v>-2.20565E-2</c:v>
                </c:pt>
                <c:pt idx="17999">
                  <c:v>-1.3978600000000001E-2</c:v>
                </c:pt>
                <c:pt idx="18000">
                  <c:v>-1.1931000000000001E-2</c:v>
                </c:pt>
                <c:pt idx="18001">
                  <c:v>-1.34114E-2</c:v>
                </c:pt>
                <c:pt idx="18002">
                  <c:v>-1.5059299999999999E-2</c:v>
                </c:pt>
                <c:pt idx="18003">
                  <c:v>-1.5894999999999999E-2</c:v>
                </c:pt>
                <c:pt idx="18004">
                  <c:v>-1.73139E-2</c:v>
                </c:pt>
                <c:pt idx="18005">
                  <c:v>-1.9878799999999999E-2</c:v>
                </c:pt>
                <c:pt idx="18006">
                  <c:v>-1.79968E-2</c:v>
                </c:pt>
                <c:pt idx="18007">
                  <c:v>-1.3274599999999999E-2</c:v>
                </c:pt>
                <c:pt idx="18008">
                  <c:v>-1.11217E-2</c:v>
                </c:pt>
                <c:pt idx="18009">
                  <c:v>-9.3742500000000006E-3</c:v>
                </c:pt>
                <c:pt idx="18010">
                  <c:v>-8.1792099999999993E-3</c:v>
                </c:pt>
                <c:pt idx="18011">
                  <c:v>-1.0583E-2</c:v>
                </c:pt>
                <c:pt idx="18012">
                  <c:v>-1.47069E-2</c:v>
                </c:pt>
                <c:pt idx="18013">
                  <c:v>-1.44958E-2</c:v>
                </c:pt>
                <c:pt idx="18014">
                  <c:v>-6.0959200000000003E-3</c:v>
                </c:pt>
                <c:pt idx="18015">
                  <c:v>4.20808E-4</c:v>
                </c:pt>
                <c:pt idx="18016">
                  <c:v>2.6745100000000002E-3</c:v>
                </c:pt>
                <c:pt idx="18017">
                  <c:v>3.76545E-3</c:v>
                </c:pt>
                <c:pt idx="18018">
                  <c:v>1.4979500000000001E-3</c:v>
                </c:pt>
                <c:pt idx="18019">
                  <c:v>4.9839700000000003E-4</c:v>
                </c:pt>
                <c:pt idx="18020">
                  <c:v>-4.7248899999999998E-3</c:v>
                </c:pt>
                <c:pt idx="18021">
                  <c:v>-5.6685199999999998E-3</c:v>
                </c:pt>
                <c:pt idx="18022">
                  <c:v>-4.8481000000000002E-3</c:v>
                </c:pt>
                <c:pt idx="18023">
                  <c:v>-8.4267300000000003E-3</c:v>
                </c:pt>
                <c:pt idx="18024">
                  <c:v>-8.7699100000000006E-3</c:v>
                </c:pt>
                <c:pt idx="18025">
                  <c:v>-5.6636799999999999E-3</c:v>
                </c:pt>
                <c:pt idx="18026">
                  <c:v>-5.4187699999999998E-3</c:v>
                </c:pt>
                <c:pt idx="18027">
                  <c:v>-7.9448899999999996E-3</c:v>
                </c:pt>
                <c:pt idx="18028">
                  <c:v>-9.1773299999999992E-3</c:v>
                </c:pt>
                <c:pt idx="18029">
                  <c:v>-8.4969599999999996E-3</c:v>
                </c:pt>
                <c:pt idx="18030">
                  <c:v>-6.59795E-3</c:v>
                </c:pt>
                <c:pt idx="18031">
                  <c:v>-5.0720000000000001E-3</c:v>
                </c:pt>
                <c:pt idx="18032">
                  <c:v>-3.7369899999999999E-3</c:v>
                </c:pt>
                <c:pt idx="18033">
                  <c:v>-1.9777599999999998E-3</c:v>
                </c:pt>
                <c:pt idx="18034">
                  <c:v>2.5533700000000001E-4</c:v>
                </c:pt>
                <c:pt idx="18035">
                  <c:v>6.1336400000000001E-3</c:v>
                </c:pt>
                <c:pt idx="18036">
                  <c:v>1.2468099999999999E-2</c:v>
                </c:pt>
                <c:pt idx="18037">
                  <c:v>1.2391599999999999E-2</c:v>
                </c:pt>
                <c:pt idx="18038">
                  <c:v>7.1186399999999999E-3</c:v>
                </c:pt>
                <c:pt idx="18039">
                  <c:v>2.0784499999999999E-3</c:v>
                </c:pt>
                <c:pt idx="18040">
                  <c:v>4.2139400000000001E-4</c:v>
                </c:pt>
                <c:pt idx="18041">
                  <c:v>4.4950299999999997E-3</c:v>
                </c:pt>
                <c:pt idx="18042">
                  <c:v>8.2272999999999999E-3</c:v>
                </c:pt>
                <c:pt idx="18043">
                  <c:v>9.16696E-3</c:v>
                </c:pt>
                <c:pt idx="18044">
                  <c:v>5.3441799999999996E-3</c:v>
                </c:pt>
                <c:pt idx="18045">
                  <c:v>-7.5311499999999995E-4</c:v>
                </c:pt>
                <c:pt idx="18046">
                  <c:v>-4.3944700000000001E-3</c:v>
                </c:pt>
                <c:pt idx="18047">
                  <c:v>-4.2367100000000003E-3</c:v>
                </c:pt>
                <c:pt idx="18048">
                  <c:v>-6.24816E-3</c:v>
                </c:pt>
                <c:pt idx="18049">
                  <c:v>-9.1404899999999994E-3</c:v>
                </c:pt>
                <c:pt idx="18050">
                  <c:v>-1.1202699999999999E-2</c:v>
                </c:pt>
                <c:pt idx="18051">
                  <c:v>-9.0584299999999993E-3</c:v>
                </c:pt>
                <c:pt idx="18052">
                  <c:v>-8.8218099999999994E-3</c:v>
                </c:pt>
                <c:pt idx="18053">
                  <c:v>-1.1028100000000001E-2</c:v>
                </c:pt>
                <c:pt idx="18054">
                  <c:v>-1.13828E-2</c:v>
                </c:pt>
                <c:pt idx="18055">
                  <c:v>-1.5529100000000001E-2</c:v>
                </c:pt>
                <c:pt idx="18056">
                  <c:v>-1.8961800000000001E-2</c:v>
                </c:pt>
                <c:pt idx="18057">
                  <c:v>-2.35216E-2</c:v>
                </c:pt>
                <c:pt idx="18058">
                  <c:v>-2.47783E-2</c:v>
                </c:pt>
                <c:pt idx="18059">
                  <c:v>-2.2993E-2</c:v>
                </c:pt>
                <c:pt idx="18060">
                  <c:v>-1.9686599999999999E-2</c:v>
                </c:pt>
                <c:pt idx="18061">
                  <c:v>-1.91957E-2</c:v>
                </c:pt>
                <c:pt idx="18062">
                  <c:v>-1.6176699999999999E-2</c:v>
                </c:pt>
                <c:pt idx="18063">
                  <c:v>-1.35555E-2</c:v>
                </c:pt>
                <c:pt idx="18064">
                  <c:v>-8.2313300000000002E-3</c:v>
                </c:pt>
                <c:pt idx="18065">
                  <c:v>2.3998000000000001E-3</c:v>
                </c:pt>
                <c:pt idx="18066">
                  <c:v>6.6041800000000003E-3</c:v>
                </c:pt>
                <c:pt idx="18067">
                  <c:v>4.84185E-3</c:v>
                </c:pt>
                <c:pt idx="18068">
                  <c:v>2.6774400000000001E-3</c:v>
                </c:pt>
                <c:pt idx="18069">
                  <c:v>5.5919800000000001E-4</c:v>
                </c:pt>
                <c:pt idx="18070">
                  <c:v>1.25782E-3</c:v>
                </c:pt>
                <c:pt idx="18071">
                  <c:v>4.3043500000000002E-3</c:v>
                </c:pt>
                <c:pt idx="18072">
                  <c:v>8.1023999999999992E-3</c:v>
                </c:pt>
                <c:pt idx="18073">
                  <c:v>7.3948699999999996E-3</c:v>
                </c:pt>
                <c:pt idx="18074">
                  <c:v>4.33681E-3</c:v>
                </c:pt>
                <c:pt idx="18075">
                  <c:v>9.4805199999999992E-3</c:v>
                </c:pt>
                <c:pt idx="18076">
                  <c:v>1.51127E-2</c:v>
                </c:pt>
                <c:pt idx="18077">
                  <c:v>1.7597700000000001E-2</c:v>
                </c:pt>
                <c:pt idx="18078">
                  <c:v>2.14389E-2</c:v>
                </c:pt>
                <c:pt idx="18079">
                  <c:v>2.3144499999999998E-2</c:v>
                </c:pt>
                <c:pt idx="18080">
                  <c:v>2.4370300000000001E-2</c:v>
                </c:pt>
                <c:pt idx="18081">
                  <c:v>2.3281900000000001E-2</c:v>
                </c:pt>
                <c:pt idx="18082">
                  <c:v>2.2506000000000002E-2</c:v>
                </c:pt>
                <c:pt idx="18083">
                  <c:v>2.52661E-2</c:v>
                </c:pt>
                <c:pt idx="18084">
                  <c:v>2.6230300000000002E-2</c:v>
                </c:pt>
                <c:pt idx="18085">
                  <c:v>2.7204699999999998E-2</c:v>
                </c:pt>
                <c:pt idx="18086">
                  <c:v>2.4734699999999998E-2</c:v>
                </c:pt>
                <c:pt idx="18087">
                  <c:v>1.26873E-2</c:v>
                </c:pt>
                <c:pt idx="18088">
                  <c:v>8.5717699999999994E-3</c:v>
                </c:pt>
                <c:pt idx="18089">
                  <c:v>5.2108500000000004E-3</c:v>
                </c:pt>
                <c:pt idx="18090" formatCode="0.00E+00">
                  <c:v>-4.7827100000000002E-5</c:v>
                </c:pt>
                <c:pt idx="18091">
                  <c:v>-6.60072E-3</c:v>
                </c:pt>
                <c:pt idx="18092">
                  <c:v>-2.6545599999999999E-2</c:v>
                </c:pt>
                <c:pt idx="18093">
                  <c:v>-6.4650799999999994E-2</c:v>
                </c:pt>
                <c:pt idx="18094">
                  <c:v>-8.4313299999999994E-2</c:v>
                </c:pt>
                <c:pt idx="18095">
                  <c:v>-8.3433099999999996E-2</c:v>
                </c:pt>
                <c:pt idx="18096">
                  <c:v>-7.8891600000000006E-2</c:v>
                </c:pt>
                <c:pt idx="18097">
                  <c:v>-7.18863E-2</c:v>
                </c:pt>
                <c:pt idx="18098">
                  <c:v>-6.6857899999999998E-2</c:v>
                </c:pt>
                <c:pt idx="18099">
                  <c:v>-6.0519900000000001E-2</c:v>
                </c:pt>
                <c:pt idx="18100">
                  <c:v>-5.57495E-2</c:v>
                </c:pt>
                <c:pt idx="18101">
                  <c:v>-6.2441499999999997E-2</c:v>
                </c:pt>
                <c:pt idx="18102">
                  <c:v>-6.6730999999999999E-2</c:v>
                </c:pt>
                <c:pt idx="18103">
                  <c:v>-7.5049099999999994E-2</c:v>
                </c:pt>
                <c:pt idx="18104">
                  <c:v>-8.2092300000000007E-2</c:v>
                </c:pt>
                <c:pt idx="18105">
                  <c:v>-9.1893900000000001E-2</c:v>
                </c:pt>
                <c:pt idx="18106">
                  <c:v>-0.100651</c:v>
                </c:pt>
                <c:pt idx="18107">
                  <c:v>-0.102922</c:v>
                </c:pt>
                <c:pt idx="18108">
                  <c:v>-0.107739</c:v>
                </c:pt>
                <c:pt idx="18109">
                  <c:v>-0.111774</c:v>
                </c:pt>
                <c:pt idx="18110">
                  <c:v>-0.117252</c:v>
                </c:pt>
                <c:pt idx="18111">
                  <c:v>-0.123851</c:v>
                </c:pt>
                <c:pt idx="18112">
                  <c:v>-0.129853</c:v>
                </c:pt>
                <c:pt idx="18113">
                  <c:v>-0.13427600000000001</c:v>
                </c:pt>
                <c:pt idx="18114">
                  <c:v>-0.138211</c:v>
                </c:pt>
                <c:pt idx="18115">
                  <c:v>-0.14622499999999999</c:v>
                </c:pt>
                <c:pt idx="18116">
                  <c:v>-0.149315</c:v>
                </c:pt>
                <c:pt idx="18117">
                  <c:v>-0.14491299999999999</c:v>
                </c:pt>
                <c:pt idx="18118">
                  <c:v>-0.132601</c:v>
                </c:pt>
                <c:pt idx="18119">
                  <c:v>-0.128303</c:v>
                </c:pt>
                <c:pt idx="18120">
                  <c:v>-0.124362</c:v>
                </c:pt>
                <c:pt idx="18121">
                  <c:v>-0.116677</c:v>
                </c:pt>
                <c:pt idx="18122">
                  <c:v>-0.11430800000000001</c:v>
                </c:pt>
                <c:pt idx="18123">
                  <c:v>-0.116983</c:v>
                </c:pt>
                <c:pt idx="18124">
                  <c:v>-0.123838</c:v>
                </c:pt>
                <c:pt idx="18125">
                  <c:v>-0.125421</c:v>
                </c:pt>
                <c:pt idx="18126">
                  <c:v>-0.124513</c:v>
                </c:pt>
                <c:pt idx="18127">
                  <c:v>-0.12659300000000001</c:v>
                </c:pt>
                <c:pt idx="18128">
                  <c:v>-0.135159</c:v>
                </c:pt>
                <c:pt idx="18129">
                  <c:v>-0.138405</c:v>
                </c:pt>
                <c:pt idx="18130">
                  <c:v>-0.14365700000000001</c:v>
                </c:pt>
                <c:pt idx="18131">
                  <c:v>-0.15257200000000001</c:v>
                </c:pt>
                <c:pt idx="18132">
                  <c:v>-0.15959300000000001</c:v>
                </c:pt>
                <c:pt idx="18133">
                  <c:v>-0.163076</c:v>
                </c:pt>
                <c:pt idx="18134">
                  <c:v>-0.163554</c:v>
                </c:pt>
                <c:pt idx="18135">
                  <c:v>-0.16453499999999999</c:v>
                </c:pt>
                <c:pt idx="18136">
                  <c:v>-0.165738</c:v>
                </c:pt>
                <c:pt idx="18137">
                  <c:v>-0.165634</c:v>
                </c:pt>
                <c:pt idx="18138">
                  <c:v>-0.15226500000000001</c:v>
                </c:pt>
                <c:pt idx="18139">
                  <c:v>-0.13508000000000001</c:v>
                </c:pt>
                <c:pt idx="18140">
                  <c:v>-0.12950600000000001</c:v>
                </c:pt>
                <c:pt idx="18141">
                  <c:v>-0.13383100000000001</c:v>
                </c:pt>
                <c:pt idx="18142">
                  <c:v>-0.146148</c:v>
                </c:pt>
                <c:pt idx="18143">
                  <c:v>-0.1492</c:v>
                </c:pt>
                <c:pt idx="18144">
                  <c:v>-0.15145400000000001</c:v>
                </c:pt>
                <c:pt idx="18145">
                  <c:v>-0.15064</c:v>
                </c:pt>
                <c:pt idx="18146">
                  <c:v>-0.148007</c:v>
                </c:pt>
                <c:pt idx="18147">
                  <c:v>-0.14485999999999999</c:v>
                </c:pt>
                <c:pt idx="18148">
                  <c:v>-0.14190800000000001</c:v>
                </c:pt>
                <c:pt idx="18149">
                  <c:v>-0.13761000000000001</c:v>
                </c:pt>
                <c:pt idx="18150">
                  <c:v>-0.127023</c:v>
                </c:pt>
                <c:pt idx="18151">
                  <c:v>-0.11801</c:v>
                </c:pt>
                <c:pt idx="18152">
                  <c:v>-0.119197</c:v>
                </c:pt>
                <c:pt idx="18153">
                  <c:v>-0.128162</c:v>
                </c:pt>
                <c:pt idx="18154">
                  <c:v>-0.13559499999999999</c:v>
                </c:pt>
                <c:pt idx="18155">
                  <c:v>-0.138686</c:v>
                </c:pt>
                <c:pt idx="18156">
                  <c:v>-0.141124</c:v>
                </c:pt>
                <c:pt idx="18157">
                  <c:v>-0.14139199999999999</c:v>
                </c:pt>
                <c:pt idx="18158">
                  <c:v>-0.138546</c:v>
                </c:pt>
                <c:pt idx="18159">
                  <c:v>-0.13036300000000001</c:v>
                </c:pt>
                <c:pt idx="18160">
                  <c:v>-0.122618</c:v>
                </c:pt>
                <c:pt idx="18161">
                  <c:v>-0.118059</c:v>
                </c:pt>
                <c:pt idx="18162">
                  <c:v>-0.116901</c:v>
                </c:pt>
                <c:pt idx="18163">
                  <c:v>-0.118728</c:v>
                </c:pt>
                <c:pt idx="18164">
                  <c:v>-0.12468700000000001</c:v>
                </c:pt>
                <c:pt idx="18165">
                  <c:v>-0.126385</c:v>
                </c:pt>
                <c:pt idx="18166">
                  <c:v>-0.12438</c:v>
                </c:pt>
                <c:pt idx="18167">
                  <c:v>-0.12109300000000001</c:v>
                </c:pt>
                <c:pt idx="18168">
                  <c:v>-0.124831</c:v>
                </c:pt>
                <c:pt idx="18169">
                  <c:v>-0.138458</c:v>
                </c:pt>
                <c:pt idx="18170">
                  <c:v>-0.14075399999999999</c:v>
                </c:pt>
                <c:pt idx="18171">
                  <c:v>-0.13925499999999999</c:v>
                </c:pt>
                <c:pt idx="18172">
                  <c:v>-0.131385</c:v>
                </c:pt>
                <c:pt idx="18173">
                  <c:v>-0.123339</c:v>
                </c:pt>
                <c:pt idx="18174">
                  <c:v>-0.118063</c:v>
                </c:pt>
                <c:pt idx="18175">
                  <c:v>-0.115189</c:v>
                </c:pt>
                <c:pt idx="18176">
                  <c:v>-0.10792400000000001</c:v>
                </c:pt>
                <c:pt idx="18177">
                  <c:v>-0.102935</c:v>
                </c:pt>
                <c:pt idx="18178">
                  <c:v>-0.102121</c:v>
                </c:pt>
                <c:pt idx="18179">
                  <c:v>-0.10469100000000001</c:v>
                </c:pt>
                <c:pt idx="18180">
                  <c:v>-0.106915</c:v>
                </c:pt>
                <c:pt idx="18181">
                  <c:v>-0.104893</c:v>
                </c:pt>
                <c:pt idx="18182">
                  <c:v>-0.10477</c:v>
                </c:pt>
                <c:pt idx="18183">
                  <c:v>-9.9300299999999994E-2</c:v>
                </c:pt>
                <c:pt idx="18184">
                  <c:v>-8.6766399999999994E-2</c:v>
                </c:pt>
                <c:pt idx="18185">
                  <c:v>-7.8897499999999995E-2</c:v>
                </c:pt>
                <c:pt idx="18186">
                  <c:v>-7.8759399999999993E-2</c:v>
                </c:pt>
                <c:pt idx="18187">
                  <c:v>-8.1823599999999996E-2</c:v>
                </c:pt>
                <c:pt idx="18188">
                  <c:v>-8.3248000000000003E-2</c:v>
                </c:pt>
                <c:pt idx="18189">
                  <c:v>-8.4007200000000004E-2</c:v>
                </c:pt>
                <c:pt idx="18190">
                  <c:v>-8.9882900000000002E-2</c:v>
                </c:pt>
                <c:pt idx="18191">
                  <c:v>-0.105334</c:v>
                </c:pt>
                <c:pt idx="18192">
                  <c:v>-0.117948</c:v>
                </c:pt>
                <c:pt idx="18193">
                  <c:v>-0.122283</c:v>
                </c:pt>
                <c:pt idx="18194">
                  <c:v>-0.119313</c:v>
                </c:pt>
                <c:pt idx="18195">
                  <c:v>-0.11319700000000001</c:v>
                </c:pt>
                <c:pt idx="18196">
                  <c:v>-0.10291400000000001</c:v>
                </c:pt>
                <c:pt idx="18197">
                  <c:v>-9.1808600000000004E-2</c:v>
                </c:pt>
                <c:pt idx="18198">
                  <c:v>-8.0409900000000006E-2</c:v>
                </c:pt>
                <c:pt idx="18199">
                  <c:v>-7.1823999999999999E-2</c:v>
                </c:pt>
                <c:pt idx="18200">
                  <c:v>-6.9545899999999994E-2</c:v>
                </c:pt>
                <c:pt idx="18201">
                  <c:v>-6.8318100000000007E-2</c:v>
                </c:pt>
                <c:pt idx="18202">
                  <c:v>-6.7097199999999996E-2</c:v>
                </c:pt>
                <c:pt idx="18203">
                  <c:v>-6.93579E-2</c:v>
                </c:pt>
                <c:pt idx="18204">
                  <c:v>-7.3649800000000001E-2</c:v>
                </c:pt>
                <c:pt idx="18205">
                  <c:v>-7.9850099999999993E-2</c:v>
                </c:pt>
                <c:pt idx="18206">
                  <c:v>-8.4789699999999996E-2</c:v>
                </c:pt>
                <c:pt idx="18207">
                  <c:v>-8.40418E-2</c:v>
                </c:pt>
                <c:pt idx="18208">
                  <c:v>-7.50918E-2</c:v>
                </c:pt>
                <c:pt idx="18209">
                  <c:v>-6.4394999999999994E-2</c:v>
                </c:pt>
                <c:pt idx="18210">
                  <c:v>-5.9317099999999998E-2</c:v>
                </c:pt>
                <c:pt idx="18211">
                  <c:v>-4.98194E-2</c:v>
                </c:pt>
                <c:pt idx="18212">
                  <c:v>-4.5543899999999998E-2</c:v>
                </c:pt>
                <c:pt idx="18213">
                  <c:v>-4.8352100000000002E-2</c:v>
                </c:pt>
                <c:pt idx="18214">
                  <c:v>-5.1740000000000001E-2</c:v>
                </c:pt>
                <c:pt idx="18215">
                  <c:v>-5.2403600000000002E-2</c:v>
                </c:pt>
                <c:pt idx="18216">
                  <c:v>-4.5790499999999998E-2</c:v>
                </c:pt>
                <c:pt idx="18217">
                  <c:v>-4.1971700000000001E-2</c:v>
                </c:pt>
                <c:pt idx="18218">
                  <c:v>-4.0405700000000003E-2</c:v>
                </c:pt>
                <c:pt idx="18219">
                  <c:v>-3.6269500000000003E-2</c:v>
                </c:pt>
                <c:pt idx="18220">
                  <c:v>-3.5166299999999998E-2</c:v>
                </c:pt>
                <c:pt idx="18221">
                  <c:v>-3.3243200000000001E-2</c:v>
                </c:pt>
                <c:pt idx="18222">
                  <c:v>-3.4887500000000002E-2</c:v>
                </c:pt>
                <c:pt idx="18223">
                  <c:v>-3.2574100000000002E-2</c:v>
                </c:pt>
                <c:pt idx="18224">
                  <c:v>-3.56946E-2</c:v>
                </c:pt>
                <c:pt idx="18225">
                  <c:v>-3.7858200000000002E-2</c:v>
                </c:pt>
                <c:pt idx="18226">
                  <c:v>-3.54902E-2</c:v>
                </c:pt>
                <c:pt idx="18227">
                  <c:v>-3.3496199999999997E-2</c:v>
                </c:pt>
                <c:pt idx="18228">
                  <c:v>-3.10046E-2</c:v>
                </c:pt>
                <c:pt idx="18229">
                  <c:v>-3.0038200000000001E-2</c:v>
                </c:pt>
                <c:pt idx="18230">
                  <c:v>-2.9347700000000001E-2</c:v>
                </c:pt>
                <c:pt idx="18231">
                  <c:v>-2.46719E-2</c:v>
                </c:pt>
                <c:pt idx="18232">
                  <c:v>-1.9538099999999999E-2</c:v>
                </c:pt>
                <c:pt idx="18233">
                  <c:v>-1.67028E-2</c:v>
                </c:pt>
                <c:pt idx="18234">
                  <c:v>-1.0378800000000001E-2</c:v>
                </c:pt>
                <c:pt idx="18235">
                  <c:v>1.0299899999999999E-3</c:v>
                </c:pt>
                <c:pt idx="18236">
                  <c:v>5.1307799999999997E-3</c:v>
                </c:pt>
                <c:pt idx="18237">
                  <c:v>1.8093199999999999E-3</c:v>
                </c:pt>
                <c:pt idx="18238">
                  <c:v>-2.4495099999999998E-3</c:v>
                </c:pt>
                <c:pt idx="18239">
                  <c:v>-1.76676E-3</c:v>
                </c:pt>
                <c:pt idx="18240">
                  <c:v>2.16322E-3</c:v>
                </c:pt>
                <c:pt idx="18241">
                  <c:v>5.3826200000000003E-3</c:v>
                </c:pt>
                <c:pt idx="18242">
                  <c:v>7.62336E-3</c:v>
                </c:pt>
                <c:pt idx="18243">
                  <c:v>5.0959899999999999E-3</c:v>
                </c:pt>
                <c:pt idx="18244">
                  <c:v>5.18127E-3</c:v>
                </c:pt>
                <c:pt idx="18245">
                  <c:v>9.6591999999999997E-3</c:v>
                </c:pt>
                <c:pt idx="18246">
                  <c:v>1.53589E-2</c:v>
                </c:pt>
                <c:pt idx="18247">
                  <c:v>1.94012E-2</c:v>
                </c:pt>
                <c:pt idx="18248">
                  <c:v>2.49208E-2</c:v>
                </c:pt>
                <c:pt idx="18249">
                  <c:v>2.67704E-2</c:v>
                </c:pt>
                <c:pt idx="18250">
                  <c:v>2.4695999999999999E-2</c:v>
                </c:pt>
                <c:pt idx="18251">
                  <c:v>2.39276E-2</c:v>
                </c:pt>
                <c:pt idx="18252">
                  <c:v>1.61437E-2</c:v>
                </c:pt>
                <c:pt idx="18253">
                  <c:v>1.71018E-2</c:v>
                </c:pt>
                <c:pt idx="18254">
                  <c:v>2.26892E-2</c:v>
                </c:pt>
                <c:pt idx="18255">
                  <c:v>3.3162900000000002E-2</c:v>
                </c:pt>
                <c:pt idx="18256">
                  <c:v>4.0178800000000001E-2</c:v>
                </c:pt>
                <c:pt idx="18257">
                  <c:v>4.40247E-2</c:v>
                </c:pt>
                <c:pt idx="18258">
                  <c:v>5.15025E-2</c:v>
                </c:pt>
                <c:pt idx="18259">
                  <c:v>4.6883000000000001E-2</c:v>
                </c:pt>
                <c:pt idx="18260">
                  <c:v>3.9804699999999998E-2</c:v>
                </c:pt>
                <c:pt idx="18261">
                  <c:v>2.5313499999999999E-2</c:v>
                </c:pt>
                <c:pt idx="18262">
                  <c:v>1.9784E-2</c:v>
                </c:pt>
                <c:pt idx="18263">
                  <c:v>2.1439099999999999E-2</c:v>
                </c:pt>
                <c:pt idx="18264">
                  <c:v>2.5021600000000001E-2</c:v>
                </c:pt>
                <c:pt idx="18265">
                  <c:v>2.6256700000000001E-2</c:v>
                </c:pt>
                <c:pt idx="18266">
                  <c:v>2.92666E-2</c:v>
                </c:pt>
                <c:pt idx="18267">
                  <c:v>2.8465899999999999E-2</c:v>
                </c:pt>
                <c:pt idx="18268">
                  <c:v>2.99758E-2</c:v>
                </c:pt>
                <c:pt idx="18269">
                  <c:v>3.6776799999999998E-2</c:v>
                </c:pt>
                <c:pt idx="18270">
                  <c:v>4.1140299999999998E-2</c:v>
                </c:pt>
                <c:pt idx="18271">
                  <c:v>3.8943800000000001E-2</c:v>
                </c:pt>
                <c:pt idx="18272">
                  <c:v>2.87397E-2</c:v>
                </c:pt>
                <c:pt idx="18273">
                  <c:v>1.7078599999999999E-2</c:v>
                </c:pt>
                <c:pt idx="18274">
                  <c:v>1.31816E-2</c:v>
                </c:pt>
                <c:pt idx="18275">
                  <c:v>1.1421000000000001E-2</c:v>
                </c:pt>
                <c:pt idx="18276">
                  <c:v>1.02913E-2</c:v>
                </c:pt>
                <c:pt idx="18277">
                  <c:v>1.2440100000000001E-2</c:v>
                </c:pt>
                <c:pt idx="18278">
                  <c:v>1.4935800000000001E-2</c:v>
                </c:pt>
                <c:pt idx="18279">
                  <c:v>2.2116299999999998E-2</c:v>
                </c:pt>
                <c:pt idx="18280">
                  <c:v>2.5601200000000001E-2</c:v>
                </c:pt>
                <c:pt idx="18281">
                  <c:v>3.0011099999999999E-2</c:v>
                </c:pt>
                <c:pt idx="18282">
                  <c:v>3.3475900000000003E-2</c:v>
                </c:pt>
                <c:pt idx="18283">
                  <c:v>3.3786499999999997E-2</c:v>
                </c:pt>
                <c:pt idx="18284">
                  <c:v>3.1581499999999998E-2</c:v>
                </c:pt>
                <c:pt idx="18285">
                  <c:v>3.5946499999999999E-2</c:v>
                </c:pt>
                <c:pt idx="18286">
                  <c:v>3.2677400000000002E-2</c:v>
                </c:pt>
                <c:pt idx="18287">
                  <c:v>3.2384299999999998E-2</c:v>
                </c:pt>
                <c:pt idx="18288">
                  <c:v>3.3569000000000002E-2</c:v>
                </c:pt>
                <c:pt idx="18289">
                  <c:v>3.4732499999999999E-2</c:v>
                </c:pt>
                <c:pt idx="18290">
                  <c:v>3.6144500000000003E-2</c:v>
                </c:pt>
                <c:pt idx="18291">
                  <c:v>3.6040700000000002E-2</c:v>
                </c:pt>
                <c:pt idx="18292">
                  <c:v>3.5355600000000001E-2</c:v>
                </c:pt>
                <c:pt idx="18293">
                  <c:v>3.6437400000000002E-2</c:v>
                </c:pt>
                <c:pt idx="18294">
                  <c:v>3.8698499999999997E-2</c:v>
                </c:pt>
                <c:pt idx="18295">
                  <c:v>4.1787400000000002E-2</c:v>
                </c:pt>
                <c:pt idx="18296">
                  <c:v>3.7817299999999998E-2</c:v>
                </c:pt>
                <c:pt idx="18297">
                  <c:v>3.7321800000000002E-2</c:v>
                </c:pt>
                <c:pt idx="18298">
                  <c:v>3.6741900000000001E-2</c:v>
                </c:pt>
                <c:pt idx="18299">
                  <c:v>3.4343699999999998E-2</c:v>
                </c:pt>
                <c:pt idx="18300">
                  <c:v>3.9633000000000002E-2</c:v>
                </c:pt>
                <c:pt idx="18301">
                  <c:v>4.0468400000000002E-2</c:v>
                </c:pt>
                <c:pt idx="18302">
                  <c:v>4.2123599999999997E-2</c:v>
                </c:pt>
                <c:pt idx="18303">
                  <c:v>4.7359999999999999E-2</c:v>
                </c:pt>
                <c:pt idx="18304">
                  <c:v>4.8456100000000002E-2</c:v>
                </c:pt>
                <c:pt idx="18305">
                  <c:v>4.8878499999999998E-2</c:v>
                </c:pt>
                <c:pt idx="18306">
                  <c:v>4.7648599999999999E-2</c:v>
                </c:pt>
                <c:pt idx="18307">
                  <c:v>4.2885399999999997E-2</c:v>
                </c:pt>
                <c:pt idx="18308">
                  <c:v>3.4196400000000002E-2</c:v>
                </c:pt>
                <c:pt idx="18309">
                  <c:v>2.6177499999999999E-2</c:v>
                </c:pt>
                <c:pt idx="18310">
                  <c:v>2.7044599999999999E-2</c:v>
                </c:pt>
                <c:pt idx="18311">
                  <c:v>2.9357299999999999E-2</c:v>
                </c:pt>
                <c:pt idx="18312">
                  <c:v>2.2037600000000001E-2</c:v>
                </c:pt>
                <c:pt idx="18313">
                  <c:v>2.4959200000000001E-2</c:v>
                </c:pt>
                <c:pt idx="18314">
                  <c:v>3.5253399999999997E-2</c:v>
                </c:pt>
                <c:pt idx="18315">
                  <c:v>4.4099399999999997E-2</c:v>
                </c:pt>
                <c:pt idx="18316">
                  <c:v>4.6409600000000002E-2</c:v>
                </c:pt>
                <c:pt idx="18317">
                  <c:v>5.1287100000000002E-2</c:v>
                </c:pt>
                <c:pt idx="18318">
                  <c:v>5.5479899999999999E-2</c:v>
                </c:pt>
                <c:pt idx="18319">
                  <c:v>5.8834299999999999E-2</c:v>
                </c:pt>
                <c:pt idx="18320">
                  <c:v>6.2040699999999997E-2</c:v>
                </c:pt>
                <c:pt idx="18321">
                  <c:v>6.5304299999999996E-2</c:v>
                </c:pt>
                <c:pt idx="18322">
                  <c:v>7.0389400000000005E-2</c:v>
                </c:pt>
                <c:pt idx="18323">
                  <c:v>7.4526499999999996E-2</c:v>
                </c:pt>
                <c:pt idx="18324">
                  <c:v>7.7795699999999995E-2</c:v>
                </c:pt>
                <c:pt idx="18325">
                  <c:v>7.75005E-2</c:v>
                </c:pt>
                <c:pt idx="18326">
                  <c:v>7.27135E-2</c:v>
                </c:pt>
                <c:pt idx="18327">
                  <c:v>6.8555000000000005E-2</c:v>
                </c:pt>
                <c:pt idx="18328">
                  <c:v>7.4237600000000001E-2</c:v>
                </c:pt>
                <c:pt idx="18329">
                  <c:v>8.1013299999999996E-2</c:v>
                </c:pt>
                <c:pt idx="18330">
                  <c:v>8.2976599999999998E-2</c:v>
                </c:pt>
                <c:pt idx="18331">
                  <c:v>8.2297599999999999E-2</c:v>
                </c:pt>
                <c:pt idx="18332">
                  <c:v>7.9412999999999997E-2</c:v>
                </c:pt>
                <c:pt idx="18333">
                  <c:v>7.5243900000000002E-2</c:v>
                </c:pt>
                <c:pt idx="18334">
                  <c:v>6.9701399999999997E-2</c:v>
                </c:pt>
                <c:pt idx="18335">
                  <c:v>6.8170400000000006E-2</c:v>
                </c:pt>
                <c:pt idx="18336">
                  <c:v>7.1171100000000001E-2</c:v>
                </c:pt>
                <c:pt idx="18337">
                  <c:v>7.5181600000000001E-2</c:v>
                </c:pt>
                <c:pt idx="18338">
                  <c:v>7.4931700000000004E-2</c:v>
                </c:pt>
                <c:pt idx="18339">
                  <c:v>7.0732600000000007E-2</c:v>
                </c:pt>
                <c:pt idx="18340">
                  <c:v>6.4237799999999998E-2</c:v>
                </c:pt>
                <c:pt idx="18341">
                  <c:v>5.7706599999999997E-2</c:v>
                </c:pt>
                <c:pt idx="18342">
                  <c:v>5.1256400000000001E-2</c:v>
                </c:pt>
                <c:pt idx="18343">
                  <c:v>4.7646300000000003E-2</c:v>
                </c:pt>
                <c:pt idx="18344">
                  <c:v>4.7944800000000003E-2</c:v>
                </c:pt>
                <c:pt idx="18345">
                  <c:v>4.5771699999999998E-2</c:v>
                </c:pt>
                <c:pt idx="18346">
                  <c:v>4.2515400000000002E-2</c:v>
                </c:pt>
                <c:pt idx="18347">
                  <c:v>3.5685399999999999E-2</c:v>
                </c:pt>
                <c:pt idx="18348">
                  <c:v>2.8564300000000001E-2</c:v>
                </c:pt>
                <c:pt idx="18349">
                  <c:v>2.73364E-2</c:v>
                </c:pt>
                <c:pt idx="18350">
                  <c:v>3.3230599999999999E-2</c:v>
                </c:pt>
                <c:pt idx="18351">
                  <c:v>4.3804200000000001E-2</c:v>
                </c:pt>
                <c:pt idx="18352">
                  <c:v>4.9847900000000001E-2</c:v>
                </c:pt>
                <c:pt idx="18353">
                  <c:v>4.8567800000000001E-2</c:v>
                </c:pt>
                <c:pt idx="18354">
                  <c:v>4.8663400000000002E-2</c:v>
                </c:pt>
                <c:pt idx="18355">
                  <c:v>5.00957E-2</c:v>
                </c:pt>
                <c:pt idx="18356">
                  <c:v>4.7610600000000003E-2</c:v>
                </c:pt>
                <c:pt idx="18357">
                  <c:v>4.2530400000000003E-2</c:v>
                </c:pt>
                <c:pt idx="18358">
                  <c:v>3.7326199999999997E-2</c:v>
                </c:pt>
                <c:pt idx="18359">
                  <c:v>3.4119200000000002E-2</c:v>
                </c:pt>
                <c:pt idx="18360">
                  <c:v>3.34027E-2</c:v>
                </c:pt>
                <c:pt idx="18361">
                  <c:v>3.6046599999999998E-2</c:v>
                </c:pt>
                <c:pt idx="18362">
                  <c:v>3.80886E-2</c:v>
                </c:pt>
                <c:pt idx="18363">
                  <c:v>3.9954799999999999E-2</c:v>
                </c:pt>
                <c:pt idx="18364">
                  <c:v>4.19046E-2</c:v>
                </c:pt>
                <c:pt idx="18365">
                  <c:v>4.4704000000000001E-2</c:v>
                </c:pt>
                <c:pt idx="18366">
                  <c:v>4.56605E-2</c:v>
                </c:pt>
                <c:pt idx="18367">
                  <c:v>4.8257099999999997E-2</c:v>
                </c:pt>
                <c:pt idx="18368">
                  <c:v>5.3949400000000002E-2</c:v>
                </c:pt>
                <c:pt idx="18369">
                  <c:v>6.0083499999999998E-2</c:v>
                </c:pt>
                <c:pt idx="18370">
                  <c:v>6.6819500000000004E-2</c:v>
                </c:pt>
                <c:pt idx="18371">
                  <c:v>7.1273299999999998E-2</c:v>
                </c:pt>
                <c:pt idx="18372">
                  <c:v>7.7584200000000006E-2</c:v>
                </c:pt>
                <c:pt idx="18373">
                  <c:v>8.233E-2</c:v>
                </c:pt>
                <c:pt idx="18374">
                  <c:v>8.2278400000000002E-2</c:v>
                </c:pt>
                <c:pt idx="18375">
                  <c:v>7.9971600000000004E-2</c:v>
                </c:pt>
                <c:pt idx="18376">
                  <c:v>7.7790999999999999E-2</c:v>
                </c:pt>
                <c:pt idx="18377">
                  <c:v>7.7271099999999995E-2</c:v>
                </c:pt>
                <c:pt idx="18378">
                  <c:v>7.5283699999999995E-2</c:v>
                </c:pt>
                <c:pt idx="18379">
                  <c:v>6.8278900000000003E-2</c:v>
                </c:pt>
                <c:pt idx="18380">
                  <c:v>6.2485100000000002E-2</c:v>
                </c:pt>
                <c:pt idx="18381">
                  <c:v>6.1362699999999999E-2</c:v>
                </c:pt>
                <c:pt idx="18382">
                  <c:v>6.2568899999999997E-2</c:v>
                </c:pt>
                <c:pt idx="18383">
                  <c:v>5.9842300000000001E-2</c:v>
                </c:pt>
                <c:pt idx="18384">
                  <c:v>5.8370100000000001E-2</c:v>
                </c:pt>
                <c:pt idx="18385">
                  <c:v>6.2636200000000003E-2</c:v>
                </c:pt>
                <c:pt idx="18386">
                  <c:v>6.4849599999999993E-2</c:v>
                </c:pt>
                <c:pt idx="18387">
                  <c:v>6.2518099999999993E-2</c:v>
                </c:pt>
                <c:pt idx="18388">
                  <c:v>5.2643500000000003E-2</c:v>
                </c:pt>
                <c:pt idx="18389">
                  <c:v>4.6503299999999997E-2</c:v>
                </c:pt>
                <c:pt idx="18390">
                  <c:v>4.0764399999999999E-2</c:v>
                </c:pt>
                <c:pt idx="18391">
                  <c:v>3.9581600000000002E-2</c:v>
                </c:pt>
                <c:pt idx="18392">
                  <c:v>3.4992299999999997E-2</c:v>
                </c:pt>
                <c:pt idx="18393">
                  <c:v>3.2627200000000002E-2</c:v>
                </c:pt>
                <c:pt idx="18394">
                  <c:v>3.8275000000000003E-2</c:v>
                </c:pt>
                <c:pt idx="18395">
                  <c:v>4.0574100000000002E-2</c:v>
                </c:pt>
                <c:pt idx="18396">
                  <c:v>4.3644599999999999E-2</c:v>
                </c:pt>
                <c:pt idx="18397">
                  <c:v>4.3816399999999998E-2</c:v>
                </c:pt>
                <c:pt idx="18398">
                  <c:v>4.6429400000000003E-2</c:v>
                </c:pt>
                <c:pt idx="18399">
                  <c:v>4.6072200000000001E-2</c:v>
                </c:pt>
                <c:pt idx="18400">
                  <c:v>4.3728599999999999E-2</c:v>
                </c:pt>
                <c:pt idx="18401">
                  <c:v>3.2252999999999997E-2</c:v>
                </c:pt>
                <c:pt idx="18402">
                  <c:v>2.2133799999999999E-2</c:v>
                </c:pt>
                <c:pt idx="18403">
                  <c:v>1.6330799999999999E-2</c:v>
                </c:pt>
                <c:pt idx="18404">
                  <c:v>1.0411399999999999E-2</c:v>
                </c:pt>
                <c:pt idx="18405">
                  <c:v>6.4041300000000001E-3</c:v>
                </c:pt>
                <c:pt idx="18406">
                  <c:v>6.3474400000000002E-3</c:v>
                </c:pt>
                <c:pt idx="18407">
                  <c:v>7.3413100000000002E-3</c:v>
                </c:pt>
                <c:pt idx="18408">
                  <c:v>7.2598999999999997E-3</c:v>
                </c:pt>
                <c:pt idx="18409">
                  <c:v>7.58334E-3</c:v>
                </c:pt>
                <c:pt idx="18410">
                  <c:v>5.9501399999999996E-3</c:v>
                </c:pt>
                <c:pt idx="18411">
                  <c:v>1.59326E-3</c:v>
                </c:pt>
                <c:pt idx="18412">
                  <c:v>5.9749300000000005E-4</c:v>
                </c:pt>
                <c:pt idx="18413">
                  <c:v>-7.57123E-3</c:v>
                </c:pt>
                <c:pt idx="18414">
                  <c:v>-2.0762900000000001E-2</c:v>
                </c:pt>
                <c:pt idx="18415">
                  <c:v>-2.7586099999999999E-2</c:v>
                </c:pt>
                <c:pt idx="18416">
                  <c:v>-2.97457E-2</c:v>
                </c:pt>
                <c:pt idx="18417">
                  <c:v>-2.8830999999999999E-2</c:v>
                </c:pt>
                <c:pt idx="18418">
                  <c:v>-2.7705899999999999E-2</c:v>
                </c:pt>
                <c:pt idx="18419">
                  <c:v>-3.4179899999999999E-2</c:v>
                </c:pt>
                <c:pt idx="18420">
                  <c:v>-4.0908699999999999E-2</c:v>
                </c:pt>
                <c:pt idx="18421">
                  <c:v>-4.11102E-2</c:v>
                </c:pt>
                <c:pt idx="18422">
                  <c:v>-3.7070699999999998E-2</c:v>
                </c:pt>
                <c:pt idx="18423">
                  <c:v>-2.5356400000000001E-2</c:v>
                </c:pt>
                <c:pt idx="18424">
                  <c:v>-2.3051200000000001E-2</c:v>
                </c:pt>
                <c:pt idx="18425">
                  <c:v>-3.4188799999999998E-2</c:v>
                </c:pt>
                <c:pt idx="18426">
                  <c:v>-5.4241900000000003E-2</c:v>
                </c:pt>
                <c:pt idx="18427">
                  <c:v>-7.5538400000000006E-2</c:v>
                </c:pt>
                <c:pt idx="18428">
                  <c:v>-9.0509400000000004E-2</c:v>
                </c:pt>
                <c:pt idx="18429">
                  <c:v>-9.3306500000000001E-2</c:v>
                </c:pt>
                <c:pt idx="18430">
                  <c:v>-9.3342300000000003E-2</c:v>
                </c:pt>
                <c:pt idx="18431">
                  <c:v>-9.3405199999999994E-2</c:v>
                </c:pt>
                <c:pt idx="18432">
                  <c:v>-9.8079299999999994E-2</c:v>
                </c:pt>
                <c:pt idx="18433">
                  <c:v>-0.10331</c:v>
                </c:pt>
                <c:pt idx="18434">
                  <c:v>-0.106243</c:v>
                </c:pt>
                <c:pt idx="18435">
                  <c:v>-0.112812</c:v>
                </c:pt>
                <c:pt idx="18436">
                  <c:v>-0.12686900000000001</c:v>
                </c:pt>
                <c:pt idx="18437">
                  <c:v>-0.13115399999999999</c:v>
                </c:pt>
                <c:pt idx="18438">
                  <c:v>-0.13150999999999999</c:v>
                </c:pt>
                <c:pt idx="18439">
                  <c:v>-0.13075700000000001</c:v>
                </c:pt>
                <c:pt idx="18440">
                  <c:v>-0.13250899999999999</c:v>
                </c:pt>
                <c:pt idx="18441">
                  <c:v>-0.13464400000000001</c:v>
                </c:pt>
                <c:pt idx="18442">
                  <c:v>-0.13675000000000001</c:v>
                </c:pt>
                <c:pt idx="18443">
                  <c:v>-0.13652500000000001</c:v>
                </c:pt>
                <c:pt idx="18444">
                  <c:v>-0.13989599999999999</c:v>
                </c:pt>
                <c:pt idx="18445">
                  <c:v>-0.147672</c:v>
                </c:pt>
                <c:pt idx="18446">
                  <c:v>-0.15117</c:v>
                </c:pt>
                <c:pt idx="18447">
                  <c:v>-0.15445200000000001</c:v>
                </c:pt>
                <c:pt idx="18448">
                  <c:v>-0.15468999999999999</c:v>
                </c:pt>
                <c:pt idx="18449">
                  <c:v>-0.15421799999999999</c:v>
                </c:pt>
                <c:pt idx="18450">
                  <c:v>-0.15327199999999999</c:v>
                </c:pt>
                <c:pt idx="18451">
                  <c:v>-0.14511299999999999</c:v>
                </c:pt>
                <c:pt idx="18452">
                  <c:v>-0.14088300000000001</c:v>
                </c:pt>
                <c:pt idx="18453">
                  <c:v>-0.137127</c:v>
                </c:pt>
                <c:pt idx="18454">
                  <c:v>-0.13789599999999999</c:v>
                </c:pt>
                <c:pt idx="18455">
                  <c:v>-0.13814499999999999</c:v>
                </c:pt>
                <c:pt idx="18456">
                  <c:v>-0.139988</c:v>
                </c:pt>
                <c:pt idx="18457">
                  <c:v>-0.138935</c:v>
                </c:pt>
                <c:pt idx="18458">
                  <c:v>-0.13508400000000001</c:v>
                </c:pt>
                <c:pt idx="18459">
                  <c:v>-0.129492</c:v>
                </c:pt>
                <c:pt idx="18460">
                  <c:v>-0.12901399999999999</c:v>
                </c:pt>
                <c:pt idx="18461">
                  <c:v>-0.13230500000000001</c:v>
                </c:pt>
                <c:pt idx="18462">
                  <c:v>-0.13617899999999999</c:v>
                </c:pt>
                <c:pt idx="18463">
                  <c:v>-0.14722099999999999</c:v>
                </c:pt>
                <c:pt idx="18464">
                  <c:v>-0.17535400000000001</c:v>
                </c:pt>
                <c:pt idx="18465">
                  <c:v>-0.187306</c:v>
                </c:pt>
                <c:pt idx="18466">
                  <c:v>-0.19073899999999999</c:v>
                </c:pt>
                <c:pt idx="18467">
                  <c:v>-0.19194700000000001</c:v>
                </c:pt>
                <c:pt idx="18468">
                  <c:v>-0.19234699999999999</c:v>
                </c:pt>
                <c:pt idx="18469">
                  <c:v>-0.192136</c:v>
                </c:pt>
                <c:pt idx="18470">
                  <c:v>-0.18917400000000001</c:v>
                </c:pt>
                <c:pt idx="18471">
                  <c:v>-0.18289900000000001</c:v>
                </c:pt>
                <c:pt idx="18472">
                  <c:v>-0.18154000000000001</c:v>
                </c:pt>
                <c:pt idx="18473">
                  <c:v>-0.191636</c:v>
                </c:pt>
                <c:pt idx="18474">
                  <c:v>-0.20960500000000001</c:v>
                </c:pt>
                <c:pt idx="18475">
                  <c:v>-0.223664</c:v>
                </c:pt>
                <c:pt idx="18476">
                  <c:v>-0.22531200000000001</c:v>
                </c:pt>
                <c:pt idx="18477">
                  <c:v>-0.22995599999999999</c:v>
                </c:pt>
                <c:pt idx="18478">
                  <c:v>-0.23641599999999999</c:v>
                </c:pt>
                <c:pt idx="18479">
                  <c:v>-0.244001</c:v>
                </c:pt>
                <c:pt idx="18480">
                  <c:v>-0.25606800000000002</c:v>
                </c:pt>
                <c:pt idx="18481">
                  <c:v>-0.26546900000000001</c:v>
                </c:pt>
                <c:pt idx="18482">
                  <c:v>-0.26979599999999998</c:v>
                </c:pt>
                <c:pt idx="18483">
                  <c:v>-0.27061000000000002</c:v>
                </c:pt>
                <c:pt idx="18484">
                  <c:v>-0.27204200000000001</c:v>
                </c:pt>
                <c:pt idx="18485">
                  <c:v>-0.27808500000000003</c:v>
                </c:pt>
                <c:pt idx="18486">
                  <c:v>-0.28391100000000002</c:v>
                </c:pt>
                <c:pt idx="18487">
                  <c:v>-0.28420600000000001</c:v>
                </c:pt>
                <c:pt idx="18488">
                  <c:v>-0.280136</c:v>
                </c:pt>
                <c:pt idx="18489">
                  <c:v>-0.27656199999999997</c:v>
                </c:pt>
                <c:pt idx="18490">
                  <c:v>-0.28505900000000001</c:v>
                </c:pt>
                <c:pt idx="18491">
                  <c:v>-0.30315700000000001</c:v>
                </c:pt>
                <c:pt idx="18492">
                  <c:v>-0.30642799999999998</c:v>
                </c:pt>
                <c:pt idx="18493">
                  <c:v>-0.30968699999999999</c:v>
                </c:pt>
                <c:pt idx="18494">
                  <c:v>-0.31023400000000001</c:v>
                </c:pt>
                <c:pt idx="18495">
                  <c:v>-0.31215500000000002</c:v>
                </c:pt>
                <c:pt idx="18496">
                  <c:v>-0.321191</c:v>
                </c:pt>
                <c:pt idx="18497">
                  <c:v>-0.33604800000000001</c:v>
                </c:pt>
                <c:pt idx="18498">
                  <c:v>-0.347972</c:v>
                </c:pt>
                <c:pt idx="18499">
                  <c:v>-0.35486400000000001</c:v>
                </c:pt>
                <c:pt idx="18500">
                  <c:v>-0.35187099999999999</c:v>
                </c:pt>
                <c:pt idx="18501">
                  <c:v>-0.34779900000000002</c:v>
                </c:pt>
                <c:pt idx="18502">
                  <c:v>-0.34893400000000002</c:v>
                </c:pt>
                <c:pt idx="18503">
                  <c:v>-0.35121799999999997</c:v>
                </c:pt>
                <c:pt idx="18504">
                  <c:v>-0.35931800000000003</c:v>
                </c:pt>
                <c:pt idx="18505">
                  <c:v>-0.37218099999999998</c:v>
                </c:pt>
                <c:pt idx="18506">
                  <c:v>-0.37537100000000001</c:v>
                </c:pt>
                <c:pt idx="18507">
                  <c:v>-0.37470300000000001</c:v>
                </c:pt>
                <c:pt idx="18508">
                  <c:v>-0.36957200000000001</c:v>
                </c:pt>
                <c:pt idx="18509">
                  <c:v>-0.36389700000000003</c:v>
                </c:pt>
                <c:pt idx="18510">
                  <c:v>-0.35563800000000001</c:v>
                </c:pt>
                <c:pt idx="18511">
                  <c:v>-0.35331699999999999</c:v>
                </c:pt>
                <c:pt idx="18512">
                  <c:v>-0.35464400000000001</c:v>
                </c:pt>
                <c:pt idx="18513">
                  <c:v>-0.35683900000000002</c:v>
                </c:pt>
                <c:pt idx="18514">
                  <c:v>-0.36577900000000002</c:v>
                </c:pt>
                <c:pt idx="18515">
                  <c:v>-0.37903999999999999</c:v>
                </c:pt>
                <c:pt idx="18516">
                  <c:v>-0.38442500000000002</c:v>
                </c:pt>
                <c:pt idx="18517">
                  <c:v>-0.38503900000000002</c:v>
                </c:pt>
                <c:pt idx="18518">
                  <c:v>-0.38834400000000002</c:v>
                </c:pt>
                <c:pt idx="18519">
                  <c:v>-0.39352199999999998</c:v>
                </c:pt>
                <c:pt idx="18520">
                  <c:v>-0.401169</c:v>
                </c:pt>
                <c:pt idx="18521">
                  <c:v>-0.40054800000000002</c:v>
                </c:pt>
                <c:pt idx="18522">
                  <c:v>-0.39311400000000002</c:v>
                </c:pt>
                <c:pt idx="18523">
                  <c:v>-0.38496399999999997</c:v>
                </c:pt>
                <c:pt idx="18524">
                  <c:v>-0.384741</c:v>
                </c:pt>
                <c:pt idx="18525">
                  <c:v>-0.38748500000000002</c:v>
                </c:pt>
                <c:pt idx="18526">
                  <c:v>-0.39146999999999998</c:v>
                </c:pt>
                <c:pt idx="18527">
                  <c:v>-0.38865499999999997</c:v>
                </c:pt>
                <c:pt idx="18528">
                  <c:v>-0.38542199999999999</c:v>
                </c:pt>
                <c:pt idx="18529">
                  <c:v>-0.38531300000000002</c:v>
                </c:pt>
                <c:pt idx="18530">
                  <c:v>-0.39203900000000003</c:v>
                </c:pt>
                <c:pt idx="18531">
                  <c:v>-0.40064699999999998</c:v>
                </c:pt>
                <c:pt idx="18532">
                  <c:v>-0.40840300000000002</c:v>
                </c:pt>
                <c:pt idx="18533">
                  <c:v>-0.41868</c:v>
                </c:pt>
                <c:pt idx="18534">
                  <c:v>-0.42721500000000001</c:v>
                </c:pt>
                <c:pt idx="18535">
                  <c:v>-0.429479</c:v>
                </c:pt>
                <c:pt idx="18536">
                  <c:v>-0.42750199999999999</c:v>
                </c:pt>
                <c:pt idx="18537">
                  <c:v>-0.42548399999999997</c:v>
                </c:pt>
                <c:pt idx="18538">
                  <c:v>-0.42304999999999998</c:v>
                </c:pt>
                <c:pt idx="18539">
                  <c:v>-0.42543399999999998</c:v>
                </c:pt>
                <c:pt idx="18540">
                  <c:v>-0.42549700000000001</c:v>
                </c:pt>
                <c:pt idx="18541">
                  <c:v>-0.42694500000000002</c:v>
                </c:pt>
                <c:pt idx="18542">
                  <c:v>-0.431309</c:v>
                </c:pt>
                <c:pt idx="18543">
                  <c:v>-0.43544300000000002</c:v>
                </c:pt>
                <c:pt idx="18544">
                  <c:v>-0.44457000000000002</c:v>
                </c:pt>
                <c:pt idx="18545">
                  <c:v>-0.44816</c:v>
                </c:pt>
                <c:pt idx="18546">
                  <c:v>-0.440332</c:v>
                </c:pt>
                <c:pt idx="18547">
                  <c:v>-0.43743700000000002</c:v>
                </c:pt>
                <c:pt idx="18548">
                  <c:v>-0.43614799999999998</c:v>
                </c:pt>
                <c:pt idx="18549">
                  <c:v>-0.43120999999999998</c:v>
                </c:pt>
                <c:pt idx="18550">
                  <c:v>-0.43209199999999998</c:v>
                </c:pt>
                <c:pt idx="18551">
                  <c:v>-0.43604799999999999</c:v>
                </c:pt>
                <c:pt idx="18552">
                  <c:v>-0.43857600000000002</c:v>
                </c:pt>
                <c:pt idx="18553">
                  <c:v>-0.43770100000000001</c:v>
                </c:pt>
                <c:pt idx="18554">
                  <c:v>-0.43950899999999998</c:v>
                </c:pt>
                <c:pt idx="18555">
                  <c:v>-0.44349</c:v>
                </c:pt>
                <c:pt idx="18556">
                  <c:v>-0.444137</c:v>
                </c:pt>
                <c:pt idx="18557">
                  <c:v>-0.43833699999999998</c:v>
                </c:pt>
                <c:pt idx="18558">
                  <c:v>-0.43496800000000002</c:v>
                </c:pt>
                <c:pt idx="18559">
                  <c:v>-0.43371900000000002</c:v>
                </c:pt>
                <c:pt idx="18560">
                  <c:v>-0.42849700000000002</c:v>
                </c:pt>
                <c:pt idx="18561">
                  <c:v>-0.42259099999999999</c:v>
                </c:pt>
                <c:pt idx="18562">
                  <c:v>-0.41607300000000003</c:v>
                </c:pt>
                <c:pt idx="18563">
                  <c:v>-0.41440900000000003</c:v>
                </c:pt>
                <c:pt idx="18564">
                  <c:v>-0.41871000000000003</c:v>
                </c:pt>
                <c:pt idx="18565">
                  <c:v>-0.42119099999999998</c:v>
                </c:pt>
                <c:pt idx="18566">
                  <c:v>-0.416412</c:v>
                </c:pt>
                <c:pt idx="18567">
                  <c:v>-0.41808200000000001</c:v>
                </c:pt>
                <c:pt idx="18568">
                  <c:v>-0.42269299999999999</c:v>
                </c:pt>
                <c:pt idx="18569">
                  <c:v>-0.42896200000000001</c:v>
                </c:pt>
                <c:pt idx="18570">
                  <c:v>-0.432114</c:v>
                </c:pt>
                <c:pt idx="18571">
                  <c:v>-0.43357899999999999</c:v>
                </c:pt>
                <c:pt idx="18572">
                  <c:v>-0.43009399999999998</c:v>
                </c:pt>
                <c:pt idx="18573">
                  <c:v>-0.42075600000000002</c:v>
                </c:pt>
                <c:pt idx="18574">
                  <c:v>-0.417404</c:v>
                </c:pt>
                <c:pt idx="18575">
                  <c:v>-0.42019000000000001</c:v>
                </c:pt>
                <c:pt idx="18576">
                  <c:v>-0.42569099999999999</c:v>
                </c:pt>
                <c:pt idx="18577">
                  <c:v>-0.43032500000000001</c:v>
                </c:pt>
                <c:pt idx="18578">
                  <c:v>-0.436726</c:v>
                </c:pt>
                <c:pt idx="18579">
                  <c:v>-0.43758200000000003</c:v>
                </c:pt>
                <c:pt idx="18580">
                  <c:v>-0.43513499999999999</c:v>
                </c:pt>
                <c:pt idx="18581">
                  <c:v>-0.432444</c:v>
                </c:pt>
                <c:pt idx="18582">
                  <c:v>-0.429203</c:v>
                </c:pt>
                <c:pt idx="18583">
                  <c:v>-0.42984299999999998</c:v>
                </c:pt>
                <c:pt idx="18584">
                  <c:v>-0.43772499999999998</c:v>
                </c:pt>
                <c:pt idx="18585">
                  <c:v>-0.44940000000000002</c:v>
                </c:pt>
                <c:pt idx="18586">
                  <c:v>-0.46081899999999998</c:v>
                </c:pt>
                <c:pt idx="18587">
                  <c:v>-0.47840899999999997</c:v>
                </c:pt>
                <c:pt idx="18588">
                  <c:v>-0.48295500000000002</c:v>
                </c:pt>
                <c:pt idx="18589">
                  <c:v>-0.47562199999999999</c:v>
                </c:pt>
                <c:pt idx="18590">
                  <c:v>-0.46952899999999997</c:v>
                </c:pt>
                <c:pt idx="18591">
                  <c:v>-0.47108299999999997</c:v>
                </c:pt>
                <c:pt idx="18592">
                  <c:v>-0.47084900000000002</c:v>
                </c:pt>
                <c:pt idx="18593">
                  <c:v>-0.468636</c:v>
                </c:pt>
                <c:pt idx="18594">
                  <c:v>-0.46382400000000001</c:v>
                </c:pt>
                <c:pt idx="18595">
                  <c:v>-0.45479799999999998</c:v>
                </c:pt>
                <c:pt idx="18596">
                  <c:v>-0.44536900000000001</c:v>
                </c:pt>
                <c:pt idx="18597">
                  <c:v>-0.44008199999999997</c:v>
                </c:pt>
                <c:pt idx="18598">
                  <c:v>-0.42866599999999999</c:v>
                </c:pt>
                <c:pt idx="18599">
                  <c:v>-0.42014600000000002</c:v>
                </c:pt>
                <c:pt idx="18600">
                  <c:v>-0.42266199999999998</c:v>
                </c:pt>
                <c:pt idx="18601">
                  <c:v>-0.433305</c:v>
                </c:pt>
                <c:pt idx="18602">
                  <c:v>-0.44625999999999999</c:v>
                </c:pt>
                <c:pt idx="18603">
                  <c:v>-0.45299299999999998</c:v>
                </c:pt>
                <c:pt idx="18604">
                  <c:v>-0.455735</c:v>
                </c:pt>
                <c:pt idx="18605">
                  <c:v>-0.456706</c:v>
                </c:pt>
                <c:pt idx="18606">
                  <c:v>-0.450237</c:v>
                </c:pt>
                <c:pt idx="18607">
                  <c:v>-0.441164</c:v>
                </c:pt>
                <c:pt idx="18608">
                  <c:v>-0.43690099999999998</c:v>
                </c:pt>
                <c:pt idx="18609">
                  <c:v>-0.43826900000000002</c:v>
                </c:pt>
                <c:pt idx="18610">
                  <c:v>-0.44464700000000001</c:v>
                </c:pt>
                <c:pt idx="18611">
                  <c:v>-0.45401999999999998</c:v>
                </c:pt>
                <c:pt idx="18612">
                  <c:v>-0.45186199999999999</c:v>
                </c:pt>
                <c:pt idx="18613">
                  <c:v>-0.45084099999999999</c:v>
                </c:pt>
                <c:pt idx="18614">
                  <c:v>-0.45335599999999998</c:v>
                </c:pt>
                <c:pt idx="18615">
                  <c:v>-0.46000799999999997</c:v>
                </c:pt>
                <c:pt idx="18616">
                  <c:v>-0.46163799999999999</c:v>
                </c:pt>
                <c:pt idx="18617">
                  <c:v>-0.46575299999999997</c:v>
                </c:pt>
                <c:pt idx="18618">
                  <c:v>-0.46181800000000001</c:v>
                </c:pt>
                <c:pt idx="18619">
                  <c:v>-0.45389699999999999</c:v>
                </c:pt>
                <c:pt idx="18620">
                  <c:v>-0.44941900000000001</c:v>
                </c:pt>
                <c:pt idx="18621">
                  <c:v>-0.435805</c:v>
                </c:pt>
                <c:pt idx="18622">
                  <c:v>-0.420373</c:v>
                </c:pt>
                <c:pt idx="18623">
                  <c:v>-0.40899600000000003</c:v>
                </c:pt>
                <c:pt idx="18624">
                  <c:v>-0.401196</c:v>
                </c:pt>
                <c:pt idx="18625">
                  <c:v>-0.39665099999999998</c:v>
                </c:pt>
                <c:pt idx="18626">
                  <c:v>-0.38772899999999999</c:v>
                </c:pt>
                <c:pt idx="18627">
                  <c:v>-0.38613700000000001</c:v>
                </c:pt>
                <c:pt idx="18628">
                  <c:v>-0.38769399999999998</c:v>
                </c:pt>
                <c:pt idx="18629">
                  <c:v>-0.38650200000000001</c:v>
                </c:pt>
                <c:pt idx="18630">
                  <c:v>-0.38026100000000002</c:v>
                </c:pt>
                <c:pt idx="18631">
                  <c:v>-0.37306099999999998</c:v>
                </c:pt>
                <c:pt idx="18632">
                  <c:v>-0.37425199999999997</c:v>
                </c:pt>
                <c:pt idx="18633">
                  <c:v>-0.37961499999999998</c:v>
                </c:pt>
                <c:pt idx="18634">
                  <c:v>-0.37830999999999998</c:v>
                </c:pt>
                <c:pt idx="18635">
                  <c:v>-0.37004300000000001</c:v>
                </c:pt>
                <c:pt idx="18636">
                  <c:v>-0.34511900000000001</c:v>
                </c:pt>
                <c:pt idx="18637">
                  <c:v>-0.33226800000000001</c:v>
                </c:pt>
                <c:pt idx="18638">
                  <c:v>-0.33326499999999998</c:v>
                </c:pt>
                <c:pt idx="18639">
                  <c:v>-0.33331899999999998</c:v>
                </c:pt>
                <c:pt idx="18640">
                  <c:v>-0.33328999999999998</c:v>
                </c:pt>
                <c:pt idx="18641">
                  <c:v>-0.325575</c:v>
                </c:pt>
                <c:pt idx="18642">
                  <c:v>-0.32273499999999999</c:v>
                </c:pt>
                <c:pt idx="18643">
                  <c:v>-0.32407599999999998</c:v>
                </c:pt>
                <c:pt idx="18644">
                  <c:v>-0.32238499999999998</c:v>
                </c:pt>
                <c:pt idx="18645">
                  <c:v>-0.30959300000000001</c:v>
                </c:pt>
                <c:pt idx="18646">
                  <c:v>-0.304114</c:v>
                </c:pt>
                <c:pt idx="18647">
                  <c:v>-0.30114600000000002</c:v>
                </c:pt>
                <c:pt idx="18648">
                  <c:v>-0.29378399999999999</c:v>
                </c:pt>
                <c:pt idx="18649">
                  <c:v>-0.29017300000000001</c:v>
                </c:pt>
                <c:pt idx="18650">
                  <c:v>-0.28260600000000002</c:v>
                </c:pt>
                <c:pt idx="18651">
                  <c:v>-0.27692899999999998</c:v>
                </c:pt>
                <c:pt idx="18652">
                  <c:v>-0.268515</c:v>
                </c:pt>
                <c:pt idx="18653">
                  <c:v>-0.26300299999999999</c:v>
                </c:pt>
                <c:pt idx="18654">
                  <c:v>-0.254776</c:v>
                </c:pt>
                <c:pt idx="18655">
                  <c:v>-0.248864</c:v>
                </c:pt>
                <c:pt idx="18656">
                  <c:v>-0.246367</c:v>
                </c:pt>
                <c:pt idx="18657">
                  <c:v>-0.24305599999999999</c:v>
                </c:pt>
                <c:pt idx="18658">
                  <c:v>-0.24335000000000001</c:v>
                </c:pt>
                <c:pt idx="18659">
                  <c:v>-0.23864199999999999</c:v>
                </c:pt>
                <c:pt idx="18660">
                  <c:v>-0.222714</c:v>
                </c:pt>
                <c:pt idx="18661">
                  <c:v>-0.211062</c:v>
                </c:pt>
                <c:pt idx="18662">
                  <c:v>-0.20128599999999999</c:v>
                </c:pt>
                <c:pt idx="18663">
                  <c:v>-0.19875499999999999</c:v>
                </c:pt>
                <c:pt idx="18664">
                  <c:v>-0.196268</c:v>
                </c:pt>
                <c:pt idx="18665">
                  <c:v>-0.195302</c:v>
                </c:pt>
                <c:pt idx="18666">
                  <c:v>-0.190694</c:v>
                </c:pt>
                <c:pt idx="18667">
                  <c:v>-0.18088699999999999</c:v>
                </c:pt>
                <c:pt idx="18668">
                  <c:v>-0.17877599999999999</c:v>
                </c:pt>
                <c:pt idx="18669">
                  <c:v>-0.179233</c:v>
                </c:pt>
                <c:pt idx="18670">
                  <c:v>-0.17838899999999999</c:v>
                </c:pt>
                <c:pt idx="18671">
                  <c:v>-0.17563000000000001</c:v>
                </c:pt>
                <c:pt idx="18672">
                  <c:v>-0.17193600000000001</c:v>
                </c:pt>
                <c:pt idx="18673">
                  <c:v>-0.167963</c:v>
                </c:pt>
                <c:pt idx="18674">
                  <c:v>-0.16414899999999999</c:v>
                </c:pt>
                <c:pt idx="18675">
                  <c:v>-0.16301399999999999</c:v>
                </c:pt>
                <c:pt idx="18676">
                  <c:v>-0.17017699999999999</c:v>
                </c:pt>
                <c:pt idx="18677">
                  <c:v>-0.16251099999999999</c:v>
                </c:pt>
                <c:pt idx="18678">
                  <c:v>-0.155505</c:v>
                </c:pt>
                <c:pt idx="18679">
                  <c:v>-0.14902899999999999</c:v>
                </c:pt>
                <c:pt idx="18680">
                  <c:v>-0.14643200000000001</c:v>
                </c:pt>
                <c:pt idx="18681">
                  <c:v>-0.135514</c:v>
                </c:pt>
                <c:pt idx="18682">
                  <c:v>-0.12964899999999999</c:v>
                </c:pt>
                <c:pt idx="18683">
                  <c:v>-0.128522</c:v>
                </c:pt>
                <c:pt idx="18684">
                  <c:v>-0.12915399999999999</c:v>
                </c:pt>
                <c:pt idx="18685">
                  <c:v>-0.12520999999999999</c:v>
                </c:pt>
                <c:pt idx="18686">
                  <c:v>-0.119906</c:v>
                </c:pt>
                <c:pt idx="18687">
                  <c:v>-0.112846</c:v>
                </c:pt>
                <c:pt idx="18688">
                  <c:v>-0.108501</c:v>
                </c:pt>
                <c:pt idx="18689">
                  <c:v>-0.107955</c:v>
                </c:pt>
                <c:pt idx="18690">
                  <c:v>-0.11156199999999999</c:v>
                </c:pt>
                <c:pt idx="18691">
                  <c:v>-0.110626</c:v>
                </c:pt>
                <c:pt idx="18692">
                  <c:v>-0.112862</c:v>
                </c:pt>
                <c:pt idx="18693">
                  <c:v>-0.10570300000000001</c:v>
                </c:pt>
                <c:pt idx="18694">
                  <c:v>-0.11315699999999999</c:v>
                </c:pt>
                <c:pt idx="18695">
                  <c:v>-0.107317</c:v>
                </c:pt>
                <c:pt idx="18696">
                  <c:v>-9.8979399999999995E-2</c:v>
                </c:pt>
                <c:pt idx="18697">
                  <c:v>-8.6535399999999998E-2</c:v>
                </c:pt>
                <c:pt idx="18698">
                  <c:v>-8.27262E-2</c:v>
                </c:pt>
                <c:pt idx="18699">
                  <c:v>-7.78422E-2</c:v>
                </c:pt>
                <c:pt idx="18700">
                  <c:v>-7.0362099999999997E-2</c:v>
                </c:pt>
                <c:pt idx="18701">
                  <c:v>-6.9820499999999994E-2</c:v>
                </c:pt>
                <c:pt idx="18702">
                  <c:v>-6.8159700000000004E-2</c:v>
                </c:pt>
                <c:pt idx="18703">
                  <c:v>-7.0588999999999999E-2</c:v>
                </c:pt>
                <c:pt idx="18704">
                  <c:v>-7.4863700000000005E-2</c:v>
                </c:pt>
                <c:pt idx="18705">
                  <c:v>-7.6653899999999997E-2</c:v>
                </c:pt>
                <c:pt idx="18706">
                  <c:v>-7.9463500000000006E-2</c:v>
                </c:pt>
                <c:pt idx="18707">
                  <c:v>-8.1265799999999999E-2</c:v>
                </c:pt>
                <c:pt idx="18708">
                  <c:v>-7.7635200000000001E-2</c:v>
                </c:pt>
                <c:pt idx="18709">
                  <c:v>-6.9008899999999998E-2</c:v>
                </c:pt>
                <c:pt idx="18710">
                  <c:v>-6.2312699999999999E-2</c:v>
                </c:pt>
                <c:pt idx="18711">
                  <c:v>-5.7583099999999998E-2</c:v>
                </c:pt>
                <c:pt idx="18712">
                  <c:v>-5.35775E-2</c:v>
                </c:pt>
                <c:pt idx="18713">
                  <c:v>-4.2935599999999997E-2</c:v>
                </c:pt>
                <c:pt idx="18714">
                  <c:v>-4.0300200000000001E-2</c:v>
                </c:pt>
                <c:pt idx="18715">
                  <c:v>-4.3402900000000001E-2</c:v>
                </c:pt>
                <c:pt idx="18716">
                  <c:v>-4.6968200000000002E-2</c:v>
                </c:pt>
                <c:pt idx="18717">
                  <c:v>-4.3892300000000002E-2</c:v>
                </c:pt>
                <c:pt idx="18718">
                  <c:v>-4.4839700000000003E-2</c:v>
                </c:pt>
                <c:pt idx="18719">
                  <c:v>-4.5460500000000001E-2</c:v>
                </c:pt>
                <c:pt idx="18720">
                  <c:v>-4.2343199999999998E-2</c:v>
                </c:pt>
                <c:pt idx="18721">
                  <c:v>-4.0577700000000001E-2</c:v>
                </c:pt>
                <c:pt idx="18722">
                  <c:v>-3.6735200000000003E-2</c:v>
                </c:pt>
                <c:pt idx="18723">
                  <c:v>-3.13545E-2</c:v>
                </c:pt>
                <c:pt idx="18724">
                  <c:v>-2.99729E-2</c:v>
                </c:pt>
                <c:pt idx="18725">
                  <c:v>-3.1890799999999997E-2</c:v>
                </c:pt>
                <c:pt idx="18726">
                  <c:v>-2.8453200000000001E-2</c:v>
                </c:pt>
                <c:pt idx="18727">
                  <c:v>-1.69535E-2</c:v>
                </c:pt>
                <c:pt idx="18728">
                  <c:v>-5.6114900000000002E-3</c:v>
                </c:pt>
                <c:pt idx="18729">
                  <c:v>1.4057399999999999E-3</c:v>
                </c:pt>
                <c:pt idx="18730">
                  <c:v>7.2566599999999998E-3</c:v>
                </c:pt>
                <c:pt idx="18731">
                  <c:v>2.8545699999999999E-3</c:v>
                </c:pt>
                <c:pt idx="18732">
                  <c:v>3.8545900000000002E-3</c:v>
                </c:pt>
                <c:pt idx="18733">
                  <c:v>8.32397E-3</c:v>
                </c:pt>
                <c:pt idx="18734">
                  <c:v>1.53417E-2</c:v>
                </c:pt>
                <c:pt idx="18735">
                  <c:v>1.5992200000000002E-2</c:v>
                </c:pt>
                <c:pt idx="18736">
                  <c:v>1.5101E-2</c:v>
                </c:pt>
                <c:pt idx="18737">
                  <c:v>9.4440099999999992E-3</c:v>
                </c:pt>
                <c:pt idx="18738">
                  <c:v>7.5075200000000002E-3</c:v>
                </c:pt>
                <c:pt idx="18739">
                  <c:v>5.9575000000000001E-3</c:v>
                </c:pt>
                <c:pt idx="18740">
                  <c:v>1.02057E-2</c:v>
                </c:pt>
                <c:pt idx="18741">
                  <c:v>1.0663499999999999E-2</c:v>
                </c:pt>
                <c:pt idx="18742">
                  <c:v>8.3929399999999998E-3</c:v>
                </c:pt>
                <c:pt idx="18743">
                  <c:v>8.1760400000000007E-3</c:v>
                </c:pt>
                <c:pt idx="18744">
                  <c:v>2.1042399999999999E-2</c:v>
                </c:pt>
                <c:pt idx="18745">
                  <c:v>3.6805200000000003E-2</c:v>
                </c:pt>
                <c:pt idx="18746">
                  <c:v>3.9766500000000003E-2</c:v>
                </c:pt>
                <c:pt idx="18747">
                  <c:v>3.91204E-2</c:v>
                </c:pt>
                <c:pt idx="18748">
                  <c:v>3.9941499999999998E-2</c:v>
                </c:pt>
                <c:pt idx="18749">
                  <c:v>4.3740800000000003E-2</c:v>
                </c:pt>
                <c:pt idx="18750">
                  <c:v>5.2280100000000003E-2</c:v>
                </c:pt>
                <c:pt idx="18751">
                  <c:v>6.2556600000000004E-2</c:v>
                </c:pt>
                <c:pt idx="18752">
                  <c:v>6.9818699999999997E-2</c:v>
                </c:pt>
                <c:pt idx="18753">
                  <c:v>7.0522799999999997E-2</c:v>
                </c:pt>
                <c:pt idx="18754">
                  <c:v>7.1189199999999994E-2</c:v>
                </c:pt>
                <c:pt idx="18755">
                  <c:v>7.2132699999999994E-2</c:v>
                </c:pt>
                <c:pt idx="18756">
                  <c:v>7.5878899999999999E-2</c:v>
                </c:pt>
                <c:pt idx="18757">
                  <c:v>8.2295400000000005E-2</c:v>
                </c:pt>
                <c:pt idx="18758">
                  <c:v>8.6359099999999994E-2</c:v>
                </c:pt>
                <c:pt idx="18759">
                  <c:v>8.7039599999999995E-2</c:v>
                </c:pt>
                <c:pt idx="18760">
                  <c:v>8.6336599999999999E-2</c:v>
                </c:pt>
                <c:pt idx="18761">
                  <c:v>8.1187499999999996E-2</c:v>
                </c:pt>
                <c:pt idx="18762">
                  <c:v>7.8782199999999997E-2</c:v>
                </c:pt>
                <c:pt idx="18763">
                  <c:v>8.0362900000000001E-2</c:v>
                </c:pt>
                <c:pt idx="18764">
                  <c:v>8.2248399999999999E-2</c:v>
                </c:pt>
                <c:pt idx="18765">
                  <c:v>8.3196900000000004E-2</c:v>
                </c:pt>
                <c:pt idx="18766">
                  <c:v>8.8253799999999993E-2</c:v>
                </c:pt>
                <c:pt idx="18767">
                  <c:v>0.100842</c:v>
                </c:pt>
                <c:pt idx="18768">
                  <c:v>0.100229</c:v>
                </c:pt>
                <c:pt idx="18769">
                  <c:v>9.3457299999999993E-2</c:v>
                </c:pt>
                <c:pt idx="18770">
                  <c:v>9.2271500000000006E-2</c:v>
                </c:pt>
                <c:pt idx="18771">
                  <c:v>0.101331</c:v>
                </c:pt>
                <c:pt idx="18772">
                  <c:v>0.114535</c:v>
                </c:pt>
                <c:pt idx="18773">
                  <c:v>0.119158</c:v>
                </c:pt>
                <c:pt idx="18774">
                  <c:v>0.11834500000000001</c:v>
                </c:pt>
                <c:pt idx="18775">
                  <c:v>0.11468200000000001</c:v>
                </c:pt>
                <c:pt idx="18776">
                  <c:v>0.113079</c:v>
                </c:pt>
                <c:pt idx="18777">
                  <c:v>0.11834500000000001</c:v>
                </c:pt>
                <c:pt idx="18778">
                  <c:v>0.11584999999999999</c:v>
                </c:pt>
                <c:pt idx="18779">
                  <c:v>0.113222</c:v>
                </c:pt>
                <c:pt idx="18780">
                  <c:v>0.109268</c:v>
                </c:pt>
                <c:pt idx="18781">
                  <c:v>0.11113099999999999</c:v>
                </c:pt>
                <c:pt idx="18782">
                  <c:v>0.113984</c:v>
                </c:pt>
                <c:pt idx="18783">
                  <c:v>0.119759</c:v>
                </c:pt>
                <c:pt idx="18784">
                  <c:v>0.12027</c:v>
                </c:pt>
                <c:pt idx="18785">
                  <c:v>0.11897000000000001</c:v>
                </c:pt>
                <c:pt idx="18786">
                  <c:v>0.117089</c:v>
                </c:pt>
                <c:pt idx="18787">
                  <c:v>0.12279900000000001</c:v>
                </c:pt>
                <c:pt idx="18788">
                  <c:v>0.132967</c:v>
                </c:pt>
                <c:pt idx="18789">
                  <c:v>0.141208</c:v>
                </c:pt>
                <c:pt idx="18790">
                  <c:v>0.14203199999999999</c:v>
                </c:pt>
                <c:pt idx="18791">
                  <c:v>0.13736200000000001</c:v>
                </c:pt>
                <c:pt idx="18792">
                  <c:v>0.12784599999999999</c:v>
                </c:pt>
                <c:pt idx="18793">
                  <c:v>0.123996</c:v>
                </c:pt>
                <c:pt idx="18794">
                  <c:v>0.124777</c:v>
                </c:pt>
                <c:pt idx="18795">
                  <c:v>0.12873999999999999</c:v>
                </c:pt>
                <c:pt idx="18796">
                  <c:v>0.13297</c:v>
                </c:pt>
                <c:pt idx="18797">
                  <c:v>0.134243</c:v>
                </c:pt>
                <c:pt idx="18798">
                  <c:v>0.12957199999999999</c:v>
                </c:pt>
                <c:pt idx="18799">
                  <c:v>0.12788099999999999</c:v>
                </c:pt>
                <c:pt idx="18800">
                  <c:v>0.12388</c:v>
                </c:pt>
                <c:pt idx="18801">
                  <c:v>0.12945999999999999</c:v>
                </c:pt>
                <c:pt idx="18802">
                  <c:v>0.136044</c:v>
                </c:pt>
                <c:pt idx="18803">
                  <c:v>0.135321</c:v>
                </c:pt>
                <c:pt idx="18804">
                  <c:v>0.13811599999999999</c:v>
                </c:pt>
                <c:pt idx="18805">
                  <c:v>0.13691300000000001</c:v>
                </c:pt>
                <c:pt idx="18806">
                  <c:v>0.139708</c:v>
                </c:pt>
                <c:pt idx="18807">
                  <c:v>0.13757800000000001</c:v>
                </c:pt>
                <c:pt idx="18808">
                  <c:v>0.13738800000000001</c:v>
                </c:pt>
                <c:pt idx="18809">
                  <c:v>0.13337099999999999</c:v>
                </c:pt>
                <c:pt idx="18810">
                  <c:v>0.12998899999999999</c:v>
                </c:pt>
                <c:pt idx="18811">
                  <c:v>0.13098799999999999</c:v>
                </c:pt>
                <c:pt idx="18812">
                  <c:v>0.133577</c:v>
                </c:pt>
                <c:pt idx="18813">
                  <c:v>0.12997300000000001</c:v>
                </c:pt>
                <c:pt idx="18814">
                  <c:v>0.130607</c:v>
                </c:pt>
                <c:pt idx="18815">
                  <c:v>0.12798200000000001</c:v>
                </c:pt>
                <c:pt idx="18816">
                  <c:v>0.129855</c:v>
                </c:pt>
                <c:pt idx="18817">
                  <c:v>0.13076499999999999</c:v>
                </c:pt>
                <c:pt idx="18818">
                  <c:v>0.13330600000000001</c:v>
                </c:pt>
                <c:pt idx="18819">
                  <c:v>0.135272</c:v>
                </c:pt>
                <c:pt idx="18820">
                  <c:v>0.13686599999999999</c:v>
                </c:pt>
                <c:pt idx="18821">
                  <c:v>0.139678</c:v>
                </c:pt>
                <c:pt idx="18822">
                  <c:v>0.14093</c:v>
                </c:pt>
                <c:pt idx="18823">
                  <c:v>0.14439399999999999</c:v>
                </c:pt>
                <c:pt idx="18824">
                  <c:v>0.14694299999999999</c:v>
                </c:pt>
                <c:pt idx="18825">
                  <c:v>0.146726</c:v>
                </c:pt>
                <c:pt idx="18826">
                  <c:v>0.132053</c:v>
                </c:pt>
                <c:pt idx="18827">
                  <c:v>0.12906899999999999</c:v>
                </c:pt>
                <c:pt idx="18828">
                  <c:v>0.123672</c:v>
                </c:pt>
                <c:pt idx="18829">
                  <c:v>0.117049</c:v>
                </c:pt>
                <c:pt idx="18830">
                  <c:v>0.11676300000000001</c:v>
                </c:pt>
                <c:pt idx="18831">
                  <c:v>0.11559700000000001</c:v>
                </c:pt>
                <c:pt idx="18832">
                  <c:v>0.11724999999999999</c:v>
                </c:pt>
                <c:pt idx="18833">
                  <c:v>0.117899</c:v>
                </c:pt>
                <c:pt idx="18834">
                  <c:v>0.119744</c:v>
                </c:pt>
                <c:pt idx="18835">
                  <c:v>0.12335400000000001</c:v>
                </c:pt>
                <c:pt idx="18836">
                  <c:v>0.12080100000000001</c:v>
                </c:pt>
                <c:pt idx="18837">
                  <c:v>0.12046900000000001</c:v>
                </c:pt>
                <c:pt idx="18838">
                  <c:v>0.114944</c:v>
                </c:pt>
                <c:pt idx="18839">
                  <c:v>0.121194</c:v>
                </c:pt>
                <c:pt idx="18840">
                  <c:v>0.12520600000000001</c:v>
                </c:pt>
                <c:pt idx="18841">
                  <c:v>0.12559899999999999</c:v>
                </c:pt>
                <c:pt idx="18842">
                  <c:v>0.124401</c:v>
                </c:pt>
                <c:pt idx="18843">
                  <c:v>0.122934</c:v>
                </c:pt>
                <c:pt idx="18844">
                  <c:v>0.114424</c:v>
                </c:pt>
                <c:pt idx="18845">
                  <c:v>0.10652</c:v>
                </c:pt>
                <c:pt idx="18846">
                  <c:v>0.107326</c:v>
                </c:pt>
                <c:pt idx="18847">
                  <c:v>0.10812099999999999</c:v>
                </c:pt>
                <c:pt idx="18848">
                  <c:v>0.101184</c:v>
                </c:pt>
                <c:pt idx="18849">
                  <c:v>9.7471199999999994E-2</c:v>
                </c:pt>
                <c:pt idx="18850">
                  <c:v>0.101449</c:v>
                </c:pt>
                <c:pt idx="18851">
                  <c:v>0.103964</c:v>
                </c:pt>
                <c:pt idx="18852">
                  <c:v>0.101006</c:v>
                </c:pt>
                <c:pt idx="18853">
                  <c:v>0.100176</c:v>
                </c:pt>
                <c:pt idx="18854">
                  <c:v>9.9304900000000002E-2</c:v>
                </c:pt>
                <c:pt idx="18855">
                  <c:v>9.6636E-2</c:v>
                </c:pt>
                <c:pt idx="18856">
                  <c:v>9.5883399999999994E-2</c:v>
                </c:pt>
                <c:pt idx="18857">
                  <c:v>9.4450000000000006E-2</c:v>
                </c:pt>
                <c:pt idx="18858">
                  <c:v>9.0789900000000007E-2</c:v>
                </c:pt>
                <c:pt idx="18859">
                  <c:v>9.0383099999999994E-2</c:v>
                </c:pt>
                <c:pt idx="18860">
                  <c:v>9.3285300000000002E-2</c:v>
                </c:pt>
                <c:pt idx="18861">
                  <c:v>9.6186199999999999E-2</c:v>
                </c:pt>
                <c:pt idx="18862">
                  <c:v>9.7521700000000003E-2</c:v>
                </c:pt>
                <c:pt idx="18863">
                  <c:v>9.0598100000000001E-2</c:v>
                </c:pt>
                <c:pt idx="18864">
                  <c:v>7.7771300000000002E-2</c:v>
                </c:pt>
                <c:pt idx="18865">
                  <c:v>6.9994700000000007E-2</c:v>
                </c:pt>
                <c:pt idx="18866">
                  <c:v>7.2734999999999994E-2</c:v>
                </c:pt>
                <c:pt idx="18867">
                  <c:v>7.0900599999999994E-2</c:v>
                </c:pt>
                <c:pt idx="18868">
                  <c:v>6.6737400000000002E-2</c:v>
                </c:pt>
                <c:pt idx="18869">
                  <c:v>6.5288600000000002E-2</c:v>
                </c:pt>
                <c:pt idx="18870">
                  <c:v>6.3674900000000006E-2</c:v>
                </c:pt>
                <c:pt idx="18871">
                  <c:v>6.6495600000000002E-2</c:v>
                </c:pt>
                <c:pt idx="18872">
                  <c:v>6.6852499999999995E-2</c:v>
                </c:pt>
                <c:pt idx="18873">
                  <c:v>6.1559599999999999E-2</c:v>
                </c:pt>
                <c:pt idx="18874">
                  <c:v>5.8979999999999998E-2</c:v>
                </c:pt>
                <c:pt idx="18875">
                  <c:v>6.0816500000000003E-2</c:v>
                </c:pt>
                <c:pt idx="18876">
                  <c:v>6.4194899999999999E-2</c:v>
                </c:pt>
                <c:pt idx="18877">
                  <c:v>6.5663600000000003E-2</c:v>
                </c:pt>
                <c:pt idx="18878">
                  <c:v>7.0434800000000006E-2</c:v>
                </c:pt>
                <c:pt idx="18879">
                  <c:v>7.3493900000000001E-2</c:v>
                </c:pt>
                <c:pt idx="18880">
                  <c:v>6.9452899999999998E-2</c:v>
                </c:pt>
                <c:pt idx="18881">
                  <c:v>5.9931499999999999E-2</c:v>
                </c:pt>
                <c:pt idx="18882">
                  <c:v>5.6526E-2</c:v>
                </c:pt>
                <c:pt idx="18883">
                  <c:v>7.1829699999999996E-2</c:v>
                </c:pt>
                <c:pt idx="18884">
                  <c:v>8.9222300000000004E-2</c:v>
                </c:pt>
                <c:pt idx="18885">
                  <c:v>9.8752199999999998E-2</c:v>
                </c:pt>
                <c:pt idx="18886">
                  <c:v>0.104999</c:v>
                </c:pt>
                <c:pt idx="18887">
                  <c:v>0.114311</c:v>
                </c:pt>
                <c:pt idx="18888">
                  <c:v>0.121167</c:v>
                </c:pt>
                <c:pt idx="18889">
                  <c:v>0.12420399999999999</c:v>
                </c:pt>
                <c:pt idx="18890">
                  <c:v>9.7229700000000002E-2</c:v>
                </c:pt>
                <c:pt idx="18891">
                  <c:v>7.5900599999999999E-2</c:v>
                </c:pt>
                <c:pt idx="18892">
                  <c:v>7.5109099999999998E-2</c:v>
                </c:pt>
                <c:pt idx="18893">
                  <c:v>6.7462300000000003E-2</c:v>
                </c:pt>
                <c:pt idx="18894">
                  <c:v>5.6919400000000002E-2</c:v>
                </c:pt>
                <c:pt idx="18895">
                  <c:v>5.5468200000000002E-2</c:v>
                </c:pt>
                <c:pt idx="18896">
                  <c:v>5.4382399999999997E-2</c:v>
                </c:pt>
                <c:pt idx="18897">
                  <c:v>3.7281300000000003E-2</c:v>
                </c:pt>
                <c:pt idx="18898">
                  <c:v>2.5839299999999999E-2</c:v>
                </c:pt>
                <c:pt idx="18899">
                  <c:v>2.0887099999999999E-2</c:v>
                </c:pt>
                <c:pt idx="18900">
                  <c:v>1.5557E-2</c:v>
                </c:pt>
                <c:pt idx="18901">
                  <c:v>1.90081E-2</c:v>
                </c:pt>
                <c:pt idx="18902">
                  <c:v>2.0377900000000001E-2</c:v>
                </c:pt>
                <c:pt idx="18903">
                  <c:v>9.9195099999999994E-3</c:v>
                </c:pt>
                <c:pt idx="18904">
                  <c:v>3.32037E-3</c:v>
                </c:pt>
                <c:pt idx="18905">
                  <c:v>-5.5061199999999998E-3</c:v>
                </c:pt>
                <c:pt idx="18906">
                  <c:v>-1.0015400000000001E-2</c:v>
                </c:pt>
                <c:pt idx="18907">
                  <c:v>-9.0720200000000001E-3</c:v>
                </c:pt>
                <c:pt idx="18908">
                  <c:v>-4.9072899999999999E-3</c:v>
                </c:pt>
                <c:pt idx="18909">
                  <c:v>-5.4724500000000002E-3</c:v>
                </c:pt>
                <c:pt idx="18910">
                  <c:v>-5.8398499999999997E-3</c:v>
                </c:pt>
                <c:pt idx="18911">
                  <c:v>-3.7566600000000002E-3</c:v>
                </c:pt>
                <c:pt idx="18912">
                  <c:v>-5.4316800000000004E-3</c:v>
                </c:pt>
                <c:pt idx="18913">
                  <c:v>-9.7331799999999993E-3</c:v>
                </c:pt>
                <c:pt idx="18914">
                  <c:v>-1.52908E-2</c:v>
                </c:pt>
                <c:pt idx="18915">
                  <c:v>-1.0384900000000001E-2</c:v>
                </c:pt>
                <c:pt idx="18916">
                  <c:v>-1.5381000000000001E-2</c:v>
                </c:pt>
                <c:pt idx="18917">
                  <c:v>-2.1598099999999999E-2</c:v>
                </c:pt>
                <c:pt idx="18918">
                  <c:v>-2.48559E-2</c:v>
                </c:pt>
                <c:pt idx="18919">
                  <c:v>-2.1970400000000001E-2</c:v>
                </c:pt>
                <c:pt idx="18920">
                  <c:v>-2.08735E-2</c:v>
                </c:pt>
                <c:pt idx="18921">
                  <c:v>-2.3423300000000001E-2</c:v>
                </c:pt>
                <c:pt idx="18922">
                  <c:v>-2.2968599999999999E-2</c:v>
                </c:pt>
                <c:pt idx="18923">
                  <c:v>-2.40118E-2</c:v>
                </c:pt>
                <c:pt idx="18924">
                  <c:v>-2.70777E-2</c:v>
                </c:pt>
                <c:pt idx="18925">
                  <c:v>-2.9599899999999998E-2</c:v>
                </c:pt>
                <c:pt idx="18926">
                  <c:v>-2.95477E-2</c:v>
                </c:pt>
                <c:pt idx="18927">
                  <c:v>-2.64841E-2</c:v>
                </c:pt>
                <c:pt idx="18928">
                  <c:v>-2.4208500000000001E-2</c:v>
                </c:pt>
                <c:pt idx="18929">
                  <c:v>-2.5624399999999999E-2</c:v>
                </c:pt>
                <c:pt idx="18930">
                  <c:v>-2.0933E-2</c:v>
                </c:pt>
                <c:pt idx="18931">
                  <c:v>-2.0011999999999999E-2</c:v>
                </c:pt>
                <c:pt idx="18932">
                  <c:v>-2.9020199999999999E-2</c:v>
                </c:pt>
                <c:pt idx="18933">
                  <c:v>-4.2549799999999999E-2</c:v>
                </c:pt>
                <c:pt idx="18934">
                  <c:v>-4.1324600000000003E-2</c:v>
                </c:pt>
                <c:pt idx="18935">
                  <c:v>-3.3395800000000003E-2</c:v>
                </c:pt>
                <c:pt idx="18936">
                  <c:v>-2.5406700000000001E-2</c:v>
                </c:pt>
                <c:pt idx="18937">
                  <c:v>-2.39487E-2</c:v>
                </c:pt>
                <c:pt idx="18938">
                  <c:v>-2.4321499999999999E-2</c:v>
                </c:pt>
                <c:pt idx="18939">
                  <c:v>-2.6076800000000001E-2</c:v>
                </c:pt>
                <c:pt idx="18940">
                  <c:v>-2.5232000000000001E-2</c:v>
                </c:pt>
                <c:pt idx="18941">
                  <c:v>-2.51545E-2</c:v>
                </c:pt>
                <c:pt idx="18942">
                  <c:v>-1.8414400000000001E-2</c:v>
                </c:pt>
                <c:pt idx="18943">
                  <c:v>-8.2693300000000001E-3</c:v>
                </c:pt>
                <c:pt idx="18944">
                  <c:v>6.7404800000000001E-3</c:v>
                </c:pt>
                <c:pt idx="18945">
                  <c:v>1.44692E-2</c:v>
                </c:pt>
                <c:pt idx="18946">
                  <c:v>1.32642E-2</c:v>
                </c:pt>
                <c:pt idx="18947">
                  <c:v>8.2758299999999996E-3</c:v>
                </c:pt>
                <c:pt idx="18948">
                  <c:v>5.3093400000000001E-3</c:v>
                </c:pt>
                <c:pt idx="18949">
                  <c:v>1.9766800000000002E-3</c:v>
                </c:pt>
                <c:pt idx="18950">
                  <c:v>1.8716399999999999E-3</c:v>
                </c:pt>
                <c:pt idx="18951">
                  <c:v>7.8797099999999998E-3</c:v>
                </c:pt>
                <c:pt idx="18952">
                  <c:v>1.6234100000000001E-2</c:v>
                </c:pt>
                <c:pt idx="18953">
                  <c:v>1.5913299999999998E-2</c:v>
                </c:pt>
                <c:pt idx="18954">
                  <c:v>1.29242E-2</c:v>
                </c:pt>
                <c:pt idx="18955">
                  <c:v>8.3880900000000008E-3</c:v>
                </c:pt>
                <c:pt idx="18956">
                  <c:v>4.7895200000000002E-3</c:v>
                </c:pt>
                <c:pt idx="18957">
                  <c:v>5.0022399999999998E-3</c:v>
                </c:pt>
                <c:pt idx="18958">
                  <c:v>4.0927899999999998E-3</c:v>
                </c:pt>
                <c:pt idx="18959">
                  <c:v>-6.1428999999999997E-4</c:v>
                </c:pt>
                <c:pt idx="18960">
                  <c:v>-5.44926E-3</c:v>
                </c:pt>
                <c:pt idx="18961">
                  <c:v>-8.55706E-3</c:v>
                </c:pt>
                <c:pt idx="18962">
                  <c:v>-1.0134900000000001E-2</c:v>
                </c:pt>
                <c:pt idx="18963">
                  <c:v>-7.4282300000000001E-3</c:v>
                </c:pt>
                <c:pt idx="18964">
                  <c:v>-1.41651E-2</c:v>
                </c:pt>
                <c:pt idx="18965">
                  <c:v>-3.1530200000000001E-2</c:v>
                </c:pt>
                <c:pt idx="18966">
                  <c:v>-3.8991699999999997E-2</c:v>
                </c:pt>
                <c:pt idx="18967">
                  <c:v>-3.5726500000000001E-2</c:v>
                </c:pt>
                <c:pt idx="18968">
                  <c:v>-3.3056700000000001E-2</c:v>
                </c:pt>
                <c:pt idx="18969">
                  <c:v>-3.7080799999999997E-2</c:v>
                </c:pt>
                <c:pt idx="18970">
                  <c:v>-4.2866500000000002E-2</c:v>
                </c:pt>
                <c:pt idx="18971">
                  <c:v>-4.4544399999999998E-2</c:v>
                </c:pt>
                <c:pt idx="18972">
                  <c:v>-4.4148699999999999E-2</c:v>
                </c:pt>
                <c:pt idx="18973">
                  <c:v>-4.0689099999999999E-2</c:v>
                </c:pt>
                <c:pt idx="18974">
                  <c:v>-3.6702199999999997E-2</c:v>
                </c:pt>
                <c:pt idx="18975">
                  <c:v>-3.3573800000000001E-2</c:v>
                </c:pt>
                <c:pt idx="18976">
                  <c:v>-2.8862499999999999E-2</c:v>
                </c:pt>
                <c:pt idx="18977">
                  <c:v>-2.4286599999999998E-2</c:v>
                </c:pt>
                <c:pt idx="18978">
                  <c:v>-2.3732E-2</c:v>
                </c:pt>
                <c:pt idx="18979">
                  <c:v>-2.7005299999999999E-2</c:v>
                </c:pt>
                <c:pt idx="18980">
                  <c:v>-2.8455000000000001E-2</c:v>
                </c:pt>
                <c:pt idx="18981">
                  <c:v>-2.6613899999999999E-2</c:v>
                </c:pt>
                <c:pt idx="18982">
                  <c:v>-2.2302900000000001E-2</c:v>
                </c:pt>
                <c:pt idx="18983">
                  <c:v>-2.1519099999999999E-2</c:v>
                </c:pt>
                <c:pt idx="18984">
                  <c:v>-2.5340499999999998E-2</c:v>
                </c:pt>
                <c:pt idx="18985">
                  <c:v>-2.8225400000000001E-2</c:v>
                </c:pt>
                <c:pt idx="18986">
                  <c:v>-3.0627499999999998E-2</c:v>
                </c:pt>
                <c:pt idx="18987">
                  <c:v>-2.9513000000000001E-2</c:v>
                </c:pt>
                <c:pt idx="18988">
                  <c:v>-2.8246299999999998E-2</c:v>
                </c:pt>
                <c:pt idx="18989">
                  <c:v>-2.7837500000000001E-2</c:v>
                </c:pt>
                <c:pt idx="18990">
                  <c:v>-2.96371E-2</c:v>
                </c:pt>
                <c:pt idx="18991">
                  <c:v>-3.3039899999999997E-2</c:v>
                </c:pt>
                <c:pt idx="18992">
                  <c:v>-3.5077700000000003E-2</c:v>
                </c:pt>
                <c:pt idx="18993">
                  <c:v>-3.8926599999999999E-2</c:v>
                </c:pt>
                <c:pt idx="18994">
                  <c:v>-3.8933700000000002E-2</c:v>
                </c:pt>
                <c:pt idx="18995">
                  <c:v>-3.9618500000000001E-2</c:v>
                </c:pt>
                <c:pt idx="18996">
                  <c:v>-3.9778399999999998E-2</c:v>
                </c:pt>
                <c:pt idx="18997">
                  <c:v>-4.2674299999999998E-2</c:v>
                </c:pt>
                <c:pt idx="18998">
                  <c:v>-4.4907299999999997E-2</c:v>
                </c:pt>
                <c:pt idx="18999">
                  <c:v>-4.8288400000000002E-2</c:v>
                </c:pt>
                <c:pt idx="19000">
                  <c:v>-5.0431499999999997E-2</c:v>
                </c:pt>
                <c:pt idx="19001">
                  <c:v>-5.3779E-2</c:v>
                </c:pt>
                <c:pt idx="19002">
                  <c:v>-5.9308699999999999E-2</c:v>
                </c:pt>
                <c:pt idx="19003">
                  <c:v>-6.8568699999999996E-2</c:v>
                </c:pt>
                <c:pt idx="19004">
                  <c:v>-7.5339000000000003E-2</c:v>
                </c:pt>
                <c:pt idx="19005">
                  <c:v>-7.7853000000000006E-2</c:v>
                </c:pt>
                <c:pt idx="19006">
                  <c:v>-7.8387700000000005E-2</c:v>
                </c:pt>
                <c:pt idx="19007">
                  <c:v>-7.8441300000000005E-2</c:v>
                </c:pt>
                <c:pt idx="19008">
                  <c:v>-8.0407900000000004E-2</c:v>
                </c:pt>
                <c:pt idx="19009">
                  <c:v>-8.5460599999999998E-2</c:v>
                </c:pt>
                <c:pt idx="19010">
                  <c:v>-8.3968699999999993E-2</c:v>
                </c:pt>
                <c:pt idx="19011">
                  <c:v>-7.6374999999999998E-2</c:v>
                </c:pt>
                <c:pt idx="19012">
                  <c:v>-7.6657199999999995E-2</c:v>
                </c:pt>
                <c:pt idx="19013">
                  <c:v>-7.8024499999999997E-2</c:v>
                </c:pt>
                <c:pt idx="19014">
                  <c:v>-7.3692800000000003E-2</c:v>
                </c:pt>
                <c:pt idx="19015">
                  <c:v>-7.2634500000000005E-2</c:v>
                </c:pt>
                <c:pt idx="19016">
                  <c:v>-7.5066599999999997E-2</c:v>
                </c:pt>
                <c:pt idx="19017">
                  <c:v>-8.3445199999999997E-2</c:v>
                </c:pt>
                <c:pt idx="19018">
                  <c:v>-9.1499999999999998E-2</c:v>
                </c:pt>
                <c:pt idx="19019">
                  <c:v>-9.6763600000000005E-2</c:v>
                </c:pt>
                <c:pt idx="19020">
                  <c:v>-9.8196000000000006E-2</c:v>
                </c:pt>
                <c:pt idx="19021">
                  <c:v>-0.100795</c:v>
                </c:pt>
                <c:pt idx="19022">
                  <c:v>-0.101816</c:v>
                </c:pt>
                <c:pt idx="19023">
                  <c:v>-0.100025</c:v>
                </c:pt>
                <c:pt idx="19024">
                  <c:v>-0.102284</c:v>
                </c:pt>
                <c:pt idx="19025">
                  <c:v>-0.110651</c:v>
                </c:pt>
                <c:pt idx="19026">
                  <c:v>-0.114304</c:v>
                </c:pt>
                <c:pt idx="19027">
                  <c:v>-0.110264</c:v>
                </c:pt>
                <c:pt idx="19028">
                  <c:v>-0.107725</c:v>
                </c:pt>
                <c:pt idx="19029">
                  <c:v>-0.106202</c:v>
                </c:pt>
                <c:pt idx="19030">
                  <c:v>-0.117004</c:v>
                </c:pt>
                <c:pt idx="19031">
                  <c:v>-0.12493600000000001</c:v>
                </c:pt>
                <c:pt idx="19032">
                  <c:v>-0.12815799999999999</c:v>
                </c:pt>
                <c:pt idx="19033">
                  <c:v>-0.12903899999999999</c:v>
                </c:pt>
                <c:pt idx="19034">
                  <c:v>-0.12553900000000001</c:v>
                </c:pt>
                <c:pt idx="19035">
                  <c:v>-0.125747</c:v>
                </c:pt>
                <c:pt idx="19036">
                  <c:v>-0.12684000000000001</c:v>
                </c:pt>
                <c:pt idx="19037">
                  <c:v>-0.13228100000000001</c:v>
                </c:pt>
                <c:pt idx="19038">
                  <c:v>-0.132383</c:v>
                </c:pt>
                <c:pt idx="19039">
                  <c:v>-0.135411</c:v>
                </c:pt>
                <c:pt idx="19040">
                  <c:v>-0.134466</c:v>
                </c:pt>
                <c:pt idx="19041">
                  <c:v>-0.13136200000000001</c:v>
                </c:pt>
                <c:pt idx="19042">
                  <c:v>-0.12754199999999999</c:v>
                </c:pt>
                <c:pt idx="19043">
                  <c:v>-0.12321699999999999</c:v>
                </c:pt>
                <c:pt idx="19044">
                  <c:v>-0.121739</c:v>
                </c:pt>
                <c:pt idx="19045">
                  <c:v>-0.121208</c:v>
                </c:pt>
                <c:pt idx="19046">
                  <c:v>-0.121007</c:v>
                </c:pt>
                <c:pt idx="19047">
                  <c:v>-0.121877</c:v>
                </c:pt>
                <c:pt idx="19048">
                  <c:v>-0.12307899999999999</c:v>
                </c:pt>
                <c:pt idx="19049">
                  <c:v>-0.125357</c:v>
                </c:pt>
                <c:pt idx="19050">
                  <c:v>-0.118279</c:v>
                </c:pt>
                <c:pt idx="19051">
                  <c:v>-0.11720800000000001</c:v>
                </c:pt>
                <c:pt idx="19052">
                  <c:v>-0.116703</c:v>
                </c:pt>
                <c:pt idx="19053">
                  <c:v>-0.118766</c:v>
                </c:pt>
                <c:pt idx="19054">
                  <c:v>-0.115221</c:v>
                </c:pt>
                <c:pt idx="19055">
                  <c:v>-0.11374099999999999</c:v>
                </c:pt>
                <c:pt idx="19056">
                  <c:v>-0.111873</c:v>
                </c:pt>
                <c:pt idx="19057">
                  <c:v>-0.11024299999999999</c:v>
                </c:pt>
                <c:pt idx="19058">
                  <c:v>-0.109583</c:v>
                </c:pt>
                <c:pt idx="19059">
                  <c:v>-0.116747</c:v>
                </c:pt>
                <c:pt idx="19060">
                  <c:v>-0.12621399999999999</c:v>
                </c:pt>
                <c:pt idx="19061">
                  <c:v>-0.135549</c:v>
                </c:pt>
                <c:pt idx="19062">
                  <c:v>-0.139512</c:v>
                </c:pt>
                <c:pt idx="19063">
                  <c:v>-0.14240800000000001</c:v>
                </c:pt>
                <c:pt idx="19064">
                  <c:v>-0.144288</c:v>
                </c:pt>
                <c:pt idx="19065">
                  <c:v>-0.14219100000000001</c:v>
                </c:pt>
                <c:pt idx="19066">
                  <c:v>-0.14403299999999999</c:v>
                </c:pt>
                <c:pt idx="19067">
                  <c:v>-0.141515</c:v>
                </c:pt>
                <c:pt idx="19068">
                  <c:v>-0.13736599999999999</c:v>
                </c:pt>
                <c:pt idx="19069">
                  <c:v>-0.134965</c:v>
                </c:pt>
                <c:pt idx="19070">
                  <c:v>-0.137512</c:v>
                </c:pt>
                <c:pt idx="19071">
                  <c:v>-0.14285999999999999</c:v>
                </c:pt>
                <c:pt idx="19072">
                  <c:v>-0.14810899999999999</c:v>
                </c:pt>
                <c:pt idx="19073">
                  <c:v>-0.147615</c:v>
                </c:pt>
                <c:pt idx="19074">
                  <c:v>-0.14261299999999999</c:v>
                </c:pt>
                <c:pt idx="19075">
                  <c:v>-0.140208</c:v>
                </c:pt>
                <c:pt idx="19076">
                  <c:v>-0.14196800000000001</c:v>
                </c:pt>
                <c:pt idx="19077">
                  <c:v>-0.144537</c:v>
                </c:pt>
                <c:pt idx="19078">
                  <c:v>-0.14383399999999999</c:v>
                </c:pt>
                <c:pt idx="19079">
                  <c:v>-0.13881599999999999</c:v>
                </c:pt>
                <c:pt idx="19080">
                  <c:v>-0.13742299999999999</c:v>
                </c:pt>
                <c:pt idx="19081">
                  <c:v>-0.13989399999999999</c:v>
                </c:pt>
                <c:pt idx="19082">
                  <c:v>-0.13908200000000001</c:v>
                </c:pt>
                <c:pt idx="19083">
                  <c:v>-0.136015</c:v>
                </c:pt>
                <c:pt idx="19084">
                  <c:v>-0.134436</c:v>
                </c:pt>
                <c:pt idx="19085">
                  <c:v>-0.132829</c:v>
                </c:pt>
                <c:pt idx="19086">
                  <c:v>-0.13378200000000001</c:v>
                </c:pt>
                <c:pt idx="19087">
                  <c:v>-0.13186</c:v>
                </c:pt>
                <c:pt idx="19088">
                  <c:v>-0.12923799999999999</c:v>
                </c:pt>
                <c:pt idx="19089">
                  <c:v>-0.12968199999999999</c:v>
                </c:pt>
                <c:pt idx="19090">
                  <c:v>-0.129112</c:v>
                </c:pt>
                <c:pt idx="19091">
                  <c:v>-0.13207199999999999</c:v>
                </c:pt>
                <c:pt idx="19092">
                  <c:v>-0.13159199999999999</c:v>
                </c:pt>
                <c:pt idx="19093">
                  <c:v>-0.13056200000000001</c:v>
                </c:pt>
                <c:pt idx="19094">
                  <c:v>-0.12801999999999999</c:v>
                </c:pt>
                <c:pt idx="19095">
                  <c:v>-0.130443</c:v>
                </c:pt>
                <c:pt idx="19096">
                  <c:v>-0.14244799999999999</c:v>
                </c:pt>
                <c:pt idx="19097">
                  <c:v>-0.146925</c:v>
                </c:pt>
                <c:pt idx="19098">
                  <c:v>-0.14838100000000001</c:v>
                </c:pt>
                <c:pt idx="19099">
                  <c:v>-0.142202</c:v>
                </c:pt>
                <c:pt idx="19100">
                  <c:v>-0.12764</c:v>
                </c:pt>
                <c:pt idx="19101">
                  <c:v>-0.123322</c:v>
                </c:pt>
                <c:pt idx="19102">
                  <c:v>-0.12527099999999999</c:v>
                </c:pt>
                <c:pt idx="19103">
                  <c:v>-0.12210699999999999</c:v>
                </c:pt>
                <c:pt idx="19104">
                  <c:v>-0.117562</c:v>
                </c:pt>
                <c:pt idx="19105">
                  <c:v>-0.114673</c:v>
                </c:pt>
                <c:pt idx="19106">
                  <c:v>-0.115629</c:v>
                </c:pt>
                <c:pt idx="19107">
                  <c:v>-0.11182400000000001</c:v>
                </c:pt>
                <c:pt idx="19108">
                  <c:v>-0.104752</c:v>
                </c:pt>
                <c:pt idx="19109">
                  <c:v>-9.9278400000000003E-2</c:v>
                </c:pt>
                <c:pt idx="19110">
                  <c:v>-9.4203999999999996E-2</c:v>
                </c:pt>
                <c:pt idx="19111">
                  <c:v>-8.9216500000000004E-2</c:v>
                </c:pt>
                <c:pt idx="19112">
                  <c:v>-8.4498900000000002E-2</c:v>
                </c:pt>
                <c:pt idx="19113">
                  <c:v>-8.0042600000000005E-2</c:v>
                </c:pt>
                <c:pt idx="19114">
                  <c:v>-8.6220099999999994E-2</c:v>
                </c:pt>
                <c:pt idx="19115">
                  <c:v>-8.6194400000000004E-2</c:v>
                </c:pt>
                <c:pt idx="19116">
                  <c:v>-8.2149100000000003E-2</c:v>
                </c:pt>
                <c:pt idx="19117">
                  <c:v>-7.3791999999999996E-2</c:v>
                </c:pt>
                <c:pt idx="19118">
                  <c:v>-7.2069900000000006E-2</c:v>
                </c:pt>
                <c:pt idx="19119">
                  <c:v>-6.8793499999999994E-2</c:v>
                </c:pt>
                <c:pt idx="19120">
                  <c:v>-6.5378099999999995E-2</c:v>
                </c:pt>
                <c:pt idx="19121">
                  <c:v>-6.3351500000000005E-2</c:v>
                </c:pt>
                <c:pt idx="19122">
                  <c:v>-6.0791199999999997E-2</c:v>
                </c:pt>
                <c:pt idx="19123">
                  <c:v>-5.8762399999999999E-2</c:v>
                </c:pt>
                <c:pt idx="19124">
                  <c:v>-5.6064299999999997E-2</c:v>
                </c:pt>
                <c:pt idx="19125">
                  <c:v>-5.3194900000000003E-2</c:v>
                </c:pt>
                <c:pt idx="19126">
                  <c:v>-5.3608500000000003E-2</c:v>
                </c:pt>
                <c:pt idx="19127">
                  <c:v>-5.6059999999999999E-2</c:v>
                </c:pt>
                <c:pt idx="19128">
                  <c:v>-5.5284800000000002E-2</c:v>
                </c:pt>
                <c:pt idx="19129">
                  <c:v>-5.0718699999999999E-2</c:v>
                </c:pt>
                <c:pt idx="19130">
                  <c:v>-4.81947E-2</c:v>
                </c:pt>
                <c:pt idx="19131">
                  <c:v>-4.0948900000000003E-2</c:v>
                </c:pt>
                <c:pt idx="19132">
                  <c:v>-2.92287E-2</c:v>
                </c:pt>
                <c:pt idx="19133">
                  <c:v>-2.3557600000000001E-2</c:v>
                </c:pt>
                <c:pt idx="19134">
                  <c:v>-1.6228800000000002E-2</c:v>
                </c:pt>
                <c:pt idx="19135">
                  <c:v>-1.16238E-2</c:v>
                </c:pt>
                <c:pt idx="19136">
                  <c:v>-1.3022799999999999E-2</c:v>
                </c:pt>
                <c:pt idx="19137">
                  <c:v>-1.2927900000000001E-2</c:v>
                </c:pt>
                <c:pt idx="19138">
                  <c:v>-7.6488800000000003E-3</c:v>
                </c:pt>
                <c:pt idx="19139">
                  <c:v>-1.4780500000000001E-3</c:v>
                </c:pt>
                <c:pt idx="19140">
                  <c:v>-3.76516E-3</c:v>
                </c:pt>
                <c:pt idx="19141">
                  <c:v>7.9409599999999999E-4</c:v>
                </c:pt>
                <c:pt idx="19142">
                  <c:v>8.7532899999999999E-4</c:v>
                </c:pt>
                <c:pt idx="19143">
                  <c:v>-1.4674899999999999E-3</c:v>
                </c:pt>
                <c:pt idx="19144">
                  <c:v>-5.8923999999999999E-4</c:v>
                </c:pt>
                <c:pt idx="19145">
                  <c:v>8.1810400000000005E-3</c:v>
                </c:pt>
                <c:pt idx="19146">
                  <c:v>2.4784E-2</c:v>
                </c:pt>
                <c:pt idx="19147">
                  <c:v>3.2309299999999999E-2</c:v>
                </c:pt>
                <c:pt idx="19148">
                  <c:v>3.46396E-2</c:v>
                </c:pt>
                <c:pt idx="19149">
                  <c:v>4.0300099999999998E-2</c:v>
                </c:pt>
                <c:pt idx="19150">
                  <c:v>4.3005000000000002E-2</c:v>
                </c:pt>
                <c:pt idx="19151">
                  <c:v>4.4882699999999998E-2</c:v>
                </c:pt>
                <c:pt idx="19152">
                  <c:v>4.6260299999999997E-2</c:v>
                </c:pt>
                <c:pt idx="19153">
                  <c:v>4.9499300000000003E-2</c:v>
                </c:pt>
                <c:pt idx="19154">
                  <c:v>4.7766999999999997E-2</c:v>
                </c:pt>
                <c:pt idx="19155">
                  <c:v>3.94597E-2</c:v>
                </c:pt>
                <c:pt idx="19156">
                  <c:v>3.5387599999999998E-2</c:v>
                </c:pt>
                <c:pt idx="19157">
                  <c:v>3.0915000000000002E-2</c:v>
                </c:pt>
                <c:pt idx="19158">
                  <c:v>3.07592E-2</c:v>
                </c:pt>
                <c:pt idx="19159">
                  <c:v>3.4586699999999998E-2</c:v>
                </c:pt>
                <c:pt idx="19160">
                  <c:v>4.2733599999999997E-2</c:v>
                </c:pt>
                <c:pt idx="19161">
                  <c:v>4.5562699999999998E-2</c:v>
                </c:pt>
                <c:pt idx="19162">
                  <c:v>4.5553099999999999E-2</c:v>
                </c:pt>
                <c:pt idx="19163">
                  <c:v>4.8948899999999997E-2</c:v>
                </c:pt>
                <c:pt idx="19164">
                  <c:v>5.5875500000000002E-2</c:v>
                </c:pt>
                <c:pt idx="19165">
                  <c:v>7.0426600000000006E-2</c:v>
                </c:pt>
                <c:pt idx="19166">
                  <c:v>7.7382800000000002E-2</c:v>
                </c:pt>
                <c:pt idx="19167">
                  <c:v>8.4180000000000005E-2</c:v>
                </c:pt>
                <c:pt idx="19168">
                  <c:v>9.2204900000000006E-2</c:v>
                </c:pt>
                <c:pt idx="19169">
                  <c:v>9.5038600000000001E-2</c:v>
                </c:pt>
                <c:pt idx="19170">
                  <c:v>0.100241</c:v>
                </c:pt>
                <c:pt idx="19171">
                  <c:v>0.10548399999999999</c:v>
                </c:pt>
                <c:pt idx="19172">
                  <c:v>0.108139</c:v>
                </c:pt>
                <c:pt idx="19173">
                  <c:v>0.117286</c:v>
                </c:pt>
                <c:pt idx="19174">
                  <c:v>0.13495699999999999</c:v>
                </c:pt>
                <c:pt idx="19175">
                  <c:v>0.145678</c:v>
                </c:pt>
                <c:pt idx="19176">
                  <c:v>0.15495100000000001</c:v>
                </c:pt>
                <c:pt idx="19177">
                  <c:v>0.16380500000000001</c:v>
                </c:pt>
                <c:pt idx="19178">
                  <c:v>0.16911499999999999</c:v>
                </c:pt>
                <c:pt idx="19179">
                  <c:v>0.17405499999999999</c:v>
                </c:pt>
                <c:pt idx="19180">
                  <c:v>0.180892</c:v>
                </c:pt>
                <c:pt idx="19181">
                  <c:v>0.183422</c:v>
                </c:pt>
                <c:pt idx="19182">
                  <c:v>0.176178</c:v>
                </c:pt>
                <c:pt idx="19183">
                  <c:v>0.170929</c:v>
                </c:pt>
                <c:pt idx="19184">
                  <c:v>0.16975699999999999</c:v>
                </c:pt>
                <c:pt idx="19185">
                  <c:v>0.173315</c:v>
                </c:pt>
                <c:pt idx="19186">
                  <c:v>0.17885100000000001</c:v>
                </c:pt>
                <c:pt idx="19187">
                  <c:v>0.18768599999999999</c:v>
                </c:pt>
                <c:pt idx="19188">
                  <c:v>0.19592300000000001</c:v>
                </c:pt>
                <c:pt idx="19189">
                  <c:v>0.20700399999999999</c:v>
                </c:pt>
                <c:pt idx="19190">
                  <c:v>0.22396099999999999</c:v>
                </c:pt>
                <c:pt idx="19191">
                  <c:v>0.24029300000000001</c:v>
                </c:pt>
                <c:pt idx="19192">
                  <c:v>0.24951999999999999</c:v>
                </c:pt>
                <c:pt idx="19193">
                  <c:v>0.26487500000000003</c:v>
                </c:pt>
                <c:pt idx="19194">
                  <c:v>0.27795599999999998</c:v>
                </c:pt>
                <c:pt idx="19195">
                  <c:v>0.28312100000000001</c:v>
                </c:pt>
                <c:pt idx="19196">
                  <c:v>0.28098200000000001</c:v>
                </c:pt>
                <c:pt idx="19197">
                  <c:v>0.28820600000000002</c:v>
                </c:pt>
                <c:pt idx="19198">
                  <c:v>0.30192200000000002</c:v>
                </c:pt>
                <c:pt idx="19199">
                  <c:v>0.31236799999999998</c:v>
                </c:pt>
                <c:pt idx="19200">
                  <c:v>0.31726900000000002</c:v>
                </c:pt>
                <c:pt idx="19201">
                  <c:v>0.32306000000000001</c:v>
                </c:pt>
                <c:pt idx="19202">
                  <c:v>0.32955400000000001</c:v>
                </c:pt>
                <c:pt idx="19203">
                  <c:v>0.34394000000000002</c:v>
                </c:pt>
                <c:pt idx="19204">
                  <c:v>0.357074</c:v>
                </c:pt>
                <c:pt idx="19205">
                  <c:v>0.36773600000000001</c:v>
                </c:pt>
                <c:pt idx="19206">
                  <c:v>0.38131500000000002</c:v>
                </c:pt>
                <c:pt idx="19207">
                  <c:v>0.39280599999999999</c:v>
                </c:pt>
                <c:pt idx="19208">
                  <c:v>0.39827000000000001</c:v>
                </c:pt>
                <c:pt idx="19209">
                  <c:v>0.40264699999999998</c:v>
                </c:pt>
                <c:pt idx="19210">
                  <c:v>0.41211399999999998</c:v>
                </c:pt>
                <c:pt idx="19211">
                  <c:v>0.42390600000000001</c:v>
                </c:pt>
                <c:pt idx="19212">
                  <c:v>0.431093</c:v>
                </c:pt>
                <c:pt idx="19213">
                  <c:v>0.44129000000000002</c:v>
                </c:pt>
                <c:pt idx="19214">
                  <c:v>0.45330500000000001</c:v>
                </c:pt>
                <c:pt idx="19215">
                  <c:v>0.45720699999999997</c:v>
                </c:pt>
                <c:pt idx="19216">
                  <c:v>0.46322600000000003</c:v>
                </c:pt>
                <c:pt idx="19217">
                  <c:v>0.46768199999999999</c:v>
                </c:pt>
                <c:pt idx="19218">
                  <c:v>0.47134199999999998</c:v>
                </c:pt>
                <c:pt idx="19219">
                  <c:v>0.47497400000000001</c:v>
                </c:pt>
                <c:pt idx="19220">
                  <c:v>0.48474400000000001</c:v>
                </c:pt>
                <c:pt idx="19221">
                  <c:v>0.49646800000000002</c:v>
                </c:pt>
                <c:pt idx="19222">
                  <c:v>0.50154299999999996</c:v>
                </c:pt>
                <c:pt idx="19223">
                  <c:v>0.510548</c:v>
                </c:pt>
                <c:pt idx="19224">
                  <c:v>0.52558400000000005</c:v>
                </c:pt>
                <c:pt idx="19225">
                  <c:v>0.53789399999999998</c:v>
                </c:pt>
                <c:pt idx="19226">
                  <c:v>0.54591199999999995</c:v>
                </c:pt>
                <c:pt idx="19227">
                  <c:v>0.55172500000000002</c:v>
                </c:pt>
                <c:pt idx="19228">
                  <c:v>0.55767800000000001</c:v>
                </c:pt>
                <c:pt idx="19229">
                  <c:v>0.57176199999999999</c:v>
                </c:pt>
                <c:pt idx="19230">
                  <c:v>0.58528500000000006</c:v>
                </c:pt>
                <c:pt idx="19231">
                  <c:v>0.59014699999999998</c:v>
                </c:pt>
                <c:pt idx="19232">
                  <c:v>0.59336999999999995</c:v>
                </c:pt>
                <c:pt idx="19233">
                  <c:v>0.598773</c:v>
                </c:pt>
                <c:pt idx="19234">
                  <c:v>0.60482000000000002</c:v>
                </c:pt>
                <c:pt idx="19235">
                  <c:v>0.610958</c:v>
                </c:pt>
                <c:pt idx="19236">
                  <c:v>0.62010900000000002</c:v>
                </c:pt>
                <c:pt idx="19237">
                  <c:v>0.62960199999999999</c:v>
                </c:pt>
                <c:pt idx="19238">
                  <c:v>0.63625699999999996</c:v>
                </c:pt>
                <c:pt idx="19239">
                  <c:v>0.64183800000000002</c:v>
                </c:pt>
                <c:pt idx="19240">
                  <c:v>0.64240900000000001</c:v>
                </c:pt>
                <c:pt idx="19241">
                  <c:v>0.638262</c:v>
                </c:pt>
                <c:pt idx="19242">
                  <c:v>0.63875999999999999</c:v>
                </c:pt>
                <c:pt idx="19243">
                  <c:v>0.64322999999999997</c:v>
                </c:pt>
                <c:pt idx="19244">
                  <c:v>0.65436000000000005</c:v>
                </c:pt>
                <c:pt idx="19245">
                  <c:v>0.66019700000000003</c:v>
                </c:pt>
                <c:pt idx="19246">
                  <c:v>0.66249199999999997</c:v>
                </c:pt>
                <c:pt idx="19247">
                  <c:v>0.65857900000000003</c:v>
                </c:pt>
                <c:pt idx="19248">
                  <c:v>0.66298500000000005</c:v>
                </c:pt>
                <c:pt idx="19249">
                  <c:v>0.66990099999999997</c:v>
                </c:pt>
                <c:pt idx="19250">
                  <c:v>0.67820100000000005</c:v>
                </c:pt>
                <c:pt idx="19251">
                  <c:v>0.68371899999999997</c:v>
                </c:pt>
                <c:pt idx="19252">
                  <c:v>0.68689999999999996</c:v>
                </c:pt>
                <c:pt idx="19253">
                  <c:v>0.68908999999999998</c:v>
                </c:pt>
                <c:pt idx="19254">
                  <c:v>0.69377</c:v>
                </c:pt>
                <c:pt idx="19255">
                  <c:v>0.69879999999999998</c:v>
                </c:pt>
                <c:pt idx="19256">
                  <c:v>0.70484599999999997</c:v>
                </c:pt>
                <c:pt idx="19257">
                  <c:v>0.71074199999999998</c:v>
                </c:pt>
                <c:pt idx="19258">
                  <c:v>0.71527300000000005</c:v>
                </c:pt>
                <c:pt idx="19259">
                  <c:v>0.72275599999999995</c:v>
                </c:pt>
                <c:pt idx="19260">
                  <c:v>0.73018300000000003</c:v>
                </c:pt>
                <c:pt idx="19261">
                  <c:v>0.74063599999999996</c:v>
                </c:pt>
                <c:pt idx="19262">
                  <c:v>0.74493200000000004</c:v>
                </c:pt>
                <c:pt idx="19263">
                  <c:v>0.74380000000000002</c:v>
                </c:pt>
                <c:pt idx="19264">
                  <c:v>0.73748199999999997</c:v>
                </c:pt>
                <c:pt idx="19265">
                  <c:v>0.72545499999999996</c:v>
                </c:pt>
                <c:pt idx="19266">
                  <c:v>0.71386400000000005</c:v>
                </c:pt>
                <c:pt idx="19267">
                  <c:v>0.69948699999999997</c:v>
                </c:pt>
                <c:pt idx="19268">
                  <c:v>0.69137400000000004</c:v>
                </c:pt>
                <c:pt idx="19269">
                  <c:v>0.68425499999999995</c:v>
                </c:pt>
                <c:pt idx="19270">
                  <c:v>0.68059899999999995</c:v>
                </c:pt>
                <c:pt idx="19271">
                  <c:v>0.70103099999999996</c:v>
                </c:pt>
                <c:pt idx="19272">
                  <c:v>0.74516300000000002</c:v>
                </c:pt>
                <c:pt idx="19273">
                  <c:v>0.776034</c:v>
                </c:pt>
                <c:pt idx="19274">
                  <c:v>0.616703</c:v>
                </c:pt>
                <c:pt idx="19275">
                  <c:v>-0.115748</c:v>
                </c:pt>
                <c:pt idx="19276">
                  <c:v>-0.27147500000000002</c:v>
                </c:pt>
                <c:pt idx="19277">
                  <c:v>0.21751400000000001</c:v>
                </c:pt>
                <c:pt idx="19278">
                  <c:v>0.54568099999999997</c:v>
                </c:pt>
                <c:pt idx="19279">
                  <c:v>0.54603599999999997</c:v>
                </c:pt>
                <c:pt idx="19280">
                  <c:v>0.49438599999999999</c:v>
                </c:pt>
                <c:pt idx="19281">
                  <c:v>0.48505599999999999</c:v>
                </c:pt>
                <c:pt idx="19282">
                  <c:v>0.47913600000000001</c:v>
                </c:pt>
                <c:pt idx="19283">
                  <c:v>0.47063500000000003</c:v>
                </c:pt>
                <c:pt idx="19284">
                  <c:v>0.45718199999999998</c:v>
                </c:pt>
                <c:pt idx="19285">
                  <c:v>0.44605299999999998</c:v>
                </c:pt>
                <c:pt idx="19286">
                  <c:v>0.43113299999999999</c:v>
                </c:pt>
                <c:pt idx="19287">
                  <c:v>0.40495799999999998</c:v>
                </c:pt>
                <c:pt idx="19288">
                  <c:v>0.38162000000000001</c:v>
                </c:pt>
                <c:pt idx="19289">
                  <c:v>0.35510000000000003</c:v>
                </c:pt>
                <c:pt idx="19290">
                  <c:v>0.333783</c:v>
                </c:pt>
                <c:pt idx="19291">
                  <c:v>0.32688299999999998</c:v>
                </c:pt>
                <c:pt idx="19292">
                  <c:v>0.31184200000000001</c:v>
                </c:pt>
                <c:pt idx="19293">
                  <c:v>0.292408</c:v>
                </c:pt>
                <c:pt idx="19294">
                  <c:v>0.27731600000000001</c:v>
                </c:pt>
                <c:pt idx="19295">
                  <c:v>0.25141599999999997</c:v>
                </c:pt>
                <c:pt idx="19296">
                  <c:v>0.224303</c:v>
                </c:pt>
                <c:pt idx="19297">
                  <c:v>0.20624799999999999</c:v>
                </c:pt>
                <c:pt idx="19298">
                  <c:v>0.18573700000000001</c:v>
                </c:pt>
                <c:pt idx="19299">
                  <c:v>0.16538</c:v>
                </c:pt>
                <c:pt idx="19300">
                  <c:v>0.14891499999999999</c:v>
                </c:pt>
                <c:pt idx="19301">
                  <c:v>0.13692299999999999</c:v>
                </c:pt>
                <c:pt idx="19302">
                  <c:v>0.12551699999999999</c:v>
                </c:pt>
                <c:pt idx="19303">
                  <c:v>0.113691</c:v>
                </c:pt>
                <c:pt idx="19304">
                  <c:v>9.6300800000000006E-2</c:v>
                </c:pt>
                <c:pt idx="19305">
                  <c:v>7.9270199999999999E-2</c:v>
                </c:pt>
                <c:pt idx="19306">
                  <c:v>7.6165300000000005E-2</c:v>
                </c:pt>
                <c:pt idx="19307">
                  <c:v>7.0617899999999997E-2</c:v>
                </c:pt>
                <c:pt idx="19308">
                  <c:v>6.1869599999999997E-2</c:v>
                </c:pt>
                <c:pt idx="19309">
                  <c:v>5.7695200000000002E-2</c:v>
                </c:pt>
                <c:pt idx="19310">
                  <c:v>5.2916199999999997E-2</c:v>
                </c:pt>
                <c:pt idx="19311">
                  <c:v>3.5859299999999997E-2</c:v>
                </c:pt>
                <c:pt idx="19312">
                  <c:v>2.07735E-2</c:v>
                </c:pt>
                <c:pt idx="19313">
                  <c:v>2.1778700000000002E-2</c:v>
                </c:pt>
                <c:pt idx="19314">
                  <c:v>2.5447399999999998E-2</c:v>
                </c:pt>
                <c:pt idx="19315">
                  <c:v>2.93344E-2</c:v>
                </c:pt>
                <c:pt idx="19316">
                  <c:v>2.99309E-2</c:v>
                </c:pt>
                <c:pt idx="19317">
                  <c:v>2.67681E-2</c:v>
                </c:pt>
                <c:pt idx="19318">
                  <c:v>1.36119E-2</c:v>
                </c:pt>
                <c:pt idx="19319">
                  <c:v>-1.00032E-2</c:v>
                </c:pt>
                <c:pt idx="19320">
                  <c:v>-2.4747399999999999E-2</c:v>
                </c:pt>
                <c:pt idx="19321">
                  <c:v>-3.4420399999999997E-2</c:v>
                </c:pt>
                <c:pt idx="19322">
                  <c:v>-3.9123699999999997E-2</c:v>
                </c:pt>
                <c:pt idx="19323">
                  <c:v>-4.3780399999999997E-2</c:v>
                </c:pt>
                <c:pt idx="19324">
                  <c:v>-4.6487500000000001E-2</c:v>
                </c:pt>
                <c:pt idx="19325">
                  <c:v>-4.5769400000000002E-2</c:v>
                </c:pt>
                <c:pt idx="19326">
                  <c:v>-4.2625299999999998E-2</c:v>
                </c:pt>
                <c:pt idx="19327">
                  <c:v>-4.3057900000000003E-2</c:v>
                </c:pt>
                <c:pt idx="19328">
                  <c:v>-4.4786300000000001E-2</c:v>
                </c:pt>
                <c:pt idx="19329">
                  <c:v>-4.55167E-2</c:v>
                </c:pt>
                <c:pt idx="19330">
                  <c:v>-5.09965E-2</c:v>
                </c:pt>
                <c:pt idx="19331">
                  <c:v>-5.6938000000000002E-2</c:v>
                </c:pt>
                <c:pt idx="19332">
                  <c:v>-6.4045099999999994E-2</c:v>
                </c:pt>
                <c:pt idx="19333">
                  <c:v>-6.0144900000000001E-2</c:v>
                </c:pt>
                <c:pt idx="19334">
                  <c:v>-5.9985499999999997E-2</c:v>
                </c:pt>
                <c:pt idx="19335">
                  <c:v>-6.4087000000000005E-2</c:v>
                </c:pt>
                <c:pt idx="19336">
                  <c:v>-6.6640400000000002E-2</c:v>
                </c:pt>
                <c:pt idx="19337">
                  <c:v>-6.7288000000000001E-2</c:v>
                </c:pt>
                <c:pt idx="19338">
                  <c:v>-6.6676200000000005E-2</c:v>
                </c:pt>
                <c:pt idx="19339">
                  <c:v>-7.3848499999999997E-2</c:v>
                </c:pt>
                <c:pt idx="19340">
                  <c:v>-8.9453299999999999E-2</c:v>
                </c:pt>
                <c:pt idx="19341">
                  <c:v>-0.100829</c:v>
                </c:pt>
                <c:pt idx="19342">
                  <c:v>-0.101648</c:v>
                </c:pt>
                <c:pt idx="19343">
                  <c:v>-0.10120899999999999</c:v>
                </c:pt>
                <c:pt idx="19344">
                  <c:v>-9.9900699999999995E-2</c:v>
                </c:pt>
                <c:pt idx="19345">
                  <c:v>-0.102323</c:v>
                </c:pt>
                <c:pt idx="19346">
                  <c:v>-9.6940499999999999E-2</c:v>
                </c:pt>
                <c:pt idx="19347">
                  <c:v>-8.7192000000000006E-2</c:v>
                </c:pt>
                <c:pt idx="19348">
                  <c:v>-6.5702899999999995E-2</c:v>
                </c:pt>
                <c:pt idx="19349">
                  <c:v>-5.0215099999999999E-2</c:v>
                </c:pt>
                <c:pt idx="19350">
                  <c:v>-4.3082099999999998E-2</c:v>
                </c:pt>
                <c:pt idx="19351">
                  <c:v>-3.7228799999999999E-2</c:v>
                </c:pt>
                <c:pt idx="19352">
                  <c:v>-3.8402800000000001E-2</c:v>
                </c:pt>
                <c:pt idx="19353">
                  <c:v>-4.2554000000000002E-2</c:v>
                </c:pt>
                <c:pt idx="19354">
                  <c:v>-4.2235799999999997E-2</c:v>
                </c:pt>
                <c:pt idx="19355">
                  <c:v>-4.2036299999999999E-2</c:v>
                </c:pt>
                <c:pt idx="19356">
                  <c:v>-4.9257500000000003E-2</c:v>
                </c:pt>
                <c:pt idx="19357">
                  <c:v>-7.05538E-2</c:v>
                </c:pt>
                <c:pt idx="19358">
                  <c:v>-7.9644400000000004E-2</c:v>
                </c:pt>
                <c:pt idx="19359">
                  <c:v>-8.1244499999999997E-2</c:v>
                </c:pt>
                <c:pt idx="19360">
                  <c:v>-7.8162200000000001E-2</c:v>
                </c:pt>
                <c:pt idx="19361">
                  <c:v>-7.5504399999999999E-2</c:v>
                </c:pt>
                <c:pt idx="19362">
                  <c:v>-7.85304E-2</c:v>
                </c:pt>
                <c:pt idx="19363">
                  <c:v>-8.4559499999999996E-2</c:v>
                </c:pt>
                <c:pt idx="19364">
                  <c:v>-8.4925299999999995E-2</c:v>
                </c:pt>
                <c:pt idx="19365">
                  <c:v>-7.8034199999999998E-2</c:v>
                </c:pt>
                <c:pt idx="19366">
                  <c:v>-7.0562100000000003E-2</c:v>
                </c:pt>
                <c:pt idx="19367">
                  <c:v>-6.7151799999999998E-2</c:v>
                </c:pt>
                <c:pt idx="19368">
                  <c:v>-6.9393499999999997E-2</c:v>
                </c:pt>
                <c:pt idx="19369">
                  <c:v>-7.1924100000000005E-2</c:v>
                </c:pt>
                <c:pt idx="19370">
                  <c:v>-6.9034899999999996E-2</c:v>
                </c:pt>
                <c:pt idx="19371">
                  <c:v>-6.2715300000000002E-2</c:v>
                </c:pt>
                <c:pt idx="19372">
                  <c:v>-5.8668199999999997E-2</c:v>
                </c:pt>
                <c:pt idx="19373">
                  <c:v>-6.0156899999999999E-2</c:v>
                </c:pt>
                <c:pt idx="19374">
                  <c:v>-6.1540299999999999E-2</c:v>
                </c:pt>
                <c:pt idx="19375">
                  <c:v>-6.2812599999999996E-2</c:v>
                </c:pt>
                <c:pt idx="19376">
                  <c:v>-6.0227500000000003E-2</c:v>
                </c:pt>
                <c:pt idx="19377">
                  <c:v>-5.7041799999999997E-2</c:v>
                </c:pt>
                <c:pt idx="19378">
                  <c:v>-5.6603899999999999E-2</c:v>
                </c:pt>
                <c:pt idx="19379">
                  <c:v>-6.1257600000000002E-2</c:v>
                </c:pt>
                <c:pt idx="19380">
                  <c:v>-6.7756899999999995E-2</c:v>
                </c:pt>
                <c:pt idx="19381">
                  <c:v>-6.9480700000000006E-2</c:v>
                </c:pt>
                <c:pt idx="19382">
                  <c:v>-6.8847500000000006E-2</c:v>
                </c:pt>
                <c:pt idx="19383">
                  <c:v>-6.5579299999999993E-2</c:v>
                </c:pt>
                <c:pt idx="19384">
                  <c:v>-6.3649300000000006E-2</c:v>
                </c:pt>
                <c:pt idx="19385">
                  <c:v>-6.9620699999999994E-2</c:v>
                </c:pt>
                <c:pt idx="19386">
                  <c:v>-7.4527700000000002E-2</c:v>
                </c:pt>
                <c:pt idx="19387">
                  <c:v>-7.4584700000000004E-2</c:v>
                </c:pt>
                <c:pt idx="19388">
                  <c:v>-7.4153899999999995E-2</c:v>
                </c:pt>
                <c:pt idx="19389">
                  <c:v>-7.7994400000000005E-2</c:v>
                </c:pt>
                <c:pt idx="19390">
                  <c:v>-8.1560099999999996E-2</c:v>
                </c:pt>
                <c:pt idx="19391">
                  <c:v>-9.5490199999999997E-2</c:v>
                </c:pt>
                <c:pt idx="19392">
                  <c:v>-0.104627</c:v>
                </c:pt>
                <c:pt idx="19393">
                  <c:v>-0.10739799999999999</c:v>
                </c:pt>
                <c:pt idx="19394">
                  <c:v>-0.114342</c:v>
                </c:pt>
                <c:pt idx="19395">
                  <c:v>-0.12246799999999999</c:v>
                </c:pt>
                <c:pt idx="19396">
                  <c:v>-0.122339</c:v>
                </c:pt>
                <c:pt idx="19397">
                  <c:v>-0.120046</c:v>
                </c:pt>
                <c:pt idx="19398">
                  <c:v>-0.110092</c:v>
                </c:pt>
                <c:pt idx="19399">
                  <c:v>-0.10446</c:v>
                </c:pt>
                <c:pt idx="19400">
                  <c:v>-0.109362</c:v>
                </c:pt>
                <c:pt idx="19401">
                  <c:v>-0.11612699999999999</c:v>
                </c:pt>
                <c:pt idx="19402">
                  <c:v>-0.11949</c:v>
                </c:pt>
                <c:pt idx="19403">
                  <c:v>-0.12123399999999999</c:v>
                </c:pt>
                <c:pt idx="19404">
                  <c:v>-0.122063</c:v>
                </c:pt>
                <c:pt idx="19405">
                  <c:v>-0.121938</c:v>
                </c:pt>
                <c:pt idx="19406">
                  <c:v>-0.12012100000000001</c:v>
                </c:pt>
                <c:pt idx="19407">
                  <c:v>-0.119689</c:v>
                </c:pt>
                <c:pt idx="19408">
                  <c:v>-0.12350899999999999</c:v>
                </c:pt>
                <c:pt idx="19409">
                  <c:v>-0.132299</c:v>
                </c:pt>
                <c:pt idx="19410">
                  <c:v>-0.13564499999999999</c:v>
                </c:pt>
                <c:pt idx="19411">
                  <c:v>-0.137242</c:v>
                </c:pt>
                <c:pt idx="19412">
                  <c:v>-0.13883100000000001</c:v>
                </c:pt>
                <c:pt idx="19413">
                  <c:v>-0.141902</c:v>
                </c:pt>
                <c:pt idx="19414">
                  <c:v>-0.144676</c:v>
                </c:pt>
                <c:pt idx="19415">
                  <c:v>-0.144897</c:v>
                </c:pt>
                <c:pt idx="19416">
                  <c:v>-0.14682400000000001</c:v>
                </c:pt>
                <c:pt idx="19417">
                  <c:v>-0.15804399999999999</c:v>
                </c:pt>
                <c:pt idx="19418">
                  <c:v>-0.164797</c:v>
                </c:pt>
                <c:pt idx="19419">
                  <c:v>-0.17302200000000001</c:v>
                </c:pt>
                <c:pt idx="19420">
                  <c:v>-0.17823800000000001</c:v>
                </c:pt>
                <c:pt idx="19421">
                  <c:v>-0.18484500000000001</c:v>
                </c:pt>
                <c:pt idx="19422">
                  <c:v>-0.18699199999999999</c:v>
                </c:pt>
                <c:pt idx="19423">
                  <c:v>-0.19231799999999999</c:v>
                </c:pt>
                <c:pt idx="19424">
                  <c:v>-0.193776</c:v>
                </c:pt>
                <c:pt idx="19425">
                  <c:v>-0.18998899999999999</c:v>
                </c:pt>
                <c:pt idx="19426">
                  <c:v>-0.192299</c:v>
                </c:pt>
                <c:pt idx="19427">
                  <c:v>-0.19578599999999999</c:v>
                </c:pt>
                <c:pt idx="19428">
                  <c:v>-0.196495</c:v>
                </c:pt>
                <c:pt idx="19429">
                  <c:v>-0.197185</c:v>
                </c:pt>
                <c:pt idx="19430">
                  <c:v>-0.19908300000000001</c:v>
                </c:pt>
                <c:pt idx="19431">
                  <c:v>-0.197103</c:v>
                </c:pt>
                <c:pt idx="19432">
                  <c:v>-0.193718</c:v>
                </c:pt>
                <c:pt idx="19433">
                  <c:v>-0.18284800000000001</c:v>
                </c:pt>
                <c:pt idx="19434">
                  <c:v>-0.18507199999999999</c:v>
                </c:pt>
                <c:pt idx="19435">
                  <c:v>-0.18801399999999999</c:v>
                </c:pt>
                <c:pt idx="19436">
                  <c:v>-0.195517</c:v>
                </c:pt>
                <c:pt idx="19437">
                  <c:v>-0.19789599999999999</c:v>
                </c:pt>
                <c:pt idx="19438">
                  <c:v>-0.20274</c:v>
                </c:pt>
                <c:pt idx="19439">
                  <c:v>-0.20267399999999999</c:v>
                </c:pt>
                <c:pt idx="19440">
                  <c:v>-0.204627</c:v>
                </c:pt>
                <c:pt idx="19441">
                  <c:v>-0.20524600000000001</c:v>
                </c:pt>
                <c:pt idx="19442">
                  <c:v>-0.208956</c:v>
                </c:pt>
                <c:pt idx="19443">
                  <c:v>-0.214809</c:v>
                </c:pt>
                <c:pt idx="19444">
                  <c:v>-0.22072</c:v>
                </c:pt>
                <c:pt idx="19445">
                  <c:v>-0.22884399999999999</c:v>
                </c:pt>
                <c:pt idx="19446">
                  <c:v>-0.237484</c:v>
                </c:pt>
                <c:pt idx="19447">
                  <c:v>-0.236403</c:v>
                </c:pt>
                <c:pt idx="19448">
                  <c:v>-0.24113899999999999</c:v>
                </c:pt>
                <c:pt idx="19449">
                  <c:v>-0.24571000000000001</c:v>
                </c:pt>
                <c:pt idx="19450">
                  <c:v>-0.25060399999999999</c:v>
                </c:pt>
                <c:pt idx="19451">
                  <c:v>-0.25073400000000001</c:v>
                </c:pt>
                <c:pt idx="19452">
                  <c:v>-0.24806600000000001</c:v>
                </c:pt>
                <c:pt idx="19453">
                  <c:v>-0.24850800000000001</c:v>
                </c:pt>
                <c:pt idx="19454">
                  <c:v>-0.24823999999999999</c:v>
                </c:pt>
                <c:pt idx="19455">
                  <c:v>-0.248056</c:v>
                </c:pt>
                <c:pt idx="19456">
                  <c:v>-0.248665</c:v>
                </c:pt>
                <c:pt idx="19457">
                  <c:v>-0.250587</c:v>
                </c:pt>
                <c:pt idx="19458">
                  <c:v>-0.25017099999999998</c:v>
                </c:pt>
                <c:pt idx="19459">
                  <c:v>-0.252195</c:v>
                </c:pt>
                <c:pt idx="19460">
                  <c:v>-0.256994</c:v>
                </c:pt>
                <c:pt idx="19461">
                  <c:v>-0.25647500000000001</c:v>
                </c:pt>
                <c:pt idx="19462">
                  <c:v>-0.24290500000000001</c:v>
                </c:pt>
                <c:pt idx="19463">
                  <c:v>-0.22847100000000001</c:v>
                </c:pt>
                <c:pt idx="19464">
                  <c:v>-0.22640299999999999</c:v>
                </c:pt>
                <c:pt idx="19465">
                  <c:v>-0.21756500000000001</c:v>
                </c:pt>
                <c:pt idx="19466">
                  <c:v>-0.221522</c:v>
                </c:pt>
                <c:pt idx="19467">
                  <c:v>-0.230042</c:v>
                </c:pt>
                <c:pt idx="19468">
                  <c:v>-0.23272200000000001</c:v>
                </c:pt>
                <c:pt idx="19469">
                  <c:v>-0.23044100000000001</c:v>
                </c:pt>
                <c:pt idx="19470">
                  <c:v>-0.229211</c:v>
                </c:pt>
                <c:pt idx="19471">
                  <c:v>-0.22958000000000001</c:v>
                </c:pt>
                <c:pt idx="19472">
                  <c:v>-0.227932</c:v>
                </c:pt>
                <c:pt idx="19473">
                  <c:v>-0.22691700000000001</c:v>
                </c:pt>
                <c:pt idx="19474">
                  <c:v>-0.22947799999999999</c:v>
                </c:pt>
                <c:pt idx="19475">
                  <c:v>-0.23394799999999999</c:v>
                </c:pt>
                <c:pt idx="19476">
                  <c:v>-0.23826</c:v>
                </c:pt>
                <c:pt idx="19477">
                  <c:v>-0.23589599999999999</c:v>
                </c:pt>
                <c:pt idx="19478">
                  <c:v>-0.23493700000000001</c:v>
                </c:pt>
                <c:pt idx="19479">
                  <c:v>-0.23665700000000001</c:v>
                </c:pt>
                <c:pt idx="19480">
                  <c:v>-0.24287</c:v>
                </c:pt>
                <c:pt idx="19481">
                  <c:v>-0.251772</c:v>
                </c:pt>
                <c:pt idx="19482">
                  <c:v>-0.26311800000000002</c:v>
                </c:pt>
                <c:pt idx="19483">
                  <c:v>-0.26912700000000001</c:v>
                </c:pt>
                <c:pt idx="19484">
                  <c:v>-0.274198</c:v>
                </c:pt>
                <c:pt idx="19485">
                  <c:v>-0.27981600000000001</c:v>
                </c:pt>
                <c:pt idx="19486">
                  <c:v>-0.28639799999999999</c:v>
                </c:pt>
                <c:pt idx="19487">
                  <c:v>-0.293624</c:v>
                </c:pt>
                <c:pt idx="19488">
                  <c:v>-0.29580800000000002</c:v>
                </c:pt>
                <c:pt idx="19489">
                  <c:v>-0.29787999999999998</c:v>
                </c:pt>
                <c:pt idx="19490">
                  <c:v>-0.30452099999999999</c:v>
                </c:pt>
                <c:pt idx="19491">
                  <c:v>-0.311699</c:v>
                </c:pt>
                <c:pt idx="19492">
                  <c:v>-0.32081300000000001</c:v>
                </c:pt>
                <c:pt idx="19493">
                  <c:v>-0.32534200000000002</c:v>
                </c:pt>
                <c:pt idx="19494">
                  <c:v>-0.32879599999999998</c:v>
                </c:pt>
                <c:pt idx="19495">
                  <c:v>-0.33433600000000002</c:v>
                </c:pt>
                <c:pt idx="19496">
                  <c:v>-0.35764200000000002</c:v>
                </c:pt>
                <c:pt idx="19497">
                  <c:v>-0.36588599999999999</c:v>
                </c:pt>
                <c:pt idx="19498">
                  <c:v>-0.37007600000000002</c:v>
                </c:pt>
                <c:pt idx="19499">
                  <c:v>-0.36859900000000001</c:v>
                </c:pt>
                <c:pt idx="19500">
                  <c:v>-0.37153999999999998</c:v>
                </c:pt>
                <c:pt idx="19501">
                  <c:v>-0.375251</c:v>
                </c:pt>
                <c:pt idx="19502">
                  <c:v>-0.38258599999999998</c:v>
                </c:pt>
                <c:pt idx="19503">
                  <c:v>-0.39365299999999998</c:v>
                </c:pt>
                <c:pt idx="19504">
                  <c:v>-0.39858700000000002</c:v>
                </c:pt>
                <c:pt idx="19505">
                  <c:v>-0.39869500000000002</c:v>
                </c:pt>
                <c:pt idx="19506">
                  <c:v>-0.40051599999999998</c:v>
                </c:pt>
                <c:pt idx="19507">
                  <c:v>-0.39969100000000002</c:v>
                </c:pt>
                <c:pt idx="19508">
                  <c:v>-0.40203899999999998</c:v>
                </c:pt>
                <c:pt idx="19509">
                  <c:v>-0.40168399999999999</c:v>
                </c:pt>
                <c:pt idx="19510">
                  <c:v>-0.40083200000000002</c:v>
                </c:pt>
                <c:pt idx="19511">
                  <c:v>-0.40609400000000001</c:v>
                </c:pt>
                <c:pt idx="19512">
                  <c:v>-0.41206300000000001</c:v>
                </c:pt>
                <c:pt idx="19513">
                  <c:v>-0.42203600000000002</c:v>
                </c:pt>
                <c:pt idx="19514">
                  <c:v>-0.41981099999999999</c:v>
                </c:pt>
                <c:pt idx="19515">
                  <c:v>-0.41596899999999998</c:v>
                </c:pt>
                <c:pt idx="19516">
                  <c:v>-0.41332000000000002</c:v>
                </c:pt>
                <c:pt idx="19517">
                  <c:v>-0.411217</c:v>
                </c:pt>
                <c:pt idx="19518">
                  <c:v>-0.41961199999999999</c:v>
                </c:pt>
                <c:pt idx="19519">
                  <c:v>-0.42909000000000003</c:v>
                </c:pt>
                <c:pt idx="19520">
                  <c:v>-0.43187700000000001</c:v>
                </c:pt>
                <c:pt idx="19521">
                  <c:v>-0.42794700000000002</c:v>
                </c:pt>
                <c:pt idx="19522">
                  <c:v>-0.43137999999999999</c:v>
                </c:pt>
                <c:pt idx="19523">
                  <c:v>-0.43675000000000003</c:v>
                </c:pt>
                <c:pt idx="19524">
                  <c:v>-0.44353199999999998</c:v>
                </c:pt>
                <c:pt idx="19525">
                  <c:v>-0.44942399999999999</c:v>
                </c:pt>
                <c:pt idx="19526">
                  <c:v>-0.45499800000000001</c:v>
                </c:pt>
                <c:pt idx="19527">
                  <c:v>-0.45706200000000002</c:v>
                </c:pt>
                <c:pt idx="19528">
                  <c:v>-0.45972200000000002</c:v>
                </c:pt>
                <c:pt idx="19529">
                  <c:v>-0.46000999999999997</c:v>
                </c:pt>
                <c:pt idx="19530">
                  <c:v>-0.46862900000000002</c:v>
                </c:pt>
                <c:pt idx="19531">
                  <c:v>-0.48031699999999999</c:v>
                </c:pt>
                <c:pt idx="19532">
                  <c:v>-0.47748299999999999</c:v>
                </c:pt>
                <c:pt idx="19533">
                  <c:v>-0.47842600000000002</c:v>
                </c:pt>
                <c:pt idx="19534">
                  <c:v>-0.47752899999999998</c:v>
                </c:pt>
                <c:pt idx="19535">
                  <c:v>-0.47852299999999998</c:v>
                </c:pt>
                <c:pt idx="19536">
                  <c:v>-0.47561900000000001</c:v>
                </c:pt>
                <c:pt idx="19537">
                  <c:v>-0.47469499999999998</c:v>
                </c:pt>
                <c:pt idx="19538">
                  <c:v>-0.46648800000000001</c:v>
                </c:pt>
                <c:pt idx="19539">
                  <c:v>-0.45792699999999997</c:v>
                </c:pt>
                <c:pt idx="19540">
                  <c:v>-0.46288800000000002</c:v>
                </c:pt>
                <c:pt idx="19541">
                  <c:v>-0.470273</c:v>
                </c:pt>
                <c:pt idx="19542">
                  <c:v>-0.47453899999999999</c:v>
                </c:pt>
                <c:pt idx="19543">
                  <c:v>-0.471111</c:v>
                </c:pt>
                <c:pt idx="19544">
                  <c:v>-0.46720099999999998</c:v>
                </c:pt>
                <c:pt idx="19545">
                  <c:v>-0.46663199999999999</c:v>
                </c:pt>
                <c:pt idx="19546">
                  <c:v>-0.468227</c:v>
                </c:pt>
                <c:pt idx="19547">
                  <c:v>-0.470383</c:v>
                </c:pt>
                <c:pt idx="19548">
                  <c:v>-0.47039900000000001</c:v>
                </c:pt>
                <c:pt idx="19549">
                  <c:v>-0.47228900000000001</c:v>
                </c:pt>
                <c:pt idx="19550">
                  <c:v>-0.47848600000000002</c:v>
                </c:pt>
                <c:pt idx="19551">
                  <c:v>-0.48969699999999999</c:v>
                </c:pt>
                <c:pt idx="19552">
                  <c:v>-0.497251</c:v>
                </c:pt>
                <c:pt idx="19553">
                  <c:v>-0.49552800000000002</c:v>
                </c:pt>
                <c:pt idx="19554">
                  <c:v>-0.49376599999999998</c:v>
                </c:pt>
                <c:pt idx="19555">
                  <c:v>-0.49293199999999998</c:v>
                </c:pt>
                <c:pt idx="19556">
                  <c:v>-0.49736999999999998</c:v>
                </c:pt>
                <c:pt idx="19557">
                  <c:v>-0.50472499999999998</c:v>
                </c:pt>
                <c:pt idx="19558">
                  <c:v>-0.51148199999999999</c:v>
                </c:pt>
                <c:pt idx="19559">
                  <c:v>-0.51613900000000001</c:v>
                </c:pt>
                <c:pt idx="19560">
                  <c:v>-0.51753300000000002</c:v>
                </c:pt>
                <c:pt idx="19561">
                  <c:v>-0.51554199999999994</c:v>
                </c:pt>
                <c:pt idx="19562">
                  <c:v>-0.51353599999999999</c:v>
                </c:pt>
                <c:pt idx="19563">
                  <c:v>-0.51362399999999997</c:v>
                </c:pt>
                <c:pt idx="19564">
                  <c:v>-0.52269299999999996</c:v>
                </c:pt>
                <c:pt idx="19565">
                  <c:v>-0.53214399999999995</c:v>
                </c:pt>
                <c:pt idx="19566">
                  <c:v>-0.54003199999999996</c:v>
                </c:pt>
                <c:pt idx="19567">
                  <c:v>-0.54322400000000004</c:v>
                </c:pt>
                <c:pt idx="19568">
                  <c:v>-0.53923900000000002</c:v>
                </c:pt>
                <c:pt idx="19569">
                  <c:v>-0.53673099999999996</c:v>
                </c:pt>
                <c:pt idx="19570">
                  <c:v>-0.533914</c:v>
                </c:pt>
                <c:pt idx="19571">
                  <c:v>-0.53278300000000001</c:v>
                </c:pt>
                <c:pt idx="19572">
                  <c:v>-0.53719600000000001</c:v>
                </c:pt>
                <c:pt idx="19573">
                  <c:v>-0.54378000000000004</c:v>
                </c:pt>
                <c:pt idx="19574">
                  <c:v>-0.55490899999999999</c:v>
                </c:pt>
                <c:pt idx="19575">
                  <c:v>-0.57050800000000002</c:v>
                </c:pt>
                <c:pt idx="19576">
                  <c:v>-0.58017799999999997</c:v>
                </c:pt>
                <c:pt idx="19577">
                  <c:v>-0.58070500000000003</c:v>
                </c:pt>
                <c:pt idx="19578">
                  <c:v>-0.58266600000000002</c:v>
                </c:pt>
                <c:pt idx="19579">
                  <c:v>-0.59133400000000003</c:v>
                </c:pt>
                <c:pt idx="19580">
                  <c:v>-0.59753699999999998</c:v>
                </c:pt>
                <c:pt idx="19581">
                  <c:v>-0.59383900000000001</c:v>
                </c:pt>
                <c:pt idx="19582">
                  <c:v>-0.58713599999999999</c:v>
                </c:pt>
                <c:pt idx="19583">
                  <c:v>-0.59097699999999997</c:v>
                </c:pt>
                <c:pt idx="19584">
                  <c:v>-0.59524299999999997</c:v>
                </c:pt>
                <c:pt idx="19585">
                  <c:v>-0.59572000000000003</c:v>
                </c:pt>
                <c:pt idx="19586">
                  <c:v>-0.60257799999999995</c:v>
                </c:pt>
                <c:pt idx="19587">
                  <c:v>-0.61246199999999995</c:v>
                </c:pt>
                <c:pt idx="19588">
                  <c:v>-0.614811</c:v>
                </c:pt>
                <c:pt idx="19589">
                  <c:v>-0.61599199999999998</c:v>
                </c:pt>
                <c:pt idx="19590">
                  <c:v>-0.62821400000000005</c:v>
                </c:pt>
                <c:pt idx="19591">
                  <c:v>-0.64171900000000004</c:v>
                </c:pt>
                <c:pt idx="19592">
                  <c:v>-0.64811200000000002</c:v>
                </c:pt>
                <c:pt idx="19593">
                  <c:v>-0.64444400000000002</c:v>
                </c:pt>
                <c:pt idx="19594">
                  <c:v>-0.63776500000000003</c:v>
                </c:pt>
                <c:pt idx="19595">
                  <c:v>-0.63796900000000001</c:v>
                </c:pt>
                <c:pt idx="19596">
                  <c:v>-0.64420500000000003</c:v>
                </c:pt>
                <c:pt idx="19597">
                  <c:v>-0.64963599999999999</c:v>
                </c:pt>
                <c:pt idx="19598">
                  <c:v>-0.64540299999999995</c:v>
                </c:pt>
                <c:pt idx="19599">
                  <c:v>-0.63377899999999998</c:v>
                </c:pt>
                <c:pt idx="19600">
                  <c:v>-0.61960599999999999</c:v>
                </c:pt>
                <c:pt idx="19601">
                  <c:v>-0.60635799999999995</c:v>
                </c:pt>
                <c:pt idx="19602">
                  <c:v>-0.60326500000000005</c:v>
                </c:pt>
                <c:pt idx="19603">
                  <c:v>-0.60683399999999998</c:v>
                </c:pt>
                <c:pt idx="19604">
                  <c:v>-0.61284499999999997</c:v>
                </c:pt>
                <c:pt idx="19605">
                  <c:v>-0.61760700000000002</c:v>
                </c:pt>
                <c:pt idx="19606">
                  <c:v>-0.61436900000000005</c:v>
                </c:pt>
                <c:pt idx="19607">
                  <c:v>-0.60918799999999995</c:v>
                </c:pt>
                <c:pt idx="19608">
                  <c:v>-0.60941999999999996</c:v>
                </c:pt>
                <c:pt idx="19609">
                  <c:v>-0.613043</c:v>
                </c:pt>
                <c:pt idx="19610">
                  <c:v>-0.61756</c:v>
                </c:pt>
                <c:pt idx="19611">
                  <c:v>-0.62137100000000001</c:v>
                </c:pt>
                <c:pt idx="19612">
                  <c:v>-0.62080000000000002</c:v>
                </c:pt>
                <c:pt idx="19613">
                  <c:v>-0.62309999999999999</c:v>
                </c:pt>
                <c:pt idx="19614">
                  <c:v>-0.62692199999999998</c:v>
                </c:pt>
                <c:pt idx="19615">
                  <c:v>-0.622359</c:v>
                </c:pt>
                <c:pt idx="19616">
                  <c:v>-0.61664300000000005</c:v>
                </c:pt>
                <c:pt idx="19617">
                  <c:v>-0.61651</c:v>
                </c:pt>
                <c:pt idx="19618">
                  <c:v>-0.61971200000000004</c:v>
                </c:pt>
                <c:pt idx="19619">
                  <c:v>-0.62282599999999999</c:v>
                </c:pt>
                <c:pt idx="19620">
                  <c:v>-0.62431700000000001</c:v>
                </c:pt>
                <c:pt idx="19621">
                  <c:v>-0.624336</c:v>
                </c:pt>
                <c:pt idx="19622">
                  <c:v>-0.62534699999999999</c:v>
                </c:pt>
                <c:pt idx="19623">
                  <c:v>-0.62456699999999998</c:v>
                </c:pt>
                <c:pt idx="19624">
                  <c:v>-0.62578699999999998</c:v>
                </c:pt>
                <c:pt idx="19625">
                  <c:v>-0.63267499999999999</c:v>
                </c:pt>
                <c:pt idx="19626">
                  <c:v>-0.63741300000000001</c:v>
                </c:pt>
                <c:pt idx="19627">
                  <c:v>-0.63318300000000005</c:v>
                </c:pt>
                <c:pt idx="19628">
                  <c:v>-0.62771699999999997</c:v>
                </c:pt>
                <c:pt idx="19629">
                  <c:v>-0.63173199999999996</c:v>
                </c:pt>
                <c:pt idx="19630">
                  <c:v>-0.63128799999999996</c:v>
                </c:pt>
                <c:pt idx="19631">
                  <c:v>-0.63263000000000003</c:v>
                </c:pt>
                <c:pt idx="19632">
                  <c:v>-0.63044800000000001</c:v>
                </c:pt>
                <c:pt idx="19633">
                  <c:v>-0.62743300000000002</c:v>
                </c:pt>
                <c:pt idx="19634">
                  <c:v>-0.62899099999999997</c:v>
                </c:pt>
                <c:pt idx="19635">
                  <c:v>-0.63197800000000004</c:v>
                </c:pt>
                <c:pt idx="19636">
                  <c:v>-0.63162700000000005</c:v>
                </c:pt>
                <c:pt idx="19637">
                  <c:v>-0.63122400000000001</c:v>
                </c:pt>
                <c:pt idx="19638">
                  <c:v>-0.63243099999999997</c:v>
                </c:pt>
                <c:pt idx="19639">
                  <c:v>-0.63305</c:v>
                </c:pt>
                <c:pt idx="19640">
                  <c:v>-0.63494399999999995</c:v>
                </c:pt>
                <c:pt idx="19641">
                  <c:v>-0.63505999999999996</c:v>
                </c:pt>
                <c:pt idx="19642">
                  <c:v>-0.63922199999999996</c:v>
                </c:pt>
                <c:pt idx="19643">
                  <c:v>-0.64609399999999995</c:v>
                </c:pt>
                <c:pt idx="19644">
                  <c:v>-0.64451499999999995</c:v>
                </c:pt>
                <c:pt idx="19645">
                  <c:v>-0.64307199999999998</c:v>
                </c:pt>
                <c:pt idx="19646">
                  <c:v>-0.64025900000000002</c:v>
                </c:pt>
                <c:pt idx="19647">
                  <c:v>-0.640204</c:v>
                </c:pt>
                <c:pt idx="19648">
                  <c:v>-0.63773100000000005</c:v>
                </c:pt>
                <c:pt idx="19649">
                  <c:v>-0.64184799999999997</c:v>
                </c:pt>
                <c:pt idx="19650">
                  <c:v>-0.64965899999999999</c:v>
                </c:pt>
                <c:pt idx="19651">
                  <c:v>-0.64964500000000003</c:v>
                </c:pt>
                <c:pt idx="19652">
                  <c:v>-0.64378299999999999</c:v>
                </c:pt>
                <c:pt idx="19653">
                  <c:v>-0.63941899999999996</c:v>
                </c:pt>
                <c:pt idx="19654">
                  <c:v>-0.636432</c:v>
                </c:pt>
                <c:pt idx="19655">
                  <c:v>-0.63197800000000004</c:v>
                </c:pt>
                <c:pt idx="19656">
                  <c:v>-0.63021099999999997</c:v>
                </c:pt>
                <c:pt idx="19657">
                  <c:v>-0.62750099999999998</c:v>
                </c:pt>
                <c:pt idx="19658">
                  <c:v>-0.62528300000000003</c:v>
                </c:pt>
                <c:pt idx="19659">
                  <c:v>-0.62857799999999997</c:v>
                </c:pt>
                <c:pt idx="19660">
                  <c:v>-0.63129400000000002</c:v>
                </c:pt>
                <c:pt idx="19661">
                  <c:v>-0.63296600000000003</c:v>
                </c:pt>
                <c:pt idx="19662">
                  <c:v>-0.62934100000000004</c:v>
                </c:pt>
                <c:pt idx="19663">
                  <c:v>-0.62234400000000001</c:v>
                </c:pt>
                <c:pt idx="19664">
                  <c:v>-0.61541599999999996</c:v>
                </c:pt>
                <c:pt idx="19665">
                  <c:v>-0.60977000000000003</c:v>
                </c:pt>
                <c:pt idx="19666">
                  <c:v>-0.60361600000000004</c:v>
                </c:pt>
                <c:pt idx="19667">
                  <c:v>-0.59938499999999995</c:v>
                </c:pt>
                <c:pt idx="19668">
                  <c:v>-0.60067499999999996</c:v>
                </c:pt>
                <c:pt idx="19669">
                  <c:v>-0.60537799999999997</c:v>
                </c:pt>
                <c:pt idx="19670">
                  <c:v>-0.600858</c:v>
                </c:pt>
                <c:pt idx="19671">
                  <c:v>-0.59537600000000002</c:v>
                </c:pt>
                <c:pt idx="19672">
                  <c:v>-0.59374400000000005</c:v>
                </c:pt>
                <c:pt idx="19673">
                  <c:v>-0.59977199999999997</c:v>
                </c:pt>
                <c:pt idx="19674">
                  <c:v>-0.61463999999999996</c:v>
                </c:pt>
                <c:pt idx="19675">
                  <c:v>-0.63663999999999998</c:v>
                </c:pt>
                <c:pt idx="19676">
                  <c:v>-0.65578800000000004</c:v>
                </c:pt>
                <c:pt idx="19677">
                  <c:v>-0.65578199999999998</c:v>
                </c:pt>
                <c:pt idx="19678">
                  <c:v>-0.65025100000000002</c:v>
                </c:pt>
                <c:pt idx="19679">
                  <c:v>-0.63712800000000003</c:v>
                </c:pt>
                <c:pt idx="19680">
                  <c:v>-0.63218399999999997</c:v>
                </c:pt>
                <c:pt idx="19681">
                  <c:v>-0.63106799999999996</c:v>
                </c:pt>
                <c:pt idx="19682">
                  <c:v>-0.63581900000000002</c:v>
                </c:pt>
                <c:pt idx="19683">
                  <c:v>-0.63804099999999997</c:v>
                </c:pt>
                <c:pt idx="19684">
                  <c:v>-0.64175599999999999</c:v>
                </c:pt>
                <c:pt idx="19685">
                  <c:v>-0.64599300000000004</c:v>
                </c:pt>
                <c:pt idx="19686">
                  <c:v>-0.64827000000000001</c:v>
                </c:pt>
                <c:pt idx="19687">
                  <c:v>-0.65085899999999997</c:v>
                </c:pt>
                <c:pt idx="19688">
                  <c:v>-0.65761800000000004</c:v>
                </c:pt>
                <c:pt idx="19689">
                  <c:v>-0.658551</c:v>
                </c:pt>
                <c:pt idx="19690">
                  <c:v>-0.65982499999999999</c:v>
                </c:pt>
                <c:pt idx="19691">
                  <c:v>-0.65818900000000002</c:v>
                </c:pt>
                <c:pt idx="19692">
                  <c:v>-0.65824899999999997</c:v>
                </c:pt>
                <c:pt idx="19693">
                  <c:v>-0.65790099999999996</c:v>
                </c:pt>
                <c:pt idx="19694">
                  <c:v>-0.65310800000000002</c:v>
                </c:pt>
                <c:pt idx="19695">
                  <c:v>-0.65348200000000001</c:v>
                </c:pt>
                <c:pt idx="19696">
                  <c:v>-0.65242100000000003</c:v>
                </c:pt>
                <c:pt idx="19697">
                  <c:v>-0.65325299999999997</c:v>
                </c:pt>
                <c:pt idx="19698">
                  <c:v>-0.65481599999999995</c:v>
                </c:pt>
                <c:pt idx="19699">
                  <c:v>-0.65267399999999998</c:v>
                </c:pt>
                <c:pt idx="19700">
                  <c:v>-0.64658400000000005</c:v>
                </c:pt>
                <c:pt idx="19701">
                  <c:v>-0.63252799999999998</c:v>
                </c:pt>
                <c:pt idx="19702">
                  <c:v>-0.62135300000000004</c:v>
                </c:pt>
                <c:pt idx="19703">
                  <c:v>-0.61343199999999998</c:v>
                </c:pt>
                <c:pt idx="19704">
                  <c:v>-0.61171900000000001</c:v>
                </c:pt>
                <c:pt idx="19705">
                  <c:v>-0.61496499999999998</c:v>
                </c:pt>
                <c:pt idx="19706">
                  <c:v>-0.61795500000000003</c:v>
                </c:pt>
                <c:pt idx="19707">
                  <c:v>-0.61358199999999996</c:v>
                </c:pt>
                <c:pt idx="19708">
                  <c:v>-0.61513499999999999</c:v>
                </c:pt>
                <c:pt idx="19709">
                  <c:v>-0.61959500000000001</c:v>
                </c:pt>
                <c:pt idx="19710">
                  <c:v>-0.62087499999999995</c:v>
                </c:pt>
                <c:pt idx="19711">
                  <c:v>-0.61807100000000004</c:v>
                </c:pt>
                <c:pt idx="19712">
                  <c:v>-0.61624999999999996</c:v>
                </c:pt>
                <c:pt idx="19713">
                  <c:v>-0.61434100000000003</c:v>
                </c:pt>
                <c:pt idx="19714">
                  <c:v>-0.61212999999999995</c:v>
                </c:pt>
                <c:pt idx="19715">
                  <c:v>-0.60633800000000004</c:v>
                </c:pt>
                <c:pt idx="19716">
                  <c:v>-0.60364499999999999</c:v>
                </c:pt>
                <c:pt idx="19717">
                  <c:v>-0.60334699999999997</c:v>
                </c:pt>
                <c:pt idx="19718">
                  <c:v>-0.601858</c:v>
                </c:pt>
                <c:pt idx="19719">
                  <c:v>-0.59492299999999998</c:v>
                </c:pt>
                <c:pt idx="19720">
                  <c:v>-0.59217799999999998</c:v>
                </c:pt>
                <c:pt idx="19721">
                  <c:v>-0.60083299999999995</c:v>
                </c:pt>
                <c:pt idx="19722">
                  <c:v>-0.60589599999999999</c:v>
                </c:pt>
                <c:pt idx="19723">
                  <c:v>-0.60674600000000001</c:v>
                </c:pt>
                <c:pt idx="19724">
                  <c:v>-0.607043</c:v>
                </c:pt>
                <c:pt idx="19725">
                  <c:v>-0.611487</c:v>
                </c:pt>
                <c:pt idx="19726">
                  <c:v>-0.614676</c:v>
                </c:pt>
                <c:pt idx="19727">
                  <c:v>-0.61649100000000001</c:v>
                </c:pt>
                <c:pt idx="19728">
                  <c:v>-0.61594800000000005</c:v>
                </c:pt>
                <c:pt idx="19729">
                  <c:v>-0.60990100000000003</c:v>
                </c:pt>
                <c:pt idx="19730">
                  <c:v>-0.59838100000000005</c:v>
                </c:pt>
                <c:pt idx="19731">
                  <c:v>-0.58918999999999999</c:v>
                </c:pt>
                <c:pt idx="19732">
                  <c:v>-0.58913199999999999</c:v>
                </c:pt>
                <c:pt idx="19733">
                  <c:v>-0.58745999999999998</c:v>
                </c:pt>
                <c:pt idx="19734">
                  <c:v>-0.58039099999999999</c:v>
                </c:pt>
                <c:pt idx="19735">
                  <c:v>-0.57619399999999998</c:v>
                </c:pt>
                <c:pt idx="19736">
                  <c:v>-0.58091199999999998</c:v>
                </c:pt>
                <c:pt idx="19737">
                  <c:v>-0.58666099999999999</c:v>
                </c:pt>
                <c:pt idx="19738">
                  <c:v>-0.589727</c:v>
                </c:pt>
                <c:pt idx="19739">
                  <c:v>-0.59280600000000006</c:v>
                </c:pt>
                <c:pt idx="19740">
                  <c:v>-0.595086</c:v>
                </c:pt>
                <c:pt idx="19741">
                  <c:v>-0.59506300000000001</c:v>
                </c:pt>
                <c:pt idx="19742">
                  <c:v>-0.59285500000000002</c:v>
                </c:pt>
                <c:pt idx="19743">
                  <c:v>-0.58913499999999996</c:v>
                </c:pt>
                <c:pt idx="19744">
                  <c:v>-0.58267400000000003</c:v>
                </c:pt>
                <c:pt idx="19745">
                  <c:v>-0.57525999999999999</c:v>
                </c:pt>
                <c:pt idx="19746">
                  <c:v>-0.58011299999999999</c:v>
                </c:pt>
                <c:pt idx="19747">
                  <c:v>-0.59232099999999999</c:v>
                </c:pt>
                <c:pt idx="19748">
                  <c:v>-0.58517799999999998</c:v>
                </c:pt>
                <c:pt idx="19749">
                  <c:v>-0.57408800000000004</c:v>
                </c:pt>
                <c:pt idx="19750">
                  <c:v>-0.56235500000000005</c:v>
                </c:pt>
                <c:pt idx="19751">
                  <c:v>-0.55671899999999996</c:v>
                </c:pt>
                <c:pt idx="19752">
                  <c:v>-0.54999100000000001</c:v>
                </c:pt>
                <c:pt idx="19753">
                  <c:v>-0.544211</c:v>
                </c:pt>
                <c:pt idx="19754">
                  <c:v>-0.53821099999999999</c:v>
                </c:pt>
                <c:pt idx="19755">
                  <c:v>-0.535304</c:v>
                </c:pt>
                <c:pt idx="19756">
                  <c:v>-0.53717000000000004</c:v>
                </c:pt>
                <c:pt idx="19757">
                  <c:v>-0.53636600000000001</c:v>
                </c:pt>
                <c:pt idx="19758">
                  <c:v>-0.52846499999999996</c:v>
                </c:pt>
                <c:pt idx="19759">
                  <c:v>-0.530142</c:v>
                </c:pt>
                <c:pt idx="19760">
                  <c:v>-0.526061</c:v>
                </c:pt>
                <c:pt idx="19761">
                  <c:v>-0.53213900000000003</c:v>
                </c:pt>
                <c:pt idx="19762">
                  <c:v>-0.52784299999999995</c:v>
                </c:pt>
                <c:pt idx="19763">
                  <c:v>-0.53321099999999999</c:v>
                </c:pt>
                <c:pt idx="19764">
                  <c:v>-0.53604799999999997</c:v>
                </c:pt>
                <c:pt idx="19765">
                  <c:v>-0.53644099999999995</c:v>
                </c:pt>
                <c:pt idx="19766">
                  <c:v>-0.52805299999999999</c:v>
                </c:pt>
                <c:pt idx="19767">
                  <c:v>-0.51898100000000003</c:v>
                </c:pt>
                <c:pt idx="19768">
                  <c:v>-0.513181</c:v>
                </c:pt>
                <c:pt idx="19769">
                  <c:v>-0.51073500000000005</c:v>
                </c:pt>
                <c:pt idx="19770">
                  <c:v>-0.50395500000000004</c:v>
                </c:pt>
                <c:pt idx="19771">
                  <c:v>-0.49843799999999999</c:v>
                </c:pt>
                <c:pt idx="19772">
                  <c:v>-0.48743199999999998</c:v>
                </c:pt>
                <c:pt idx="19773">
                  <c:v>-0.48929499999999998</c:v>
                </c:pt>
                <c:pt idx="19774">
                  <c:v>-0.485869</c:v>
                </c:pt>
                <c:pt idx="19775">
                  <c:v>-0.48208499999999999</c:v>
                </c:pt>
                <c:pt idx="19776">
                  <c:v>-0.47778799999999999</c:v>
                </c:pt>
                <c:pt idx="19777">
                  <c:v>-0.47795599999999999</c:v>
                </c:pt>
                <c:pt idx="19778">
                  <c:v>-0.47472900000000001</c:v>
                </c:pt>
                <c:pt idx="19779">
                  <c:v>-0.46909600000000001</c:v>
                </c:pt>
                <c:pt idx="19780">
                  <c:v>-0.46016800000000002</c:v>
                </c:pt>
                <c:pt idx="19781">
                  <c:v>-0.46177200000000002</c:v>
                </c:pt>
                <c:pt idx="19782">
                  <c:v>-0.46670699999999998</c:v>
                </c:pt>
                <c:pt idx="19783">
                  <c:v>-0.464202</c:v>
                </c:pt>
                <c:pt idx="19784">
                  <c:v>-0.46305800000000003</c:v>
                </c:pt>
                <c:pt idx="19785">
                  <c:v>-0.46378599999999998</c:v>
                </c:pt>
                <c:pt idx="19786">
                  <c:v>-0.46157500000000001</c:v>
                </c:pt>
                <c:pt idx="19787">
                  <c:v>-0.453955</c:v>
                </c:pt>
                <c:pt idx="19788">
                  <c:v>-0.44921299999999997</c:v>
                </c:pt>
                <c:pt idx="19789">
                  <c:v>-0.44615100000000002</c:v>
                </c:pt>
                <c:pt idx="19790">
                  <c:v>-0.44577600000000001</c:v>
                </c:pt>
                <c:pt idx="19791">
                  <c:v>-0.44406299999999999</c:v>
                </c:pt>
                <c:pt idx="19792">
                  <c:v>-0.44870399999999999</c:v>
                </c:pt>
                <c:pt idx="19793">
                  <c:v>-0.44972899999999999</c:v>
                </c:pt>
                <c:pt idx="19794">
                  <c:v>-0.44961600000000002</c:v>
                </c:pt>
                <c:pt idx="19795">
                  <c:v>-0.44572899999999999</c:v>
                </c:pt>
                <c:pt idx="19796">
                  <c:v>-0.44427800000000001</c:v>
                </c:pt>
                <c:pt idx="19797">
                  <c:v>-0.44671</c:v>
                </c:pt>
                <c:pt idx="19798">
                  <c:v>-0.44794899999999999</c:v>
                </c:pt>
                <c:pt idx="19799">
                  <c:v>-0.44368400000000002</c:v>
                </c:pt>
                <c:pt idx="19800">
                  <c:v>-0.44112600000000002</c:v>
                </c:pt>
                <c:pt idx="19801">
                  <c:v>-0.43965100000000001</c:v>
                </c:pt>
                <c:pt idx="19802">
                  <c:v>-0.44391599999999998</c:v>
                </c:pt>
                <c:pt idx="19803">
                  <c:v>-0.44916499999999998</c:v>
                </c:pt>
                <c:pt idx="19804">
                  <c:v>-0.45339099999999999</c:v>
                </c:pt>
                <c:pt idx="19805">
                  <c:v>-0.45597799999999999</c:v>
                </c:pt>
                <c:pt idx="19806">
                  <c:v>-0.45310099999999998</c:v>
                </c:pt>
                <c:pt idx="19807">
                  <c:v>-0.456395</c:v>
                </c:pt>
                <c:pt idx="19808">
                  <c:v>-0.46135300000000001</c:v>
                </c:pt>
                <c:pt idx="19809">
                  <c:v>-0.46468900000000002</c:v>
                </c:pt>
                <c:pt idx="19810">
                  <c:v>-0.47659600000000002</c:v>
                </c:pt>
                <c:pt idx="19811">
                  <c:v>-0.48851</c:v>
                </c:pt>
                <c:pt idx="19812">
                  <c:v>-0.49245899999999998</c:v>
                </c:pt>
                <c:pt idx="19813">
                  <c:v>-0.48879099999999998</c:v>
                </c:pt>
                <c:pt idx="19814">
                  <c:v>-0.48596800000000001</c:v>
                </c:pt>
                <c:pt idx="19815">
                  <c:v>-0.4829</c:v>
                </c:pt>
                <c:pt idx="19816">
                  <c:v>-0.48353200000000002</c:v>
                </c:pt>
                <c:pt idx="19817">
                  <c:v>-0.49159799999999998</c:v>
                </c:pt>
                <c:pt idx="19818">
                  <c:v>-0.49577399999999999</c:v>
                </c:pt>
                <c:pt idx="19819">
                  <c:v>-0.49745699999999998</c:v>
                </c:pt>
                <c:pt idx="19820">
                  <c:v>-0.50030600000000003</c:v>
                </c:pt>
                <c:pt idx="19821">
                  <c:v>-0.50080100000000005</c:v>
                </c:pt>
                <c:pt idx="19822">
                  <c:v>-0.49543700000000002</c:v>
                </c:pt>
                <c:pt idx="19823">
                  <c:v>-0.50239500000000004</c:v>
                </c:pt>
                <c:pt idx="19824">
                  <c:v>-0.51297700000000002</c:v>
                </c:pt>
                <c:pt idx="19825">
                  <c:v>-0.514378</c:v>
                </c:pt>
                <c:pt idx="19826">
                  <c:v>-0.516011</c:v>
                </c:pt>
                <c:pt idx="19827">
                  <c:v>-0.52070000000000005</c:v>
                </c:pt>
                <c:pt idx="19828">
                  <c:v>-0.523366</c:v>
                </c:pt>
                <c:pt idx="19829">
                  <c:v>-0.52153799999999995</c:v>
                </c:pt>
                <c:pt idx="19830">
                  <c:v>-0.51890800000000004</c:v>
                </c:pt>
                <c:pt idx="19831">
                  <c:v>-0.518235</c:v>
                </c:pt>
                <c:pt idx="19832">
                  <c:v>-0.51891699999999996</c:v>
                </c:pt>
                <c:pt idx="19833">
                  <c:v>-0.51919800000000005</c:v>
                </c:pt>
                <c:pt idx="19834">
                  <c:v>-0.51504300000000003</c:v>
                </c:pt>
                <c:pt idx="19835">
                  <c:v>-0.50681600000000004</c:v>
                </c:pt>
                <c:pt idx="19836">
                  <c:v>-0.50990899999999995</c:v>
                </c:pt>
                <c:pt idx="19837">
                  <c:v>-0.51782099999999998</c:v>
                </c:pt>
                <c:pt idx="19838">
                  <c:v>-0.51719400000000004</c:v>
                </c:pt>
                <c:pt idx="19839">
                  <c:v>-0.51192899999999997</c:v>
                </c:pt>
                <c:pt idx="19840">
                  <c:v>-0.50848700000000002</c:v>
                </c:pt>
                <c:pt idx="19841">
                  <c:v>-0.50727199999999995</c:v>
                </c:pt>
                <c:pt idx="19842">
                  <c:v>-0.50976299999999997</c:v>
                </c:pt>
                <c:pt idx="19843">
                  <c:v>-0.52565899999999999</c:v>
                </c:pt>
                <c:pt idx="19844">
                  <c:v>-0.54822899999999997</c:v>
                </c:pt>
                <c:pt idx="19845">
                  <c:v>-0.56026200000000004</c:v>
                </c:pt>
                <c:pt idx="19846">
                  <c:v>-0.55514600000000003</c:v>
                </c:pt>
                <c:pt idx="19847">
                  <c:v>-0.54669900000000005</c:v>
                </c:pt>
                <c:pt idx="19848">
                  <c:v>-0.54206200000000004</c:v>
                </c:pt>
                <c:pt idx="19849">
                  <c:v>-0.54496199999999995</c:v>
                </c:pt>
                <c:pt idx="19850">
                  <c:v>-0.558253</c:v>
                </c:pt>
                <c:pt idx="19851">
                  <c:v>-0.57058399999999998</c:v>
                </c:pt>
                <c:pt idx="19852">
                  <c:v>-0.57310099999999997</c:v>
                </c:pt>
                <c:pt idx="19853">
                  <c:v>-0.569658</c:v>
                </c:pt>
                <c:pt idx="19854">
                  <c:v>-0.56756399999999996</c:v>
                </c:pt>
                <c:pt idx="19855">
                  <c:v>-0.56887500000000002</c:v>
                </c:pt>
                <c:pt idx="19856">
                  <c:v>-0.57203499999999996</c:v>
                </c:pt>
                <c:pt idx="19857">
                  <c:v>-0.57586999999999999</c:v>
                </c:pt>
                <c:pt idx="19858">
                  <c:v>-0.58065699999999998</c:v>
                </c:pt>
                <c:pt idx="19859">
                  <c:v>-0.58684599999999998</c:v>
                </c:pt>
                <c:pt idx="19860">
                  <c:v>-0.58960299999999999</c:v>
                </c:pt>
                <c:pt idx="19861">
                  <c:v>-0.60125399999999996</c:v>
                </c:pt>
                <c:pt idx="19862">
                  <c:v>-0.61391899999999999</c:v>
                </c:pt>
                <c:pt idx="19863">
                  <c:v>-0.61779099999999998</c:v>
                </c:pt>
                <c:pt idx="19864">
                  <c:v>-0.61982700000000002</c:v>
                </c:pt>
                <c:pt idx="19865">
                  <c:v>-0.62015100000000001</c:v>
                </c:pt>
                <c:pt idx="19866">
                  <c:v>-0.61902699999999999</c:v>
                </c:pt>
                <c:pt idx="19867">
                  <c:v>-0.62056699999999998</c:v>
                </c:pt>
                <c:pt idx="19868">
                  <c:v>-0.62567799999999996</c:v>
                </c:pt>
                <c:pt idx="19869">
                  <c:v>-0.63168199999999997</c:v>
                </c:pt>
                <c:pt idx="19870">
                  <c:v>-0.63241199999999997</c:v>
                </c:pt>
                <c:pt idx="19871">
                  <c:v>-0.62993600000000005</c:v>
                </c:pt>
                <c:pt idx="19872">
                  <c:v>-0.630768</c:v>
                </c:pt>
                <c:pt idx="19873">
                  <c:v>-0.63064900000000002</c:v>
                </c:pt>
                <c:pt idx="19874">
                  <c:v>-0.62914000000000003</c:v>
                </c:pt>
                <c:pt idx="19875">
                  <c:v>-0.62849100000000002</c:v>
                </c:pt>
                <c:pt idx="19876">
                  <c:v>-0.62997199999999998</c:v>
                </c:pt>
                <c:pt idx="19877">
                  <c:v>-0.63608799999999999</c:v>
                </c:pt>
                <c:pt idx="19878">
                  <c:v>-0.64308399999999999</c:v>
                </c:pt>
                <c:pt idx="19879">
                  <c:v>-0.64968099999999995</c:v>
                </c:pt>
                <c:pt idx="19880">
                  <c:v>-0.651034</c:v>
                </c:pt>
                <c:pt idx="19881">
                  <c:v>-0.64900899999999995</c:v>
                </c:pt>
                <c:pt idx="19882">
                  <c:v>-0.66274599999999995</c:v>
                </c:pt>
                <c:pt idx="19883">
                  <c:v>-0.68117000000000005</c:v>
                </c:pt>
                <c:pt idx="19884">
                  <c:v>-0.68890600000000002</c:v>
                </c:pt>
                <c:pt idx="19885">
                  <c:v>-0.69832399999999994</c:v>
                </c:pt>
                <c:pt idx="19886">
                  <c:v>-0.70034700000000005</c:v>
                </c:pt>
                <c:pt idx="19887">
                  <c:v>-0.69987200000000005</c:v>
                </c:pt>
                <c:pt idx="19888">
                  <c:v>-0.70554899999999998</c:v>
                </c:pt>
                <c:pt idx="19889">
                  <c:v>-0.71756799999999998</c:v>
                </c:pt>
                <c:pt idx="19890">
                  <c:v>-0.72955300000000001</c:v>
                </c:pt>
                <c:pt idx="19891">
                  <c:v>-0.73456999999999995</c:v>
                </c:pt>
                <c:pt idx="19892">
                  <c:v>-0.73503700000000005</c:v>
                </c:pt>
                <c:pt idx="19893">
                  <c:v>-0.73616199999999998</c:v>
                </c:pt>
                <c:pt idx="19894">
                  <c:v>-0.75218799999999997</c:v>
                </c:pt>
                <c:pt idx="19895">
                  <c:v>-0.77112700000000001</c:v>
                </c:pt>
                <c:pt idx="19896">
                  <c:v>-0.77656899999999995</c:v>
                </c:pt>
                <c:pt idx="19897">
                  <c:v>-0.77934099999999995</c:v>
                </c:pt>
                <c:pt idx="19898">
                  <c:v>-0.78230100000000002</c:v>
                </c:pt>
                <c:pt idx="19899">
                  <c:v>-0.79064599999999996</c:v>
                </c:pt>
                <c:pt idx="19900">
                  <c:v>-0.79636600000000002</c:v>
                </c:pt>
                <c:pt idx="19901">
                  <c:v>-0.79655600000000004</c:v>
                </c:pt>
                <c:pt idx="19902">
                  <c:v>-0.80276999999999998</c:v>
                </c:pt>
                <c:pt idx="19903">
                  <c:v>-0.81442199999999998</c:v>
                </c:pt>
                <c:pt idx="19904">
                  <c:v>-0.81994400000000001</c:v>
                </c:pt>
                <c:pt idx="19905">
                  <c:v>-0.82133400000000001</c:v>
                </c:pt>
                <c:pt idx="19906">
                  <c:v>-0.81933299999999998</c:v>
                </c:pt>
                <c:pt idx="19907">
                  <c:v>-0.81838599999999995</c:v>
                </c:pt>
                <c:pt idx="19908">
                  <c:v>-0.81811</c:v>
                </c:pt>
                <c:pt idx="19909">
                  <c:v>-0.82255199999999995</c:v>
                </c:pt>
                <c:pt idx="19910">
                  <c:v>-0.82889199999999996</c:v>
                </c:pt>
                <c:pt idx="19911">
                  <c:v>-0.83389800000000003</c:v>
                </c:pt>
                <c:pt idx="19912">
                  <c:v>-0.835762</c:v>
                </c:pt>
                <c:pt idx="19913">
                  <c:v>-0.83383799999999997</c:v>
                </c:pt>
                <c:pt idx="19914">
                  <c:v>-0.82982800000000001</c:v>
                </c:pt>
                <c:pt idx="19915">
                  <c:v>-0.831349</c:v>
                </c:pt>
                <c:pt idx="19916">
                  <c:v>-0.83381000000000005</c:v>
                </c:pt>
                <c:pt idx="19917">
                  <c:v>-0.83694500000000005</c:v>
                </c:pt>
                <c:pt idx="19918">
                  <c:v>-0.84129799999999999</c:v>
                </c:pt>
                <c:pt idx="19919">
                  <c:v>-0.848001</c:v>
                </c:pt>
                <c:pt idx="19920">
                  <c:v>-0.85009000000000001</c:v>
                </c:pt>
                <c:pt idx="19921">
                  <c:v>-0.84936599999999995</c:v>
                </c:pt>
                <c:pt idx="19922">
                  <c:v>-0.85912599999999995</c:v>
                </c:pt>
                <c:pt idx="19923">
                  <c:v>-0.86502199999999996</c:v>
                </c:pt>
                <c:pt idx="19924">
                  <c:v>-0.86266200000000004</c:v>
                </c:pt>
                <c:pt idx="19925">
                  <c:v>-0.86160599999999998</c:v>
                </c:pt>
                <c:pt idx="19926">
                  <c:v>-0.87063800000000002</c:v>
                </c:pt>
                <c:pt idx="19927">
                  <c:v>-0.87892999999999999</c:v>
                </c:pt>
                <c:pt idx="19928">
                  <c:v>-0.88311799999999996</c:v>
                </c:pt>
                <c:pt idx="19929">
                  <c:v>-0.88957600000000003</c:v>
                </c:pt>
                <c:pt idx="19930">
                  <c:v>-0.89574600000000004</c:v>
                </c:pt>
                <c:pt idx="19931">
                  <c:v>-0.90361999999999998</c:v>
                </c:pt>
                <c:pt idx="19932">
                  <c:v>-0.90746499999999997</c:v>
                </c:pt>
                <c:pt idx="19933">
                  <c:v>-0.91368899999999997</c:v>
                </c:pt>
                <c:pt idx="19934">
                  <c:v>-0.91554000000000002</c:v>
                </c:pt>
                <c:pt idx="19935">
                  <c:v>-0.918292</c:v>
                </c:pt>
                <c:pt idx="19936">
                  <c:v>-0.91690199999999999</c:v>
                </c:pt>
                <c:pt idx="19937">
                  <c:v>-0.92305300000000001</c:v>
                </c:pt>
                <c:pt idx="19938">
                  <c:v>-0.92829799999999996</c:v>
                </c:pt>
                <c:pt idx="19939">
                  <c:v>-0.93467800000000001</c:v>
                </c:pt>
                <c:pt idx="19940">
                  <c:v>-0.94206699999999999</c:v>
                </c:pt>
                <c:pt idx="19941">
                  <c:v>-0.93818100000000004</c:v>
                </c:pt>
                <c:pt idx="19942">
                  <c:v>-0.94018699999999999</c:v>
                </c:pt>
                <c:pt idx="19943">
                  <c:v>-0.93415000000000004</c:v>
                </c:pt>
                <c:pt idx="19944">
                  <c:v>-0.93497799999999998</c:v>
                </c:pt>
                <c:pt idx="19945">
                  <c:v>-0.93878499999999998</c:v>
                </c:pt>
                <c:pt idx="19946">
                  <c:v>-0.94513899999999995</c:v>
                </c:pt>
                <c:pt idx="19947">
                  <c:v>-0.94580200000000003</c:v>
                </c:pt>
                <c:pt idx="19948">
                  <c:v>-0.94645299999999999</c:v>
                </c:pt>
                <c:pt idx="19949">
                  <c:v>-0.94867100000000004</c:v>
                </c:pt>
                <c:pt idx="19950">
                  <c:v>-0.95699999999999996</c:v>
                </c:pt>
                <c:pt idx="19951">
                  <c:v>-0.96320600000000001</c:v>
                </c:pt>
                <c:pt idx="19952">
                  <c:v>-0.96407100000000001</c:v>
                </c:pt>
                <c:pt idx="19953">
                  <c:v>-0.96760699999999999</c:v>
                </c:pt>
                <c:pt idx="19954">
                  <c:v>-0.97401599999999999</c:v>
                </c:pt>
                <c:pt idx="19955">
                  <c:v>-0.98228700000000002</c:v>
                </c:pt>
                <c:pt idx="19956">
                  <c:v>-0.98319599999999996</c:v>
                </c:pt>
                <c:pt idx="19957">
                  <c:v>-0.97563900000000003</c:v>
                </c:pt>
                <c:pt idx="19958">
                  <c:v>-0.96869799999999995</c:v>
                </c:pt>
                <c:pt idx="19959">
                  <c:v>-0.96387400000000001</c:v>
                </c:pt>
                <c:pt idx="19960">
                  <c:v>-0.96413099999999996</c:v>
                </c:pt>
                <c:pt idx="19961">
                  <c:v>-0.96541399999999999</c:v>
                </c:pt>
                <c:pt idx="19962">
                  <c:v>-0.96763900000000003</c:v>
                </c:pt>
                <c:pt idx="19963">
                  <c:v>-0.97775100000000004</c:v>
                </c:pt>
                <c:pt idx="19964">
                  <c:v>-0.98832500000000001</c:v>
                </c:pt>
                <c:pt idx="19965">
                  <c:v>-0.98955400000000004</c:v>
                </c:pt>
                <c:pt idx="19966">
                  <c:v>-0.99065599999999998</c:v>
                </c:pt>
                <c:pt idx="19967">
                  <c:v>-0.99686900000000001</c:v>
                </c:pt>
                <c:pt idx="19968">
                  <c:v>-1.0008699999999999</c:v>
                </c:pt>
                <c:pt idx="19969">
                  <c:v>-1.0070699999999999</c:v>
                </c:pt>
                <c:pt idx="19970">
                  <c:v>-1.0084299999999999</c:v>
                </c:pt>
                <c:pt idx="19971">
                  <c:v>-1.0126200000000001</c:v>
                </c:pt>
                <c:pt idx="19972">
                  <c:v>-1.0236799999999999</c:v>
                </c:pt>
                <c:pt idx="19973">
                  <c:v>-1.0385800000000001</c:v>
                </c:pt>
                <c:pt idx="19974">
                  <c:v>-1.05941</c:v>
                </c:pt>
                <c:pt idx="19975">
                  <c:v>-1.0710299999999999</c:v>
                </c:pt>
                <c:pt idx="19976">
                  <c:v>-1.0639400000000001</c:v>
                </c:pt>
                <c:pt idx="19977">
                  <c:v>-1.04501</c:v>
                </c:pt>
                <c:pt idx="19978">
                  <c:v>-1.02729</c:v>
                </c:pt>
                <c:pt idx="19979">
                  <c:v>-1.0165</c:v>
                </c:pt>
                <c:pt idx="19980">
                  <c:v>-1.0081100000000001</c:v>
                </c:pt>
                <c:pt idx="19981">
                  <c:v>-1.0000800000000001</c:v>
                </c:pt>
                <c:pt idx="19982">
                  <c:v>-1.0013399999999999</c:v>
                </c:pt>
                <c:pt idx="19983">
                  <c:v>-0.99992000000000003</c:v>
                </c:pt>
                <c:pt idx="19984">
                  <c:v>-0.99126599999999998</c:v>
                </c:pt>
                <c:pt idx="19985">
                  <c:v>-0.97662599999999999</c:v>
                </c:pt>
                <c:pt idx="19986">
                  <c:v>-0.97892299999999999</c:v>
                </c:pt>
                <c:pt idx="19987">
                  <c:v>-0.99381200000000003</c:v>
                </c:pt>
                <c:pt idx="19988">
                  <c:v>-0.994699</c:v>
                </c:pt>
                <c:pt idx="19989">
                  <c:v>-0.98352200000000001</c:v>
                </c:pt>
                <c:pt idx="19990">
                  <c:v>-0.97839500000000001</c:v>
                </c:pt>
                <c:pt idx="19991">
                  <c:v>-0.98123099999999996</c:v>
                </c:pt>
                <c:pt idx="19992">
                  <c:v>-0.98645400000000005</c:v>
                </c:pt>
                <c:pt idx="19993">
                  <c:v>-0.98921700000000001</c:v>
                </c:pt>
                <c:pt idx="19994">
                  <c:v>-0.98644600000000005</c:v>
                </c:pt>
                <c:pt idx="19995">
                  <c:v>-0.97453100000000004</c:v>
                </c:pt>
                <c:pt idx="19996">
                  <c:v>-0.96367000000000003</c:v>
                </c:pt>
                <c:pt idx="19997">
                  <c:v>-0.96363799999999999</c:v>
                </c:pt>
                <c:pt idx="19998">
                  <c:v>-0.96763100000000002</c:v>
                </c:pt>
                <c:pt idx="19999">
                  <c:v>-0.97247899999999998</c:v>
                </c:pt>
                <c:pt idx="20000">
                  <c:v>-0.97451299999999996</c:v>
                </c:pt>
                <c:pt idx="20001">
                  <c:v>-0.97082100000000005</c:v>
                </c:pt>
                <c:pt idx="20002">
                  <c:v>-0.95971899999999999</c:v>
                </c:pt>
                <c:pt idx="20003">
                  <c:v>-0.95194900000000005</c:v>
                </c:pt>
                <c:pt idx="20004">
                  <c:v>-0.94606800000000002</c:v>
                </c:pt>
                <c:pt idx="20005">
                  <c:v>-0.93846300000000005</c:v>
                </c:pt>
                <c:pt idx="20006">
                  <c:v>-0.93013599999999996</c:v>
                </c:pt>
                <c:pt idx="20007">
                  <c:v>-0.92534400000000006</c:v>
                </c:pt>
                <c:pt idx="20008">
                  <c:v>-0.92634700000000003</c:v>
                </c:pt>
                <c:pt idx="20009">
                  <c:v>-0.92616900000000002</c:v>
                </c:pt>
                <c:pt idx="20010">
                  <c:v>-0.927894</c:v>
                </c:pt>
                <c:pt idx="20011">
                  <c:v>-0.92197200000000001</c:v>
                </c:pt>
                <c:pt idx="20012">
                  <c:v>-0.91740600000000005</c:v>
                </c:pt>
                <c:pt idx="20013">
                  <c:v>-0.91552599999999995</c:v>
                </c:pt>
                <c:pt idx="20014">
                  <c:v>-0.91319300000000003</c:v>
                </c:pt>
                <c:pt idx="20015">
                  <c:v>-0.90777600000000003</c:v>
                </c:pt>
                <c:pt idx="20016">
                  <c:v>-0.89574399999999998</c:v>
                </c:pt>
                <c:pt idx="20017">
                  <c:v>-0.8921</c:v>
                </c:pt>
                <c:pt idx="20018">
                  <c:v>-0.89389600000000002</c:v>
                </c:pt>
                <c:pt idx="20019">
                  <c:v>-0.88954599999999995</c:v>
                </c:pt>
                <c:pt idx="20020">
                  <c:v>-0.87696399999999997</c:v>
                </c:pt>
                <c:pt idx="20021">
                  <c:v>-0.87196399999999996</c:v>
                </c:pt>
                <c:pt idx="20022">
                  <c:v>-0.86734599999999995</c:v>
                </c:pt>
                <c:pt idx="20023">
                  <c:v>-0.856877</c:v>
                </c:pt>
                <c:pt idx="20024">
                  <c:v>-0.85351600000000005</c:v>
                </c:pt>
                <c:pt idx="20025">
                  <c:v>-0.85489700000000002</c:v>
                </c:pt>
                <c:pt idx="20026">
                  <c:v>-0.84833800000000004</c:v>
                </c:pt>
                <c:pt idx="20027">
                  <c:v>-0.84319100000000002</c:v>
                </c:pt>
                <c:pt idx="20028">
                  <c:v>-0.84275900000000004</c:v>
                </c:pt>
                <c:pt idx="20029">
                  <c:v>-0.83276799999999995</c:v>
                </c:pt>
                <c:pt idx="20030">
                  <c:v>-0.82174899999999995</c:v>
                </c:pt>
                <c:pt idx="20031">
                  <c:v>-0.81817200000000001</c:v>
                </c:pt>
                <c:pt idx="20032">
                  <c:v>-0.80745900000000004</c:v>
                </c:pt>
                <c:pt idx="20033">
                  <c:v>-0.79379900000000003</c:v>
                </c:pt>
                <c:pt idx="20034">
                  <c:v>-0.78688800000000003</c:v>
                </c:pt>
                <c:pt idx="20035">
                  <c:v>-0.78413100000000002</c:v>
                </c:pt>
                <c:pt idx="20036">
                  <c:v>-0.78166500000000005</c:v>
                </c:pt>
                <c:pt idx="20037">
                  <c:v>-0.78109399999999996</c:v>
                </c:pt>
                <c:pt idx="20038">
                  <c:v>-0.76704499999999998</c:v>
                </c:pt>
                <c:pt idx="20039">
                  <c:v>-0.75341899999999995</c:v>
                </c:pt>
                <c:pt idx="20040">
                  <c:v>-0.74927500000000002</c:v>
                </c:pt>
                <c:pt idx="20041">
                  <c:v>-0.74973900000000004</c:v>
                </c:pt>
                <c:pt idx="20042">
                  <c:v>-0.75340200000000002</c:v>
                </c:pt>
                <c:pt idx="20043">
                  <c:v>-0.75734900000000005</c:v>
                </c:pt>
                <c:pt idx="20044">
                  <c:v>-0.75981200000000004</c:v>
                </c:pt>
                <c:pt idx="20045">
                  <c:v>-0.75358899999999995</c:v>
                </c:pt>
                <c:pt idx="20046">
                  <c:v>-0.74080699999999999</c:v>
                </c:pt>
                <c:pt idx="20047">
                  <c:v>-0.72504599999999997</c:v>
                </c:pt>
                <c:pt idx="20048">
                  <c:v>-0.71311899999999995</c:v>
                </c:pt>
                <c:pt idx="20049">
                  <c:v>-0.70906800000000003</c:v>
                </c:pt>
                <c:pt idx="20050">
                  <c:v>-0.70297299999999996</c:v>
                </c:pt>
                <c:pt idx="20051">
                  <c:v>-0.68939600000000001</c:v>
                </c:pt>
                <c:pt idx="20052">
                  <c:v>-0.68047500000000005</c:v>
                </c:pt>
                <c:pt idx="20053">
                  <c:v>-0.680288</c:v>
                </c:pt>
                <c:pt idx="20054">
                  <c:v>-0.681114</c:v>
                </c:pt>
                <c:pt idx="20055">
                  <c:v>-0.66944999999999999</c:v>
                </c:pt>
                <c:pt idx="20056">
                  <c:v>-0.65856199999999998</c:v>
                </c:pt>
                <c:pt idx="20057">
                  <c:v>-0.65886599999999995</c:v>
                </c:pt>
                <c:pt idx="20058">
                  <c:v>-0.65937699999999999</c:v>
                </c:pt>
                <c:pt idx="20059">
                  <c:v>-0.65573800000000004</c:v>
                </c:pt>
                <c:pt idx="20060">
                  <c:v>-0.652362</c:v>
                </c:pt>
                <c:pt idx="20061">
                  <c:v>-0.65049599999999996</c:v>
                </c:pt>
                <c:pt idx="20062">
                  <c:v>-0.64927000000000001</c:v>
                </c:pt>
                <c:pt idx="20063">
                  <c:v>-0.644814</c:v>
                </c:pt>
                <c:pt idx="20064">
                  <c:v>-0.63352200000000003</c:v>
                </c:pt>
                <c:pt idx="20065">
                  <c:v>-0.61871600000000004</c:v>
                </c:pt>
                <c:pt idx="20066">
                  <c:v>-0.61788500000000002</c:v>
                </c:pt>
                <c:pt idx="20067">
                  <c:v>-0.61351900000000004</c:v>
                </c:pt>
                <c:pt idx="20068">
                  <c:v>-0.607958</c:v>
                </c:pt>
                <c:pt idx="20069">
                  <c:v>-0.60480100000000003</c:v>
                </c:pt>
                <c:pt idx="20070">
                  <c:v>-0.59656799999999999</c:v>
                </c:pt>
                <c:pt idx="20071">
                  <c:v>-0.59278500000000001</c:v>
                </c:pt>
                <c:pt idx="20072">
                  <c:v>-0.59125799999999995</c:v>
                </c:pt>
                <c:pt idx="20073">
                  <c:v>-0.59042600000000001</c:v>
                </c:pt>
                <c:pt idx="20074">
                  <c:v>-0.579627</c:v>
                </c:pt>
                <c:pt idx="20075">
                  <c:v>-0.57159499999999996</c:v>
                </c:pt>
                <c:pt idx="20076">
                  <c:v>-0.56966899999999998</c:v>
                </c:pt>
                <c:pt idx="20077">
                  <c:v>-0.57657599999999998</c:v>
                </c:pt>
                <c:pt idx="20078">
                  <c:v>-0.56936600000000004</c:v>
                </c:pt>
                <c:pt idx="20079">
                  <c:v>-0.55859300000000001</c:v>
                </c:pt>
                <c:pt idx="20080">
                  <c:v>-0.55042800000000003</c:v>
                </c:pt>
                <c:pt idx="20081">
                  <c:v>-0.54490300000000003</c:v>
                </c:pt>
                <c:pt idx="20082">
                  <c:v>-0.54320999999999997</c:v>
                </c:pt>
                <c:pt idx="20083">
                  <c:v>-0.53435299999999997</c:v>
                </c:pt>
                <c:pt idx="20084">
                  <c:v>-0.51983000000000001</c:v>
                </c:pt>
                <c:pt idx="20085">
                  <c:v>-0.51079600000000003</c:v>
                </c:pt>
                <c:pt idx="20086">
                  <c:v>-0.51048000000000004</c:v>
                </c:pt>
                <c:pt idx="20087">
                  <c:v>-0.51461100000000004</c:v>
                </c:pt>
                <c:pt idx="20088">
                  <c:v>-0.51471900000000004</c:v>
                </c:pt>
                <c:pt idx="20089">
                  <c:v>-0.51053000000000004</c:v>
                </c:pt>
                <c:pt idx="20090">
                  <c:v>-0.49973099999999998</c:v>
                </c:pt>
                <c:pt idx="20091">
                  <c:v>-0.49509599999999998</c:v>
                </c:pt>
                <c:pt idx="20092">
                  <c:v>-0.49129699999999998</c:v>
                </c:pt>
                <c:pt idx="20093">
                  <c:v>-0.48744500000000002</c:v>
                </c:pt>
                <c:pt idx="20094">
                  <c:v>-0.48280899999999999</c:v>
                </c:pt>
                <c:pt idx="20095">
                  <c:v>-0.47228999999999999</c:v>
                </c:pt>
                <c:pt idx="20096">
                  <c:v>-0.46369199999999999</c:v>
                </c:pt>
                <c:pt idx="20097">
                  <c:v>-0.46707100000000001</c:v>
                </c:pt>
                <c:pt idx="20098">
                  <c:v>-0.47206500000000001</c:v>
                </c:pt>
                <c:pt idx="20099">
                  <c:v>-0.47294900000000001</c:v>
                </c:pt>
                <c:pt idx="20100">
                  <c:v>-0.46584399999999998</c:v>
                </c:pt>
                <c:pt idx="20101">
                  <c:v>-0.45691500000000002</c:v>
                </c:pt>
                <c:pt idx="20102">
                  <c:v>-0.452878</c:v>
                </c:pt>
                <c:pt idx="20103">
                  <c:v>-0.44534800000000002</c:v>
                </c:pt>
                <c:pt idx="20104">
                  <c:v>-0.438832</c:v>
                </c:pt>
                <c:pt idx="20105">
                  <c:v>-0.43378499999999998</c:v>
                </c:pt>
                <c:pt idx="20106">
                  <c:v>-0.43068899999999999</c:v>
                </c:pt>
                <c:pt idx="20107">
                  <c:v>-0.43515399999999999</c:v>
                </c:pt>
                <c:pt idx="20108">
                  <c:v>-0.43884899999999999</c:v>
                </c:pt>
                <c:pt idx="20109">
                  <c:v>-0.43790400000000002</c:v>
                </c:pt>
                <c:pt idx="20110">
                  <c:v>-0.43230499999999999</c:v>
                </c:pt>
                <c:pt idx="20111">
                  <c:v>-0.422734</c:v>
                </c:pt>
                <c:pt idx="20112">
                  <c:v>-0.41519899999999998</c:v>
                </c:pt>
                <c:pt idx="20113">
                  <c:v>-0.41268700000000003</c:v>
                </c:pt>
                <c:pt idx="20114">
                  <c:v>-0.418572</c:v>
                </c:pt>
                <c:pt idx="20115">
                  <c:v>-0.420933</c:v>
                </c:pt>
                <c:pt idx="20116">
                  <c:v>-0.410638</c:v>
                </c:pt>
                <c:pt idx="20117">
                  <c:v>-0.40146199999999999</c:v>
                </c:pt>
                <c:pt idx="20118">
                  <c:v>-0.39727200000000001</c:v>
                </c:pt>
                <c:pt idx="20119">
                  <c:v>-0.39975699999999997</c:v>
                </c:pt>
                <c:pt idx="20120">
                  <c:v>-0.40470299999999998</c:v>
                </c:pt>
                <c:pt idx="20121">
                  <c:v>-0.40415000000000001</c:v>
                </c:pt>
                <c:pt idx="20122">
                  <c:v>-0.40353</c:v>
                </c:pt>
                <c:pt idx="20123">
                  <c:v>-0.405142</c:v>
                </c:pt>
                <c:pt idx="20124">
                  <c:v>-0.40603699999999998</c:v>
                </c:pt>
                <c:pt idx="20125">
                  <c:v>-0.405696</c:v>
                </c:pt>
                <c:pt idx="20126">
                  <c:v>-0.405561</c:v>
                </c:pt>
                <c:pt idx="20127">
                  <c:v>-0.40600000000000003</c:v>
                </c:pt>
                <c:pt idx="20128">
                  <c:v>-0.40505200000000002</c:v>
                </c:pt>
                <c:pt idx="20129">
                  <c:v>-0.40193099999999998</c:v>
                </c:pt>
                <c:pt idx="20130">
                  <c:v>-0.40427099999999999</c:v>
                </c:pt>
                <c:pt idx="20131">
                  <c:v>-0.40214899999999998</c:v>
                </c:pt>
                <c:pt idx="20132">
                  <c:v>-0.39826800000000001</c:v>
                </c:pt>
                <c:pt idx="20133">
                  <c:v>-0.39517000000000002</c:v>
                </c:pt>
                <c:pt idx="20134">
                  <c:v>-0.40354600000000002</c:v>
                </c:pt>
                <c:pt idx="20135">
                  <c:v>-0.40594999999999998</c:v>
                </c:pt>
                <c:pt idx="20136">
                  <c:v>-0.39780300000000002</c:v>
                </c:pt>
                <c:pt idx="20137">
                  <c:v>-0.38331599999999999</c:v>
                </c:pt>
                <c:pt idx="20138">
                  <c:v>-0.37544300000000003</c:v>
                </c:pt>
                <c:pt idx="20139">
                  <c:v>-0.37516100000000002</c:v>
                </c:pt>
                <c:pt idx="20140">
                  <c:v>-0.38315700000000003</c:v>
                </c:pt>
                <c:pt idx="20141">
                  <c:v>-0.386349</c:v>
                </c:pt>
                <c:pt idx="20142">
                  <c:v>-0.38709900000000003</c:v>
                </c:pt>
                <c:pt idx="20143">
                  <c:v>-0.38107400000000002</c:v>
                </c:pt>
                <c:pt idx="20144">
                  <c:v>-0.37551600000000002</c:v>
                </c:pt>
                <c:pt idx="20145">
                  <c:v>-0.371334</c:v>
                </c:pt>
                <c:pt idx="20146">
                  <c:v>-0.37198799999999999</c:v>
                </c:pt>
                <c:pt idx="20147">
                  <c:v>-0.37491000000000002</c:v>
                </c:pt>
                <c:pt idx="20148">
                  <c:v>-0.37271700000000002</c:v>
                </c:pt>
                <c:pt idx="20149">
                  <c:v>-0.37300299999999997</c:v>
                </c:pt>
                <c:pt idx="20150">
                  <c:v>-0.37274800000000002</c:v>
                </c:pt>
                <c:pt idx="20151">
                  <c:v>-0.37072899999999998</c:v>
                </c:pt>
                <c:pt idx="20152">
                  <c:v>-0.36706800000000001</c:v>
                </c:pt>
                <c:pt idx="20153">
                  <c:v>-0.36064499999999999</c:v>
                </c:pt>
                <c:pt idx="20154">
                  <c:v>-0.35540300000000002</c:v>
                </c:pt>
                <c:pt idx="20155">
                  <c:v>-0.35208099999999998</c:v>
                </c:pt>
                <c:pt idx="20156">
                  <c:v>-0.34895900000000002</c:v>
                </c:pt>
                <c:pt idx="20157">
                  <c:v>-0.34748899999999999</c:v>
                </c:pt>
                <c:pt idx="20158">
                  <c:v>-0.34665699999999999</c:v>
                </c:pt>
                <c:pt idx="20159">
                  <c:v>-0.34703899999999999</c:v>
                </c:pt>
                <c:pt idx="20160">
                  <c:v>-0.34797600000000001</c:v>
                </c:pt>
                <c:pt idx="20161">
                  <c:v>-0.35325899999999999</c:v>
                </c:pt>
                <c:pt idx="20162">
                  <c:v>-0.36752200000000002</c:v>
                </c:pt>
                <c:pt idx="20163">
                  <c:v>-0.37892399999999998</c:v>
                </c:pt>
                <c:pt idx="20164">
                  <c:v>-0.379158</c:v>
                </c:pt>
                <c:pt idx="20165">
                  <c:v>-0.37403900000000001</c:v>
                </c:pt>
                <c:pt idx="20166">
                  <c:v>-0.36740099999999998</c:v>
                </c:pt>
                <c:pt idx="20167">
                  <c:v>-0.362846</c:v>
                </c:pt>
                <c:pt idx="20168">
                  <c:v>-0.36016599999999999</c:v>
                </c:pt>
                <c:pt idx="20169">
                  <c:v>-0.35560999999999998</c:v>
                </c:pt>
                <c:pt idx="20170">
                  <c:v>-0.35802099999999998</c:v>
                </c:pt>
                <c:pt idx="20171">
                  <c:v>-0.373247</c:v>
                </c:pt>
                <c:pt idx="20172">
                  <c:v>-0.38685599999999998</c:v>
                </c:pt>
                <c:pt idx="20173">
                  <c:v>-0.38295699999999999</c:v>
                </c:pt>
                <c:pt idx="20174">
                  <c:v>-0.37673299999999998</c:v>
                </c:pt>
                <c:pt idx="20175">
                  <c:v>-0.36908400000000002</c:v>
                </c:pt>
                <c:pt idx="20176">
                  <c:v>-0.36770000000000003</c:v>
                </c:pt>
                <c:pt idx="20177">
                  <c:v>-0.37001699999999998</c:v>
                </c:pt>
                <c:pt idx="20178">
                  <c:v>-0.36970199999999998</c:v>
                </c:pt>
                <c:pt idx="20179">
                  <c:v>-0.36757499999999999</c:v>
                </c:pt>
                <c:pt idx="20180">
                  <c:v>-0.367475</c:v>
                </c:pt>
                <c:pt idx="20181">
                  <c:v>-0.36593799999999999</c:v>
                </c:pt>
                <c:pt idx="20182">
                  <c:v>-0.36295500000000003</c:v>
                </c:pt>
                <c:pt idx="20183">
                  <c:v>-0.36485099999999998</c:v>
                </c:pt>
                <c:pt idx="20184">
                  <c:v>-0.366066</c:v>
                </c:pt>
                <c:pt idx="20185">
                  <c:v>-0.368834</c:v>
                </c:pt>
                <c:pt idx="20186">
                  <c:v>-0.37303799999999998</c:v>
                </c:pt>
                <c:pt idx="20187">
                  <c:v>-0.37775500000000001</c:v>
                </c:pt>
                <c:pt idx="20188">
                  <c:v>-0.38311499999999998</c:v>
                </c:pt>
                <c:pt idx="20189">
                  <c:v>-0.40202599999999999</c:v>
                </c:pt>
                <c:pt idx="20190">
                  <c:v>-0.409555</c:v>
                </c:pt>
                <c:pt idx="20191">
                  <c:v>-0.409499</c:v>
                </c:pt>
                <c:pt idx="20192">
                  <c:v>-0.40844200000000003</c:v>
                </c:pt>
                <c:pt idx="20193">
                  <c:v>-0.40676000000000001</c:v>
                </c:pt>
                <c:pt idx="20194">
                  <c:v>-0.412493</c:v>
                </c:pt>
                <c:pt idx="20195">
                  <c:v>-0.41556399999999999</c:v>
                </c:pt>
                <c:pt idx="20196">
                  <c:v>-0.41482799999999997</c:v>
                </c:pt>
                <c:pt idx="20197">
                  <c:v>-0.41300399999999998</c:v>
                </c:pt>
                <c:pt idx="20198">
                  <c:v>-0.42236400000000002</c:v>
                </c:pt>
                <c:pt idx="20199">
                  <c:v>-0.43010300000000001</c:v>
                </c:pt>
                <c:pt idx="20200">
                  <c:v>-0.43680400000000003</c:v>
                </c:pt>
                <c:pt idx="20201">
                  <c:v>-0.44092599999999998</c:v>
                </c:pt>
                <c:pt idx="20202">
                  <c:v>-0.44319900000000001</c:v>
                </c:pt>
                <c:pt idx="20203">
                  <c:v>-0.44637300000000002</c:v>
                </c:pt>
                <c:pt idx="20204">
                  <c:v>-0.45573900000000001</c:v>
                </c:pt>
                <c:pt idx="20205">
                  <c:v>-0.46559299999999998</c:v>
                </c:pt>
                <c:pt idx="20206">
                  <c:v>-0.46942600000000001</c:v>
                </c:pt>
                <c:pt idx="20207">
                  <c:v>-0.47584399999999999</c:v>
                </c:pt>
                <c:pt idx="20208">
                  <c:v>-0.48273100000000002</c:v>
                </c:pt>
                <c:pt idx="20209">
                  <c:v>-0.48756699999999997</c:v>
                </c:pt>
                <c:pt idx="20210">
                  <c:v>-0.49476500000000001</c:v>
                </c:pt>
                <c:pt idx="20211">
                  <c:v>-0.49892999999999998</c:v>
                </c:pt>
                <c:pt idx="20212">
                  <c:v>-0.50060800000000005</c:v>
                </c:pt>
                <c:pt idx="20213">
                  <c:v>-0.50173000000000001</c:v>
                </c:pt>
                <c:pt idx="20214">
                  <c:v>-0.498753</c:v>
                </c:pt>
                <c:pt idx="20215">
                  <c:v>-0.49330299999999999</c:v>
                </c:pt>
                <c:pt idx="20216">
                  <c:v>-0.48957699999999998</c:v>
                </c:pt>
                <c:pt idx="20217">
                  <c:v>-0.48600199999999999</c:v>
                </c:pt>
                <c:pt idx="20218">
                  <c:v>-0.48027999999999998</c:v>
                </c:pt>
                <c:pt idx="20219">
                  <c:v>-0.47691499999999998</c:v>
                </c:pt>
                <c:pt idx="20220">
                  <c:v>-0.47744399999999998</c:v>
                </c:pt>
                <c:pt idx="20221">
                  <c:v>-0.47456399999999999</c:v>
                </c:pt>
                <c:pt idx="20222">
                  <c:v>-0.47854099999999999</c:v>
                </c:pt>
                <c:pt idx="20223">
                  <c:v>-0.48315399999999997</c:v>
                </c:pt>
                <c:pt idx="20224">
                  <c:v>-0.48406199999999999</c:v>
                </c:pt>
                <c:pt idx="20225">
                  <c:v>-0.484377</c:v>
                </c:pt>
                <c:pt idx="20226">
                  <c:v>-0.478049</c:v>
                </c:pt>
                <c:pt idx="20227">
                  <c:v>-0.47095999999999999</c:v>
                </c:pt>
                <c:pt idx="20228">
                  <c:v>-0.47091699999999997</c:v>
                </c:pt>
                <c:pt idx="20229">
                  <c:v>-0.48263299999999998</c:v>
                </c:pt>
                <c:pt idx="20230">
                  <c:v>-0.48827900000000002</c:v>
                </c:pt>
                <c:pt idx="20231">
                  <c:v>-0.48326999999999998</c:v>
                </c:pt>
                <c:pt idx="20232">
                  <c:v>-0.47443099999999999</c:v>
                </c:pt>
                <c:pt idx="20233">
                  <c:v>-0.46759000000000001</c:v>
                </c:pt>
                <c:pt idx="20234">
                  <c:v>-0.46748099999999998</c:v>
                </c:pt>
                <c:pt idx="20235">
                  <c:v>-0.46698600000000001</c:v>
                </c:pt>
                <c:pt idx="20236">
                  <c:v>-0.46656199999999998</c:v>
                </c:pt>
                <c:pt idx="20237">
                  <c:v>-0.461779</c:v>
                </c:pt>
                <c:pt idx="20238">
                  <c:v>-0.46043699999999999</c:v>
                </c:pt>
                <c:pt idx="20239">
                  <c:v>-0.46607500000000002</c:v>
                </c:pt>
                <c:pt idx="20240">
                  <c:v>-0.46912900000000002</c:v>
                </c:pt>
                <c:pt idx="20241">
                  <c:v>-0.46628399999999998</c:v>
                </c:pt>
                <c:pt idx="20242">
                  <c:v>-0.461036</c:v>
                </c:pt>
                <c:pt idx="20243">
                  <c:v>-0.45579799999999998</c:v>
                </c:pt>
                <c:pt idx="20244">
                  <c:v>-0.45350200000000002</c:v>
                </c:pt>
                <c:pt idx="20245">
                  <c:v>-0.45190000000000002</c:v>
                </c:pt>
                <c:pt idx="20246">
                  <c:v>-0.44831900000000002</c:v>
                </c:pt>
                <c:pt idx="20247">
                  <c:v>-0.44289000000000001</c:v>
                </c:pt>
                <c:pt idx="20248">
                  <c:v>-0.43704599999999999</c:v>
                </c:pt>
                <c:pt idx="20249">
                  <c:v>-0.43827500000000003</c:v>
                </c:pt>
                <c:pt idx="20250">
                  <c:v>-0.44079499999999999</c:v>
                </c:pt>
                <c:pt idx="20251">
                  <c:v>-0.44548500000000002</c:v>
                </c:pt>
                <c:pt idx="20252">
                  <c:v>-0.443025</c:v>
                </c:pt>
                <c:pt idx="20253">
                  <c:v>-0.44030799999999998</c:v>
                </c:pt>
                <c:pt idx="20254">
                  <c:v>-0.44073200000000001</c:v>
                </c:pt>
                <c:pt idx="20255">
                  <c:v>-0.447158</c:v>
                </c:pt>
                <c:pt idx="20256">
                  <c:v>-0.448986</c:v>
                </c:pt>
                <c:pt idx="20257">
                  <c:v>-0.440104</c:v>
                </c:pt>
                <c:pt idx="20258">
                  <c:v>-0.42775200000000002</c:v>
                </c:pt>
                <c:pt idx="20259">
                  <c:v>-0.42078900000000002</c:v>
                </c:pt>
                <c:pt idx="20260">
                  <c:v>-0.42019299999999998</c:v>
                </c:pt>
                <c:pt idx="20261">
                  <c:v>-0.42840299999999998</c:v>
                </c:pt>
                <c:pt idx="20262">
                  <c:v>-0.43729600000000002</c:v>
                </c:pt>
                <c:pt idx="20263">
                  <c:v>-0.43693300000000002</c:v>
                </c:pt>
                <c:pt idx="20264">
                  <c:v>-0.43505300000000002</c:v>
                </c:pt>
                <c:pt idx="20265">
                  <c:v>-0.43664799999999998</c:v>
                </c:pt>
                <c:pt idx="20266">
                  <c:v>-0.43769000000000002</c:v>
                </c:pt>
                <c:pt idx="20267">
                  <c:v>-0.44008599999999998</c:v>
                </c:pt>
                <c:pt idx="20268">
                  <c:v>-0.44333499999999998</c:v>
                </c:pt>
                <c:pt idx="20269">
                  <c:v>-0.43868200000000002</c:v>
                </c:pt>
                <c:pt idx="20270">
                  <c:v>-0.43770199999999998</c:v>
                </c:pt>
                <c:pt idx="20271">
                  <c:v>-0.43736999999999998</c:v>
                </c:pt>
                <c:pt idx="20272">
                  <c:v>-0.437726</c:v>
                </c:pt>
                <c:pt idx="20273">
                  <c:v>-0.43591000000000002</c:v>
                </c:pt>
                <c:pt idx="20274">
                  <c:v>-0.43484800000000001</c:v>
                </c:pt>
                <c:pt idx="20275">
                  <c:v>-0.43394700000000003</c:v>
                </c:pt>
                <c:pt idx="20276">
                  <c:v>-0.43654199999999999</c:v>
                </c:pt>
                <c:pt idx="20277">
                  <c:v>-0.44532899999999997</c:v>
                </c:pt>
                <c:pt idx="20278">
                  <c:v>-0.46302399999999999</c:v>
                </c:pt>
                <c:pt idx="20279">
                  <c:v>-0.475968</c:v>
                </c:pt>
                <c:pt idx="20280">
                  <c:v>-0.47980899999999999</c:v>
                </c:pt>
                <c:pt idx="20281">
                  <c:v>-0.48224699999999998</c:v>
                </c:pt>
                <c:pt idx="20282">
                  <c:v>-0.47813299999999997</c:v>
                </c:pt>
                <c:pt idx="20283">
                  <c:v>-0.47429399999999999</c:v>
                </c:pt>
                <c:pt idx="20284">
                  <c:v>-0.47088799999999997</c:v>
                </c:pt>
                <c:pt idx="20285">
                  <c:v>-0.47017399999999998</c:v>
                </c:pt>
                <c:pt idx="20286">
                  <c:v>-0.47570699999999999</c:v>
                </c:pt>
                <c:pt idx="20287">
                  <c:v>-0.47800100000000001</c:v>
                </c:pt>
                <c:pt idx="20288">
                  <c:v>-0.47141</c:v>
                </c:pt>
                <c:pt idx="20289">
                  <c:v>-0.459787</c:v>
                </c:pt>
                <c:pt idx="20290">
                  <c:v>-0.44906400000000002</c:v>
                </c:pt>
                <c:pt idx="20291">
                  <c:v>-0.44110700000000003</c:v>
                </c:pt>
                <c:pt idx="20292">
                  <c:v>-0.43956400000000001</c:v>
                </c:pt>
                <c:pt idx="20293">
                  <c:v>-0.45743800000000001</c:v>
                </c:pt>
                <c:pt idx="20294">
                  <c:v>-0.47378500000000001</c:v>
                </c:pt>
                <c:pt idx="20295">
                  <c:v>-0.47914299999999999</c:v>
                </c:pt>
                <c:pt idx="20296">
                  <c:v>-0.47848400000000002</c:v>
                </c:pt>
                <c:pt idx="20297">
                  <c:v>-0.47405999999999998</c:v>
                </c:pt>
                <c:pt idx="20298">
                  <c:v>-0.47018599999999999</c:v>
                </c:pt>
                <c:pt idx="20299">
                  <c:v>-0.46581099999999998</c:v>
                </c:pt>
                <c:pt idx="20300">
                  <c:v>-0.46529500000000001</c:v>
                </c:pt>
                <c:pt idx="20301">
                  <c:v>-0.463202</c:v>
                </c:pt>
                <c:pt idx="20302">
                  <c:v>-0.46502599999999999</c:v>
                </c:pt>
                <c:pt idx="20303">
                  <c:v>-0.46306900000000001</c:v>
                </c:pt>
                <c:pt idx="20304">
                  <c:v>-0.45503900000000003</c:v>
                </c:pt>
                <c:pt idx="20305">
                  <c:v>-0.44383800000000001</c:v>
                </c:pt>
                <c:pt idx="20306">
                  <c:v>-0.438081</c:v>
                </c:pt>
                <c:pt idx="20307">
                  <c:v>-0.43796200000000002</c:v>
                </c:pt>
                <c:pt idx="20308">
                  <c:v>-0.43737199999999998</c:v>
                </c:pt>
                <c:pt idx="20309">
                  <c:v>-0.43739699999999998</c:v>
                </c:pt>
                <c:pt idx="20310">
                  <c:v>-0.44257800000000003</c:v>
                </c:pt>
                <c:pt idx="20311">
                  <c:v>-0.45291300000000001</c:v>
                </c:pt>
                <c:pt idx="20312">
                  <c:v>-0.46252900000000002</c:v>
                </c:pt>
                <c:pt idx="20313">
                  <c:v>-0.45878799999999997</c:v>
                </c:pt>
                <c:pt idx="20314">
                  <c:v>-0.45055600000000001</c:v>
                </c:pt>
                <c:pt idx="20315">
                  <c:v>-0.446349</c:v>
                </c:pt>
                <c:pt idx="20316">
                  <c:v>-0.44453399999999998</c:v>
                </c:pt>
                <c:pt idx="20317">
                  <c:v>-0.44920700000000002</c:v>
                </c:pt>
                <c:pt idx="20318">
                  <c:v>-0.44908799999999999</c:v>
                </c:pt>
                <c:pt idx="20319">
                  <c:v>-0.45130399999999998</c:v>
                </c:pt>
                <c:pt idx="20320">
                  <c:v>-0.44768999999999998</c:v>
                </c:pt>
                <c:pt idx="20321">
                  <c:v>-0.44277100000000003</c:v>
                </c:pt>
                <c:pt idx="20322">
                  <c:v>-0.44090400000000002</c:v>
                </c:pt>
                <c:pt idx="20323">
                  <c:v>-0.44109100000000001</c:v>
                </c:pt>
                <c:pt idx="20324">
                  <c:v>-0.44195200000000001</c:v>
                </c:pt>
                <c:pt idx="20325">
                  <c:v>-0.45131700000000002</c:v>
                </c:pt>
                <c:pt idx="20326">
                  <c:v>-0.45710099999999998</c:v>
                </c:pt>
                <c:pt idx="20327">
                  <c:v>-0.46587499999999998</c:v>
                </c:pt>
                <c:pt idx="20328">
                  <c:v>-0.46984900000000002</c:v>
                </c:pt>
                <c:pt idx="20329">
                  <c:v>-0.47173799999999999</c:v>
                </c:pt>
                <c:pt idx="20330">
                  <c:v>-0.46981899999999999</c:v>
                </c:pt>
                <c:pt idx="20331">
                  <c:v>-0.46896300000000002</c:v>
                </c:pt>
                <c:pt idx="20332">
                  <c:v>-0.46655600000000003</c:v>
                </c:pt>
                <c:pt idx="20333">
                  <c:v>-0.463953</c:v>
                </c:pt>
                <c:pt idx="20334">
                  <c:v>-0.45965200000000001</c:v>
                </c:pt>
                <c:pt idx="20335">
                  <c:v>-0.459372</c:v>
                </c:pt>
                <c:pt idx="20336">
                  <c:v>-0.46173999999999998</c:v>
                </c:pt>
                <c:pt idx="20337">
                  <c:v>-0.461586</c:v>
                </c:pt>
                <c:pt idx="20338">
                  <c:v>-0.46488600000000002</c:v>
                </c:pt>
                <c:pt idx="20339">
                  <c:v>-0.46857900000000002</c:v>
                </c:pt>
                <c:pt idx="20340">
                  <c:v>-0.47040599999999999</c:v>
                </c:pt>
                <c:pt idx="20341">
                  <c:v>-0.46500599999999997</c:v>
                </c:pt>
                <c:pt idx="20342">
                  <c:v>-0.45255099999999998</c:v>
                </c:pt>
                <c:pt idx="20343">
                  <c:v>-0.444602</c:v>
                </c:pt>
                <c:pt idx="20344">
                  <c:v>-0.44414399999999998</c:v>
                </c:pt>
                <c:pt idx="20345">
                  <c:v>-0.445469</c:v>
                </c:pt>
                <c:pt idx="20346">
                  <c:v>-0.44462299999999999</c:v>
                </c:pt>
                <c:pt idx="20347">
                  <c:v>-0.43574800000000002</c:v>
                </c:pt>
                <c:pt idx="20348">
                  <c:v>-0.42764200000000002</c:v>
                </c:pt>
                <c:pt idx="20349">
                  <c:v>-0.42636400000000002</c:v>
                </c:pt>
                <c:pt idx="20350">
                  <c:v>-0.42643700000000001</c:v>
                </c:pt>
                <c:pt idx="20351">
                  <c:v>-0.426149</c:v>
                </c:pt>
                <c:pt idx="20352">
                  <c:v>-0.42206900000000003</c:v>
                </c:pt>
                <c:pt idx="20353">
                  <c:v>-0.417601</c:v>
                </c:pt>
                <c:pt idx="20354">
                  <c:v>-0.41875400000000002</c:v>
                </c:pt>
                <c:pt idx="20355">
                  <c:v>-0.41953600000000002</c:v>
                </c:pt>
                <c:pt idx="20356">
                  <c:v>-0.42029100000000003</c:v>
                </c:pt>
                <c:pt idx="20357">
                  <c:v>-0.414688</c:v>
                </c:pt>
                <c:pt idx="20358">
                  <c:v>-0.402669</c:v>
                </c:pt>
                <c:pt idx="20359">
                  <c:v>-0.40106199999999997</c:v>
                </c:pt>
                <c:pt idx="20360">
                  <c:v>-0.40230399999999999</c:v>
                </c:pt>
                <c:pt idx="20361">
                  <c:v>-0.40044400000000002</c:v>
                </c:pt>
                <c:pt idx="20362">
                  <c:v>-0.39443299999999998</c:v>
                </c:pt>
                <c:pt idx="20363">
                  <c:v>-0.38598199999999999</c:v>
                </c:pt>
                <c:pt idx="20364">
                  <c:v>-0.37875500000000001</c:v>
                </c:pt>
                <c:pt idx="20365">
                  <c:v>-0.36636400000000002</c:v>
                </c:pt>
                <c:pt idx="20366">
                  <c:v>-0.35904199999999997</c:v>
                </c:pt>
                <c:pt idx="20367">
                  <c:v>-0.35603800000000002</c:v>
                </c:pt>
                <c:pt idx="20368">
                  <c:v>-0.35755500000000001</c:v>
                </c:pt>
                <c:pt idx="20369">
                  <c:v>-0.353329</c:v>
                </c:pt>
                <c:pt idx="20370">
                  <c:v>-0.34428599999999998</c:v>
                </c:pt>
                <c:pt idx="20371">
                  <c:v>-0.34050599999999998</c:v>
                </c:pt>
                <c:pt idx="20372">
                  <c:v>-0.33794200000000002</c:v>
                </c:pt>
                <c:pt idx="20373">
                  <c:v>-0.32901999999999998</c:v>
                </c:pt>
                <c:pt idx="20374">
                  <c:v>-0.31731700000000002</c:v>
                </c:pt>
                <c:pt idx="20375">
                  <c:v>-0.29757499999999998</c:v>
                </c:pt>
                <c:pt idx="20376">
                  <c:v>-0.28710799999999997</c:v>
                </c:pt>
                <c:pt idx="20377">
                  <c:v>-0.28344399999999997</c:v>
                </c:pt>
                <c:pt idx="20378">
                  <c:v>-0.28512199999999999</c:v>
                </c:pt>
                <c:pt idx="20379">
                  <c:v>-0.280781</c:v>
                </c:pt>
                <c:pt idx="20380">
                  <c:v>-0.27366699999999999</c:v>
                </c:pt>
                <c:pt idx="20381">
                  <c:v>-0.271287</c:v>
                </c:pt>
                <c:pt idx="20382">
                  <c:v>-0.26626499999999997</c:v>
                </c:pt>
                <c:pt idx="20383">
                  <c:v>-0.25651099999999999</c:v>
                </c:pt>
                <c:pt idx="20384">
                  <c:v>-0.25849699999999998</c:v>
                </c:pt>
                <c:pt idx="20385">
                  <c:v>-0.25290099999999999</c:v>
                </c:pt>
                <c:pt idx="20386">
                  <c:v>-0.24692600000000001</c:v>
                </c:pt>
                <c:pt idx="20387">
                  <c:v>-0.24230199999999999</c:v>
                </c:pt>
                <c:pt idx="20388">
                  <c:v>-0.24048600000000001</c:v>
                </c:pt>
                <c:pt idx="20389">
                  <c:v>-0.24221899999999999</c:v>
                </c:pt>
                <c:pt idx="20390">
                  <c:v>-0.242337</c:v>
                </c:pt>
                <c:pt idx="20391">
                  <c:v>-0.23172200000000001</c:v>
                </c:pt>
                <c:pt idx="20392">
                  <c:v>-0.217527</c:v>
                </c:pt>
                <c:pt idx="20393">
                  <c:v>-0.21566099999999999</c:v>
                </c:pt>
                <c:pt idx="20394">
                  <c:v>-0.21606600000000001</c:v>
                </c:pt>
                <c:pt idx="20395">
                  <c:v>-0.22070999999999999</c:v>
                </c:pt>
                <c:pt idx="20396">
                  <c:v>-0.23039599999999999</c:v>
                </c:pt>
                <c:pt idx="20397">
                  <c:v>-0.240147</c:v>
                </c:pt>
                <c:pt idx="20398">
                  <c:v>-0.24898300000000001</c:v>
                </c:pt>
                <c:pt idx="20399">
                  <c:v>-0.26606299999999999</c:v>
                </c:pt>
                <c:pt idx="20400">
                  <c:v>-0.27048800000000001</c:v>
                </c:pt>
                <c:pt idx="20401">
                  <c:v>-0.26440799999999998</c:v>
                </c:pt>
                <c:pt idx="20402">
                  <c:v>-0.24685099999999999</c:v>
                </c:pt>
                <c:pt idx="20403">
                  <c:v>-0.23880899999999999</c:v>
                </c:pt>
                <c:pt idx="20404">
                  <c:v>-0.23419200000000001</c:v>
                </c:pt>
                <c:pt idx="20405">
                  <c:v>-0.23125499999999999</c:v>
                </c:pt>
                <c:pt idx="20406">
                  <c:v>-0.23408999999999999</c:v>
                </c:pt>
                <c:pt idx="20407">
                  <c:v>-0.243336</c:v>
                </c:pt>
                <c:pt idx="20408">
                  <c:v>-0.24965799999999999</c:v>
                </c:pt>
                <c:pt idx="20409">
                  <c:v>-0.25017600000000001</c:v>
                </c:pt>
                <c:pt idx="20410">
                  <c:v>-0.25020300000000001</c:v>
                </c:pt>
                <c:pt idx="20411">
                  <c:v>-0.24474000000000001</c:v>
                </c:pt>
                <c:pt idx="20412">
                  <c:v>-0.239566</c:v>
                </c:pt>
                <c:pt idx="20413">
                  <c:v>-0.23161000000000001</c:v>
                </c:pt>
                <c:pt idx="20414">
                  <c:v>-0.224355</c:v>
                </c:pt>
                <c:pt idx="20415">
                  <c:v>-0.23185</c:v>
                </c:pt>
                <c:pt idx="20416">
                  <c:v>-0.23281399999999999</c:v>
                </c:pt>
                <c:pt idx="20417">
                  <c:v>-0.22179099999999999</c:v>
                </c:pt>
                <c:pt idx="20418">
                  <c:v>-0.199183</c:v>
                </c:pt>
                <c:pt idx="20419">
                  <c:v>-0.18572</c:v>
                </c:pt>
                <c:pt idx="20420">
                  <c:v>-0.18521000000000001</c:v>
                </c:pt>
                <c:pt idx="20421">
                  <c:v>-0.18421399999999999</c:v>
                </c:pt>
                <c:pt idx="20422">
                  <c:v>-0.17783099999999999</c:v>
                </c:pt>
                <c:pt idx="20423">
                  <c:v>-0.16519400000000001</c:v>
                </c:pt>
                <c:pt idx="20424">
                  <c:v>-0.15701000000000001</c:v>
                </c:pt>
                <c:pt idx="20425">
                  <c:v>-0.15756800000000001</c:v>
                </c:pt>
                <c:pt idx="20426">
                  <c:v>-0.15871099999999999</c:v>
                </c:pt>
                <c:pt idx="20427">
                  <c:v>-0.163963</c:v>
                </c:pt>
                <c:pt idx="20428">
                  <c:v>-0.164827</c:v>
                </c:pt>
                <c:pt idx="20429">
                  <c:v>-0.166271</c:v>
                </c:pt>
                <c:pt idx="20430">
                  <c:v>-0.15850600000000001</c:v>
                </c:pt>
                <c:pt idx="20431">
                  <c:v>-0.14812800000000001</c:v>
                </c:pt>
                <c:pt idx="20432">
                  <c:v>-0.140352</c:v>
                </c:pt>
                <c:pt idx="20433">
                  <c:v>-0.13068399999999999</c:v>
                </c:pt>
                <c:pt idx="20434">
                  <c:v>-0.122615</c:v>
                </c:pt>
                <c:pt idx="20435">
                  <c:v>-0.119212</c:v>
                </c:pt>
                <c:pt idx="20436">
                  <c:v>-0.11415</c:v>
                </c:pt>
                <c:pt idx="20437">
                  <c:v>-0.10775800000000001</c:v>
                </c:pt>
                <c:pt idx="20438">
                  <c:v>-0.10388699999999999</c:v>
                </c:pt>
                <c:pt idx="20439">
                  <c:v>-9.9113199999999999E-2</c:v>
                </c:pt>
                <c:pt idx="20440">
                  <c:v>-9.5332100000000003E-2</c:v>
                </c:pt>
                <c:pt idx="20441">
                  <c:v>-8.9992299999999997E-2</c:v>
                </c:pt>
                <c:pt idx="20442">
                  <c:v>-8.8233500000000006E-2</c:v>
                </c:pt>
                <c:pt idx="20443">
                  <c:v>-8.9349300000000006E-2</c:v>
                </c:pt>
                <c:pt idx="20444">
                  <c:v>-8.9277899999999993E-2</c:v>
                </c:pt>
                <c:pt idx="20445">
                  <c:v>-8.6621000000000004E-2</c:v>
                </c:pt>
                <c:pt idx="20446">
                  <c:v>-8.4037299999999995E-2</c:v>
                </c:pt>
                <c:pt idx="20447">
                  <c:v>-8.44226E-2</c:v>
                </c:pt>
                <c:pt idx="20448">
                  <c:v>-8.7962200000000004E-2</c:v>
                </c:pt>
                <c:pt idx="20449">
                  <c:v>-0.102358</c:v>
                </c:pt>
                <c:pt idx="20450">
                  <c:v>-0.10768</c:v>
                </c:pt>
                <c:pt idx="20451">
                  <c:v>-0.113289</c:v>
                </c:pt>
                <c:pt idx="20452">
                  <c:v>-0.124387</c:v>
                </c:pt>
                <c:pt idx="20453">
                  <c:v>-0.13025300000000001</c:v>
                </c:pt>
                <c:pt idx="20454">
                  <c:v>-0.12995300000000001</c:v>
                </c:pt>
                <c:pt idx="20455">
                  <c:v>-0.132714</c:v>
                </c:pt>
                <c:pt idx="20456">
                  <c:v>-0.13297500000000001</c:v>
                </c:pt>
                <c:pt idx="20457">
                  <c:v>-0.124788</c:v>
                </c:pt>
                <c:pt idx="20458">
                  <c:v>-0.102827</c:v>
                </c:pt>
                <c:pt idx="20459">
                  <c:v>-7.8036099999999997E-2</c:v>
                </c:pt>
                <c:pt idx="20460">
                  <c:v>-6.20613E-2</c:v>
                </c:pt>
                <c:pt idx="20461">
                  <c:v>-5.6379899999999997E-2</c:v>
                </c:pt>
                <c:pt idx="20462">
                  <c:v>-5.4440599999999999E-2</c:v>
                </c:pt>
                <c:pt idx="20463">
                  <c:v>-5.6094100000000001E-2</c:v>
                </c:pt>
                <c:pt idx="20464">
                  <c:v>-5.73339E-2</c:v>
                </c:pt>
                <c:pt idx="20465">
                  <c:v>-5.9649800000000003E-2</c:v>
                </c:pt>
                <c:pt idx="20466">
                  <c:v>-6.25497E-2</c:v>
                </c:pt>
                <c:pt idx="20467">
                  <c:v>-7.4227600000000005E-2</c:v>
                </c:pt>
                <c:pt idx="20468">
                  <c:v>-8.3639599999999995E-2</c:v>
                </c:pt>
                <c:pt idx="20469">
                  <c:v>-8.8234199999999999E-2</c:v>
                </c:pt>
                <c:pt idx="20470">
                  <c:v>-9.0621400000000005E-2</c:v>
                </c:pt>
                <c:pt idx="20471">
                  <c:v>-9.2966999999999994E-2</c:v>
                </c:pt>
                <c:pt idx="20472">
                  <c:v>-9.6357300000000007E-2</c:v>
                </c:pt>
                <c:pt idx="20473">
                  <c:v>-0.10610899999999999</c:v>
                </c:pt>
                <c:pt idx="20474">
                  <c:v>-0.11579299999999999</c:v>
                </c:pt>
                <c:pt idx="20475">
                  <c:v>-0.125526</c:v>
                </c:pt>
                <c:pt idx="20476">
                  <c:v>-0.13075700000000001</c:v>
                </c:pt>
                <c:pt idx="20477">
                  <c:v>-0.131048</c:v>
                </c:pt>
                <c:pt idx="20478">
                  <c:v>-0.12931100000000001</c:v>
                </c:pt>
                <c:pt idx="20479">
                  <c:v>-0.12831899999999999</c:v>
                </c:pt>
                <c:pt idx="20480">
                  <c:v>-0.12833900000000001</c:v>
                </c:pt>
                <c:pt idx="20481">
                  <c:v>-0.128637</c:v>
                </c:pt>
                <c:pt idx="20482">
                  <c:v>-0.12951099999999999</c:v>
                </c:pt>
                <c:pt idx="20483">
                  <c:v>-0.12609500000000001</c:v>
                </c:pt>
                <c:pt idx="20484">
                  <c:v>-0.1237</c:v>
                </c:pt>
                <c:pt idx="20485">
                  <c:v>-0.11878900000000001</c:v>
                </c:pt>
                <c:pt idx="20486">
                  <c:v>-0.124163</c:v>
                </c:pt>
                <c:pt idx="20487">
                  <c:v>-0.139933</c:v>
                </c:pt>
                <c:pt idx="20488">
                  <c:v>-0.15593000000000001</c:v>
                </c:pt>
                <c:pt idx="20489">
                  <c:v>-0.161941</c:v>
                </c:pt>
                <c:pt idx="20490">
                  <c:v>-0.15887799999999999</c:v>
                </c:pt>
                <c:pt idx="20491">
                  <c:v>-0.15152199999999999</c:v>
                </c:pt>
                <c:pt idx="20492">
                  <c:v>-0.14136399999999999</c:v>
                </c:pt>
                <c:pt idx="20493">
                  <c:v>-0.13644600000000001</c:v>
                </c:pt>
                <c:pt idx="20494">
                  <c:v>-0.13850699999999999</c:v>
                </c:pt>
                <c:pt idx="20495">
                  <c:v>-0.14638200000000001</c:v>
                </c:pt>
                <c:pt idx="20496">
                  <c:v>-0.15890399999999999</c:v>
                </c:pt>
                <c:pt idx="20497">
                  <c:v>-0.16720099999999999</c:v>
                </c:pt>
                <c:pt idx="20498">
                  <c:v>-0.17489399999999999</c:v>
                </c:pt>
                <c:pt idx="20499">
                  <c:v>-0.182699</c:v>
                </c:pt>
                <c:pt idx="20500">
                  <c:v>-0.184637</c:v>
                </c:pt>
                <c:pt idx="20501">
                  <c:v>-0.18687599999999999</c:v>
                </c:pt>
                <c:pt idx="20502">
                  <c:v>-0.20039299999999999</c:v>
                </c:pt>
                <c:pt idx="20503">
                  <c:v>-0.20899599999999999</c:v>
                </c:pt>
                <c:pt idx="20504">
                  <c:v>-0.207265</c:v>
                </c:pt>
                <c:pt idx="20505">
                  <c:v>-0.20954100000000001</c:v>
                </c:pt>
                <c:pt idx="20506">
                  <c:v>-0.209531</c:v>
                </c:pt>
                <c:pt idx="20507">
                  <c:v>-0.208145</c:v>
                </c:pt>
                <c:pt idx="20508">
                  <c:v>-0.208791</c:v>
                </c:pt>
                <c:pt idx="20509">
                  <c:v>-0.215202</c:v>
                </c:pt>
                <c:pt idx="20510">
                  <c:v>-0.221383</c:v>
                </c:pt>
                <c:pt idx="20511">
                  <c:v>-0.22107599999999999</c:v>
                </c:pt>
                <c:pt idx="20512">
                  <c:v>-0.21835599999999999</c:v>
                </c:pt>
                <c:pt idx="20513">
                  <c:v>-0.21501000000000001</c:v>
                </c:pt>
                <c:pt idx="20514">
                  <c:v>-0.213589</c:v>
                </c:pt>
                <c:pt idx="20515">
                  <c:v>-0.21374899999999999</c:v>
                </c:pt>
                <c:pt idx="20516">
                  <c:v>-0.21968199999999999</c:v>
                </c:pt>
                <c:pt idx="20517">
                  <c:v>-0.22636100000000001</c:v>
                </c:pt>
                <c:pt idx="20518">
                  <c:v>-0.23930699999999999</c:v>
                </c:pt>
                <c:pt idx="20519">
                  <c:v>-0.259959</c:v>
                </c:pt>
                <c:pt idx="20520">
                  <c:v>-0.27246700000000001</c:v>
                </c:pt>
                <c:pt idx="20521">
                  <c:v>-0.28416000000000002</c:v>
                </c:pt>
                <c:pt idx="20522">
                  <c:v>-0.29518299999999997</c:v>
                </c:pt>
                <c:pt idx="20523">
                  <c:v>-0.303263</c:v>
                </c:pt>
                <c:pt idx="20524">
                  <c:v>-0.30835400000000002</c:v>
                </c:pt>
                <c:pt idx="20525">
                  <c:v>-0.31399300000000002</c:v>
                </c:pt>
                <c:pt idx="20526">
                  <c:v>-0.31789000000000001</c:v>
                </c:pt>
                <c:pt idx="20527">
                  <c:v>-0.32446199999999997</c:v>
                </c:pt>
                <c:pt idx="20528">
                  <c:v>-0.33938000000000001</c:v>
                </c:pt>
                <c:pt idx="20529">
                  <c:v>-0.36057600000000001</c:v>
                </c:pt>
                <c:pt idx="20530">
                  <c:v>-0.37684800000000002</c:v>
                </c:pt>
                <c:pt idx="20531">
                  <c:v>-0.38860499999999998</c:v>
                </c:pt>
                <c:pt idx="20532">
                  <c:v>-0.40749099999999999</c:v>
                </c:pt>
                <c:pt idx="20533">
                  <c:v>-0.42403200000000002</c:v>
                </c:pt>
                <c:pt idx="20534">
                  <c:v>-0.43072100000000002</c:v>
                </c:pt>
                <c:pt idx="20535">
                  <c:v>-0.45056400000000002</c:v>
                </c:pt>
                <c:pt idx="20536">
                  <c:v>-0.46092899999999998</c:v>
                </c:pt>
                <c:pt idx="20537">
                  <c:v>-0.456675</c:v>
                </c:pt>
                <c:pt idx="20538">
                  <c:v>-0.45249600000000001</c:v>
                </c:pt>
                <c:pt idx="20539">
                  <c:v>-0.450017</c:v>
                </c:pt>
                <c:pt idx="20540">
                  <c:v>-0.44278800000000001</c:v>
                </c:pt>
                <c:pt idx="20541">
                  <c:v>-0.42359400000000003</c:v>
                </c:pt>
                <c:pt idx="20542">
                  <c:v>-0.40119700000000003</c:v>
                </c:pt>
                <c:pt idx="20543">
                  <c:v>-0.38735000000000003</c:v>
                </c:pt>
                <c:pt idx="20544">
                  <c:v>-0.37790499999999999</c:v>
                </c:pt>
                <c:pt idx="20545">
                  <c:v>-0.36373699999999998</c:v>
                </c:pt>
                <c:pt idx="20546">
                  <c:v>-0.34379599999999999</c:v>
                </c:pt>
                <c:pt idx="20547">
                  <c:v>-0.32830100000000001</c:v>
                </c:pt>
                <c:pt idx="20548">
                  <c:v>-0.32152599999999998</c:v>
                </c:pt>
                <c:pt idx="20549">
                  <c:v>-0.31961600000000001</c:v>
                </c:pt>
                <c:pt idx="20550">
                  <c:v>-0.320658</c:v>
                </c:pt>
                <c:pt idx="20551">
                  <c:v>-0.31940000000000002</c:v>
                </c:pt>
                <c:pt idx="20552">
                  <c:v>-0.31903799999999999</c:v>
                </c:pt>
                <c:pt idx="20553">
                  <c:v>-0.31901000000000002</c:v>
                </c:pt>
                <c:pt idx="20554">
                  <c:v>-0.32033400000000001</c:v>
                </c:pt>
                <c:pt idx="20555">
                  <c:v>-0.32278000000000001</c:v>
                </c:pt>
                <c:pt idx="20556">
                  <c:v>-0.32189200000000001</c:v>
                </c:pt>
                <c:pt idx="20557">
                  <c:v>-0.32079999999999997</c:v>
                </c:pt>
                <c:pt idx="20558">
                  <c:v>-0.31276199999999998</c:v>
                </c:pt>
                <c:pt idx="20559">
                  <c:v>-0.29445100000000002</c:v>
                </c:pt>
                <c:pt idx="20560">
                  <c:v>-0.27842800000000001</c:v>
                </c:pt>
                <c:pt idx="20561">
                  <c:v>-0.268876</c:v>
                </c:pt>
                <c:pt idx="20562">
                  <c:v>-0.26191500000000001</c:v>
                </c:pt>
                <c:pt idx="20563">
                  <c:v>-0.25795600000000002</c:v>
                </c:pt>
                <c:pt idx="20564">
                  <c:v>-0.25497900000000001</c:v>
                </c:pt>
                <c:pt idx="20565">
                  <c:v>-0.25497199999999998</c:v>
                </c:pt>
                <c:pt idx="20566">
                  <c:v>-0.25972200000000001</c:v>
                </c:pt>
                <c:pt idx="20567">
                  <c:v>-0.26738699999999999</c:v>
                </c:pt>
                <c:pt idx="20568">
                  <c:v>-0.273756</c:v>
                </c:pt>
                <c:pt idx="20569">
                  <c:v>-0.27866000000000002</c:v>
                </c:pt>
                <c:pt idx="20570">
                  <c:v>-0.27308399999999999</c:v>
                </c:pt>
                <c:pt idx="20571">
                  <c:v>-0.26475100000000001</c:v>
                </c:pt>
                <c:pt idx="20572">
                  <c:v>-0.26537300000000003</c:v>
                </c:pt>
                <c:pt idx="20573">
                  <c:v>-0.27212900000000001</c:v>
                </c:pt>
                <c:pt idx="20574">
                  <c:v>-0.27416499999999999</c:v>
                </c:pt>
                <c:pt idx="20575">
                  <c:v>-0.27498800000000001</c:v>
                </c:pt>
                <c:pt idx="20576">
                  <c:v>-0.27966600000000003</c:v>
                </c:pt>
                <c:pt idx="20577">
                  <c:v>-0.28535899999999997</c:v>
                </c:pt>
                <c:pt idx="20578">
                  <c:v>-0.294908</c:v>
                </c:pt>
                <c:pt idx="20579">
                  <c:v>-0.30821599999999999</c:v>
                </c:pt>
                <c:pt idx="20580">
                  <c:v>-0.31373400000000001</c:v>
                </c:pt>
                <c:pt idx="20581">
                  <c:v>-0.314832</c:v>
                </c:pt>
                <c:pt idx="20582">
                  <c:v>-0.319436</c:v>
                </c:pt>
                <c:pt idx="20583">
                  <c:v>-0.32266099999999998</c:v>
                </c:pt>
                <c:pt idx="20584">
                  <c:v>-0.32049100000000003</c:v>
                </c:pt>
                <c:pt idx="20585">
                  <c:v>-0.318602</c:v>
                </c:pt>
                <c:pt idx="20586">
                  <c:v>-0.32059100000000001</c:v>
                </c:pt>
                <c:pt idx="20587">
                  <c:v>-0.32239000000000001</c:v>
                </c:pt>
                <c:pt idx="20588">
                  <c:v>-0.32335000000000003</c:v>
                </c:pt>
                <c:pt idx="20589">
                  <c:v>-0.32198900000000003</c:v>
                </c:pt>
                <c:pt idx="20590">
                  <c:v>-0.32099100000000003</c:v>
                </c:pt>
                <c:pt idx="20591">
                  <c:v>-0.32362299999999999</c:v>
                </c:pt>
                <c:pt idx="20592">
                  <c:v>-0.32721499999999998</c:v>
                </c:pt>
                <c:pt idx="20593">
                  <c:v>-0.334536</c:v>
                </c:pt>
                <c:pt idx="20594">
                  <c:v>-0.34173100000000001</c:v>
                </c:pt>
                <c:pt idx="20595">
                  <c:v>-0.34510800000000003</c:v>
                </c:pt>
                <c:pt idx="20596">
                  <c:v>-0.34720200000000001</c:v>
                </c:pt>
                <c:pt idx="20597">
                  <c:v>-0.35471200000000003</c:v>
                </c:pt>
                <c:pt idx="20598">
                  <c:v>-0.35956900000000003</c:v>
                </c:pt>
                <c:pt idx="20599">
                  <c:v>-0.35401199999999999</c:v>
                </c:pt>
                <c:pt idx="20600">
                  <c:v>-0.34236100000000003</c:v>
                </c:pt>
                <c:pt idx="20601">
                  <c:v>-0.33317999999999998</c:v>
                </c:pt>
                <c:pt idx="20602">
                  <c:v>-0.33011000000000001</c:v>
                </c:pt>
                <c:pt idx="20603">
                  <c:v>-0.32757700000000001</c:v>
                </c:pt>
                <c:pt idx="20604">
                  <c:v>-0.320828</c:v>
                </c:pt>
                <c:pt idx="20605">
                  <c:v>-0.31698599999999999</c:v>
                </c:pt>
                <c:pt idx="20606">
                  <c:v>-0.31874200000000003</c:v>
                </c:pt>
                <c:pt idx="20607">
                  <c:v>-0.32289099999999998</c:v>
                </c:pt>
                <c:pt idx="20608">
                  <c:v>-0.32265100000000002</c:v>
                </c:pt>
                <c:pt idx="20609">
                  <c:v>-0.31814900000000002</c:v>
                </c:pt>
                <c:pt idx="20610">
                  <c:v>-0.314747</c:v>
                </c:pt>
                <c:pt idx="20611">
                  <c:v>-0.309946</c:v>
                </c:pt>
                <c:pt idx="20612">
                  <c:v>-0.30307699999999999</c:v>
                </c:pt>
                <c:pt idx="20613">
                  <c:v>-0.29745899999999997</c:v>
                </c:pt>
                <c:pt idx="20614">
                  <c:v>-0.29650300000000002</c:v>
                </c:pt>
                <c:pt idx="20615">
                  <c:v>-0.29688399999999998</c:v>
                </c:pt>
                <c:pt idx="20616">
                  <c:v>-0.29748799999999997</c:v>
                </c:pt>
                <c:pt idx="20617">
                  <c:v>-0.29747400000000002</c:v>
                </c:pt>
                <c:pt idx="20618">
                  <c:v>-0.29738500000000001</c:v>
                </c:pt>
                <c:pt idx="20619">
                  <c:v>-0.29753099999999999</c:v>
                </c:pt>
                <c:pt idx="20620">
                  <c:v>-0.29120499999999999</c:v>
                </c:pt>
                <c:pt idx="20621">
                  <c:v>-0.277833</c:v>
                </c:pt>
                <c:pt idx="20622">
                  <c:v>-0.268459</c:v>
                </c:pt>
                <c:pt idx="20623">
                  <c:v>-0.25815500000000002</c:v>
                </c:pt>
                <c:pt idx="20624">
                  <c:v>-0.24848600000000001</c:v>
                </c:pt>
                <c:pt idx="20625">
                  <c:v>-0.23336000000000001</c:v>
                </c:pt>
                <c:pt idx="20626">
                  <c:v>-0.21821699999999999</c:v>
                </c:pt>
                <c:pt idx="20627">
                  <c:v>-0.20805699999999999</c:v>
                </c:pt>
                <c:pt idx="20628">
                  <c:v>-0.204484</c:v>
                </c:pt>
                <c:pt idx="20629">
                  <c:v>-0.207981</c:v>
                </c:pt>
                <c:pt idx="20630">
                  <c:v>-0.21037</c:v>
                </c:pt>
                <c:pt idx="20631">
                  <c:v>-0.20683299999999999</c:v>
                </c:pt>
                <c:pt idx="20632">
                  <c:v>-0.20605100000000001</c:v>
                </c:pt>
                <c:pt idx="20633">
                  <c:v>-0.20824300000000001</c:v>
                </c:pt>
                <c:pt idx="20634">
                  <c:v>-0.212529</c:v>
                </c:pt>
                <c:pt idx="20635">
                  <c:v>-0.20895900000000001</c:v>
                </c:pt>
                <c:pt idx="20636">
                  <c:v>-0.20777300000000001</c:v>
                </c:pt>
                <c:pt idx="20637">
                  <c:v>-0.20851500000000001</c:v>
                </c:pt>
                <c:pt idx="20638">
                  <c:v>-0.21390200000000001</c:v>
                </c:pt>
                <c:pt idx="20639">
                  <c:v>-0.216503</c:v>
                </c:pt>
                <c:pt idx="20640">
                  <c:v>-0.218749</c:v>
                </c:pt>
                <c:pt idx="20641">
                  <c:v>-0.21837200000000001</c:v>
                </c:pt>
                <c:pt idx="20642">
                  <c:v>-0.22129399999999999</c:v>
                </c:pt>
                <c:pt idx="20643">
                  <c:v>-0.221387</c:v>
                </c:pt>
                <c:pt idx="20644">
                  <c:v>-0.219275</c:v>
                </c:pt>
                <c:pt idx="20645">
                  <c:v>-0.213531</c:v>
                </c:pt>
                <c:pt idx="20646">
                  <c:v>-0.20929700000000001</c:v>
                </c:pt>
                <c:pt idx="20647">
                  <c:v>-0.20647499999999999</c:v>
                </c:pt>
                <c:pt idx="20648">
                  <c:v>-0.203129</c:v>
                </c:pt>
                <c:pt idx="20649">
                  <c:v>-0.206702</c:v>
                </c:pt>
                <c:pt idx="20650">
                  <c:v>-0.202405</c:v>
                </c:pt>
                <c:pt idx="20651">
                  <c:v>-0.19599900000000001</c:v>
                </c:pt>
                <c:pt idx="20652">
                  <c:v>-0.18753700000000001</c:v>
                </c:pt>
                <c:pt idx="20653">
                  <c:v>-0.181893</c:v>
                </c:pt>
                <c:pt idx="20654">
                  <c:v>-0.17733599999999999</c:v>
                </c:pt>
                <c:pt idx="20655">
                  <c:v>-0.174482</c:v>
                </c:pt>
                <c:pt idx="20656">
                  <c:v>-0.16755400000000001</c:v>
                </c:pt>
                <c:pt idx="20657">
                  <c:v>-0.16439599999999999</c:v>
                </c:pt>
                <c:pt idx="20658">
                  <c:v>-0.16239000000000001</c:v>
                </c:pt>
                <c:pt idx="20659">
                  <c:v>-0.16193099999999999</c:v>
                </c:pt>
                <c:pt idx="20660">
                  <c:v>-0.15907199999999999</c:v>
                </c:pt>
                <c:pt idx="20661">
                  <c:v>-0.156392</c:v>
                </c:pt>
                <c:pt idx="20662">
                  <c:v>-0.16134200000000001</c:v>
                </c:pt>
                <c:pt idx="20663">
                  <c:v>-0.161603</c:v>
                </c:pt>
                <c:pt idx="20664">
                  <c:v>-0.15518299999999999</c:v>
                </c:pt>
                <c:pt idx="20665">
                  <c:v>-0.149118</c:v>
                </c:pt>
                <c:pt idx="20666">
                  <c:v>-0.145123</c:v>
                </c:pt>
                <c:pt idx="20667">
                  <c:v>-0.13911899999999999</c:v>
                </c:pt>
                <c:pt idx="20668">
                  <c:v>-0.13459699999999999</c:v>
                </c:pt>
                <c:pt idx="20669">
                  <c:v>-0.130051</c:v>
                </c:pt>
                <c:pt idx="20670">
                  <c:v>-0.13050800000000001</c:v>
                </c:pt>
                <c:pt idx="20671">
                  <c:v>-0.13050899999999999</c:v>
                </c:pt>
                <c:pt idx="20672">
                  <c:v>-0.12601799999999999</c:v>
                </c:pt>
                <c:pt idx="20673">
                  <c:v>-0.11348900000000001</c:v>
                </c:pt>
                <c:pt idx="20674">
                  <c:v>-0.10093199999999999</c:v>
                </c:pt>
                <c:pt idx="20675">
                  <c:v>-9.1377700000000006E-2</c:v>
                </c:pt>
                <c:pt idx="20676">
                  <c:v>-7.5314000000000006E-2</c:v>
                </c:pt>
                <c:pt idx="20677">
                  <c:v>-6.5264900000000001E-2</c:v>
                </c:pt>
                <c:pt idx="20678">
                  <c:v>-5.9205199999999999E-2</c:v>
                </c:pt>
                <c:pt idx="20679">
                  <c:v>-5.0103200000000001E-2</c:v>
                </c:pt>
                <c:pt idx="20680">
                  <c:v>-3.6044100000000003E-2</c:v>
                </c:pt>
                <c:pt idx="20681">
                  <c:v>-3.1496499999999997E-2</c:v>
                </c:pt>
                <c:pt idx="20682">
                  <c:v>-2.43815E-2</c:v>
                </c:pt>
                <c:pt idx="20683">
                  <c:v>-1.6327100000000001E-2</c:v>
                </c:pt>
                <c:pt idx="20684">
                  <c:v>-1.67841E-2</c:v>
                </c:pt>
                <c:pt idx="20685">
                  <c:v>-2.0707900000000001E-2</c:v>
                </c:pt>
                <c:pt idx="20686">
                  <c:v>-2.50726E-2</c:v>
                </c:pt>
                <c:pt idx="20687">
                  <c:v>-2.2988100000000001E-2</c:v>
                </c:pt>
                <c:pt idx="20688">
                  <c:v>-2.9907799999999998E-2</c:v>
                </c:pt>
                <c:pt idx="20689">
                  <c:v>-3.0746699999999998E-2</c:v>
                </c:pt>
                <c:pt idx="20690">
                  <c:v>-2.6140400000000001E-2</c:v>
                </c:pt>
                <c:pt idx="20691">
                  <c:v>-2.6554100000000001E-2</c:v>
                </c:pt>
                <c:pt idx="20692">
                  <c:v>-3.2456600000000002E-2</c:v>
                </c:pt>
                <c:pt idx="20693">
                  <c:v>-4.3322899999999998E-2</c:v>
                </c:pt>
                <c:pt idx="20694">
                  <c:v>-4.71904E-2</c:v>
                </c:pt>
                <c:pt idx="20695">
                  <c:v>-4.9563599999999999E-2</c:v>
                </c:pt>
                <c:pt idx="20696">
                  <c:v>-4.2452400000000001E-2</c:v>
                </c:pt>
                <c:pt idx="20697">
                  <c:v>-2.8831800000000001E-2</c:v>
                </c:pt>
                <c:pt idx="20698">
                  <c:v>-2.3681000000000001E-2</c:v>
                </c:pt>
                <c:pt idx="20699">
                  <c:v>-1.8072600000000001E-2</c:v>
                </c:pt>
                <c:pt idx="20700">
                  <c:v>-8.9278099999999996E-3</c:v>
                </c:pt>
                <c:pt idx="20701">
                  <c:v>-2.82438E-3</c:v>
                </c:pt>
                <c:pt idx="20702">
                  <c:v>1.13011E-2</c:v>
                </c:pt>
                <c:pt idx="20703">
                  <c:v>1.7056999999999999E-2</c:v>
                </c:pt>
                <c:pt idx="20704">
                  <c:v>1.8285200000000001E-2</c:v>
                </c:pt>
                <c:pt idx="20705">
                  <c:v>1.54287E-2</c:v>
                </c:pt>
                <c:pt idx="20706">
                  <c:v>1.7117799999999999E-2</c:v>
                </c:pt>
                <c:pt idx="20707">
                  <c:v>9.5595899999999998E-3</c:v>
                </c:pt>
                <c:pt idx="20708">
                  <c:v>-4.7519199999999998E-3</c:v>
                </c:pt>
                <c:pt idx="20709">
                  <c:v>-1.41537E-2</c:v>
                </c:pt>
                <c:pt idx="20710">
                  <c:v>-2.2516600000000001E-2</c:v>
                </c:pt>
                <c:pt idx="20711">
                  <c:v>-2.7376000000000001E-2</c:v>
                </c:pt>
                <c:pt idx="20712">
                  <c:v>-3.1812199999999999E-2</c:v>
                </c:pt>
                <c:pt idx="20713">
                  <c:v>-3.0227400000000001E-2</c:v>
                </c:pt>
                <c:pt idx="20714">
                  <c:v>-2.9609400000000001E-2</c:v>
                </c:pt>
                <c:pt idx="20715">
                  <c:v>-2.1411400000000001E-2</c:v>
                </c:pt>
                <c:pt idx="20716">
                  <c:v>-5.2799300000000004E-3</c:v>
                </c:pt>
                <c:pt idx="20717">
                  <c:v>4.76268E-3</c:v>
                </c:pt>
                <c:pt idx="20718">
                  <c:v>1.00272E-2</c:v>
                </c:pt>
                <c:pt idx="20719">
                  <c:v>1.6032600000000001E-2</c:v>
                </c:pt>
                <c:pt idx="20720">
                  <c:v>2.4387099999999998E-2</c:v>
                </c:pt>
                <c:pt idx="20721">
                  <c:v>2.6285599999999999E-2</c:v>
                </c:pt>
                <c:pt idx="20722">
                  <c:v>2.94845E-2</c:v>
                </c:pt>
                <c:pt idx="20723">
                  <c:v>3.0150799999999998E-2</c:v>
                </c:pt>
                <c:pt idx="20724">
                  <c:v>3.4808899999999997E-2</c:v>
                </c:pt>
                <c:pt idx="20725">
                  <c:v>3.4469899999999998E-2</c:v>
                </c:pt>
                <c:pt idx="20726">
                  <c:v>3.1240299999999999E-2</c:v>
                </c:pt>
                <c:pt idx="20727">
                  <c:v>2.6780200000000001E-2</c:v>
                </c:pt>
                <c:pt idx="20728">
                  <c:v>1.7248699999999999E-2</c:v>
                </c:pt>
                <c:pt idx="20729">
                  <c:v>9.9225800000000003E-3</c:v>
                </c:pt>
                <c:pt idx="20730">
                  <c:v>9.3572099999999995E-3</c:v>
                </c:pt>
                <c:pt idx="20731">
                  <c:v>8.9951900000000001E-3</c:v>
                </c:pt>
                <c:pt idx="20732">
                  <c:v>1.04951E-2</c:v>
                </c:pt>
                <c:pt idx="20733">
                  <c:v>5.4392499999999996E-3</c:v>
                </c:pt>
                <c:pt idx="20734">
                  <c:v>5.1605399999999999E-3</c:v>
                </c:pt>
                <c:pt idx="20735">
                  <c:v>5.0461100000000004E-3</c:v>
                </c:pt>
                <c:pt idx="20736">
                  <c:v>5.5518599999999996E-3</c:v>
                </c:pt>
                <c:pt idx="20737">
                  <c:v>8.4213599999999993E-3</c:v>
                </c:pt>
                <c:pt idx="20738">
                  <c:v>1.4472199999999999E-2</c:v>
                </c:pt>
                <c:pt idx="20739">
                  <c:v>1.9554999999999999E-2</c:v>
                </c:pt>
                <c:pt idx="20740">
                  <c:v>2.085E-2</c:v>
                </c:pt>
                <c:pt idx="20741">
                  <c:v>1.7866900000000002E-2</c:v>
                </c:pt>
                <c:pt idx="20742">
                  <c:v>1.5941500000000001E-2</c:v>
                </c:pt>
                <c:pt idx="20743">
                  <c:v>2.0554200000000002E-2</c:v>
                </c:pt>
                <c:pt idx="20744">
                  <c:v>2.6439000000000001E-2</c:v>
                </c:pt>
                <c:pt idx="20745">
                  <c:v>3.12775E-2</c:v>
                </c:pt>
                <c:pt idx="20746">
                  <c:v>3.5551100000000002E-2</c:v>
                </c:pt>
                <c:pt idx="20747">
                  <c:v>3.9444899999999998E-2</c:v>
                </c:pt>
                <c:pt idx="20748">
                  <c:v>4.0892900000000003E-2</c:v>
                </c:pt>
                <c:pt idx="20749">
                  <c:v>3.7662099999999997E-2</c:v>
                </c:pt>
                <c:pt idx="20750">
                  <c:v>3.9656900000000002E-2</c:v>
                </c:pt>
                <c:pt idx="20751">
                  <c:v>4.7322400000000001E-2</c:v>
                </c:pt>
                <c:pt idx="20752">
                  <c:v>5.2426199999999999E-2</c:v>
                </c:pt>
                <c:pt idx="20753">
                  <c:v>5.7970399999999998E-2</c:v>
                </c:pt>
                <c:pt idx="20754">
                  <c:v>6.3313300000000003E-2</c:v>
                </c:pt>
                <c:pt idx="20755">
                  <c:v>6.8642700000000001E-2</c:v>
                </c:pt>
                <c:pt idx="20756">
                  <c:v>7.1734400000000004E-2</c:v>
                </c:pt>
                <c:pt idx="20757">
                  <c:v>6.9701100000000002E-2</c:v>
                </c:pt>
                <c:pt idx="20758">
                  <c:v>7.1016599999999999E-2</c:v>
                </c:pt>
                <c:pt idx="20759">
                  <c:v>7.6725500000000002E-2</c:v>
                </c:pt>
                <c:pt idx="20760">
                  <c:v>8.8938199999999995E-2</c:v>
                </c:pt>
                <c:pt idx="20761">
                  <c:v>9.4532199999999997E-2</c:v>
                </c:pt>
                <c:pt idx="20762">
                  <c:v>9.7316299999999994E-2</c:v>
                </c:pt>
                <c:pt idx="20763">
                  <c:v>9.47379E-2</c:v>
                </c:pt>
                <c:pt idx="20764">
                  <c:v>9.7891699999999998E-2</c:v>
                </c:pt>
                <c:pt idx="20765">
                  <c:v>0.101149</c:v>
                </c:pt>
                <c:pt idx="20766">
                  <c:v>0.104282</c:v>
                </c:pt>
                <c:pt idx="20767">
                  <c:v>0.106738</c:v>
                </c:pt>
                <c:pt idx="20768">
                  <c:v>0.10985200000000001</c:v>
                </c:pt>
                <c:pt idx="20769">
                  <c:v>0.11763700000000001</c:v>
                </c:pt>
                <c:pt idx="20770">
                  <c:v>0.12958900000000001</c:v>
                </c:pt>
                <c:pt idx="20771">
                  <c:v>0.14529</c:v>
                </c:pt>
                <c:pt idx="20772">
                  <c:v>0.15714500000000001</c:v>
                </c:pt>
                <c:pt idx="20773">
                  <c:v>0.16143099999999999</c:v>
                </c:pt>
                <c:pt idx="20774">
                  <c:v>0.16362699999999999</c:v>
                </c:pt>
                <c:pt idx="20775">
                  <c:v>0.16652500000000001</c:v>
                </c:pt>
                <c:pt idx="20776">
                  <c:v>0.17097699999999999</c:v>
                </c:pt>
                <c:pt idx="20777">
                  <c:v>0.168626</c:v>
                </c:pt>
                <c:pt idx="20778">
                  <c:v>0.16819400000000001</c:v>
                </c:pt>
                <c:pt idx="20779">
                  <c:v>0.166993</c:v>
                </c:pt>
                <c:pt idx="20780">
                  <c:v>0.16592100000000001</c:v>
                </c:pt>
                <c:pt idx="20781">
                  <c:v>0.16567000000000001</c:v>
                </c:pt>
                <c:pt idx="20782">
                  <c:v>0.16559599999999999</c:v>
                </c:pt>
                <c:pt idx="20783">
                  <c:v>0.16389200000000001</c:v>
                </c:pt>
                <c:pt idx="20784">
                  <c:v>0.16031599999999999</c:v>
                </c:pt>
                <c:pt idx="20785">
                  <c:v>0.15575900000000001</c:v>
                </c:pt>
                <c:pt idx="20786">
                  <c:v>0.14297899999999999</c:v>
                </c:pt>
                <c:pt idx="20787">
                  <c:v>0.13272200000000001</c:v>
                </c:pt>
                <c:pt idx="20788">
                  <c:v>0.123627</c:v>
                </c:pt>
                <c:pt idx="20789">
                  <c:v>0.121379</c:v>
                </c:pt>
                <c:pt idx="20790">
                  <c:v>0.129553</c:v>
                </c:pt>
                <c:pt idx="20791">
                  <c:v>0.13683999999999999</c:v>
                </c:pt>
                <c:pt idx="20792">
                  <c:v>0.133411</c:v>
                </c:pt>
                <c:pt idx="20793">
                  <c:v>0.130493</c:v>
                </c:pt>
                <c:pt idx="20794">
                  <c:v>0.127971</c:v>
                </c:pt>
                <c:pt idx="20795">
                  <c:v>0.130776</c:v>
                </c:pt>
                <c:pt idx="20796">
                  <c:v>0.137714</c:v>
                </c:pt>
                <c:pt idx="20797">
                  <c:v>0.14646600000000001</c:v>
                </c:pt>
                <c:pt idx="20798">
                  <c:v>0.15717700000000001</c:v>
                </c:pt>
                <c:pt idx="20799">
                  <c:v>0.16264999999999999</c:v>
                </c:pt>
                <c:pt idx="20800">
                  <c:v>0.16614699999999999</c:v>
                </c:pt>
                <c:pt idx="20801">
                  <c:v>0.17161100000000001</c:v>
                </c:pt>
                <c:pt idx="20802">
                  <c:v>0.18134400000000001</c:v>
                </c:pt>
                <c:pt idx="20803">
                  <c:v>0.18714</c:v>
                </c:pt>
                <c:pt idx="20804">
                  <c:v>0.192025</c:v>
                </c:pt>
                <c:pt idx="20805">
                  <c:v>0.197681</c:v>
                </c:pt>
                <c:pt idx="20806">
                  <c:v>0.20125699999999999</c:v>
                </c:pt>
                <c:pt idx="20807">
                  <c:v>0.20947199999999999</c:v>
                </c:pt>
                <c:pt idx="20808">
                  <c:v>0.219835</c:v>
                </c:pt>
                <c:pt idx="20809">
                  <c:v>0.230265</c:v>
                </c:pt>
                <c:pt idx="20810">
                  <c:v>0.239596</c:v>
                </c:pt>
                <c:pt idx="20811">
                  <c:v>0.25026199999999998</c:v>
                </c:pt>
                <c:pt idx="20812">
                  <c:v>0.25964500000000001</c:v>
                </c:pt>
                <c:pt idx="20813">
                  <c:v>0.26708399999999999</c:v>
                </c:pt>
                <c:pt idx="20814">
                  <c:v>0.27451399999999998</c:v>
                </c:pt>
                <c:pt idx="20815">
                  <c:v>0.279308</c:v>
                </c:pt>
                <c:pt idx="20816">
                  <c:v>0.274617</c:v>
                </c:pt>
                <c:pt idx="20817">
                  <c:v>0.26770699999999997</c:v>
                </c:pt>
                <c:pt idx="20818">
                  <c:v>0.26587499999999997</c:v>
                </c:pt>
                <c:pt idx="20819">
                  <c:v>0.26988899999999999</c:v>
                </c:pt>
                <c:pt idx="20820">
                  <c:v>0.28039500000000001</c:v>
                </c:pt>
                <c:pt idx="20821">
                  <c:v>0.28802</c:v>
                </c:pt>
                <c:pt idx="20822">
                  <c:v>0.29444999999999999</c:v>
                </c:pt>
                <c:pt idx="20823">
                  <c:v>0.298705</c:v>
                </c:pt>
                <c:pt idx="20824">
                  <c:v>0.30192999999999998</c:v>
                </c:pt>
                <c:pt idx="20825">
                  <c:v>0.30162299999999997</c:v>
                </c:pt>
                <c:pt idx="20826">
                  <c:v>0.302539</c:v>
                </c:pt>
                <c:pt idx="20827">
                  <c:v>0.30397999999999997</c:v>
                </c:pt>
                <c:pt idx="20828">
                  <c:v>0.30536400000000002</c:v>
                </c:pt>
                <c:pt idx="20829">
                  <c:v>0.30619600000000002</c:v>
                </c:pt>
                <c:pt idx="20830">
                  <c:v>0.30962200000000001</c:v>
                </c:pt>
                <c:pt idx="20831">
                  <c:v>0.32249699999999998</c:v>
                </c:pt>
                <c:pt idx="20832">
                  <c:v>0.32983400000000002</c:v>
                </c:pt>
                <c:pt idx="20833">
                  <c:v>0.33340799999999998</c:v>
                </c:pt>
                <c:pt idx="20834">
                  <c:v>0.33488899999999999</c:v>
                </c:pt>
                <c:pt idx="20835">
                  <c:v>0.338503</c:v>
                </c:pt>
                <c:pt idx="20836">
                  <c:v>0.34574500000000002</c:v>
                </c:pt>
                <c:pt idx="20837">
                  <c:v>0.35062700000000002</c:v>
                </c:pt>
                <c:pt idx="20838">
                  <c:v>0.34827599999999997</c:v>
                </c:pt>
                <c:pt idx="20839">
                  <c:v>0.33992899999999998</c:v>
                </c:pt>
                <c:pt idx="20840">
                  <c:v>0.33290199999999998</c:v>
                </c:pt>
                <c:pt idx="20841">
                  <c:v>0.32584800000000003</c:v>
                </c:pt>
                <c:pt idx="20842">
                  <c:v>0.315052</c:v>
                </c:pt>
                <c:pt idx="20843">
                  <c:v>0.30790899999999999</c:v>
                </c:pt>
                <c:pt idx="20844">
                  <c:v>0.292076</c:v>
                </c:pt>
                <c:pt idx="20845">
                  <c:v>0.29151199999999999</c:v>
                </c:pt>
                <c:pt idx="20846">
                  <c:v>0.294267</c:v>
                </c:pt>
                <c:pt idx="20847">
                  <c:v>0.298454</c:v>
                </c:pt>
                <c:pt idx="20848">
                  <c:v>0.30129699999999998</c:v>
                </c:pt>
                <c:pt idx="20849">
                  <c:v>0.30808400000000002</c:v>
                </c:pt>
                <c:pt idx="20850">
                  <c:v>0.31592700000000001</c:v>
                </c:pt>
                <c:pt idx="20851">
                  <c:v>0.32530999999999999</c:v>
                </c:pt>
                <c:pt idx="20852">
                  <c:v>0.33286399999999999</c:v>
                </c:pt>
                <c:pt idx="20853">
                  <c:v>0.34196300000000002</c:v>
                </c:pt>
                <c:pt idx="20854">
                  <c:v>0.35178399999999999</c:v>
                </c:pt>
                <c:pt idx="20855">
                  <c:v>0.36274800000000001</c:v>
                </c:pt>
                <c:pt idx="20856">
                  <c:v>0.36998799999999998</c:v>
                </c:pt>
                <c:pt idx="20857">
                  <c:v>0.36845499999999998</c:v>
                </c:pt>
                <c:pt idx="20858">
                  <c:v>0.375359</c:v>
                </c:pt>
                <c:pt idx="20859">
                  <c:v>0.38583699999999999</c:v>
                </c:pt>
                <c:pt idx="20860">
                  <c:v>0.39092199999999999</c:v>
                </c:pt>
                <c:pt idx="20861">
                  <c:v>0.39461800000000002</c:v>
                </c:pt>
                <c:pt idx="20862">
                  <c:v>0.39946199999999998</c:v>
                </c:pt>
                <c:pt idx="20863">
                  <c:v>0.39886300000000002</c:v>
                </c:pt>
                <c:pt idx="20864">
                  <c:v>0.399536</c:v>
                </c:pt>
                <c:pt idx="20865">
                  <c:v>0.39984900000000001</c:v>
                </c:pt>
                <c:pt idx="20866">
                  <c:v>0.40387000000000001</c:v>
                </c:pt>
                <c:pt idx="20867">
                  <c:v>0.40791699999999997</c:v>
                </c:pt>
                <c:pt idx="20868">
                  <c:v>0.41344500000000001</c:v>
                </c:pt>
                <c:pt idx="20869">
                  <c:v>0.421929</c:v>
                </c:pt>
                <c:pt idx="20870">
                  <c:v>0.43269400000000002</c:v>
                </c:pt>
                <c:pt idx="20871">
                  <c:v>0.43734299999999998</c:v>
                </c:pt>
                <c:pt idx="20872">
                  <c:v>0.43681700000000001</c:v>
                </c:pt>
                <c:pt idx="20873">
                  <c:v>0.44056099999999998</c:v>
                </c:pt>
                <c:pt idx="20874">
                  <c:v>0.45330300000000001</c:v>
                </c:pt>
                <c:pt idx="20875">
                  <c:v>0.471993</c:v>
                </c:pt>
                <c:pt idx="20876">
                  <c:v>0.48927199999999998</c:v>
                </c:pt>
                <c:pt idx="20877">
                  <c:v>0.50014899999999995</c:v>
                </c:pt>
                <c:pt idx="20878">
                  <c:v>0.50642500000000001</c:v>
                </c:pt>
                <c:pt idx="20879">
                  <c:v>0.50666699999999998</c:v>
                </c:pt>
                <c:pt idx="20880">
                  <c:v>0.50412299999999999</c:v>
                </c:pt>
                <c:pt idx="20881">
                  <c:v>0.49969200000000003</c:v>
                </c:pt>
                <c:pt idx="20882">
                  <c:v>0.50856699999999999</c:v>
                </c:pt>
                <c:pt idx="20883">
                  <c:v>0.523706</c:v>
                </c:pt>
                <c:pt idx="20884">
                  <c:v>0.53634599999999999</c:v>
                </c:pt>
                <c:pt idx="20885">
                  <c:v>0.54587799999999997</c:v>
                </c:pt>
                <c:pt idx="20886">
                  <c:v>0.55730199999999996</c:v>
                </c:pt>
                <c:pt idx="20887">
                  <c:v>0.56694900000000004</c:v>
                </c:pt>
                <c:pt idx="20888">
                  <c:v>0.57695200000000002</c:v>
                </c:pt>
                <c:pt idx="20889">
                  <c:v>0.57567199999999996</c:v>
                </c:pt>
                <c:pt idx="20890">
                  <c:v>0.57682699999999998</c:v>
                </c:pt>
                <c:pt idx="20891">
                  <c:v>0.57901999999999998</c:v>
                </c:pt>
                <c:pt idx="20892">
                  <c:v>0.58702100000000002</c:v>
                </c:pt>
                <c:pt idx="20893">
                  <c:v>0.59313400000000005</c:v>
                </c:pt>
                <c:pt idx="20894">
                  <c:v>0.60269200000000001</c:v>
                </c:pt>
                <c:pt idx="20895">
                  <c:v>0.60177099999999994</c:v>
                </c:pt>
                <c:pt idx="20896">
                  <c:v>0.60710900000000001</c:v>
                </c:pt>
                <c:pt idx="20897">
                  <c:v>0.61446599999999996</c:v>
                </c:pt>
                <c:pt idx="20898">
                  <c:v>0.62288699999999997</c:v>
                </c:pt>
                <c:pt idx="20899">
                  <c:v>0.62998299999999996</c:v>
                </c:pt>
                <c:pt idx="20900">
                  <c:v>0.63969500000000001</c:v>
                </c:pt>
                <c:pt idx="20901">
                  <c:v>0.64763199999999999</c:v>
                </c:pt>
                <c:pt idx="20902">
                  <c:v>0.652644</c:v>
                </c:pt>
                <c:pt idx="20903">
                  <c:v>0.660134</c:v>
                </c:pt>
                <c:pt idx="20904">
                  <c:v>0.66887399999999997</c:v>
                </c:pt>
                <c:pt idx="20905">
                  <c:v>0.67608800000000002</c:v>
                </c:pt>
                <c:pt idx="20906">
                  <c:v>0.67951899999999998</c:v>
                </c:pt>
                <c:pt idx="20907">
                  <c:v>0.68042800000000003</c:v>
                </c:pt>
                <c:pt idx="20908">
                  <c:v>0.68320700000000001</c:v>
                </c:pt>
                <c:pt idx="20909">
                  <c:v>0.67830599999999996</c:v>
                </c:pt>
                <c:pt idx="20910">
                  <c:v>0.67715599999999998</c:v>
                </c:pt>
                <c:pt idx="20911">
                  <c:v>0.68063200000000001</c:v>
                </c:pt>
                <c:pt idx="20912">
                  <c:v>0.687724</c:v>
                </c:pt>
                <c:pt idx="20913">
                  <c:v>0.69038200000000005</c:v>
                </c:pt>
                <c:pt idx="20914">
                  <c:v>0.68935900000000006</c:v>
                </c:pt>
                <c:pt idx="20915">
                  <c:v>0.69069700000000001</c:v>
                </c:pt>
                <c:pt idx="20916">
                  <c:v>0.69504900000000003</c:v>
                </c:pt>
                <c:pt idx="20917">
                  <c:v>0.70262500000000006</c:v>
                </c:pt>
                <c:pt idx="20918">
                  <c:v>0.70752899999999996</c:v>
                </c:pt>
                <c:pt idx="20919">
                  <c:v>0.71189100000000005</c:v>
                </c:pt>
                <c:pt idx="20920">
                  <c:v>0.71690200000000004</c:v>
                </c:pt>
                <c:pt idx="20921">
                  <c:v>0.72548599999999996</c:v>
                </c:pt>
                <c:pt idx="20922">
                  <c:v>0.72605399999999998</c:v>
                </c:pt>
                <c:pt idx="20923">
                  <c:v>0.72297800000000001</c:v>
                </c:pt>
                <c:pt idx="20924">
                  <c:v>0.71962599999999999</c:v>
                </c:pt>
                <c:pt idx="20925">
                  <c:v>0.71836199999999995</c:v>
                </c:pt>
                <c:pt idx="20926">
                  <c:v>0.719109</c:v>
                </c:pt>
                <c:pt idx="20927">
                  <c:v>0.71581899999999998</c:v>
                </c:pt>
                <c:pt idx="20928">
                  <c:v>0.71403499999999998</c:v>
                </c:pt>
                <c:pt idx="20929">
                  <c:v>0.70660599999999996</c:v>
                </c:pt>
                <c:pt idx="20930">
                  <c:v>0.694689</c:v>
                </c:pt>
                <c:pt idx="20931">
                  <c:v>0.68362900000000004</c:v>
                </c:pt>
                <c:pt idx="20932">
                  <c:v>0.674288</c:v>
                </c:pt>
                <c:pt idx="20933">
                  <c:v>0.67574999999999996</c:v>
                </c:pt>
                <c:pt idx="20934">
                  <c:v>0.67996699999999999</c:v>
                </c:pt>
                <c:pt idx="20935">
                  <c:v>0.68194200000000005</c:v>
                </c:pt>
                <c:pt idx="20936">
                  <c:v>0.68301500000000004</c:v>
                </c:pt>
                <c:pt idx="20937">
                  <c:v>0.68833200000000005</c:v>
                </c:pt>
                <c:pt idx="20938">
                  <c:v>0.69239099999999998</c:v>
                </c:pt>
                <c:pt idx="20939">
                  <c:v>0.69667299999999999</c:v>
                </c:pt>
                <c:pt idx="20940">
                  <c:v>0.69986999999999999</c:v>
                </c:pt>
                <c:pt idx="20941">
                  <c:v>0.70714100000000002</c:v>
                </c:pt>
                <c:pt idx="20942">
                  <c:v>0.71928199999999998</c:v>
                </c:pt>
                <c:pt idx="20943">
                  <c:v>0.72695799999999999</c:v>
                </c:pt>
                <c:pt idx="20944">
                  <c:v>0.73033599999999999</c:v>
                </c:pt>
                <c:pt idx="20945">
                  <c:v>0.729545</c:v>
                </c:pt>
                <c:pt idx="20946">
                  <c:v>0.73546699999999998</c:v>
                </c:pt>
                <c:pt idx="20947">
                  <c:v>0.73621800000000004</c:v>
                </c:pt>
                <c:pt idx="20948">
                  <c:v>0.73885699999999999</c:v>
                </c:pt>
                <c:pt idx="20949">
                  <c:v>0.74474300000000004</c:v>
                </c:pt>
                <c:pt idx="20950">
                  <c:v>0.75059699999999996</c:v>
                </c:pt>
                <c:pt idx="20951">
                  <c:v>0.75043599999999999</c:v>
                </c:pt>
                <c:pt idx="20952">
                  <c:v>0.749664</c:v>
                </c:pt>
                <c:pt idx="20953">
                  <c:v>0.747861</c:v>
                </c:pt>
                <c:pt idx="20954">
                  <c:v>0.74719800000000003</c:v>
                </c:pt>
                <c:pt idx="20955">
                  <c:v>0.750749</c:v>
                </c:pt>
                <c:pt idx="20956">
                  <c:v>0.76255899999999999</c:v>
                </c:pt>
                <c:pt idx="20957">
                  <c:v>0.77311399999999997</c:v>
                </c:pt>
                <c:pt idx="20958">
                  <c:v>0.78115299999999999</c:v>
                </c:pt>
                <c:pt idx="20959">
                  <c:v>0.78657900000000003</c:v>
                </c:pt>
                <c:pt idx="20960">
                  <c:v>0.78548499999999999</c:v>
                </c:pt>
                <c:pt idx="20961">
                  <c:v>0.78667399999999998</c:v>
                </c:pt>
                <c:pt idx="20962">
                  <c:v>0.79732000000000003</c:v>
                </c:pt>
                <c:pt idx="20963">
                  <c:v>0.80659400000000003</c:v>
                </c:pt>
                <c:pt idx="20964">
                  <c:v>0.81186800000000003</c:v>
                </c:pt>
                <c:pt idx="20965">
                  <c:v>0.81164700000000001</c:v>
                </c:pt>
                <c:pt idx="20966">
                  <c:v>0.80414699999999995</c:v>
                </c:pt>
                <c:pt idx="20967">
                  <c:v>0.80004399999999998</c:v>
                </c:pt>
                <c:pt idx="20968">
                  <c:v>0.80286100000000005</c:v>
                </c:pt>
                <c:pt idx="20969">
                  <c:v>0.80609299999999995</c:v>
                </c:pt>
                <c:pt idx="20970">
                  <c:v>0.81128</c:v>
                </c:pt>
                <c:pt idx="20971">
                  <c:v>0.81416699999999997</c:v>
                </c:pt>
                <c:pt idx="20972">
                  <c:v>0.812801</c:v>
                </c:pt>
                <c:pt idx="20973">
                  <c:v>0.81445599999999996</c:v>
                </c:pt>
                <c:pt idx="20974">
                  <c:v>0.81403700000000001</c:v>
                </c:pt>
                <c:pt idx="20975">
                  <c:v>0.81289100000000003</c:v>
                </c:pt>
                <c:pt idx="20976">
                  <c:v>0.81735500000000005</c:v>
                </c:pt>
                <c:pt idx="20977">
                  <c:v>0.82255400000000001</c:v>
                </c:pt>
                <c:pt idx="20978">
                  <c:v>0.82402799999999998</c:v>
                </c:pt>
                <c:pt idx="20979">
                  <c:v>0.82204600000000005</c:v>
                </c:pt>
                <c:pt idx="20980">
                  <c:v>0.82350500000000004</c:v>
                </c:pt>
                <c:pt idx="20981">
                  <c:v>0.82947300000000002</c:v>
                </c:pt>
                <c:pt idx="20982">
                  <c:v>0.83583300000000005</c:v>
                </c:pt>
                <c:pt idx="20983">
                  <c:v>0.84383399999999997</c:v>
                </c:pt>
                <c:pt idx="20984">
                  <c:v>0.85435799999999995</c:v>
                </c:pt>
                <c:pt idx="20985">
                  <c:v>0.86400500000000002</c:v>
                </c:pt>
                <c:pt idx="20986">
                  <c:v>0.87049500000000002</c:v>
                </c:pt>
                <c:pt idx="20987">
                  <c:v>0.87066200000000005</c:v>
                </c:pt>
                <c:pt idx="20988">
                  <c:v>0.86838300000000002</c:v>
                </c:pt>
                <c:pt idx="20989">
                  <c:v>0.86036999999999997</c:v>
                </c:pt>
                <c:pt idx="20990">
                  <c:v>0.85678799999999999</c:v>
                </c:pt>
                <c:pt idx="20991">
                  <c:v>0.86338199999999998</c:v>
                </c:pt>
                <c:pt idx="20992">
                  <c:v>0.86626700000000001</c:v>
                </c:pt>
                <c:pt idx="20993">
                  <c:v>0.86886099999999999</c:v>
                </c:pt>
                <c:pt idx="20994">
                  <c:v>0.876969</c:v>
                </c:pt>
                <c:pt idx="20995">
                  <c:v>0.88528700000000005</c:v>
                </c:pt>
                <c:pt idx="20996">
                  <c:v>0.88717299999999999</c:v>
                </c:pt>
                <c:pt idx="20997">
                  <c:v>0.88605</c:v>
                </c:pt>
                <c:pt idx="20998">
                  <c:v>0.886938</c:v>
                </c:pt>
                <c:pt idx="20999">
                  <c:v>0.88944500000000004</c:v>
                </c:pt>
                <c:pt idx="21000">
                  <c:v>0.88849400000000001</c:v>
                </c:pt>
                <c:pt idx="21001">
                  <c:v>0.88912800000000003</c:v>
                </c:pt>
                <c:pt idx="21002">
                  <c:v>0.89682799999999996</c:v>
                </c:pt>
                <c:pt idx="21003">
                  <c:v>0.90166199999999996</c:v>
                </c:pt>
                <c:pt idx="21004">
                  <c:v>0.89881299999999997</c:v>
                </c:pt>
                <c:pt idx="21005">
                  <c:v>0.89615800000000001</c:v>
                </c:pt>
                <c:pt idx="21006">
                  <c:v>0.89761800000000003</c:v>
                </c:pt>
                <c:pt idx="21007">
                  <c:v>0.90042500000000003</c:v>
                </c:pt>
                <c:pt idx="21008">
                  <c:v>0.90072799999999997</c:v>
                </c:pt>
                <c:pt idx="21009">
                  <c:v>0.89836700000000003</c:v>
                </c:pt>
                <c:pt idx="21010">
                  <c:v>0.89815199999999995</c:v>
                </c:pt>
                <c:pt idx="21011">
                  <c:v>0.89859999999999995</c:v>
                </c:pt>
                <c:pt idx="21012">
                  <c:v>0.89671599999999996</c:v>
                </c:pt>
                <c:pt idx="21013">
                  <c:v>0.89224199999999998</c:v>
                </c:pt>
                <c:pt idx="21014">
                  <c:v>0.892764</c:v>
                </c:pt>
                <c:pt idx="21015">
                  <c:v>0.89865099999999998</c:v>
                </c:pt>
                <c:pt idx="21016">
                  <c:v>0.90379500000000002</c:v>
                </c:pt>
                <c:pt idx="21017">
                  <c:v>0.90737000000000001</c:v>
                </c:pt>
                <c:pt idx="21018">
                  <c:v>0.91117099999999995</c:v>
                </c:pt>
                <c:pt idx="21019">
                  <c:v>0.91695300000000002</c:v>
                </c:pt>
                <c:pt idx="21020">
                  <c:v>0.92127400000000004</c:v>
                </c:pt>
                <c:pt idx="21021">
                  <c:v>0.922018</c:v>
                </c:pt>
                <c:pt idx="21022">
                  <c:v>0.91494900000000001</c:v>
                </c:pt>
                <c:pt idx="21023">
                  <c:v>0.91072699999999995</c:v>
                </c:pt>
                <c:pt idx="21024">
                  <c:v>0.91817300000000002</c:v>
                </c:pt>
                <c:pt idx="21025">
                  <c:v>0.92660500000000001</c:v>
                </c:pt>
                <c:pt idx="21026">
                  <c:v>0.924342</c:v>
                </c:pt>
                <c:pt idx="21027">
                  <c:v>0.91624000000000005</c:v>
                </c:pt>
                <c:pt idx="21028">
                  <c:v>0.90604499999999999</c:v>
                </c:pt>
                <c:pt idx="21029">
                  <c:v>0.89800400000000002</c:v>
                </c:pt>
                <c:pt idx="21030">
                  <c:v>0.89225399999999999</c:v>
                </c:pt>
                <c:pt idx="21031">
                  <c:v>0.881162</c:v>
                </c:pt>
                <c:pt idx="21032">
                  <c:v>0.87634599999999996</c:v>
                </c:pt>
                <c:pt idx="21033">
                  <c:v>0.87470599999999998</c:v>
                </c:pt>
                <c:pt idx="21034">
                  <c:v>0.87058500000000005</c:v>
                </c:pt>
                <c:pt idx="21035">
                  <c:v>0.86708700000000005</c:v>
                </c:pt>
                <c:pt idx="21036">
                  <c:v>0.86660199999999998</c:v>
                </c:pt>
                <c:pt idx="21037">
                  <c:v>0.87097800000000003</c:v>
                </c:pt>
                <c:pt idx="21038">
                  <c:v>0.88273400000000002</c:v>
                </c:pt>
                <c:pt idx="21039">
                  <c:v>0.899258</c:v>
                </c:pt>
                <c:pt idx="21040">
                  <c:v>0.91168899999999997</c:v>
                </c:pt>
                <c:pt idx="21041">
                  <c:v>0.91912099999999997</c:v>
                </c:pt>
                <c:pt idx="21042">
                  <c:v>0.91319799999999995</c:v>
                </c:pt>
                <c:pt idx="21043">
                  <c:v>0.90481400000000001</c:v>
                </c:pt>
                <c:pt idx="21044">
                  <c:v>0.90729300000000002</c:v>
                </c:pt>
                <c:pt idx="21045">
                  <c:v>0.90878700000000001</c:v>
                </c:pt>
                <c:pt idx="21046">
                  <c:v>0.91295000000000004</c:v>
                </c:pt>
                <c:pt idx="21047">
                  <c:v>0.91712099999999996</c:v>
                </c:pt>
                <c:pt idx="21048">
                  <c:v>0.92088700000000001</c:v>
                </c:pt>
                <c:pt idx="21049">
                  <c:v>0.92425800000000002</c:v>
                </c:pt>
                <c:pt idx="21050">
                  <c:v>0.92245299999999997</c:v>
                </c:pt>
                <c:pt idx="21051">
                  <c:v>0.92349700000000001</c:v>
                </c:pt>
                <c:pt idx="21052">
                  <c:v>0.92418900000000004</c:v>
                </c:pt>
                <c:pt idx="21053">
                  <c:v>0.92395300000000002</c:v>
                </c:pt>
                <c:pt idx="21054">
                  <c:v>0.92657299999999998</c:v>
                </c:pt>
                <c:pt idx="21055">
                  <c:v>0.92656799999999995</c:v>
                </c:pt>
                <c:pt idx="21056">
                  <c:v>0.92631200000000002</c:v>
                </c:pt>
                <c:pt idx="21057">
                  <c:v>0.92303999999999997</c:v>
                </c:pt>
                <c:pt idx="21058">
                  <c:v>0.91975499999999999</c:v>
                </c:pt>
                <c:pt idx="21059">
                  <c:v>0.92047100000000004</c:v>
                </c:pt>
                <c:pt idx="21060">
                  <c:v>0.91745299999999996</c:v>
                </c:pt>
                <c:pt idx="21061">
                  <c:v>0.91655500000000001</c:v>
                </c:pt>
                <c:pt idx="21062">
                  <c:v>0.91575300000000004</c:v>
                </c:pt>
                <c:pt idx="21063">
                  <c:v>0.90917199999999998</c:v>
                </c:pt>
                <c:pt idx="21064">
                  <c:v>0.90708500000000003</c:v>
                </c:pt>
                <c:pt idx="21065">
                  <c:v>0.91269800000000001</c:v>
                </c:pt>
                <c:pt idx="21066">
                  <c:v>0.91788400000000003</c:v>
                </c:pt>
                <c:pt idx="21067">
                  <c:v>0.905806</c:v>
                </c:pt>
                <c:pt idx="21068">
                  <c:v>0.89521700000000004</c:v>
                </c:pt>
                <c:pt idx="21069">
                  <c:v>0.89732100000000004</c:v>
                </c:pt>
                <c:pt idx="21070">
                  <c:v>0.89801600000000004</c:v>
                </c:pt>
                <c:pt idx="21071">
                  <c:v>0.89943899999999999</c:v>
                </c:pt>
                <c:pt idx="21072">
                  <c:v>0.89740200000000003</c:v>
                </c:pt>
                <c:pt idx="21073">
                  <c:v>0.89617199999999997</c:v>
                </c:pt>
                <c:pt idx="21074">
                  <c:v>0.89652900000000002</c:v>
                </c:pt>
                <c:pt idx="21075">
                  <c:v>0.89659900000000003</c:v>
                </c:pt>
                <c:pt idx="21076">
                  <c:v>0.89652900000000002</c:v>
                </c:pt>
                <c:pt idx="21077">
                  <c:v>0.89937900000000004</c:v>
                </c:pt>
                <c:pt idx="21078">
                  <c:v>0.90153499999999998</c:v>
                </c:pt>
                <c:pt idx="21079">
                  <c:v>0.894432</c:v>
                </c:pt>
                <c:pt idx="21080">
                  <c:v>0.88897000000000004</c:v>
                </c:pt>
                <c:pt idx="21081">
                  <c:v>0.89147100000000001</c:v>
                </c:pt>
                <c:pt idx="21082">
                  <c:v>0.90421499999999999</c:v>
                </c:pt>
                <c:pt idx="21083">
                  <c:v>0.91339400000000004</c:v>
                </c:pt>
                <c:pt idx="21084">
                  <c:v>0.91337400000000002</c:v>
                </c:pt>
                <c:pt idx="21085">
                  <c:v>0.91298100000000004</c:v>
                </c:pt>
                <c:pt idx="21086">
                  <c:v>0.91240900000000003</c:v>
                </c:pt>
                <c:pt idx="21087">
                  <c:v>0.917242</c:v>
                </c:pt>
                <c:pt idx="21088">
                  <c:v>0.92210400000000003</c:v>
                </c:pt>
                <c:pt idx="21089">
                  <c:v>0.92575300000000005</c:v>
                </c:pt>
                <c:pt idx="21090">
                  <c:v>0.92552500000000004</c:v>
                </c:pt>
                <c:pt idx="21091">
                  <c:v>0.921489</c:v>
                </c:pt>
                <c:pt idx="21092">
                  <c:v>0.91991800000000001</c:v>
                </c:pt>
                <c:pt idx="21093">
                  <c:v>0.92006500000000002</c:v>
                </c:pt>
                <c:pt idx="21094">
                  <c:v>0.92666400000000004</c:v>
                </c:pt>
                <c:pt idx="21095">
                  <c:v>0.933616</c:v>
                </c:pt>
                <c:pt idx="21096">
                  <c:v>0.934257</c:v>
                </c:pt>
                <c:pt idx="21097">
                  <c:v>0.93535699999999999</c:v>
                </c:pt>
                <c:pt idx="21098">
                  <c:v>0.94049899999999997</c:v>
                </c:pt>
                <c:pt idx="21099">
                  <c:v>0.94363799999999998</c:v>
                </c:pt>
                <c:pt idx="21100">
                  <c:v>0.94617499999999999</c:v>
                </c:pt>
                <c:pt idx="21101">
                  <c:v>0.94700200000000001</c:v>
                </c:pt>
                <c:pt idx="21102">
                  <c:v>0.94589000000000001</c:v>
                </c:pt>
                <c:pt idx="21103">
                  <c:v>0.94109600000000004</c:v>
                </c:pt>
                <c:pt idx="21104">
                  <c:v>0.93208500000000005</c:v>
                </c:pt>
                <c:pt idx="21105">
                  <c:v>0.93113900000000005</c:v>
                </c:pt>
                <c:pt idx="21106">
                  <c:v>0.93767</c:v>
                </c:pt>
                <c:pt idx="21107">
                  <c:v>0.93952599999999997</c:v>
                </c:pt>
                <c:pt idx="21108">
                  <c:v>0.93932700000000002</c:v>
                </c:pt>
                <c:pt idx="21109">
                  <c:v>0.93958900000000001</c:v>
                </c:pt>
                <c:pt idx="21110">
                  <c:v>0.94143900000000003</c:v>
                </c:pt>
                <c:pt idx="21111">
                  <c:v>0.94300899999999999</c:v>
                </c:pt>
                <c:pt idx="21112">
                  <c:v>0.946075</c:v>
                </c:pt>
                <c:pt idx="21113">
                  <c:v>0.94947999999999999</c:v>
                </c:pt>
                <c:pt idx="21114">
                  <c:v>0.95201000000000002</c:v>
                </c:pt>
                <c:pt idx="21115">
                  <c:v>0.95123400000000002</c:v>
                </c:pt>
                <c:pt idx="21116">
                  <c:v>0.95342300000000002</c:v>
                </c:pt>
                <c:pt idx="21117">
                  <c:v>0.95775600000000005</c:v>
                </c:pt>
                <c:pt idx="21118">
                  <c:v>0.96329200000000004</c:v>
                </c:pt>
                <c:pt idx="21119">
                  <c:v>0.95937300000000003</c:v>
                </c:pt>
                <c:pt idx="21120">
                  <c:v>0.94976700000000003</c:v>
                </c:pt>
                <c:pt idx="21121">
                  <c:v>0.94479299999999999</c:v>
                </c:pt>
                <c:pt idx="21122">
                  <c:v>0.94823000000000002</c:v>
                </c:pt>
                <c:pt idx="21123">
                  <c:v>0.95450299999999999</c:v>
                </c:pt>
                <c:pt idx="21124">
                  <c:v>0.95695799999999998</c:v>
                </c:pt>
                <c:pt idx="21125">
                  <c:v>0.96000300000000005</c:v>
                </c:pt>
                <c:pt idx="21126">
                  <c:v>0.95826500000000003</c:v>
                </c:pt>
                <c:pt idx="21127">
                  <c:v>0.950461</c:v>
                </c:pt>
                <c:pt idx="21128">
                  <c:v>0.94413400000000003</c:v>
                </c:pt>
                <c:pt idx="21129">
                  <c:v>0.94199500000000003</c:v>
                </c:pt>
                <c:pt idx="21130">
                  <c:v>0.94342199999999998</c:v>
                </c:pt>
                <c:pt idx="21131">
                  <c:v>0.94838800000000001</c:v>
                </c:pt>
                <c:pt idx="21132">
                  <c:v>0.95279199999999997</c:v>
                </c:pt>
                <c:pt idx="21133">
                  <c:v>0.95254300000000003</c:v>
                </c:pt>
                <c:pt idx="21134">
                  <c:v>0.94683899999999999</c:v>
                </c:pt>
                <c:pt idx="21135">
                  <c:v>0.93355900000000003</c:v>
                </c:pt>
                <c:pt idx="21136">
                  <c:v>0.92912899999999998</c:v>
                </c:pt>
                <c:pt idx="21137">
                  <c:v>0.92987500000000001</c:v>
                </c:pt>
                <c:pt idx="21138">
                  <c:v>0.93387500000000001</c:v>
                </c:pt>
                <c:pt idx="21139">
                  <c:v>0.94265399999999999</c:v>
                </c:pt>
                <c:pt idx="21140">
                  <c:v>0.94518100000000005</c:v>
                </c:pt>
                <c:pt idx="21141">
                  <c:v>0.94556499999999999</c:v>
                </c:pt>
                <c:pt idx="21142">
                  <c:v>0.94860100000000003</c:v>
                </c:pt>
                <c:pt idx="21143">
                  <c:v>0.95596199999999998</c:v>
                </c:pt>
                <c:pt idx="21144">
                  <c:v>0.95926299999999998</c:v>
                </c:pt>
                <c:pt idx="21145">
                  <c:v>0.95883499999999999</c:v>
                </c:pt>
                <c:pt idx="21146">
                  <c:v>0.95833199999999996</c:v>
                </c:pt>
                <c:pt idx="21147">
                  <c:v>0.95742799999999995</c:v>
                </c:pt>
                <c:pt idx="21148">
                  <c:v>0.95945400000000003</c:v>
                </c:pt>
                <c:pt idx="21149">
                  <c:v>0.95734799999999998</c:v>
                </c:pt>
                <c:pt idx="21150">
                  <c:v>0.95810899999999999</c:v>
                </c:pt>
                <c:pt idx="21151">
                  <c:v>0.95839099999999999</c:v>
                </c:pt>
                <c:pt idx="21152">
                  <c:v>0.95949499999999999</c:v>
                </c:pt>
                <c:pt idx="21153">
                  <c:v>0.96161700000000006</c:v>
                </c:pt>
                <c:pt idx="21154">
                  <c:v>0.96679199999999998</c:v>
                </c:pt>
                <c:pt idx="21155">
                  <c:v>0.97080299999999997</c:v>
                </c:pt>
                <c:pt idx="21156">
                  <c:v>0.97283600000000003</c:v>
                </c:pt>
                <c:pt idx="21157">
                  <c:v>0.97555899999999995</c:v>
                </c:pt>
                <c:pt idx="21158">
                  <c:v>0.97977800000000004</c:v>
                </c:pt>
                <c:pt idx="21159">
                  <c:v>0.98499199999999998</c:v>
                </c:pt>
                <c:pt idx="21160">
                  <c:v>0.98674200000000001</c:v>
                </c:pt>
                <c:pt idx="21161">
                  <c:v>0.98498600000000003</c:v>
                </c:pt>
                <c:pt idx="21162">
                  <c:v>0.98109599999999997</c:v>
                </c:pt>
                <c:pt idx="21163">
                  <c:v>0.96819200000000005</c:v>
                </c:pt>
                <c:pt idx="21164">
                  <c:v>0.96477100000000005</c:v>
                </c:pt>
                <c:pt idx="21165">
                  <c:v>0.96584199999999998</c:v>
                </c:pt>
                <c:pt idx="21166">
                  <c:v>0.96207200000000004</c:v>
                </c:pt>
                <c:pt idx="21167">
                  <c:v>0.96101000000000003</c:v>
                </c:pt>
                <c:pt idx="21168">
                  <c:v>0.96228899999999995</c:v>
                </c:pt>
                <c:pt idx="21169">
                  <c:v>0.97053999999999996</c:v>
                </c:pt>
                <c:pt idx="21170">
                  <c:v>0.97197500000000003</c:v>
                </c:pt>
                <c:pt idx="21171">
                  <c:v>0.96114500000000003</c:v>
                </c:pt>
                <c:pt idx="21172">
                  <c:v>0.94776700000000003</c:v>
                </c:pt>
                <c:pt idx="21173">
                  <c:v>0.94487500000000002</c:v>
                </c:pt>
                <c:pt idx="21174">
                  <c:v>0.94759599999999999</c:v>
                </c:pt>
                <c:pt idx="21175">
                  <c:v>0.95368200000000003</c:v>
                </c:pt>
                <c:pt idx="21176">
                  <c:v>0.96782400000000002</c:v>
                </c:pt>
                <c:pt idx="21177">
                  <c:v>0.97923899999999997</c:v>
                </c:pt>
                <c:pt idx="21178">
                  <c:v>0.99205900000000002</c:v>
                </c:pt>
                <c:pt idx="21179">
                  <c:v>1.00282</c:v>
                </c:pt>
                <c:pt idx="21180">
                  <c:v>1.00627</c:v>
                </c:pt>
                <c:pt idx="21181">
                  <c:v>0.99882199999999999</c:v>
                </c:pt>
                <c:pt idx="21182">
                  <c:v>0.99537500000000001</c:v>
                </c:pt>
                <c:pt idx="21183">
                  <c:v>0.99641400000000002</c:v>
                </c:pt>
                <c:pt idx="21184">
                  <c:v>0.99635200000000002</c:v>
                </c:pt>
                <c:pt idx="21185">
                  <c:v>0.99964399999999998</c:v>
                </c:pt>
                <c:pt idx="21186">
                  <c:v>1.00193</c:v>
                </c:pt>
                <c:pt idx="21187">
                  <c:v>1.00396</c:v>
                </c:pt>
                <c:pt idx="21188">
                  <c:v>1.00528</c:v>
                </c:pt>
                <c:pt idx="21189">
                  <c:v>1.00271</c:v>
                </c:pt>
                <c:pt idx="21190">
                  <c:v>0.99394899999999997</c:v>
                </c:pt>
                <c:pt idx="21191">
                  <c:v>0.99581299999999995</c:v>
                </c:pt>
                <c:pt idx="21192">
                  <c:v>1.00051</c:v>
                </c:pt>
                <c:pt idx="21193">
                  <c:v>1.0055400000000001</c:v>
                </c:pt>
                <c:pt idx="21194">
                  <c:v>1.0098199999999999</c:v>
                </c:pt>
                <c:pt idx="21195">
                  <c:v>1.0111300000000001</c:v>
                </c:pt>
                <c:pt idx="21196">
                  <c:v>1.00346</c:v>
                </c:pt>
                <c:pt idx="21197">
                  <c:v>0.986707</c:v>
                </c:pt>
                <c:pt idx="21198">
                  <c:v>0.97006999999999999</c:v>
                </c:pt>
                <c:pt idx="21199">
                  <c:v>0.96911899999999995</c:v>
                </c:pt>
                <c:pt idx="21200">
                  <c:v>0.97326400000000002</c:v>
                </c:pt>
                <c:pt idx="21201">
                  <c:v>0.97692800000000002</c:v>
                </c:pt>
                <c:pt idx="21202">
                  <c:v>0.98036100000000004</c:v>
                </c:pt>
                <c:pt idx="21203">
                  <c:v>0.98452899999999999</c:v>
                </c:pt>
                <c:pt idx="21204">
                  <c:v>0.98046999999999995</c:v>
                </c:pt>
                <c:pt idx="21205">
                  <c:v>0.978939</c:v>
                </c:pt>
                <c:pt idx="21206">
                  <c:v>0.965642</c:v>
                </c:pt>
                <c:pt idx="21207">
                  <c:v>0.95301100000000005</c:v>
                </c:pt>
                <c:pt idx="21208">
                  <c:v>0.94440000000000002</c:v>
                </c:pt>
                <c:pt idx="21209">
                  <c:v>0.93690099999999998</c:v>
                </c:pt>
                <c:pt idx="21210">
                  <c:v>0.931091</c:v>
                </c:pt>
                <c:pt idx="21211">
                  <c:v>0.92940199999999995</c:v>
                </c:pt>
                <c:pt idx="21212">
                  <c:v>0.92904600000000004</c:v>
                </c:pt>
                <c:pt idx="21213">
                  <c:v>0.93481400000000003</c:v>
                </c:pt>
                <c:pt idx="21214">
                  <c:v>0.93831500000000001</c:v>
                </c:pt>
                <c:pt idx="21215">
                  <c:v>0.94133900000000004</c:v>
                </c:pt>
                <c:pt idx="21216">
                  <c:v>0.94439700000000004</c:v>
                </c:pt>
                <c:pt idx="21217">
                  <c:v>0.94746900000000001</c:v>
                </c:pt>
                <c:pt idx="21218">
                  <c:v>0.94438299999999997</c:v>
                </c:pt>
                <c:pt idx="21219">
                  <c:v>0.94479199999999997</c:v>
                </c:pt>
                <c:pt idx="21220">
                  <c:v>0.94803599999999999</c:v>
                </c:pt>
                <c:pt idx="21221">
                  <c:v>0.94850599999999996</c:v>
                </c:pt>
                <c:pt idx="21222">
                  <c:v>0.94692100000000001</c:v>
                </c:pt>
                <c:pt idx="21223">
                  <c:v>0.94295399999999996</c:v>
                </c:pt>
                <c:pt idx="21224">
                  <c:v>0.94164599999999998</c:v>
                </c:pt>
                <c:pt idx="21225">
                  <c:v>0.93567900000000004</c:v>
                </c:pt>
                <c:pt idx="21226">
                  <c:v>0.93095600000000001</c:v>
                </c:pt>
                <c:pt idx="21227">
                  <c:v>0.92710499999999996</c:v>
                </c:pt>
                <c:pt idx="21228">
                  <c:v>0.92361499999999996</c:v>
                </c:pt>
                <c:pt idx="21229">
                  <c:v>0.92080600000000001</c:v>
                </c:pt>
                <c:pt idx="21230">
                  <c:v>0.91655900000000001</c:v>
                </c:pt>
                <c:pt idx="21231">
                  <c:v>0.90880799999999995</c:v>
                </c:pt>
                <c:pt idx="21232">
                  <c:v>0.88427500000000003</c:v>
                </c:pt>
                <c:pt idx="21233">
                  <c:v>0.87487800000000004</c:v>
                </c:pt>
                <c:pt idx="21234">
                  <c:v>0.87662099999999998</c:v>
                </c:pt>
                <c:pt idx="21235">
                  <c:v>0.87979600000000002</c:v>
                </c:pt>
                <c:pt idx="21236">
                  <c:v>0.88198299999999996</c:v>
                </c:pt>
                <c:pt idx="21237">
                  <c:v>0.88419499999999995</c:v>
                </c:pt>
                <c:pt idx="21238">
                  <c:v>0.88454500000000003</c:v>
                </c:pt>
                <c:pt idx="21239">
                  <c:v>0.88413699999999995</c:v>
                </c:pt>
                <c:pt idx="21240">
                  <c:v>0.88420299999999996</c:v>
                </c:pt>
                <c:pt idx="21241">
                  <c:v>0.88440799999999997</c:v>
                </c:pt>
                <c:pt idx="21242">
                  <c:v>0.88290800000000003</c:v>
                </c:pt>
                <c:pt idx="21243">
                  <c:v>0.87820299999999996</c:v>
                </c:pt>
                <c:pt idx="21244">
                  <c:v>0.87483599999999995</c:v>
                </c:pt>
                <c:pt idx="21245">
                  <c:v>0.87297400000000003</c:v>
                </c:pt>
                <c:pt idx="21246">
                  <c:v>0.85827799999999999</c:v>
                </c:pt>
                <c:pt idx="21247">
                  <c:v>0.85630899999999999</c:v>
                </c:pt>
                <c:pt idx="21248">
                  <c:v>0.85754900000000001</c:v>
                </c:pt>
                <c:pt idx="21249">
                  <c:v>0.86093299999999995</c:v>
                </c:pt>
                <c:pt idx="21250">
                  <c:v>0.86340799999999995</c:v>
                </c:pt>
                <c:pt idx="21251">
                  <c:v>0.86321199999999998</c:v>
                </c:pt>
                <c:pt idx="21252">
                  <c:v>0.86237600000000003</c:v>
                </c:pt>
                <c:pt idx="21253">
                  <c:v>0.85960599999999998</c:v>
                </c:pt>
                <c:pt idx="21254">
                  <c:v>0.85118000000000005</c:v>
                </c:pt>
                <c:pt idx="21255">
                  <c:v>0.84843500000000005</c:v>
                </c:pt>
                <c:pt idx="21256">
                  <c:v>0.84468900000000002</c:v>
                </c:pt>
                <c:pt idx="21257">
                  <c:v>0.84952899999999998</c:v>
                </c:pt>
                <c:pt idx="21258">
                  <c:v>0.84888600000000003</c:v>
                </c:pt>
                <c:pt idx="21259">
                  <c:v>0.85124</c:v>
                </c:pt>
                <c:pt idx="21260">
                  <c:v>0.83661399999999997</c:v>
                </c:pt>
                <c:pt idx="21261">
                  <c:v>0.83186899999999997</c:v>
                </c:pt>
                <c:pt idx="21262">
                  <c:v>0.831376</c:v>
                </c:pt>
                <c:pt idx="21263">
                  <c:v>0.83435800000000004</c:v>
                </c:pt>
                <c:pt idx="21264">
                  <c:v>0.83631200000000006</c:v>
                </c:pt>
                <c:pt idx="21265">
                  <c:v>0.84328800000000004</c:v>
                </c:pt>
                <c:pt idx="21266">
                  <c:v>0.84595399999999998</c:v>
                </c:pt>
                <c:pt idx="21267">
                  <c:v>0.84495799999999999</c:v>
                </c:pt>
                <c:pt idx="21268">
                  <c:v>0.83839300000000005</c:v>
                </c:pt>
                <c:pt idx="21269">
                  <c:v>0.83140700000000001</c:v>
                </c:pt>
                <c:pt idx="21270">
                  <c:v>0.82533699999999999</c:v>
                </c:pt>
                <c:pt idx="21271">
                  <c:v>0.82229399999999997</c:v>
                </c:pt>
                <c:pt idx="21272">
                  <c:v>0.81980200000000003</c:v>
                </c:pt>
                <c:pt idx="21273">
                  <c:v>0.81705000000000005</c:v>
                </c:pt>
                <c:pt idx="21274">
                  <c:v>0.80313400000000001</c:v>
                </c:pt>
                <c:pt idx="21275">
                  <c:v>0.80149000000000004</c:v>
                </c:pt>
                <c:pt idx="21276">
                  <c:v>0.79942999999999997</c:v>
                </c:pt>
                <c:pt idx="21277">
                  <c:v>0.79513199999999995</c:v>
                </c:pt>
                <c:pt idx="21278">
                  <c:v>0.78960200000000003</c:v>
                </c:pt>
                <c:pt idx="21279">
                  <c:v>0.78812099999999996</c:v>
                </c:pt>
                <c:pt idx="21280">
                  <c:v>0.78308299999999997</c:v>
                </c:pt>
                <c:pt idx="21281">
                  <c:v>0.77363499999999996</c:v>
                </c:pt>
                <c:pt idx="21282">
                  <c:v>0.76893900000000004</c:v>
                </c:pt>
                <c:pt idx="21283">
                  <c:v>0.76968599999999998</c:v>
                </c:pt>
                <c:pt idx="21284">
                  <c:v>0.777806</c:v>
                </c:pt>
                <c:pt idx="21285">
                  <c:v>0.77875300000000003</c:v>
                </c:pt>
                <c:pt idx="21286">
                  <c:v>0.775864</c:v>
                </c:pt>
                <c:pt idx="21287">
                  <c:v>0.77346700000000002</c:v>
                </c:pt>
                <c:pt idx="21288">
                  <c:v>0.77099600000000001</c:v>
                </c:pt>
                <c:pt idx="21289">
                  <c:v>0.77070099999999997</c:v>
                </c:pt>
                <c:pt idx="21290">
                  <c:v>0.76376299999999997</c:v>
                </c:pt>
                <c:pt idx="21291">
                  <c:v>0.76768999999999998</c:v>
                </c:pt>
                <c:pt idx="21292">
                  <c:v>0.77437500000000004</c:v>
                </c:pt>
                <c:pt idx="21293">
                  <c:v>0.77553000000000005</c:v>
                </c:pt>
                <c:pt idx="21294">
                  <c:v>0.775142</c:v>
                </c:pt>
                <c:pt idx="21295">
                  <c:v>0.77274500000000002</c:v>
                </c:pt>
                <c:pt idx="21296">
                  <c:v>0.76833899999999999</c:v>
                </c:pt>
                <c:pt idx="21297">
                  <c:v>0.76544500000000004</c:v>
                </c:pt>
                <c:pt idx="21298">
                  <c:v>0.76563999999999999</c:v>
                </c:pt>
                <c:pt idx="21299">
                  <c:v>0.77385700000000002</c:v>
                </c:pt>
                <c:pt idx="21300">
                  <c:v>0.78037299999999998</c:v>
                </c:pt>
                <c:pt idx="21301">
                  <c:v>0.78143899999999999</c:v>
                </c:pt>
                <c:pt idx="21302">
                  <c:v>0.78307199999999999</c:v>
                </c:pt>
                <c:pt idx="21303">
                  <c:v>0.78532000000000002</c:v>
                </c:pt>
                <c:pt idx="21304">
                  <c:v>0.78862399999999999</c:v>
                </c:pt>
                <c:pt idx="21305">
                  <c:v>0.78232999999999997</c:v>
                </c:pt>
                <c:pt idx="21306">
                  <c:v>0.791825</c:v>
                </c:pt>
                <c:pt idx="21307">
                  <c:v>0.80774500000000005</c:v>
                </c:pt>
                <c:pt idx="21308">
                  <c:v>0.81168399999999996</c:v>
                </c:pt>
                <c:pt idx="21309">
                  <c:v>0.80864800000000003</c:v>
                </c:pt>
                <c:pt idx="21310">
                  <c:v>0.806419</c:v>
                </c:pt>
                <c:pt idx="21311">
                  <c:v>0.807975</c:v>
                </c:pt>
                <c:pt idx="21312">
                  <c:v>0.81478600000000001</c:v>
                </c:pt>
                <c:pt idx="21313">
                  <c:v>0.81966799999999995</c:v>
                </c:pt>
                <c:pt idx="21314">
                  <c:v>0.82353900000000002</c:v>
                </c:pt>
                <c:pt idx="21315">
                  <c:v>0.83011400000000002</c:v>
                </c:pt>
                <c:pt idx="21316">
                  <c:v>0.83508199999999999</c:v>
                </c:pt>
                <c:pt idx="21317">
                  <c:v>0.84268900000000002</c:v>
                </c:pt>
                <c:pt idx="21318">
                  <c:v>0.84104299999999999</c:v>
                </c:pt>
                <c:pt idx="21319">
                  <c:v>0.84278799999999998</c:v>
                </c:pt>
                <c:pt idx="21320">
                  <c:v>0.84251699999999996</c:v>
                </c:pt>
                <c:pt idx="21321">
                  <c:v>0.84529600000000005</c:v>
                </c:pt>
                <c:pt idx="21322">
                  <c:v>0.84551399999999999</c:v>
                </c:pt>
                <c:pt idx="21323">
                  <c:v>0.84428000000000003</c:v>
                </c:pt>
                <c:pt idx="21324">
                  <c:v>0.84364700000000004</c:v>
                </c:pt>
                <c:pt idx="21325">
                  <c:v>0.83953299999999997</c:v>
                </c:pt>
                <c:pt idx="21326">
                  <c:v>0.83645800000000003</c:v>
                </c:pt>
                <c:pt idx="21327">
                  <c:v>0.83465999999999996</c:v>
                </c:pt>
                <c:pt idx="21328">
                  <c:v>0.82825899999999997</c:v>
                </c:pt>
                <c:pt idx="21329">
                  <c:v>0.81609299999999996</c:v>
                </c:pt>
                <c:pt idx="21330">
                  <c:v>0.81418199999999996</c:v>
                </c:pt>
                <c:pt idx="21331">
                  <c:v>0.813361</c:v>
                </c:pt>
                <c:pt idx="21332">
                  <c:v>0.81838699999999998</c:v>
                </c:pt>
                <c:pt idx="21333">
                  <c:v>0.825048</c:v>
                </c:pt>
                <c:pt idx="21334">
                  <c:v>0.82635700000000001</c:v>
                </c:pt>
                <c:pt idx="21335">
                  <c:v>0.81662500000000005</c:v>
                </c:pt>
                <c:pt idx="21336">
                  <c:v>0.80377100000000001</c:v>
                </c:pt>
                <c:pt idx="21337">
                  <c:v>0.79212199999999999</c:v>
                </c:pt>
                <c:pt idx="21338">
                  <c:v>0.79417899999999997</c:v>
                </c:pt>
                <c:pt idx="21339">
                  <c:v>0.80919799999999997</c:v>
                </c:pt>
                <c:pt idx="21340">
                  <c:v>0.82427700000000004</c:v>
                </c:pt>
                <c:pt idx="21341">
                  <c:v>0.834314</c:v>
                </c:pt>
                <c:pt idx="21342">
                  <c:v>0.83480100000000002</c:v>
                </c:pt>
                <c:pt idx="21343">
                  <c:v>0.83725099999999997</c:v>
                </c:pt>
                <c:pt idx="21344">
                  <c:v>0.838866</c:v>
                </c:pt>
                <c:pt idx="21345">
                  <c:v>0.84045099999999995</c:v>
                </c:pt>
                <c:pt idx="21346">
                  <c:v>0.84004100000000004</c:v>
                </c:pt>
                <c:pt idx="21347">
                  <c:v>0.83569000000000004</c:v>
                </c:pt>
                <c:pt idx="21348">
                  <c:v>0.82995799999999997</c:v>
                </c:pt>
                <c:pt idx="21349">
                  <c:v>0.82916400000000001</c:v>
                </c:pt>
                <c:pt idx="21350">
                  <c:v>0.83188099999999998</c:v>
                </c:pt>
                <c:pt idx="21351">
                  <c:v>0.83711400000000002</c:v>
                </c:pt>
                <c:pt idx="21352">
                  <c:v>0.83957599999999999</c:v>
                </c:pt>
                <c:pt idx="21353">
                  <c:v>0.83629299999999995</c:v>
                </c:pt>
                <c:pt idx="21354">
                  <c:v>0.83309299999999997</c:v>
                </c:pt>
                <c:pt idx="21355">
                  <c:v>0.84409100000000004</c:v>
                </c:pt>
                <c:pt idx="21356">
                  <c:v>0.85535700000000003</c:v>
                </c:pt>
                <c:pt idx="21357">
                  <c:v>0.86185299999999998</c:v>
                </c:pt>
                <c:pt idx="21358">
                  <c:v>0.86127600000000004</c:v>
                </c:pt>
                <c:pt idx="21359">
                  <c:v>0.85910399999999998</c:v>
                </c:pt>
                <c:pt idx="21360">
                  <c:v>0.86218099999999998</c:v>
                </c:pt>
                <c:pt idx="21361">
                  <c:v>0.87288600000000005</c:v>
                </c:pt>
                <c:pt idx="21362">
                  <c:v>0.88197800000000004</c:v>
                </c:pt>
                <c:pt idx="21363">
                  <c:v>0.88777899999999998</c:v>
                </c:pt>
                <c:pt idx="21364">
                  <c:v>0.88967200000000002</c:v>
                </c:pt>
                <c:pt idx="21365">
                  <c:v>0.88983500000000004</c:v>
                </c:pt>
                <c:pt idx="21366">
                  <c:v>0.88713799999999998</c:v>
                </c:pt>
                <c:pt idx="21367">
                  <c:v>0.88358700000000001</c:v>
                </c:pt>
                <c:pt idx="21368">
                  <c:v>0.88751800000000003</c:v>
                </c:pt>
                <c:pt idx="21369">
                  <c:v>0.88890100000000005</c:v>
                </c:pt>
                <c:pt idx="21370">
                  <c:v>0.893038</c:v>
                </c:pt>
                <c:pt idx="21371">
                  <c:v>0.90436799999999995</c:v>
                </c:pt>
                <c:pt idx="21372">
                  <c:v>0.91881199999999996</c:v>
                </c:pt>
                <c:pt idx="21373">
                  <c:v>0.92867500000000003</c:v>
                </c:pt>
                <c:pt idx="21374">
                  <c:v>0.93857900000000005</c:v>
                </c:pt>
                <c:pt idx="21375">
                  <c:v>0.94958799999999999</c:v>
                </c:pt>
                <c:pt idx="21376">
                  <c:v>0.95713899999999996</c:v>
                </c:pt>
                <c:pt idx="21377">
                  <c:v>0.96448</c:v>
                </c:pt>
                <c:pt idx="21378">
                  <c:v>0.97318099999999996</c:v>
                </c:pt>
                <c:pt idx="21379">
                  <c:v>0.98442200000000002</c:v>
                </c:pt>
                <c:pt idx="21380">
                  <c:v>1.0017199999999999</c:v>
                </c:pt>
                <c:pt idx="21381">
                  <c:v>1.0125999999999999</c:v>
                </c:pt>
                <c:pt idx="21382">
                  <c:v>1.0198700000000001</c:v>
                </c:pt>
                <c:pt idx="21383">
                  <c:v>1.0302199999999999</c:v>
                </c:pt>
                <c:pt idx="21384">
                  <c:v>1.04437</c:v>
                </c:pt>
                <c:pt idx="21385">
                  <c:v>1.0465800000000001</c:v>
                </c:pt>
                <c:pt idx="21386">
                  <c:v>1.0470999999999999</c:v>
                </c:pt>
                <c:pt idx="21387">
                  <c:v>1.04989</c:v>
                </c:pt>
                <c:pt idx="21388">
                  <c:v>1.0482100000000001</c:v>
                </c:pt>
                <c:pt idx="21389">
                  <c:v>1.04006</c:v>
                </c:pt>
                <c:pt idx="21390">
                  <c:v>1.0287599999999999</c:v>
                </c:pt>
                <c:pt idx="21391">
                  <c:v>1.0249299999999999</c:v>
                </c:pt>
                <c:pt idx="21392">
                  <c:v>1.02643</c:v>
                </c:pt>
                <c:pt idx="21393">
                  <c:v>1.03152</c:v>
                </c:pt>
                <c:pt idx="21394">
                  <c:v>1.0298700000000001</c:v>
                </c:pt>
                <c:pt idx="21395">
                  <c:v>1.0328599999999999</c:v>
                </c:pt>
                <c:pt idx="21396">
                  <c:v>1.0383899999999999</c:v>
                </c:pt>
                <c:pt idx="21397">
                  <c:v>1.04924</c:v>
                </c:pt>
                <c:pt idx="21398">
                  <c:v>1.05907</c:v>
                </c:pt>
                <c:pt idx="21399">
                  <c:v>1.0774900000000001</c:v>
                </c:pt>
                <c:pt idx="21400">
                  <c:v>1.08927</c:v>
                </c:pt>
                <c:pt idx="21401">
                  <c:v>1.0894900000000001</c:v>
                </c:pt>
                <c:pt idx="21402">
                  <c:v>1.08484</c:v>
                </c:pt>
                <c:pt idx="21403">
                  <c:v>1.0805100000000001</c:v>
                </c:pt>
                <c:pt idx="21404">
                  <c:v>1.07596</c:v>
                </c:pt>
                <c:pt idx="21405">
                  <c:v>1.07267</c:v>
                </c:pt>
                <c:pt idx="21406">
                  <c:v>1.07457</c:v>
                </c:pt>
                <c:pt idx="21407">
                  <c:v>1.0710500000000001</c:v>
                </c:pt>
                <c:pt idx="21408">
                  <c:v>1.07131</c:v>
                </c:pt>
                <c:pt idx="21409">
                  <c:v>1.0721000000000001</c:v>
                </c:pt>
                <c:pt idx="21410">
                  <c:v>1.0789500000000001</c:v>
                </c:pt>
                <c:pt idx="21411">
                  <c:v>1.0874200000000001</c:v>
                </c:pt>
                <c:pt idx="21412">
                  <c:v>1.09328</c:v>
                </c:pt>
                <c:pt idx="21413">
                  <c:v>1.09527</c:v>
                </c:pt>
                <c:pt idx="21414">
                  <c:v>1.09636</c:v>
                </c:pt>
                <c:pt idx="21415">
                  <c:v>1.0974600000000001</c:v>
                </c:pt>
                <c:pt idx="21416">
                  <c:v>1.09907</c:v>
                </c:pt>
                <c:pt idx="21417">
                  <c:v>1.10162</c:v>
                </c:pt>
                <c:pt idx="21418">
                  <c:v>1.1101000000000001</c:v>
                </c:pt>
                <c:pt idx="21419">
                  <c:v>1.11825</c:v>
                </c:pt>
                <c:pt idx="21420">
                  <c:v>1.12331</c:v>
                </c:pt>
                <c:pt idx="21421">
                  <c:v>1.1321399999999999</c:v>
                </c:pt>
                <c:pt idx="21422">
                  <c:v>1.1423000000000001</c:v>
                </c:pt>
                <c:pt idx="21423">
                  <c:v>1.1491499999999999</c:v>
                </c:pt>
                <c:pt idx="21424">
                  <c:v>1.15337</c:v>
                </c:pt>
                <c:pt idx="21425">
                  <c:v>1.15707</c:v>
                </c:pt>
                <c:pt idx="21426">
                  <c:v>1.1597299999999999</c:v>
                </c:pt>
                <c:pt idx="21427">
                  <c:v>1.16425</c:v>
                </c:pt>
                <c:pt idx="21428">
                  <c:v>1.17438</c:v>
                </c:pt>
                <c:pt idx="21429">
                  <c:v>1.1836500000000001</c:v>
                </c:pt>
                <c:pt idx="21430">
                  <c:v>1.1882200000000001</c:v>
                </c:pt>
                <c:pt idx="21431">
                  <c:v>1.19259</c:v>
                </c:pt>
                <c:pt idx="21432">
                  <c:v>1.1981599999999999</c:v>
                </c:pt>
                <c:pt idx="21433">
                  <c:v>1.2044699999999999</c:v>
                </c:pt>
                <c:pt idx="21434">
                  <c:v>1.2170399999999999</c:v>
                </c:pt>
                <c:pt idx="21435">
                  <c:v>1.2286999999999999</c:v>
                </c:pt>
                <c:pt idx="21436">
                  <c:v>1.2293400000000001</c:v>
                </c:pt>
                <c:pt idx="21437">
                  <c:v>1.22743</c:v>
                </c:pt>
                <c:pt idx="21438">
                  <c:v>1.2241500000000001</c:v>
                </c:pt>
                <c:pt idx="21439">
                  <c:v>1.22156</c:v>
                </c:pt>
                <c:pt idx="21440">
                  <c:v>1.22153</c:v>
                </c:pt>
                <c:pt idx="21441">
                  <c:v>1.22123</c:v>
                </c:pt>
                <c:pt idx="21442">
                  <c:v>1.21976</c:v>
                </c:pt>
                <c:pt idx="21443">
                  <c:v>1.2176499999999999</c:v>
                </c:pt>
                <c:pt idx="21444">
                  <c:v>1.2157</c:v>
                </c:pt>
                <c:pt idx="21445">
                  <c:v>1.2168399999999999</c:v>
                </c:pt>
                <c:pt idx="21446">
                  <c:v>1.21906</c:v>
                </c:pt>
                <c:pt idx="21447">
                  <c:v>1.2179500000000001</c:v>
                </c:pt>
                <c:pt idx="21448">
                  <c:v>1.2139899999999999</c:v>
                </c:pt>
                <c:pt idx="21449">
                  <c:v>1.21641</c:v>
                </c:pt>
                <c:pt idx="21450">
                  <c:v>1.2202200000000001</c:v>
                </c:pt>
                <c:pt idx="21451">
                  <c:v>1.2200599999999999</c:v>
                </c:pt>
                <c:pt idx="21452">
                  <c:v>1.2198899999999999</c:v>
                </c:pt>
                <c:pt idx="21453">
                  <c:v>1.2178899999999999</c:v>
                </c:pt>
                <c:pt idx="21454">
                  <c:v>1.2193700000000001</c:v>
                </c:pt>
                <c:pt idx="21455">
                  <c:v>1.21953</c:v>
                </c:pt>
                <c:pt idx="21456">
                  <c:v>1.21783</c:v>
                </c:pt>
                <c:pt idx="21457">
                  <c:v>1.21723</c:v>
                </c:pt>
                <c:pt idx="21458">
                  <c:v>1.2146999999999999</c:v>
                </c:pt>
                <c:pt idx="21459">
                  <c:v>1.21644</c:v>
                </c:pt>
                <c:pt idx="21460">
                  <c:v>1.2140299999999999</c:v>
                </c:pt>
                <c:pt idx="21461">
                  <c:v>1.2073799999999999</c:v>
                </c:pt>
                <c:pt idx="21462">
                  <c:v>1.19923</c:v>
                </c:pt>
                <c:pt idx="21463">
                  <c:v>1.1871700000000001</c:v>
                </c:pt>
                <c:pt idx="21464">
                  <c:v>1.1738</c:v>
                </c:pt>
                <c:pt idx="21465">
                  <c:v>1.1575800000000001</c:v>
                </c:pt>
                <c:pt idx="21466">
                  <c:v>1.1478600000000001</c:v>
                </c:pt>
                <c:pt idx="21467">
                  <c:v>1.1418999999999999</c:v>
                </c:pt>
                <c:pt idx="21468">
                  <c:v>1.1408799999999999</c:v>
                </c:pt>
                <c:pt idx="21469">
                  <c:v>1.1425099999999999</c:v>
                </c:pt>
                <c:pt idx="21470">
                  <c:v>1.14398</c:v>
                </c:pt>
                <c:pt idx="21471">
                  <c:v>1.14717</c:v>
                </c:pt>
                <c:pt idx="21472">
                  <c:v>1.1466700000000001</c:v>
                </c:pt>
                <c:pt idx="21473">
                  <c:v>1.1397900000000001</c:v>
                </c:pt>
                <c:pt idx="21474">
                  <c:v>1.1241000000000001</c:v>
                </c:pt>
                <c:pt idx="21475">
                  <c:v>1.1217600000000001</c:v>
                </c:pt>
                <c:pt idx="21476">
                  <c:v>1.11879</c:v>
                </c:pt>
                <c:pt idx="21477">
                  <c:v>1.1158699999999999</c:v>
                </c:pt>
                <c:pt idx="21478">
                  <c:v>1.0861499999999999</c:v>
                </c:pt>
                <c:pt idx="21479">
                  <c:v>1.0684899999999999</c:v>
                </c:pt>
                <c:pt idx="21480">
                  <c:v>1.0580099999999999</c:v>
                </c:pt>
                <c:pt idx="21481">
                  <c:v>1.0521799999999999</c:v>
                </c:pt>
                <c:pt idx="21482">
                  <c:v>1.0487500000000001</c:v>
                </c:pt>
                <c:pt idx="21483">
                  <c:v>1.04925</c:v>
                </c:pt>
                <c:pt idx="21484">
                  <c:v>1.0515000000000001</c:v>
                </c:pt>
                <c:pt idx="21485">
                  <c:v>1.0537399999999999</c:v>
                </c:pt>
                <c:pt idx="21486">
                  <c:v>1.0558799999999999</c:v>
                </c:pt>
                <c:pt idx="21487">
                  <c:v>1.05514</c:v>
                </c:pt>
                <c:pt idx="21488">
                  <c:v>1.0553900000000001</c:v>
                </c:pt>
                <c:pt idx="21489">
                  <c:v>1.04474</c:v>
                </c:pt>
                <c:pt idx="21490">
                  <c:v>1.04189</c:v>
                </c:pt>
                <c:pt idx="21491">
                  <c:v>1.0401199999999999</c:v>
                </c:pt>
                <c:pt idx="21492">
                  <c:v>1.04077</c:v>
                </c:pt>
                <c:pt idx="21493">
                  <c:v>1.04149</c:v>
                </c:pt>
                <c:pt idx="21494">
                  <c:v>1.04312</c:v>
                </c:pt>
                <c:pt idx="21495">
                  <c:v>1.04491</c:v>
                </c:pt>
                <c:pt idx="21496">
                  <c:v>1.04487</c:v>
                </c:pt>
                <c:pt idx="21497">
                  <c:v>1.04267</c:v>
                </c:pt>
                <c:pt idx="21498">
                  <c:v>1.0409600000000001</c:v>
                </c:pt>
                <c:pt idx="21499">
                  <c:v>1.0370600000000001</c:v>
                </c:pt>
                <c:pt idx="21500">
                  <c:v>1.03145</c:v>
                </c:pt>
                <c:pt idx="21501">
                  <c:v>1.0261400000000001</c:v>
                </c:pt>
                <c:pt idx="21502">
                  <c:v>1.0254300000000001</c:v>
                </c:pt>
                <c:pt idx="21503">
                  <c:v>1.01813</c:v>
                </c:pt>
                <c:pt idx="21504">
                  <c:v>1.0050600000000001</c:v>
                </c:pt>
                <c:pt idx="21505">
                  <c:v>0.98448999999999998</c:v>
                </c:pt>
                <c:pt idx="21506">
                  <c:v>0.96784700000000001</c:v>
                </c:pt>
                <c:pt idx="21507">
                  <c:v>0.95830400000000004</c:v>
                </c:pt>
                <c:pt idx="21508">
                  <c:v>0.93815000000000004</c:v>
                </c:pt>
                <c:pt idx="21509">
                  <c:v>0.91705700000000001</c:v>
                </c:pt>
                <c:pt idx="21510">
                  <c:v>0.89740200000000003</c:v>
                </c:pt>
                <c:pt idx="21511">
                  <c:v>0.88230299999999995</c:v>
                </c:pt>
                <c:pt idx="21512">
                  <c:v>0.86740300000000004</c:v>
                </c:pt>
                <c:pt idx="21513">
                  <c:v>0.85565400000000003</c:v>
                </c:pt>
                <c:pt idx="21514">
                  <c:v>0.83699100000000004</c:v>
                </c:pt>
                <c:pt idx="21515">
                  <c:v>0.80945999999999996</c:v>
                </c:pt>
                <c:pt idx="21516">
                  <c:v>0.78184900000000002</c:v>
                </c:pt>
                <c:pt idx="21517">
                  <c:v>0.75224599999999997</c:v>
                </c:pt>
                <c:pt idx="21518">
                  <c:v>0.73560899999999996</c:v>
                </c:pt>
                <c:pt idx="21519">
                  <c:v>0.726159</c:v>
                </c:pt>
                <c:pt idx="21520">
                  <c:v>0.71587100000000004</c:v>
                </c:pt>
                <c:pt idx="21521">
                  <c:v>0.70821800000000001</c:v>
                </c:pt>
                <c:pt idx="21522">
                  <c:v>0.70446200000000003</c:v>
                </c:pt>
                <c:pt idx="21523">
                  <c:v>0.70200600000000002</c:v>
                </c:pt>
                <c:pt idx="21524">
                  <c:v>0.69626399999999999</c:v>
                </c:pt>
                <c:pt idx="21525">
                  <c:v>0.68544499999999997</c:v>
                </c:pt>
                <c:pt idx="21526">
                  <c:v>0.67835599999999996</c:v>
                </c:pt>
                <c:pt idx="21527">
                  <c:v>0.67497300000000005</c:v>
                </c:pt>
                <c:pt idx="21528">
                  <c:v>0.66536300000000004</c:v>
                </c:pt>
                <c:pt idx="21529">
                  <c:v>0.65689200000000003</c:v>
                </c:pt>
                <c:pt idx="21530">
                  <c:v>0.65235500000000002</c:v>
                </c:pt>
                <c:pt idx="21531">
                  <c:v>0.64690400000000003</c:v>
                </c:pt>
                <c:pt idx="21532">
                  <c:v>0.64006600000000002</c:v>
                </c:pt>
                <c:pt idx="21533">
                  <c:v>0.63327100000000003</c:v>
                </c:pt>
                <c:pt idx="21534">
                  <c:v>0.62951400000000002</c:v>
                </c:pt>
                <c:pt idx="21535">
                  <c:v>0.62027299999999996</c:v>
                </c:pt>
                <c:pt idx="21536">
                  <c:v>0.60814100000000004</c:v>
                </c:pt>
                <c:pt idx="21537">
                  <c:v>0.59705699999999995</c:v>
                </c:pt>
                <c:pt idx="21538">
                  <c:v>0.589422</c:v>
                </c:pt>
                <c:pt idx="21539">
                  <c:v>0.58731699999999998</c:v>
                </c:pt>
                <c:pt idx="21540">
                  <c:v>0.57515000000000005</c:v>
                </c:pt>
                <c:pt idx="21541">
                  <c:v>0.55999600000000005</c:v>
                </c:pt>
                <c:pt idx="21542">
                  <c:v>0.54753799999999997</c:v>
                </c:pt>
                <c:pt idx="21543">
                  <c:v>0.53769800000000001</c:v>
                </c:pt>
                <c:pt idx="21544">
                  <c:v>0.53408299999999997</c:v>
                </c:pt>
                <c:pt idx="21545">
                  <c:v>0.53304300000000004</c:v>
                </c:pt>
                <c:pt idx="21546">
                  <c:v>0.531725</c:v>
                </c:pt>
                <c:pt idx="21547">
                  <c:v>0.53153799999999995</c:v>
                </c:pt>
                <c:pt idx="21548">
                  <c:v>0.52993999999999997</c:v>
                </c:pt>
                <c:pt idx="21549">
                  <c:v>0.52746899999999997</c:v>
                </c:pt>
                <c:pt idx="21550">
                  <c:v>0.52323799999999998</c:v>
                </c:pt>
                <c:pt idx="21551">
                  <c:v>0.51914099999999996</c:v>
                </c:pt>
                <c:pt idx="21552">
                  <c:v>0.51977600000000002</c:v>
                </c:pt>
                <c:pt idx="21553">
                  <c:v>0.52317599999999997</c:v>
                </c:pt>
                <c:pt idx="21554">
                  <c:v>0.525142</c:v>
                </c:pt>
                <c:pt idx="21555">
                  <c:v>0.522926</c:v>
                </c:pt>
                <c:pt idx="21556">
                  <c:v>0.50653300000000001</c:v>
                </c:pt>
                <c:pt idx="21557">
                  <c:v>0.49207200000000001</c:v>
                </c:pt>
                <c:pt idx="21558">
                  <c:v>0.48359099999999999</c:v>
                </c:pt>
                <c:pt idx="21559">
                  <c:v>0.46934799999999999</c:v>
                </c:pt>
                <c:pt idx="21560">
                  <c:v>0.45096399999999998</c:v>
                </c:pt>
                <c:pt idx="21561">
                  <c:v>0.44306400000000001</c:v>
                </c:pt>
                <c:pt idx="21562">
                  <c:v>0.43728600000000001</c:v>
                </c:pt>
                <c:pt idx="21563">
                  <c:v>0.43517499999999998</c:v>
                </c:pt>
                <c:pt idx="21564">
                  <c:v>0.43624400000000002</c:v>
                </c:pt>
                <c:pt idx="21565">
                  <c:v>0.438359</c:v>
                </c:pt>
                <c:pt idx="21566">
                  <c:v>0.44023000000000001</c:v>
                </c:pt>
                <c:pt idx="21567">
                  <c:v>0.43482300000000002</c:v>
                </c:pt>
                <c:pt idx="21568">
                  <c:v>0.43311500000000003</c:v>
                </c:pt>
                <c:pt idx="21569">
                  <c:v>0.44056299999999998</c:v>
                </c:pt>
                <c:pt idx="21570">
                  <c:v>0.45456099999999999</c:v>
                </c:pt>
                <c:pt idx="21571">
                  <c:v>0.46169900000000003</c:v>
                </c:pt>
                <c:pt idx="21572">
                  <c:v>0.47036800000000001</c:v>
                </c:pt>
                <c:pt idx="21573">
                  <c:v>0.47742099999999998</c:v>
                </c:pt>
                <c:pt idx="21574">
                  <c:v>0.47867599999999999</c:v>
                </c:pt>
                <c:pt idx="21575">
                  <c:v>0.48391499999999998</c:v>
                </c:pt>
                <c:pt idx="21576">
                  <c:v>0.48257699999999998</c:v>
                </c:pt>
                <c:pt idx="21577">
                  <c:v>0.46738600000000002</c:v>
                </c:pt>
                <c:pt idx="21578">
                  <c:v>0.44853700000000002</c:v>
                </c:pt>
                <c:pt idx="21579">
                  <c:v>0.44262000000000001</c:v>
                </c:pt>
                <c:pt idx="21580">
                  <c:v>0.442463</c:v>
                </c:pt>
                <c:pt idx="21581">
                  <c:v>0.44106699999999999</c:v>
                </c:pt>
                <c:pt idx="21582">
                  <c:v>0.43192999999999998</c:v>
                </c:pt>
                <c:pt idx="21583">
                  <c:v>0.42634499999999997</c:v>
                </c:pt>
                <c:pt idx="21584">
                  <c:v>0.42002299999999998</c:v>
                </c:pt>
                <c:pt idx="21585">
                  <c:v>0.41239999999999999</c:v>
                </c:pt>
                <c:pt idx="21586">
                  <c:v>0.40959899999999999</c:v>
                </c:pt>
                <c:pt idx="21587">
                  <c:v>0.409165</c:v>
                </c:pt>
                <c:pt idx="21588">
                  <c:v>0.40682299999999999</c:v>
                </c:pt>
                <c:pt idx="21589">
                  <c:v>0.40226099999999998</c:v>
                </c:pt>
                <c:pt idx="21590">
                  <c:v>0.40923599999999999</c:v>
                </c:pt>
                <c:pt idx="21591">
                  <c:v>0.40961599999999998</c:v>
                </c:pt>
                <c:pt idx="21592">
                  <c:v>0.40524500000000002</c:v>
                </c:pt>
                <c:pt idx="21593">
                  <c:v>0.39919199999999999</c:v>
                </c:pt>
                <c:pt idx="21594">
                  <c:v>0.39516099999999998</c:v>
                </c:pt>
                <c:pt idx="21595">
                  <c:v>0.39377899999999999</c:v>
                </c:pt>
                <c:pt idx="21596">
                  <c:v>0.39560499999999998</c:v>
                </c:pt>
                <c:pt idx="21597">
                  <c:v>0.401389</c:v>
                </c:pt>
                <c:pt idx="21598">
                  <c:v>0.40202100000000002</c:v>
                </c:pt>
                <c:pt idx="21599">
                  <c:v>0.39338299999999998</c:v>
                </c:pt>
                <c:pt idx="21600">
                  <c:v>0.38573600000000002</c:v>
                </c:pt>
                <c:pt idx="21601">
                  <c:v>0.387708</c:v>
                </c:pt>
                <c:pt idx="21602">
                  <c:v>0.39661099999999999</c:v>
                </c:pt>
                <c:pt idx="21603">
                  <c:v>0.400509</c:v>
                </c:pt>
                <c:pt idx="21604">
                  <c:v>0.39038099999999998</c:v>
                </c:pt>
                <c:pt idx="21605">
                  <c:v>0.38044499999999998</c:v>
                </c:pt>
                <c:pt idx="21606">
                  <c:v>0.37639099999999998</c:v>
                </c:pt>
                <c:pt idx="21607">
                  <c:v>0.373915</c:v>
                </c:pt>
                <c:pt idx="21608">
                  <c:v>0.371475</c:v>
                </c:pt>
                <c:pt idx="21609">
                  <c:v>0.36642200000000003</c:v>
                </c:pt>
                <c:pt idx="21610">
                  <c:v>0.36170799999999997</c:v>
                </c:pt>
                <c:pt idx="21611">
                  <c:v>0.35604599999999997</c:v>
                </c:pt>
                <c:pt idx="21612">
                  <c:v>0.35462900000000003</c:v>
                </c:pt>
                <c:pt idx="21613">
                  <c:v>0.35752899999999999</c:v>
                </c:pt>
                <c:pt idx="21614">
                  <c:v>0.353381</c:v>
                </c:pt>
                <c:pt idx="21615">
                  <c:v>0.354877</c:v>
                </c:pt>
                <c:pt idx="21616">
                  <c:v>0.36235499999999998</c:v>
                </c:pt>
                <c:pt idx="21617">
                  <c:v>0.36428300000000002</c:v>
                </c:pt>
                <c:pt idx="21618">
                  <c:v>0.36436099999999999</c:v>
                </c:pt>
                <c:pt idx="21619">
                  <c:v>0.36862099999999998</c:v>
                </c:pt>
                <c:pt idx="21620">
                  <c:v>0.37999100000000002</c:v>
                </c:pt>
                <c:pt idx="21621">
                  <c:v>0.38326399999999999</c:v>
                </c:pt>
                <c:pt idx="21622">
                  <c:v>0.38284000000000001</c:v>
                </c:pt>
                <c:pt idx="21623">
                  <c:v>0.38854</c:v>
                </c:pt>
                <c:pt idx="21624">
                  <c:v>0.39377600000000001</c:v>
                </c:pt>
                <c:pt idx="21625">
                  <c:v>0.39471499999999998</c:v>
                </c:pt>
                <c:pt idx="21626">
                  <c:v>0.401173</c:v>
                </c:pt>
                <c:pt idx="21627">
                  <c:v>0.39300299999999999</c:v>
                </c:pt>
                <c:pt idx="21628">
                  <c:v>0.39039600000000002</c:v>
                </c:pt>
                <c:pt idx="21629">
                  <c:v>0.39410600000000001</c:v>
                </c:pt>
                <c:pt idx="21630">
                  <c:v>0.399308</c:v>
                </c:pt>
                <c:pt idx="21631">
                  <c:v>0.40242800000000001</c:v>
                </c:pt>
                <c:pt idx="21632">
                  <c:v>0.40639700000000001</c:v>
                </c:pt>
                <c:pt idx="21633">
                  <c:v>0.41818</c:v>
                </c:pt>
                <c:pt idx="21634">
                  <c:v>0.43907800000000002</c:v>
                </c:pt>
                <c:pt idx="21635">
                  <c:v>0.454625</c:v>
                </c:pt>
                <c:pt idx="21636">
                  <c:v>0.45586399999999999</c:v>
                </c:pt>
                <c:pt idx="21637">
                  <c:v>0.448295</c:v>
                </c:pt>
                <c:pt idx="21638">
                  <c:v>0.44185999999999998</c:v>
                </c:pt>
                <c:pt idx="21639">
                  <c:v>0.44295299999999999</c:v>
                </c:pt>
                <c:pt idx="21640">
                  <c:v>0.45600499999999999</c:v>
                </c:pt>
                <c:pt idx="21641">
                  <c:v>0.46814499999999998</c:v>
                </c:pt>
                <c:pt idx="21642">
                  <c:v>0.47544900000000001</c:v>
                </c:pt>
                <c:pt idx="21643">
                  <c:v>0.47698499999999999</c:v>
                </c:pt>
                <c:pt idx="21644">
                  <c:v>0.46954699999999999</c:v>
                </c:pt>
                <c:pt idx="21645">
                  <c:v>0.46598499999999998</c:v>
                </c:pt>
                <c:pt idx="21646">
                  <c:v>0.46770699999999998</c:v>
                </c:pt>
                <c:pt idx="21647">
                  <c:v>0.47875000000000001</c:v>
                </c:pt>
                <c:pt idx="21648">
                  <c:v>0.48727100000000001</c:v>
                </c:pt>
                <c:pt idx="21649">
                  <c:v>0.48799100000000001</c:v>
                </c:pt>
                <c:pt idx="21650">
                  <c:v>0.48668499999999998</c:v>
                </c:pt>
                <c:pt idx="21651">
                  <c:v>0.488487</c:v>
                </c:pt>
                <c:pt idx="21652">
                  <c:v>0.48691400000000001</c:v>
                </c:pt>
                <c:pt idx="21653">
                  <c:v>0.48238900000000001</c:v>
                </c:pt>
                <c:pt idx="21654">
                  <c:v>0.48132000000000003</c:v>
                </c:pt>
                <c:pt idx="21655">
                  <c:v>0.48216999999999999</c:v>
                </c:pt>
                <c:pt idx="21656">
                  <c:v>0.48761700000000002</c:v>
                </c:pt>
                <c:pt idx="21657">
                  <c:v>0.495002</c:v>
                </c:pt>
                <c:pt idx="21658">
                  <c:v>0.50006700000000004</c:v>
                </c:pt>
                <c:pt idx="21659">
                  <c:v>0.50170599999999999</c:v>
                </c:pt>
                <c:pt idx="21660">
                  <c:v>0.50187599999999999</c:v>
                </c:pt>
                <c:pt idx="21661">
                  <c:v>0.50313799999999997</c:v>
                </c:pt>
                <c:pt idx="21662">
                  <c:v>0.50705900000000004</c:v>
                </c:pt>
                <c:pt idx="21663">
                  <c:v>0.51270800000000005</c:v>
                </c:pt>
                <c:pt idx="21664">
                  <c:v>0.51661199999999996</c:v>
                </c:pt>
                <c:pt idx="21665">
                  <c:v>0.52421099999999998</c:v>
                </c:pt>
                <c:pt idx="21666">
                  <c:v>0.51601200000000003</c:v>
                </c:pt>
                <c:pt idx="21667">
                  <c:v>0.51057699999999995</c:v>
                </c:pt>
                <c:pt idx="21668">
                  <c:v>0.51941099999999996</c:v>
                </c:pt>
                <c:pt idx="21669">
                  <c:v>0.53125500000000003</c:v>
                </c:pt>
                <c:pt idx="21670">
                  <c:v>0.53963499999999998</c:v>
                </c:pt>
                <c:pt idx="21671">
                  <c:v>0.54368899999999998</c:v>
                </c:pt>
                <c:pt idx="21672">
                  <c:v>0.54929799999999995</c:v>
                </c:pt>
                <c:pt idx="21673">
                  <c:v>0.55376099999999995</c:v>
                </c:pt>
                <c:pt idx="21674">
                  <c:v>0.56103199999999998</c:v>
                </c:pt>
                <c:pt idx="21675">
                  <c:v>0.56849499999999997</c:v>
                </c:pt>
                <c:pt idx="21676">
                  <c:v>0.57729600000000003</c:v>
                </c:pt>
                <c:pt idx="21677">
                  <c:v>0.57932700000000004</c:v>
                </c:pt>
                <c:pt idx="21678">
                  <c:v>0.57638800000000001</c:v>
                </c:pt>
                <c:pt idx="21679">
                  <c:v>0.57720000000000005</c:v>
                </c:pt>
                <c:pt idx="21680">
                  <c:v>0.57359400000000005</c:v>
                </c:pt>
                <c:pt idx="21681">
                  <c:v>0.57084000000000001</c:v>
                </c:pt>
                <c:pt idx="21682">
                  <c:v>0.56676700000000002</c:v>
                </c:pt>
                <c:pt idx="21683">
                  <c:v>0.57314600000000004</c:v>
                </c:pt>
                <c:pt idx="21684">
                  <c:v>0.58726</c:v>
                </c:pt>
                <c:pt idx="21685">
                  <c:v>0.59619999999999995</c:v>
                </c:pt>
                <c:pt idx="21686">
                  <c:v>0.60318099999999997</c:v>
                </c:pt>
                <c:pt idx="21687">
                  <c:v>0.60020799999999996</c:v>
                </c:pt>
                <c:pt idx="21688">
                  <c:v>0.59720399999999996</c:v>
                </c:pt>
                <c:pt idx="21689">
                  <c:v>0.60073500000000002</c:v>
                </c:pt>
                <c:pt idx="21690">
                  <c:v>0.60914199999999996</c:v>
                </c:pt>
                <c:pt idx="21691">
                  <c:v>0.61500200000000005</c:v>
                </c:pt>
                <c:pt idx="21692">
                  <c:v>0.61128499999999997</c:v>
                </c:pt>
                <c:pt idx="21693">
                  <c:v>0.60185</c:v>
                </c:pt>
                <c:pt idx="21694">
                  <c:v>0.58730000000000004</c:v>
                </c:pt>
                <c:pt idx="21695">
                  <c:v>0.57738500000000004</c:v>
                </c:pt>
                <c:pt idx="21696">
                  <c:v>0.58531100000000003</c:v>
                </c:pt>
                <c:pt idx="21697">
                  <c:v>0.58387699999999998</c:v>
                </c:pt>
                <c:pt idx="21698">
                  <c:v>0.582345</c:v>
                </c:pt>
                <c:pt idx="21699">
                  <c:v>0.58836599999999994</c:v>
                </c:pt>
                <c:pt idx="21700">
                  <c:v>0.58932799999999996</c:v>
                </c:pt>
                <c:pt idx="21701">
                  <c:v>0.588835</c:v>
                </c:pt>
                <c:pt idx="21702">
                  <c:v>0.58940400000000004</c:v>
                </c:pt>
                <c:pt idx="21703">
                  <c:v>0.59565999999999997</c:v>
                </c:pt>
                <c:pt idx="21704">
                  <c:v>0.60928099999999996</c:v>
                </c:pt>
                <c:pt idx="21705">
                  <c:v>0.61978599999999995</c:v>
                </c:pt>
                <c:pt idx="21706">
                  <c:v>0.62978000000000001</c:v>
                </c:pt>
                <c:pt idx="21707">
                  <c:v>0.63407599999999997</c:v>
                </c:pt>
                <c:pt idx="21708">
                  <c:v>0.63527999999999996</c:v>
                </c:pt>
                <c:pt idx="21709">
                  <c:v>0.64247900000000002</c:v>
                </c:pt>
                <c:pt idx="21710">
                  <c:v>0.64628200000000002</c:v>
                </c:pt>
                <c:pt idx="21711">
                  <c:v>0.64752200000000004</c:v>
                </c:pt>
                <c:pt idx="21712">
                  <c:v>0.65539800000000004</c:v>
                </c:pt>
                <c:pt idx="21713">
                  <c:v>0.66209300000000004</c:v>
                </c:pt>
                <c:pt idx="21714">
                  <c:v>0.65937100000000004</c:v>
                </c:pt>
                <c:pt idx="21715">
                  <c:v>0.65605199999999997</c:v>
                </c:pt>
                <c:pt idx="21716">
                  <c:v>0.65547</c:v>
                </c:pt>
                <c:pt idx="21717">
                  <c:v>0.66075899999999999</c:v>
                </c:pt>
                <c:pt idx="21718">
                  <c:v>0.667049</c:v>
                </c:pt>
                <c:pt idx="21719">
                  <c:v>0.67900499999999997</c:v>
                </c:pt>
                <c:pt idx="21720">
                  <c:v>0.69242199999999998</c:v>
                </c:pt>
                <c:pt idx="21721">
                  <c:v>0.70105700000000004</c:v>
                </c:pt>
                <c:pt idx="21722">
                  <c:v>0.70860199999999995</c:v>
                </c:pt>
                <c:pt idx="21723">
                  <c:v>0.70099299999999998</c:v>
                </c:pt>
                <c:pt idx="21724">
                  <c:v>0.70003499999999996</c:v>
                </c:pt>
                <c:pt idx="21725">
                  <c:v>0.70187299999999997</c:v>
                </c:pt>
                <c:pt idx="21726">
                  <c:v>0.70758399999999999</c:v>
                </c:pt>
                <c:pt idx="21727">
                  <c:v>0.711206</c:v>
                </c:pt>
                <c:pt idx="21728">
                  <c:v>0.71484199999999998</c:v>
                </c:pt>
                <c:pt idx="21729">
                  <c:v>0.71765400000000001</c:v>
                </c:pt>
                <c:pt idx="21730">
                  <c:v>0.72375199999999995</c:v>
                </c:pt>
                <c:pt idx="21731">
                  <c:v>0.72503799999999996</c:v>
                </c:pt>
                <c:pt idx="21732">
                  <c:v>0.73323799999999995</c:v>
                </c:pt>
                <c:pt idx="21733">
                  <c:v>0.732769</c:v>
                </c:pt>
                <c:pt idx="21734">
                  <c:v>0.73211099999999996</c:v>
                </c:pt>
                <c:pt idx="21735">
                  <c:v>0.73688699999999996</c:v>
                </c:pt>
                <c:pt idx="21736">
                  <c:v>0.74210699999999996</c:v>
                </c:pt>
                <c:pt idx="21737">
                  <c:v>0.747336</c:v>
                </c:pt>
                <c:pt idx="21738">
                  <c:v>0.75256999999999996</c:v>
                </c:pt>
                <c:pt idx="21739">
                  <c:v>0.75681900000000002</c:v>
                </c:pt>
                <c:pt idx="21740">
                  <c:v>0.76107000000000002</c:v>
                </c:pt>
                <c:pt idx="21741">
                  <c:v>0.76580300000000001</c:v>
                </c:pt>
                <c:pt idx="21742">
                  <c:v>0.77340799999999998</c:v>
                </c:pt>
                <c:pt idx="21743">
                  <c:v>0.78656700000000002</c:v>
                </c:pt>
                <c:pt idx="21744">
                  <c:v>0.796983</c:v>
                </c:pt>
                <c:pt idx="21745">
                  <c:v>0.80249400000000004</c:v>
                </c:pt>
                <c:pt idx="21746">
                  <c:v>0.80297499999999999</c:v>
                </c:pt>
                <c:pt idx="21747">
                  <c:v>0.800651</c:v>
                </c:pt>
                <c:pt idx="21748">
                  <c:v>0.79451400000000005</c:v>
                </c:pt>
                <c:pt idx="21749">
                  <c:v>0.803145</c:v>
                </c:pt>
                <c:pt idx="21750">
                  <c:v>0.80848299999999995</c:v>
                </c:pt>
                <c:pt idx="21751">
                  <c:v>0.81225700000000001</c:v>
                </c:pt>
                <c:pt idx="21752">
                  <c:v>0.81520300000000001</c:v>
                </c:pt>
                <c:pt idx="21753">
                  <c:v>0.81618100000000005</c:v>
                </c:pt>
                <c:pt idx="21754">
                  <c:v>0.81032199999999999</c:v>
                </c:pt>
                <c:pt idx="21755">
                  <c:v>0.80918100000000004</c:v>
                </c:pt>
                <c:pt idx="21756">
                  <c:v>0.81384999999999996</c:v>
                </c:pt>
                <c:pt idx="21757">
                  <c:v>0.82311999999999996</c:v>
                </c:pt>
                <c:pt idx="21758">
                  <c:v>0.83340700000000001</c:v>
                </c:pt>
                <c:pt idx="21759">
                  <c:v>0.83826699999999998</c:v>
                </c:pt>
                <c:pt idx="21760">
                  <c:v>0.83958699999999997</c:v>
                </c:pt>
                <c:pt idx="21761">
                  <c:v>0.843808</c:v>
                </c:pt>
                <c:pt idx="21762">
                  <c:v>0.85416300000000001</c:v>
                </c:pt>
                <c:pt idx="21763">
                  <c:v>0.864707</c:v>
                </c:pt>
                <c:pt idx="21764">
                  <c:v>0.86096399999999995</c:v>
                </c:pt>
                <c:pt idx="21765">
                  <c:v>0.86382499999999995</c:v>
                </c:pt>
                <c:pt idx="21766">
                  <c:v>0.86837600000000004</c:v>
                </c:pt>
                <c:pt idx="21767">
                  <c:v>0.87117900000000004</c:v>
                </c:pt>
                <c:pt idx="21768">
                  <c:v>0.87336400000000003</c:v>
                </c:pt>
                <c:pt idx="21769">
                  <c:v>0.87566299999999997</c:v>
                </c:pt>
                <c:pt idx="21770">
                  <c:v>0.88090500000000005</c:v>
                </c:pt>
                <c:pt idx="21771">
                  <c:v>0.88923600000000003</c:v>
                </c:pt>
                <c:pt idx="21772">
                  <c:v>0.89507700000000001</c:v>
                </c:pt>
                <c:pt idx="21773">
                  <c:v>0.89473400000000003</c:v>
                </c:pt>
                <c:pt idx="21774">
                  <c:v>0.88907999999999998</c:v>
                </c:pt>
                <c:pt idx="21775">
                  <c:v>0.88837200000000005</c:v>
                </c:pt>
                <c:pt idx="21776">
                  <c:v>0.89359299999999997</c:v>
                </c:pt>
                <c:pt idx="21777">
                  <c:v>0.90037299999999998</c:v>
                </c:pt>
                <c:pt idx="21778">
                  <c:v>0.90892300000000004</c:v>
                </c:pt>
                <c:pt idx="21779">
                  <c:v>0.92079</c:v>
                </c:pt>
                <c:pt idx="21780">
                  <c:v>0.925153</c:v>
                </c:pt>
                <c:pt idx="21781">
                  <c:v>0.92531300000000005</c:v>
                </c:pt>
                <c:pt idx="21782">
                  <c:v>0.92746200000000001</c:v>
                </c:pt>
                <c:pt idx="21783">
                  <c:v>0.93061199999999999</c:v>
                </c:pt>
                <c:pt idx="21784">
                  <c:v>0.93158700000000005</c:v>
                </c:pt>
                <c:pt idx="21785">
                  <c:v>0.927068</c:v>
                </c:pt>
                <c:pt idx="21786">
                  <c:v>0.92647699999999999</c:v>
                </c:pt>
                <c:pt idx="21787">
                  <c:v>0.93162400000000001</c:v>
                </c:pt>
                <c:pt idx="21788">
                  <c:v>0.93854800000000005</c:v>
                </c:pt>
                <c:pt idx="21789">
                  <c:v>0.94624600000000003</c:v>
                </c:pt>
                <c:pt idx="21790">
                  <c:v>0.95152000000000003</c:v>
                </c:pt>
                <c:pt idx="21791">
                  <c:v>0.95510300000000004</c:v>
                </c:pt>
                <c:pt idx="21792">
                  <c:v>0.95848100000000003</c:v>
                </c:pt>
                <c:pt idx="21793">
                  <c:v>0.95854399999999995</c:v>
                </c:pt>
                <c:pt idx="21794">
                  <c:v>0.95430700000000002</c:v>
                </c:pt>
                <c:pt idx="21795">
                  <c:v>0.95100799999999996</c:v>
                </c:pt>
                <c:pt idx="21796">
                  <c:v>0.94747599999999998</c:v>
                </c:pt>
                <c:pt idx="21797">
                  <c:v>0.94625000000000004</c:v>
                </c:pt>
                <c:pt idx="21798">
                  <c:v>0.95319900000000002</c:v>
                </c:pt>
                <c:pt idx="21799">
                  <c:v>0.957372</c:v>
                </c:pt>
                <c:pt idx="21800">
                  <c:v>0.95669499999999996</c:v>
                </c:pt>
                <c:pt idx="21801">
                  <c:v>0.96072400000000002</c:v>
                </c:pt>
                <c:pt idx="21802">
                  <c:v>0.96816899999999995</c:v>
                </c:pt>
                <c:pt idx="21803">
                  <c:v>0.97415700000000005</c:v>
                </c:pt>
                <c:pt idx="21804">
                  <c:v>0.98095299999999996</c:v>
                </c:pt>
                <c:pt idx="21805">
                  <c:v>0.987321</c:v>
                </c:pt>
                <c:pt idx="21806">
                  <c:v>0.99605999999999995</c:v>
                </c:pt>
                <c:pt idx="21807">
                  <c:v>1.0006299999999999</c:v>
                </c:pt>
                <c:pt idx="21808">
                  <c:v>1.0018899999999999</c:v>
                </c:pt>
                <c:pt idx="21809">
                  <c:v>0.997637</c:v>
                </c:pt>
                <c:pt idx="21810">
                  <c:v>0.999552</c:v>
                </c:pt>
                <c:pt idx="21811">
                  <c:v>1.00162</c:v>
                </c:pt>
                <c:pt idx="21812">
                  <c:v>1.00515</c:v>
                </c:pt>
                <c:pt idx="21813">
                  <c:v>1.0071699999999999</c:v>
                </c:pt>
                <c:pt idx="21814">
                  <c:v>1.0092099999999999</c:v>
                </c:pt>
                <c:pt idx="21815">
                  <c:v>1.00979</c:v>
                </c:pt>
                <c:pt idx="21816">
                  <c:v>1.00898</c:v>
                </c:pt>
                <c:pt idx="21817">
                  <c:v>1.0037400000000001</c:v>
                </c:pt>
                <c:pt idx="21818">
                  <c:v>0.99968999999999997</c:v>
                </c:pt>
                <c:pt idx="21819">
                  <c:v>0.99952200000000002</c:v>
                </c:pt>
                <c:pt idx="21820">
                  <c:v>1.0015400000000001</c:v>
                </c:pt>
                <c:pt idx="21821">
                  <c:v>1.0038100000000001</c:v>
                </c:pt>
                <c:pt idx="21822">
                  <c:v>1.01037</c:v>
                </c:pt>
                <c:pt idx="21823">
                  <c:v>1.0171300000000001</c:v>
                </c:pt>
                <c:pt idx="21824">
                  <c:v>1.02227</c:v>
                </c:pt>
                <c:pt idx="21825">
                  <c:v>1.0258700000000001</c:v>
                </c:pt>
                <c:pt idx="21826">
                  <c:v>1.02159</c:v>
                </c:pt>
                <c:pt idx="21827">
                  <c:v>1.0216099999999999</c:v>
                </c:pt>
                <c:pt idx="21828">
                  <c:v>1.0240800000000001</c:v>
                </c:pt>
                <c:pt idx="21829">
                  <c:v>1.0214700000000001</c:v>
                </c:pt>
                <c:pt idx="21830">
                  <c:v>1.0197000000000001</c:v>
                </c:pt>
                <c:pt idx="21831">
                  <c:v>1.02345</c:v>
                </c:pt>
                <c:pt idx="21832">
                  <c:v>1.03199</c:v>
                </c:pt>
                <c:pt idx="21833">
                  <c:v>1.03041</c:v>
                </c:pt>
                <c:pt idx="21834">
                  <c:v>1.02155</c:v>
                </c:pt>
                <c:pt idx="21835">
                  <c:v>1.0210699999999999</c:v>
                </c:pt>
                <c:pt idx="21836">
                  <c:v>1.02471</c:v>
                </c:pt>
                <c:pt idx="21837">
                  <c:v>1.02972</c:v>
                </c:pt>
                <c:pt idx="21838">
                  <c:v>1.03559</c:v>
                </c:pt>
                <c:pt idx="21839">
                  <c:v>1.03901</c:v>
                </c:pt>
                <c:pt idx="21840">
                  <c:v>1.04108</c:v>
                </c:pt>
                <c:pt idx="21841">
                  <c:v>1.0432999999999999</c:v>
                </c:pt>
                <c:pt idx="21842">
                  <c:v>1.0484599999999999</c:v>
                </c:pt>
                <c:pt idx="21843">
                  <c:v>1.0563100000000001</c:v>
                </c:pt>
                <c:pt idx="21844">
                  <c:v>1.0643100000000001</c:v>
                </c:pt>
                <c:pt idx="21845">
                  <c:v>1.07355</c:v>
                </c:pt>
                <c:pt idx="21846">
                  <c:v>1.0784899999999999</c:v>
                </c:pt>
                <c:pt idx="21847">
                  <c:v>1.0789299999999999</c:v>
                </c:pt>
                <c:pt idx="21848">
                  <c:v>1.08101</c:v>
                </c:pt>
                <c:pt idx="21849">
                  <c:v>1.0827500000000001</c:v>
                </c:pt>
                <c:pt idx="21850">
                  <c:v>1.0817300000000001</c:v>
                </c:pt>
                <c:pt idx="21851">
                  <c:v>1.07744</c:v>
                </c:pt>
                <c:pt idx="21852">
                  <c:v>1.0750500000000001</c:v>
                </c:pt>
                <c:pt idx="21853">
                  <c:v>1.0755399999999999</c:v>
                </c:pt>
                <c:pt idx="21854">
                  <c:v>1.07917</c:v>
                </c:pt>
                <c:pt idx="21855">
                  <c:v>1.08799</c:v>
                </c:pt>
                <c:pt idx="21856">
                  <c:v>1.09609</c:v>
                </c:pt>
                <c:pt idx="21857">
                  <c:v>1.09971</c:v>
                </c:pt>
                <c:pt idx="21858">
                  <c:v>1.0924700000000001</c:v>
                </c:pt>
                <c:pt idx="21859">
                  <c:v>1.08338</c:v>
                </c:pt>
                <c:pt idx="21860">
                  <c:v>1.0806</c:v>
                </c:pt>
                <c:pt idx="21861">
                  <c:v>1.0774699999999999</c:v>
                </c:pt>
                <c:pt idx="21862">
                  <c:v>1.07637</c:v>
                </c:pt>
                <c:pt idx="21863">
                  <c:v>1.0630900000000001</c:v>
                </c:pt>
                <c:pt idx="21864">
                  <c:v>1.052</c:v>
                </c:pt>
                <c:pt idx="21865">
                  <c:v>1.0498400000000001</c:v>
                </c:pt>
                <c:pt idx="21866">
                  <c:v>1.04939</c:v>
                </c:pt>
                <c:pt idx="21867">
                  <c:v>1.0498099999999999</c:v>
                </c:pt>
                <c:pt idx="21868">
                  <c:v>1.0507599999999999</c:v>
                </c:pt>
                <c:pt idx="21869">
                  <c:v>1.0410200000000001</c:v>
                </c:pt>
                <c:pt idx="21870">
                  <c:v>1.02643</c:v>
                </c:pt>
                <c:pt idx="21871">
                  <c:v>1.0296000000000001</c:v>
                </c:pt>
                <c:pt idx="21872">
                  <c:v>1.0236499999999999</c:v>
                </c:pt>
                <c:pt idx="21873">
                  <c:v>1.0162899999999999</c:v>
                </c:pt>
                <c:pt idx="21874">
                  <c:v>1.0107299999999999</c:v>
                </c:pt>
                <c:pt idx="21875">
                  <c:v>1.0099199999999999</c:v>
                </c:pt>
                <c:pt idx="21876">
                  <c:v>1.0082899999999999</c:v>
                </c:pt>
                <c:pt idx="21877">
                  <c:v>1.0075099999999999</c:v>
                </c:pt>
                <c:pt idx="21878">
                  <c:v>1.01214</c:v>
                </c:pt>
                <c:pt idx="21879">
                  <c:v>1.0197000000000001</c:v>
                </c:pt>
                <c:pt idx="21880">
                  <c:v>1.0283199999999999</c:v>
                </c:pt>
                <c:pt idx="21881">
                  <c:v>1.02369</c:v>
                </c:pt>
                <c:pt idx="21882">
                  <c:v>1.02573</c:v>
                </c:pt>
                <c:pt idx="21883">
                  <c:v>1.0326200000000001</c:v>
                </c:pt>
                <c:pt idx="21884">
                  <c:v>1.0410600000000001</c:v>
                </c:pt>
                <c:pt idx="21885">
                  <c:v>1.03576</c:v>
                </c:pt>
                <c:pt idx="21886">
                  <c:v>1.02277</c:v>
                </c:pt>
                <c:pt idx="21887">
                  <c:v>1.01468</c:v>
                </c:pt>
                <c:pt idx="21888">
                  <c:v>1.0060899999999999</c:v>
                </c:pt>
                <c:pt idx="21889">
                  <c:v>1.0027699999999999</c:v>
                </c:pt>
                <c:pt idx="21890">
                  <c:v>0.99589700000000003</c:v>
                </c:pt>
                <c:pt idx="21891">
                  <c:v>0.96646100000000001</c:v>
                </c:pt>
                <c:pt idx="21892">
                  <c:v>0.96149099999999998</c:v>
                </c:pt>
                <c:pt idx="21893">
                  <c:v>0.96739200000000003</c:v>
                </c:pt>
                <c:pt idx="21894">
                  <c:v>0.969468</c:v>
                </c:pt>
                <c:pt idx="21895">
                  <c:v>0.96303000000000005</c:v>
                </c:pt>
                <c:pt idx="21896">
                  <c:v>0.96218999999999999</c:v>
                </c:pt>
                <c:pt idx="21897">
                  <c:v>0.96461399999999997</c:v>
                </c:pt>
                <c:pt idx="21898">
                  <c:v>0.96517600000000003</c:v>
                </c:pt>
                <c:pt idx="21899">
                  <c:v>0.96495900000000001</c:v>
                </c:pt>
                <c:pt idx="21900">
                  <c:v>0.96473399999999998</c:v>
                </c:pt>
                <c:pt idx="21901">
                  <c:v>0.95752800000000005</c:v>
                </c:pt>
                <c:pt idx="21902">
                  <c:v>0.94621100000000002</c:v>
                </c:pt>
                <c:pt idx="21903">
                  <c:v>0.939168</c:v>
                </c:pt>
                <c:pt idx="21904">
                  <c:v>0.93141700000000005</c:v>
                </c:pt>
                <c:pt idx="21905">
                  <c:v>0.92206900000000003</c:v>
                </c:pt>
                <c:pt idx="21906">
                  <c:v>0.91597200000000001</c:v>
                </c:pt>
                <c:pt idx="21907">
                  <c:v>0.91214300000000004</c:v>
                </c:pt>
                <c:pt idx="21908">
                  <c:v>0.91359999999999997</c:v>
                </c:pt>
                <c:pt idx="21909">
                  <c:v>0.90832000000000002</c:v>
                </c:pt>
                <c:pt idx="21910">
                  <c:v>0.90885199999999999</c:v>
                </c:pt>
                <c:pt idx="21911">
                  <c:v>0.91335200000000005</c:v>
                </c:pt>
                <c:pt idx="21912">
                  <c:v>0.92078700000000002</c:v>
                </c:pt>
                <c:pt idx="21913">
                  <c:v>0.92647199999999996</c:v>
                </c:pt>
                <c:pt idx="21914">
                  <c:v>0.92077500000000001</c:v>
                </c:pt>
                <c:pt idx="21915">
                  <c:v>0.92281899999999994</c:v>
                </c:pt>
                <c:pt idx="21916">
                  <c:v>0.93393300000000001</c:v>
                </c:pt>
                <c:pt idx="21917">
                  <c:v>0.93535699999999999</c:v>
                </c:pt>
                <c:pt idx="21918">
                  <c:v>0.93224399999999996</c:v>
                </c:pt>
                <c:pt idx="21919">
                  <c:v>0.93333999999999995</c:v>
                </c:pt>
                <c:pt idx="21920">
                  <c:v>0.93600799999999995</c:v>
                </c:pt>
                <c:pt idx="21921">
                  <c:v>0.93412499999999998</c:v>
                </c:pt>
                <c:pt idx="21922">
                  <c:v>0.93308100000000005</c:v>
                </c:pt>
                <c:pt idx="21923">
                  <c:v>0.93286500000000006</c:v>
                </c:pt>
                <c:pt idx="21924">
                  <c:v>0.93645900000000004</c:v>
                </c:pt>
                <c:pt idx="21925">
                  <c:v>0.93115000000000003</c:v>
                </c:pt>
                <c:pt idx="21926">
                  <c:v>0.92730000000000001</c:v>
                </c:pt>
                <c:pt idx="21927">
                  <c:v>0.92992200000000003</c:v>
                </c:pt>
                <c:pt idx="21928">
                  <c:v>0.93499900000000002</c:v>
                </c:pt>
                <c:pt idx="21929">
                  <c:v>0.94072</c:v>
                </c:pt>
                <c:pt idx="21930">
                  <c:v>0.94662599999999997</c:v>
                </c:pt>
                <c:pt idx="21931">
                  <c:v>0.95652000000000004</c:v>
                </c:pt>
                <c:pt idx="21932">
                  <c:v>0.96636100000000003</c:v>
                </c:pt>
                <c:pt idx="21933">
                  <c:v>0.97471300000000005</c:v>
                </c:pt>
                <c:pt idx="21934">
                  <c:v>0.97310200000000002</c:v>
                </c:pt>
                <c:pt idx="21935">
                  <c:v>0.96391499999999997</c:v>
                </c:pt>
                <c:pt idx="21936">
                  <c:v>0.95742799999999995</c:v>
                </c:pt>
                <c:pt idx="21937">
                  <c:v>0.95638699999999999</c:v>
                </c:pt>
                <c:pt idx="21938">
                  <c:v>0.95609900000000003</c:v>
                </c:pt>
                <c:pt idx="21939">
                  <c:v>0.96363900000000002</c:v>
                </c:pt>
                <c:pt idx="21940">
                  <c:v>0.96520600000000001</c:v>
                </c:pt>
                <c:pt idx="21941">
                  <c:v>0.96765599999999996</c:v>
                </c:pt>
                <c:pt idx="21942">
                  <c:v>0.97206999999999999</c:v>
                </c:pt>
                <c:pt idx="21943">
                  <c:v>0.98380100000000004</c:v>
                </c:pt>
                <c:pt idx="21944">
                  <c:v>0.99975800000000004</c:v>
                </c:pt>
                <c:pt idx="21945">
                  <c:v>1.00621</c:v>
                </c:pt>
                <c:pt idx="21946">
                  <c:v>1.0114700000000001</c:v>
                </c:pt>
                <c:pt idx="21947">
                  <c:v>1.0106599999999999</c:v>
                </c:pt>
                <c:pt idx="21948">
                  <c:v>1.0122599999999999</c:v>
                </c:pt>
                <c:pt idx="21949">
                  <c:v>1.01434</c:v>
                </c:pt>
                <c:pt idx="21950">
                  <c:v>1.0265200000000001</c:v>
                </c:pt>
                <c:pt idx="21951">
                  <c:v>1.0331399999999999</c:v>
                </c:pt>
                <c:pt idx="21952">
                  <c:v>1.03373</c:v>
                </c:pt>
                <c:pt idx="21953">
                  <c:v>1.0354399999999999</c:v>
                </c:pt>
                <c:pt idx="21954">
                  <c:v>1.04118</c:v>
                </c:pt>
                <c:pt idx="21955">
                  <c:v>1.0472699999999999</c:v>
                </c:pt>
                <c:pt idx="21956">
                  <c:v>1.04897</c:v>
                </c:pt>
                <c:pt idx="21957">
                  <c:v>1.0428200000000001</c:v>
                </c:pt>
                <c:pt idx="21958">
                  <c:v>1.03986</c:v>
                </c:pt>
                <c:pt idx="21959">
                  <c:v>1.0414000000000001</c:v>
                </c:pt>
                <c:pt idx="21960">
                  <c:v>1.0406200000000001</c:v>
                </c:pt>
                <c:pt idx="21961">
                  <c:v>1.0451900000000001</c:v>
                </c:pt>
                <c:pt idx="21962">
                  <c:v>1.04654</c:v>
                </c:pt>
                <c:pt idx="21963">
                  <c:v>1.03803</c:v>
                </c:pt>
                <c:pt idx="21964">
                  <c:v>1.0366899999999999</c:v>
                </c:pt>
                <c:pt idx="21965">
                  <c:v>1.03756</c:v>
                </c:pt>
                <c:pt idx="21966">
                  <c:v>1.0450699999999999</c:v>
                </c:pt>
                <c:pt idx="21967">
                  <c:v>1.0526500000000001</c:v>
                </c:pt>
                <c:pt idx="21968">
                  <c:v>1.0631999999999999</c:v>
                </c:pt>
                <c:pt idx="21969">
                  <c:v>1.06979</c:v>
                </c:pt>
                <c:pt idx="21970">
                  <c:v>1.07779</c:v>
                </c:pt>
                <c:pt idx="21971">
                  <c:v>1.08446</c:v>
                </c:pt>
                <c:pt idx="21972">
                  <c:v>1.0816399999999999</c:v>
                </c:pt>
                <c:pt idx="21973">
                  <c:v>1.08328</c:v>
                </c:pt>
                <c:pt idx="21974">
                  <c:v>1.0814600000000001</c:v>
                </c:pt>
                <c:pt idx="21975">
                  <c:v>1.07765</c:v>
                </c:pt>
                <c:pt idx="21976">
                  <c:v>1.07938</c:v>
                </c:pt>
                <c:pt idx="21977">
                  <c:v>1.0814699999999999</c:v>
                </c:pt>
                <c:pt idx="21978">
                  <c:v>1.07664</c:v>
                </c:pt>
                <c:pt idx="21979">
                  <c:v>1.0705899999999999</c:v>
                </c:pt>
                <c:pt idx="21980">
                  <c:v>1.07673</c:v>
                </c:pt>
                <c:pt idx="21981">
                  <c:v>1.08571</c:v>
                </c:pt>
                <c:pt idx="21982">
                  <c:v>1.0967</c:v>
                </c:pt>
                <c:pt idx="21983">
                  <c:v>1.1057399999999999</c:v>
                </c:pt>
                <c:pt idx="21984">
                  <c:v>1.1114299999999999</c:v>
                </c:pt>
                <c:pt idx="21985">
                  <c:v>1.1142099999999999</c:v>
                </c:pt>
                <c:pt idx="21986">
                  <c:v>1.11405</c:v>
                </c:pt>
                <c:pt idx="21987">
                  <c:v>1.1123799999999999</c:v>
                </c:pt>
                <c:pt idx="21988">
                  <c:v>1.1114900000000001</c:v>
                </c:pt>
                <c:pt idx="21989">
                  <c:v>1.1100699999999999</c:v>
                </c:pt>
                <c:pt idx="21990">
                  <c:v>1.10605</c:v>
                </c:pt>
                <c:pt idx="21991">
                  <c:v>1.1049</c:v>
                </c:pt>
                <c:pt idx="21992">
                  <c:v>1.10877</c:v>
                </c:pt>
                <c:pt idx="21993">
                  <c:v>1.11741</c:v>
                </c:pt>
                <c:pt idx="21994">
                  <c:v>1.1244400000000001</c:v>
                </c:pt>
                <c:pt idx="21995">
                  <c:v>1.1185400000000001</c:v>
                </c:pt>
                <c:pt idx="21996">
                  <c:v>1.10572</c:v>
                </c:pt>
                <c:pt idx="21997">
                  <c:v>1.0975900000000001</c:v>
                </c:pt>
                <c:pt idx="21998">
                  <c:v>1.09405</c:v>
                </c:pt>
                <c:pt idx="21999">
                  <c:v>1.09636</c:v>
                </c:pt>
                <c:pt idx="22000">
                  <c:v>1.0999399999999999</c:v>
                </c:pt>
                <c:pt idx="22001">
                  <c:v>1.10083</c:v>
                </c:pt>
                <c:pt idx="22002">
                  <c:v>1.10158</c:v>
                </c:pt>
                <c:pt idx="22003">
                  <c:v>1.10558</c:v>
                </c:pt>
                <c:pt idx="22004">
                  <c:v>1.10951</c:v>
                </c:pt>
                <c:pt idx="22005">
                  <c:v>1.11469</c:v>
                </c:pt>
                <c:pt idx="22006">
                  <c:v>1.12521</c:v>
                </c:pt>
                <c:pt idx="22007">
                  <c:v>1.13828</c:v>
                </c:pt>
                <c:pt idx="22008">
                  <c:v>1.14639</c:v>
                </c:pt>
                <c:pt idx="22009">
                  <c:v>1.14245</c:v>
                </c:pt>
                <c:pt idx="22010">
                  <c:v>1.13781</c:v>
                </c:pt>
                <c:pt idx="22011">
                  <c:v>1.1311599999999999</c:v>
                </c:pt>
                <c:pt idx="22012">
                  <c:v>1.1125100000000001</c:v>
                </c:pt>
                <c:pt idx="22013">
                  <c:v>1.09849</c:v>
                </c:pt>
                <c:pt idx="22014">
                  <c:v>1.0969500000000001</c:v>
                </c:pt>
                <c:pt idx="22015">
                  <c:v>1.1050899999999999</c:v>
                </c:pt>
                <c:pt idx="22016">
                  <c:v>1.11453</c:v>
                </c:pt>
                <c:pt idx="22017">
                  <c:v>1.1256900000000001</c:v>
                </c:pt>
                <c:pt idx="22018">
                  <c:v>1.1400999999999999</c:v>
                </c:pt>
                <c:pt idx="22019">
                  <c:v>1.1608000000000001</c:v>
                </c:pt>
                <c:pt idx="22020">
                  <c:v>1.1772800000000001</c:v>
                </c:pt>
                <c:pt idx="22021">
                  <c:v>1.1843300000000001</c:v>
                </c:pt>
                <c:pt idx="22022">
                  <c:v>1.18605</c:v>
                </c:pt>
                <c:pt idx="22023">
                  <c:v>1.1667099999999999</c:v>
                </c:pt>
                <c:pt idx="22024">
                  <c:v>1.16177</c:v>
                </c:pt>
                <c:pt idx="22025">
                  <c:v>1.16893</c:v>
                </c:pt>
                <c:pt idx="22026">
                  <c:v>1.17608</c:v>
                </c:pt>
                <c:pt idx="22027">
                  <c:v>1.17859</c:v>
                </c:pt>
                <c:pt idx="22028">
                  <c:v>1.1756599999999999</c:v>
                </c:pt>
                <c:pt idx="22029">
                  <c:v>1.1741200000000001</c:v>
                </c:pt>
                <c:pt idx="22030">
                  <c:v>1.1802699999999999</c:v>
                </c:pt>
                <c:pt idx="22031">
                  <c:v>1.1877200000000001</c:v>
                </c:pt>
                <c:pt idx="22032">
                  <c:v>1.1897</c:v>
                </c:pt>
                <c:pt idx="22033">
                  <c:v>1.18977</c:v>
                </c:pt>
                <c:pt idx="22034">
                  <c:v>1.1917800000000001</c:v>
                </c:pt>
                <c:pt idx="22035">
                  <c:v>1.19868</c:v>
                </c:pt>
                <c:pt idx="22036">
                  <c:v>1.2051799999999999</c:v>
                </c:pt>
                <c:pt idx="22037">
                  <c:v>1.2158899999999999</c:v>
                </c:pt>
                <c:pt idx="22038">
                  <c:v>1.22095</c:v>
                </c:pt>
                <c:pt idx="22039">
                  <c:v>1.2244299999999999</c:v>
                </c:pt>
                <c:pt idx="22040">
                  <c:v>1.2234400000000001</c:v>
                </c:pt>
                <c:pt idx="22041">
                  <c:v>1.22309</c:v>
                </c:pt>
                <c:pt idx="22042">
                  <c:v>1.2154799999999999</c:v>
                </c:pt>
                <c:pt idx="22043">
                  <c:v>1.21488</c:v>
                </c:pt>
                <c:pt idx="22044">
                  <c:v>1.21465</c:v>
                </c:pt>
                <c:pt idx="22045">
                  <c:v>1.2176499999999999</c:v>
                </c:pt>
                <c:pt idx="22046">
                  <c:v>1.2198</c:v>
                </c:pt>
                <c:pt idx="22047">
                  <c:v>1.22977</c:v>
                </c:pt>
                <c:pt idx="22048">
                  <c:v>1.2527600000000001</c:v>
                </c:pt>
                <c:pt idx="22049">
                  <c:v>1.2542800000000001</c:v>
                </c:pt>
                <c:pt idx="22050">
                  <c:v>1.25614</c:v>
                </c:pt>
                <c:pt idx="22051">
                  <c:v>1.2543</c:v>
                </c:pt>
                <c:pt idx="22052">
                  <c:v>1.2535499999999999</c:v>
                </c:pt>
                <c:pt idx="22053">
                  <c:v>1.24986</c:v>
                </c:pt>
                <c:pt idx="22054">
                  <c:v>1.25105</c:v>
                </c:pt>
                <c:pt idx="22055">
                  <c:v>1.25448</c:v>
                </c:pt>
                <c:pt idx="22056">
                  <c:v>1.25732</c:v>
                </c:pt>
                <c:pt idx="22057">
                  <c:v>1.26851</c:v>
                </c:pt>
                <c:pt idx="22058">
                  <c:v>1.2807900000000001</c:v>
                </c:pt>
                <c:pt idx="22059">
                  <c:v>1.2943499999999999</c:v>
                </c:pt>
                <c:pt idx="22060">
                  <c:v>1.298</c:v>
                </c:pt>
                <c:pt idx="22061">
                  <c:v>1.28451</c:v>
                </c:pt>
                <c:pt idx="22062">
                  <c:v>1.2769699999999999</c:v>
                </c:pt>
                <c:pt idx="22063">
                  <c:v>1.27973</c:v>
                </c:pt>
                <c:pt idx="22064">
                  <c:v>1.2848599999999999</c:v>
                </c:pt>
                <c:pt idx="22065">
                  <c:v>1.29227</c:v>
                </c:pt>
                <c:pt idx="22066">
                  <c:v>1.29488</c:v>
                </c:pt>
                <c:pt idx="22067">
                  <c:v>1.2924100000000001</c:v>
                </c:pt>
                <c:pt idx="22068">
                  <c:v>1.2917000000000001</c:v>
                </c:pt>
                <c:pt idx="22069">
                  <c:v>1.29715</c:v>
                </c:pt>
                <c:pt idx="22070">
                  <c:v>1.30881</c:v>
                </c:pt>
                <c:pt idx="22071">
                  <c:v>1.3176600000000001</c:v>
                </c:pt>
                <c:pt idx="22072">
                  <c:v>1.32456</c:v>
                </c:pt>
                <c:pt idx="22073">
                  <c:v>1.3316699999999999</c:v>
                </c:pt>
                <c:pt idx="22074">
                  <c:v>1.3407</c:v>
                </c:pt>
                <c:pt idx="22075">
                  <c:v>1.34521</c:v>
                </c:pt>
                <c:pt idx="22076">
                  <c:v>1.3471299999999999</c:v>
                </c:pt>
                <c:pt idx="22077">
                  <c:v>1.3431999999999999</c:v>
                </c:pt>
                <c:pt idx="22078">
                  <c:v>1.3396600000000001</c:v>
                </c:pt>
                <c:pt idx="22079">
                  <c:v>1.3434200000000001</c:v>
                </c:pt>
                <c:pt idx="22080">
                  <c:v>1.3469599999999999</c:v>
                </c:pt>
                <c:pt idx="22081">
                  <c:v>1.35178</c:v>
                </c:pt>
                <c:pt idx="22082">
                  <c:v>1.35477</c:v>
                </c:pt>
                <c:pt idx="22083">
                  <c:v>1.3610500000000001</c:v>
                </c:pt>
                <c:pt idx="22084">
                  <c:v>1.37188</c:v>
                </c:pt>
                <c:pt idx="22085">
                  <c:v>1.3804000000000001</c:v>
                </c:pt>
                <c:pt idx="22086">
                  <c:v>1.3912</c:v>
                </c:pt>
                <c:pt idx="22087">
                  <c:v>1.39822</c:v>
                </c:pt>
                <c:pt idx="22088">
                  <c:v>1.40635</c:v>
                </c:pt>
                <c:pt idx="22089">
                  <c:v>1.4120299999999999</c:v>
                </c:pt>
                <c:pt idx="22090">
                  <c:v>1.41632</c:v>
                </c:pt>
                <c:pt idx="22091">
                  <c:v>1.4174599999999999</c:v>
                </c:pt>
                <c:pt idx="22092">
                  <c:v>1.42106</c:v>
                </c:pt>
                <c:pt idx="22093">
                  <c:v>1.4220999999999999</c:v>
                </c:pt>
                <c:pt idx="22094">
                  <c:v>1.42509</c:v>
                </c:pt>
                <c:pt idx="22095">
                  <c:v>1.42866</c:v>
                </c:pt>
                <c:pt idx="22096">
                  <c:v>1.4307700000000001</c:v>
                </c:pt>
                <c:pt idx="22097">
                  <c:v>1.4355800000000001</c:v>
                </c:pt>
                <c:pt idx="22098">
                  <c:v>1.4401200000000001</c:v>
                </c:pt>
                <c:pt idx="22099">
                  <c:v>1.4404600000000001</c:v>
                </c:pt>
                <c:pt idx="22100">
                  <c:v>1.4399200000000001</c:v>
                </c:pt>
                <c:pt idx="22101">
                  <c:v>1.4417899999999999</c:v>
                </c:pt>
                <c:pt idx="22102">
                  <c:v>1.4501200000000001</c:v>
                </c:pt>
                <c:pt idx="22103">
                  <c:v>1.45984</c:v>
                </c:pt>
                <c:pt idx="22104">
                  <c:v>1.4677199999999999</c:v>
                </c:pt>
                <c:pt idx="22105">
                  <c:v>1.4738599999999999</c:v>
                </c:pt>
                <c:pt idx="22106">
                  <c:v>1.47821</c:v>
                </c:pt>
                <c:pt idx="22107">
                  <c:v>1.47959</c:v>
                </c:pt>
                <c:pt idx="22108">
                  <c:v>1.48241</c:v>
                </c:pt>
                <c:pt idx="22109">
                  <c:v>1.4857400000000001</c:v>
                </c:pt>
                <c:pt idx="22110">
                  <c:v>1.4808399999999999</c:v>
                </c:pt>
                <c:pt idx="22111">
                  <c:v>1.4722900000000001</c:v>
                </c:pt>
                <c:pt idx="22112">
                  <c:v>1.46678</c:v>
                </c:pt>
                <c:pt idx="22113">
                  <c:v>1.4656499999999999</c:v>
                </c:pt>
                <c:pt idx="22114">
                  <c:v>1.47089</c:v>
                </c:pt>
                <c:pt idx="22115">
                  <c:v>1.4752799999999999</c:v>
                </c:pt>
                <c:pt idx="22116">
                  <c:v>1.4758800000000001</c:v>
                </c:pt>
                <c:pt idx="22117">
                  <c:v>1.47271</c:v>
                </c:pt>
                <c:pt idx="22118">
                  <c:v>1.4664299999999999</c:v>
                </c:pt>
                <c:pt idx="22119">
                  <c:v>1.4631400000000001</c:v>
                </c:pt>
                <c:pt idx="22120">
                  <c:v>1.46211</c:v>
                </c:pt>
                <c:pt idx="22121">
                  <c:v>1.45844</c:v>
                </c:pt>
                <c:pt idx="22122">
                  <c:v>1.4536500000000001</c:v>
                </c:pt>
                <c:pt idx="22123">
                  <c:v>1.44865</c:v>
                </c:pt>
                <c:pt idx="22124">
                  <c:v>1.44584</c:v>
                </c:pt>
                <c:pt idx="22125">
                  <c:v>1.4482600000000001</c:v>
                </c:pt>
                <c:pt idx="22126">
                  <c:v>1.4531499999999999</c:v>
                </c:pt>
                <c:pt idx="22127">
                  <c:v>1.4509300000000001</c:v>
                </c:pt>
                <c:pt idx="22128">
                  <c:v>1.44268</c:v>
                </c:pt>
                <c:pt idx="22129">
                  <c:v>1.4402200000000001</c:v>
                </c:pt>
                <c:pt idx="22130">
                  <c:v>1.4400200000000001</c:v>
                </c:pt>
                <c:pt idx="22131">
                  <c:v>1.4417800000000001</c:v>
                </c:pt>
                <c:pt idx="22132">
                  <c:v>1.4429399999999999</c:v>
                </c:pt>
                <c:pt idx="22133">
                  <c:v>1.4448099999999999</c:v>
                </c:pt>
                <c:pt idx="22134">
                  <c:v>1.4515400000000001</c:v>
                </c:pt>
                <c:pt idx="22135">
                  <c:v>1.4636400000000001</c:v>
                </c:pt>
                <c:pt idx="22136">
                  <c:v>1.4760599999999999</c:v>
                </c:pt>
                <c:pt idx="22137">
                  <c:v>1.4761599999999999</c:v>
                </c:pt>
                <c:pt idx="22138">
                  <c:v>1.47356</c:v>
                </c:pt>
                <c:pt idx="22139">
                  <c:v>1.4756499999999999</c:v>
                </c:pt>
                <c:pt idx="22140">
                  <c:v>1.4790099999999999</c:v>
                </c:pt>
                <c:pt idx="22141">
                  <c:v>1.4769300000000001</c:v>
                </c:pt>
                <c:pt idx="22142">
                  <c:v>1.47472</c:v>
                </c:pt>
                <c:pt idx="22143">
                  <c:v>1.4786900000000001</c:v>
                </c:pt>
                <c:pt idx="22144">
                  <c:v>1.48316</c:v>
                </c:pt>
                <c:pt idx="22145">
                  <c:v>1.48837</c:v>
                </c:pt>
                <c:pt idx="22146">
                  <c:v>1.48986</c:v>
                </c:pt>
                <c:pt idx="22147">
                  <c:v>1.4825900000000001</c:v>
                </c:pt>
                <c:pt idx="22148">
                  <c:v>1.47723</c:v>
                </c:pt>
                <c:pt idx="22149">
                  <c:v>1.47427</c:v>
                </c:pt>
                <c:pt idx="22150">
                  <c:v>1.47434</c:v>
                </c:pt>
                <c:pt idx="22151">
                  <c:v>1.4772400000000001</c:v>
                </c:pt>
                <c:pt idx="22152">
                  <c:v>1.48108</c:v>
                </c:pt>
                <c:pt idx="22153">
                  <c:v>1.4834099999999999</c:v>
                </c:pt>
                <c:pt idx="22154">
                  <c:v>1.4845299999999999</c:v>
                </c:pt>
                <c:pt idx="22155">
                  <c:v>1.48292</c:v>
                </c:pt>
                <c:pt idx="22156">
                  <c:v>1.4826299999999999</c:v>
                </c:pt>
                <c:pt idx="22157">
                  <c:v>1.4837100000000001</c:v>
                </c:pt>
                <c:pt idx="22158">
                  <c:v>1.48584</c:v>
                </c:pt>
                <c:pt idx="22159">
                  <c:v>1.48739</c:v>
                </c:pt>
                <c:pt idx="22160">
                  <c:v>1.4827399999999999</c:v>
                </c:pt>
                <c:pt idx="22161">
                  <c:v>1.4815799999999999</c:v>
                </c:pt>
                <c:pt idx="22162">
                  <c:v>1.4818199999999999</c:v>
                </c:pt>
                <c:pt idx="22163">
                  <c:v>1.4740800000000001</c:v>
                </c:pt>
                <c:pt idx="22164">
                  <c:v>1.4657500000000001</c:v>
                </c:pt>
                <c:pt idx="22165">
                  <c:v>1.46183</c:v>
                </c:pt>
                <c:pt idx="22166">
                  <c:v>1.4562600000000001</c:v>
                </c:pt>
                <c:pt idx="22167">
                  <c:v>1.4428099999999999</c:v>
                </c:pt>
                <c:pt idx="22168">
                  <c:v>1.4308700000000001</c:v>
                </c:pt>
                <c:pt idx="22169">
                  <c:v>1.41754</c:v>
                </c:pt>
                <c:pt idx="22170">
                  <c:v>1.3971899999999999</c:v>
                </c:pt>
                <c:pt idx="22171">
                  <c:v>1.3819900000000001</c:v>
                </c:pt>
                <c:pt idx="22172">
                  <c:v>1.3729</c:v>
                </c:pt>
                <c:pt idx="22173">
                  <c:v>1.36222</c:v>
                </c:pt>
                <c:pt idx="22174">
                  <c:v>1.3470800000000001</c:v>
                </c:pt>
                <c:pt idx="22175">
                  <c:v>1.339</c:v>
                </c:pt>
                <c:pt idx="22176">
                  <c:v>1.3247899999999999</c:v>
                </c:pt>
                <c:pt idx="22177">
                  <c:v>1.3143199999999999</c:v>
                </c:pt>
                <c:pt idx="22178">
                  <c:v>1.3050200000000001</c:v>
                </c:pt>
                <c:pt idx="22179">
                  <c:v>1.2923800000000001</c:v>
                </c:pt>
                <c:pt idx="22180">
                  <c:v>1.27596</c:v>
                </c:pt>
                <c:pt idx="22181">
                  <c:v>1.2545900000000001</c:v>
                </c:pt>
                <c:pt idx="22182">
                  <c:v>1.2362299999999999</c:v>
                </c:pt>
                <c:pt idx="22183">
                  <c:v>1.21818</c:v>
                </c:pt>
                <c:pt idx="22184">
                  <c:v>1.20296</c:v>
                </c:pt>
                <c:pt idx="22185">
                  <c:v>1.19143</c:v>
                </c:pt>
                <c:pt idx="22186">
                  <c:v>1.17679</c:v>
                </c:pt>
                <c:pt idx="22187">
                  <c:v>1.1630100000000001</c:v>
                </c:pt>
                <c:pt idx="22188">
                  <c:v>1.15069</c:v>
                </c:pt>
                <c:pt idx="22189">
                  <c:v>1.12094</c:v>
                </c:pt>
                <c:pt idx="22190">
                  <c:v>1.0958000000000001</c:v>
                </c:pt>
                <c:pt idx="22191">
                  <c:v>1.0760400000000001</c:v>
                </c:pt>
                <c:pt idx="22192">
                  <c:v>1.0599499999999999</c:v>
                </c:pt>
                <c:pt idx="22193">
                  <c:v>1.0563899999999999</c:v>
                </c:pt>
                <c:pt idx="22194">
                  <c:v>1.0503100000000001</c:v>
                </c:pt>
                <c:pt idx="22195">
                  <c:v>1.03661</c:v>
                </c:pt>
                <c:pt idx="22196">
                  <c:v>1.0277700000000001</c:v>
                </c:pt>
                <c:pt idx="22197">
                  <c:v>1.0150399999999999</c:v>
                </c:pt>
                <c:pt idx="22198">
                  <c:v>0.99646199999999996</c:v>
                </c:pt>
                <c:pt idx="22199">
                  <c:v>0.97925300000000004</c:v>
                </c:pt>
                <c:pt idx="22200">
                  <c:v>0.95597299999999996</c:v>
                </c:pt>
                <c:pt idx="22201">
                  <c:v>0.93354899999999996</c:v>
                </c:pt>
                <c:pt idx="22202">
                  <c:v>0.89825900000000003</c:v>
                </c:pt>
                <c:pt idx="22203">
                  <c:v>0.87651500000000004</c:v>
                </c:pt>
                <c:pt idx="22204">
                  <c:v>0.85825399999999996</c:v>
                </c:pt>
                <c:pt idx="22205">
                  <c:v>0.83374499999999996</c:v>
                </c:pt>
                <c:pt idx="22206">
                  <c:v>0.81391100000000005</c:v>
                </c:pt>
                <c:pt idx="22207">
                  <c:v>0.79765799999999998</c:v>
                </c:pt>
                <c:pt idx="22208">
                  <c:v>0.78446400000000005</c:v>
                </c:pt>
                <c:pt idx="22209">
                  <c:v>0.77673999999999999</c:v>
                </c:pt>
                <c:pt idx="22210">
                  <c:v>0.76973999999999998</c:v>
                </c:pt>
                <c:pt idx="22211">
                  <c:v>0.76222400000000001</c:v>
                </c:pt>
                <c:pt idx="22212">
                  <c:v>0.752166</c:v>
                </c:pt>
                <c:pt idx="22213">
                  <c:v>0.74059399999999997</c:v>
                </c:pt>
                <c:pt idx="22214">
                  <c:v>0.72741999999999996</c:v>
                </c:pt>
                <c:pt idx="22215">
                  <c:v>0.715584</c:v>
                </c:pt>
                <c:pt idx="22216">
                  <c:v>0.70748599999999995</c:v>
                </c:pt>
                <c:pt idx="22217">
                  <c:v>0.70723800000000003</c:v>
                </c:pt>
                <c:pt idx="22218">
                  <c:v>0.71243699999999999</c:v>
                </c:pt>
                <c:pt idx="22219">
                  <c:v>0.71446399999999999</c:v>
                </c:pt>
                <c:pt idx="22220">
                  <c:v>0.71289599999999997</c:v>
                </c:pt>
                <c:pt idx="22221">
                  <c:v>0.70849399999999996</c:v>
                </c:pt>
                <c:pt idx="22222">
                  <c:v>0.71040999999999999</c:v>
                </c:pt>
                <c:pt idx="22223">
                  <c:v>0.71858200000000005</c:v>
                </c:pt>
                <c:pt idx="22224">
                  <c:v>0.729576</c:v>
                </c:pt>
                <c:pt idx="22225">
                  <c:v>0.73729199999999995</c:v>
                </c:pt>
                <c:pt idx="22226">
                  <c:v>0.730487</c:v>
                </c:pt>
                <c:pt idx="22227">
                  <c:v>0.71001800000000004</c:v>
                </c:pt>
                <c:pt idx="22228">
                  <c:v>0.70210899999999998</c:v>
                </c:pt>
                <c:pt idx="22229">
                  <c:v>0.70229299999999995</c:v>
                </c:pt>
                <c:pt idx="22230">
                  <c:v>0.70058600000000004</c:v>
                </c:pt>
                <c:pt idx="22231">
                  <c:v>0.69850999999999996</c:v>
                </c:pt>
                <c:pt idx="22232">
                  <c:v>0.69711900000000004</c:v>
                </c:pt>
                <c:pt idx="22233">
                  <c:v>0.697237</c:v>
                </c:pt>
                <c:pt idx="22234">
                  <c:v>0.69512099999999999</c:v>
                </c:pt>
                <c:pt idx="22235">
                  <c:v>0.69146799999999997</c:v>
                </c:pt>
                <c:pt idx="22236">
                  <c:v>0.68851099999999998</c:v>
                </c:pt>
                <c:pt idx="22237">
                  <c:v>0.68480200000000002</c:v>
                </c:pt>
                <c:pt idx="22238">
                  <c:v>0.68430400000000002</c:v>
                </c:pt>
                <c:pt idx="22239">
                  <c:v>0.68759800000000004</c:v>
                </c:pt>
                <c:pt idx="22240">
                  <c:v>0.68405700000000003</c:v>
                </c:pt>
                <c:pt idx="22241">
                  <c:v>0.68501400000000001</c:v>
                </c:pt>
                <c:pt idx="22242">
                  <c:v>0.69481899999999996</c:v>
                </c:pt>
                <c:pt idx="22243">
                  <c:v>0.70343299999999997</c:v>
                </c:pt>
                <c:pt idx="22244">
                  <c:v>0.70509699999999997</c:v>
                </c:pt>
                <c:pt idx="22245">
                  <c:v>0.70501499999999995</c:v>
                </c:pt>
                <c:pt idx="22246">
                  <c:v>0.70478700000000005</c:v>
                </c:pt>
                <c:pt idx="22247">
                  <c:v>0.71074300000000001</c:v>
                </c:pt>
                <c:pt idx="22248">
                  <c:v>0.71858</c:v>
                </c:pt>
                <c:pt idx="22249">
                  <c:v>0.71777000000000002</c:v>
                </c:pt>
                <c:pt idx="22250">
                  <c:v>0.71380900000000003</c:v>
                </c:pt>
                <c:pt idx="22251">
                  <c:v>0.710484</c:v>
                </c:pt>
                <c:pt idx="22252">
                  <c:v>0.69687900000000003</c:v>
                </c:pt>
                <c:pt idx="22253">
                  <c:v>0.68223800000000001</c:v>
                </c:pt>
                <c:pt idx="22254">
                  <c:v>0.66053600000000001</c:v>
                </c:pt>
                <c:pt idx="22255">
                  <c:v>0.65288199999999996</c:v>
                </c:pt>
                <c:pt idx="22256">
                  <c:v>0.63775899999999996</c:v>
                </c:pt>
                <c:pt idx="22257">
                  <c:v>0.63125299999999995</c:v>
                </c:pt>
                <c:pt idx="22258">
                  <c:v>0.61685699999999999</c:v>
                </c:pt>
                <c:pt idx="22259">
                  <c:v>0.59340999999999999</c:v>
                </c:pt>
                <c:pt idx="22260">
                  <c:v>0.57609200000000005</c:v>
                </c:pt>
                <c:pt idx="22261">
                  <c:v>0.56785300000000005</c:v>
                </c:pt>
                <c:pt idx="22262">
                  <c:v>0.56404399999999999</c:v>
                </c:pt>
                <c:pt idx="22263">
                  <c:v>0.55887200000000004</c:v>
                </c:pt>
                <c:pt idx="22264">
                  <c:v>0.54989100000000002</c:v>
                </c:pt>
                <c:pt idx="22265">
                  <c:v>0.53870399999999996</c:v>
                </c:pt>
                <c:pt idx="22266">
                  <c:v>0.51596399999999998</c:v>
                </c:pt>
                <c:pt idx="22267">
                  <c:v>0.50570800000000005</c:v>
                </c:pt>
                <c:pt idx="22268">
                  <c:v>0.49975900000000001</c:v>
                </c:pt>
                <c:pt idx="22269">
                  <c:v>0.488784</c:v>
                </c:pt>
                <c:pt idx="22270">
                  <c:v>0.46933900000000001</c:v>
                </c:pt>
                <c:pt idx="22271">
                  <c:v>0.46076299999999998</c:v>
                </c:pt>
                <c:pt idx="22272">
                  <c:v>0.45733299999999999</c:v>
                </c:pt>
                <c:pt idx="22273">
                  <c:v>0.45719100000000001</c:v>
                </c:pt>
                <c:pt idx="22274">
                  <c:v>0.44935399999999998</c:v>
                </c:pt>
                <c:pt idx="22275">
                  <c:v>0.43498399999999998</c:v>
                </c:pt>
                <c:pt idx="22276">
                  <c:v>0.42607600000000001</c:v>
                </c:pt>
                <c:pt idx="22277">
                  <c:v>0.41822199999999998</c:v>
                </c:pt>
                <c:pt idx="22278">
                  <c:v>0.41394199999999998</c:v>
                </c:pt>
                <c:pt idx="22279">
                  <c:v>0.39402799999999999</c:v>
                </c:pt>
                <c:pt idx="22280">
                  <c:v>0.38481100000000001</c:v>
                </c:pt>
                <c:pt idx="22281">
                  <c:v>0.37540400000000002</c:v>
                </c:pt>
                <c:pt idx="22282">
                  <c:v>0.36494100000000002</c:v>
                </c:pt>
                <c:pt idx="22283">
                  <c:v>0.35211799999999999</c:v>
                </c:pt>
                <c:pt idx="22284">
                  <c:v>0.34520400000000001</c:v>
                </c:pt>
                <c:pt idx="22285">
                  <c:v>0.34231800000000001</c:v>
                </c:pt>
                <c:pt idx="22286">
                  <c:v>0.33581899999999998</c:v>
                </c:pt>
                <c:pt idx="22287">
                  <c:v>0.32873400000000003</c:v>
                </c:pt>
                <c:pt idx="22288">
                  <c:v>0.318882</c:v>
                </c:pt>
                <c:pt idx="22289">
                  <c:v>0.31093700000000002</c:v>
                </c:pt>
                <c:pt idx="22290">
                  <c:v>0.29963000000000001</c:v>
                </c:pt>
                <c:pt idx="22291">
                  <c:v>0.28791499999999998</c:v>
                </c:pt>
                <c:pt idx="22292">
                  <c:v>0.27581099999999997</c:v>
                </c:pt>
                <c:pt idx="22293">
                  <c:v>0.26570500000000002</c:v>
                </c:pt>
                <c:pt idx="22294">
                  <c:v>0.27087499999999998</c:v>
                </c:pt>
                <c:pt idx="22295">
                  <c:v>0.26980399999999999</c:v>
                </c:pt>
                <c:pt idx="22296">
                  <c:v>0.27197700000000002</c:v>
                </c:pt>
                <c:pt idx="22297">
                  <c:v>0.271727</c:v>
                </c:pt>
                <c:pt idx="22298">
                  <c:v>0.27337</c:v>
                </c:pt>
                <c:pt idx="22299">
                  <c:v>0.272588</c:v>
                </c:pt>
                <c:pt idx="22300">
                  <c:v>0.272117</c:v>
                </c:pt>
                <c:pt idx="22301">
                  <c:v>0.27182600000000001</c:v>
                </c:pt>
                <c:pt idx="22302">
                  <c:v>0.27013300000000001</c:v>
                </c:pt>
                <c:pt idx="22303">
                  <c:v>0.26774399999999998</c:v>
                </c:pt>
                <c:pt idx="22304">
                  <c:v>0.26357000000000003</c:v>
                </c:pt>
                <c:pt idx="22305">
                  <c:v>0.26411000000000001</c:v>
                </c:pt>
                <c:pt idx="22306">
                  <c:v>0.25989400000000001</c:v>
                </c:pt>
                <c:pt idx="22307">
                  <c:v>0.25064500000000001</c:v>
                </c:pt>
                <c:pt idx="22308">
                  <c:v>0.245702</c:v>
                </c:pt>
                <c:pt idx="22309">
                  <c:v>0.24169399999999999</c:v>
                </c:pt>
                <c:pt idx="22310">
                  <c:v>0.23946300000000001</c:v>
                </c:pt>
                <c:pt idx="22311">
                  <c:v>0.23830899999999999</c:v>
                </c:pt>
                <c:pt idx="22312">
                  <c:v>0.23632300000000001</c:v>
                </c:pt>
                <c:pt idx="22313">
                  <c:v>0.230375</c:v>
                </c:pt>
                <c:pt idx="22314">
                  <c:v>0.222995</c:v>
                </c:pt>
                <c:pt idx="22315">
                  <c:v>0.22151399999999999</c:v>
                </c:pt>
                <c:pt idx="22316">
                  <c:v>0.225604</c:v>
                </c:pt>
                <c:pt idx="22317">
                  <c:v>0.22744300000000001</c:v>
                </c:pt>
                <c:pt idx="22318">
                  <c:v>0.22481100000000001</c:v>
                </c:pt>
                <c:pt idx="22319">
                  <c:v>0.22167100000000001</c:v>
                </c:pt>
                <c:pt idx="22320">
                  <c:v>0.22006999999999999</c:v>
                </c:pt>
                <c:pt idx="22321">
                  <c:v>0.223194</c:v>
                </c:pt>
                <c:pt idx="22322">
                  <c:v>0.22426699999999999</c:v>
                </c:pt>
                <c:pt idx="22323">
                  <c:v>0.22661400000000001</c:v>
                </c:pt>
                <c:pt idx="22324">
                  <c:v>0.22761500000000001</c:v>
                </c:pt>
                <c:pt idx="22325">
                  <c:v>0.22453500000000001</c:v>
                </c:pt>
                <c:pt idx="22326">
                  <c:v>0.22183700000000001</c:v>
                </c:pt>
                <c:pt idx="22327">
                  <c:v>0.21834999999999999</c:v>
                </c:pt>
                <c:pt idx="22328">
                  <c:v>0.225966</c:v>
                </c:pt>
                <c:pt idx="22329">
                  <c:v>0.23572399999999999</c:v>
                </c:pt>
                <c:pt idx="22330">
                  <c:v>0.23547499999999999</c:v>
                </c:pt>
                <c:pt idx="22331">
                  <c:v>0.23443600000000001</c:v>
                </c:pt>
                <c:pt idx="22332">
                  <c:v>0.22978000000000001</c:v>
                </c:pt>
                <c:pt idx="22333">
                  <c:v>0.222249</c:v>
                </c:pt>
                <c:pt idx="22334">
                  <c:v>0.22769700000000001</c:v>
                </c:pt>
                <c:pt idx="22335">
                  <c:v>0.23990300000000001</c:v>
                </c:pt>
                <c:pt idx="22336">
                  <c:v>0.249915</c:v>
                </c:pt>
                <c:pt idx="22337">
                  <c:v>0.249889</c:v>
                </c:pt>
                <c:pt idx="22338">
                  <c:v>0.23776</c:v>
                </c:pt>
                <c:pt idx="22339">
                  <c:v>0.22673099999999999</c:v>
                </c:pt>
                <c:pt idx="22340">
                  <c:v>0.22628200000000001</c:v>
                </c:pt>
                <c:pt idx="22341">
                  <c:v>0.223548</c:v>
                </c:pt>
                <c:pt idx="22342">
                  <c:v>0.22471099999999999</c:v>
                </c:pt>
                <c:pt idx="22343">
                  <c:v>0.23138600000000001</c:v>
                </c:pt>
                <c:pt idx="22344">
                  <c:v>0.23022699999999999</c:v>
                </c:pt>
                <c:pt idx="22345">
                  <c:v>0.22161700000000001</c:v>
                </c:pt>
                <c:pt idx="22346">
                  <c:v>0.22380800000000001</c:v>
                </c:pt>
                <c:pt idx="22347">
                  <c:v>0.22989200000000001</c:v>
                </c:pt>
                <c:pt idx="22348">
                  <c:v>0.231154</c:v>
                </c:pt>
                <c:pt idx="22349">
                  <c:v>0.220361</c:v>
                </c:pt>
                <c:pt idx="22350">
                  <c:v>0.219301</c:v>
                </c:pt>
                <c:pt idx="22351">
                  <c:v>0.21664900000000001</c:v>
                </c:pt>
                <c:pt idx="22352">
                  <c:v>0.21190400000000001</c:v>
                </c:pt>
                <c:pt idx="22353">
                  <c:v>0.212057</c:v>
                </c:pt>
                <c:pt idx="22354">
                  <c:v>0.215887</c:v>
                </c:pt>
                <c:pt idx="22355">
                  <c:v>0.22189400000000001</c:v>
                </c:pt>
                <c:pt idx="22356">
                  <c:v>0.218834</c:v>
                </c:pt>
                <c:pt idx="22357">
                  <c:v>0.21729200000000001</c:v>
                </c:pt>
                <c:pt idx="22358">
                  <c:v>0.21406</c:v>
                </c:pt>
                <c:pt idx="22359">
                  <c:v>0.20946400000000001</c:v>
                </c:pt>
                <c:pt idx="22360">
                  <c:v>0.214481</c:v>
                </c:pt>
                <c:pt idx="22361">
                  <c:v>0.21624399999999999</c:v>
                </c:pt>
                <c:pt idx="22362">
                  <c:v>0.207813</c:v>
                </c:pt>
                <c:pt idx="22363">
                  <c:v>0.20349100000000001</c:v>
                </c:pt>
                <c:pt idx="22364">
                  <c:v>0.21227099999999999</c:v>
                </c:pt>
                <c:pt idx="22365">
                  <c:v>0.21831100000000001</c:v>
                </c:pt>
                <c:pt idx="22366">
                  <c:v>0.220363</c:v>
                </c:pt>
                <c:pt idx="22367">
                  <c:v>0.220446</c:v>
                </c:pt>
                <c:pt idx="22368">
                  <c:v>0.21889500000000001</c:v>
                </c:pt>
                <c:pt idx="22369">
                  <c:v>0.21269099999999999</c:v>
                </c:pt>
                <c:pt idx="22370">
                  <c:v>0.203711</c:v>
                </c:pt>
                <c:pt idx="22371">
                  <c:v>0.195914</c:v>
                </c:pt>
                <c:pt idx="22372">
                  <c:v>0.18895600000000001</c:v>
                </c:pt>
                <c:pt idx="22373">
                  <c:v>0.18229300000000001</c:v>
                </c:pt>
                <c:pt idx="22374">
                  <c:v>0.180369</c:v>
                </c:pt>
                <c:pt idx="22375">
                  <c:v>0.180476</c:v>
                </c:pt>
                <c:pt idx="22376">
                  <c:v>0.17959700000000001</c:v>
                </c:pt>
                <c:pt idx="22377">
                  <c:v>0.180622</c:v>
                </c:pt>
                <c:pt idx="22378">
                  <c:v>0.18382000000000001</c:v>
                </c:pt>
                <c:pt idx="22379">
                  <c:v>0.18212500000000001</c:v>
                </c:pt>
                <c:pt idx="22380">
                  <c:v>0.17476</c:v>
                </c:pt>
                <c:pt idx="22381">
                  <c:v>0.17611599999999999</c:v>
                </c:pt>
                <c:pt idx="22382">
                  <c:v>0.17826900000000001</c:v>
                </c:pt>
                <c:pt idx="22383">
                  <c:v>0.185415</c:v>
                </c:pt>
                <c:pt idx="22384">
                  <c:v>0.18860399999999999</c:v>
                </c:pt>
                <c:pt idx="22385">
                  <c:v>0.18268400000000001</c:v>
                </c:pt>
                <c:pt idx="22386">
                  <c:v>0.17363899999999999</c:v>
                </c:pt>
                <c:pt idx="22387">
                  <c:v>0.160797</c:v>
                </c:pt>
                <c:pt idx="22388">
                  <c:v>0.14815800000000001</c:v>
                </c:pt>
                <c:pt idx="22389">
                  <c:v>0.13864299999999999</c:v>
                </c:pt>
                <c:pt idx="22390">
                  <c:v>0.131628</c:v>
                </c:pt>
                <c:pt idx="22391">
                  <c:v>0.123617</c:v>
                </c:pt>
                <c:pt idx="22392">
                  <c:v>0.118392</c:v>
                </c:pt>
                <c:pt idx="22393">
                  <c:v>0.112826</c:v>
                </c:pt>
                <c:pt idx="22394">
                  <c:v>0.114388</c:v>
                </c:pt>
                <c:pt idx="22395">
                  <c:v>0.12045</c:v>
                </c:pt>
                <c:pt idx="22396">
                  <c:v>0.119626</c:v>
                </c:pt>
                <c:pt idx="22397">
                  <c:v>0.12471</c:v>
                </c:pt>
                <c:pt idx="22398">
                  <c:v>0.126995</c:v>
                </c:pt>
                <c:pt idx="22399">
                  <c:v>0.123144</c:v>
                </c:pt>
                <c:pt idx="22400">
                  <c:v>0.117634</c:v>
                </c:pt>
                <c:pt idx="22401">
                  <c:v>0.113638</c:v>
                </c:pt>
                <c:pt idx="22402">
                  <c:v>0.110573</c:v>
                </c:pt>
                <c:pt idx="22403">
                  <c:v>0.105348</c:v>
                </c:pt>
                <c:pt idx="22404">
                  <c:v>0.107267</c:v>
                </c:pt>
                <c:pt idx="22405">
                  <c:v>0.110841</c:v>
                </c:pt>
                <c:pt idx="22406">
                  <c:v>0.11050699999999999</c:v>
                </c:pt>
                <c:pt idx="22407">
                  <c:v>0.10922800000000001</c:v>
                </c:pt>
                <c:pt idx="22408">
                  <c:v>0.10460899999999999</c:v>
                </c:pt>
                <c:pt idx="22409">
                  <c:v>0.10199800000000001</c:v>
                </c:pt>
                <c:pt idx="22410">
                  <c:v>0.104725</c:v>
                </c:pt>
                <c:pt idx="22411">
                  <c:v>0.101107</c:v>
                </c:pt>
                <c:pt idx="22412">
                  <c:v>9.7499100000000005E-2</c:v>
                </c:pt>
                <c:pt idx="22413">
                  <c:v>0.101455</c:v>
                </c:pt>
                <c:pt idx="22414">
                  <c:v>0.106862</c:v>
                </c:pt>
                <c:pt idx="22415">
                  <c:v>0.11452900000000001</c:v>
                </c:pt>
                <c:pt idx="22416">
                  <c:v>0.112735</c:v>
                </c:pt>
                <c:pt idx="22417">
                  <c:v>0.10982599999999999</c:v>
                </c:pt>
                <c:pt idx="22418">
                  <c:v>0.115566</c:v>
                </c:pt>
                <c:pt idx="22419">
                  <c:v>0.124769</c:v>
                </c:pt>
                <c:pt idx="22420">
                  <c:v>0.124657</c:v>
                </c:pt>
                <c:pt idx="22421">
                  <c:v>0.12363200000000001</c:v>
                </c:pt>
                <c:pt idx="22422">
                  <c:v>0.123404</c:v>
                </c:pt>
                <c:pt idx="22423">
                  <c:v>0.118697</c:v>
                </c:pt>
                <c:pt idx="22424">
                  <c:v>0.119091</c:v>
                </c:pt>
                <c:pt idx="22425">
                  <c:v>0.12214800000000001</c:v>
                </c:pt>
                <c:pt idx="22426">
                  <c:v>0.11984300000000001</c:v>
                </c:pt>
                <c:pt idx="22427">
                  <c:v>0.11025</c:v>
                </c:pt>
                <c:pt idx="22428">
                  <c:v>0.110487</c:v>
                </c:pt>
                <c:pt idx="22429">
                  <c:v>0.112521</c:v>
                </c:pt>
                <c:pt idx="22430">
                  <c:v>0.11317000000000001</c:v>
                </c:pt>
                <c:pt idx="22431">
                  <c:v>0.106381</c:v>
                </c:pt>
                <c:pt idx="22432">
                  <c:v>0.10084600000000001</c:v>
                </c:pt>
                <c:pt idx="22433">
                  <c:v>0.10415099999999999</c:v>
                </c:pt>
                <c:pt idx="22434">
                  <c:v>0.109872</c:v>
                </c:pt>
                <c:pt idx="22435">
                  <c:v>0.11386499999999999</c:v>
                </c:pt>
                <c:pt idx="22436">
                  <c:v>0.123684</c:v>
                </c:pt>
                <c:pt idx="22437">
                  <c:v>0.124919</c:v>
                </c:pt>
                <c:pt idx="22438">
                  <c:v>0.116577</c:v>
                </c:pt>
                <c:pt idx="22439">
                  <c:v>0.109193</c:v>
                </c:pt>
                <c:pt idx="22440">
                  <c:v>0.103315</c:v>
                </c:pt>
                <c:pt idx="22441">
                  <c:v>0.10065499999999999</c:v>
                </c:pt>
                <c:pt idx="22442">
                  <c:v>0.101165</c:v>
                </c:pt>
                <c:pt idx="22443">
                  <c:v>0.100564</c:v>
                </c:pt>
                <c:pt idx="22444">
                  <c:v>9.6047499999999994E-2</c:v>
                </c:pt>
                <c:pt idx="22445">
                  <c:v>9.3037499999999995E-2</c:v>
                </c:pt>
                <c:pt idx="22446">
                  <c:v>9.5816799999999994E-2</c:v>
                </c:pt>
                <c:pt idx="22447">
                  <c:v>9.4491500000000006E-2</c:v>
                </c:pt>
                <c:pt idx="22448">
                  <c:v>9.6639900000000001E-2</c:v>
                </c:pt>
                <c:pt idx="22449">
                  <c:v>0.101494</c:v>
                </c:pt>
                <c:pt idx="22450">
                  <c:v>0.105586</c:v>
                </c:pt>
                <c:pt idx="22451">
                  <c:v>0.105113</c:v>
                </c:pt>
                <c:pt idx="22452">
                  <c:v>9.6983700000000006E-2</c:v>
                </c:pt>
                <c:pt idx="22453">
                  <c:v>7.9425399999999993E-2</c:v>
                </c:pt>
                <c:pt idx="22454">
                  <c:v>7.0049899999999998E-2</c:v>
                </c:pt>
                <c:pt idx="22455">
                  <c:v>6.4444799999999997E-2</c:v>
                </c:pt>
                <c:pt idx="22456">
                  <c:v>6.1297200000000003E-2</c:v>
                </c:pt>
                <c:pt idx="22457">
                  <c:v>6.00913E-2</c:v>
                </c:pt>
                <c:pt idx="22458">
                  <c:v>6.3378699999999996E-2</c:v>
                </c:pt>
                <c:pt idx="22459">
                  <c:v>6.4592999999999998E-2</c:v>
                </c:pt>
                <c:pt idx="22460">
                  <c:v>7.1370100000000006E-2</c:v>
                </c:pt>
                <c:pt idx="22461">
                  <c:v>7.0522500000000002E-2</c:v>
                </c:pt>
                <c:pt idx="22462">
                  <c:v>6.7008300000000007E-2</c:v>
                </c:pt>
                <c:pt idx="22463">
                  <c:v>6.0394099999999999E-2</c:v>
                </c:pt>
                <c:pt idx="22464">
                  <c:v>5.6631099999999997E-2</c:v>
                </c:pt>
                <c:pt idx="22465">
                  <c:v>5.1960899999999997E-2</c:v>
                </c:pt>
                <c:pt idx="22466">
                  <c:v>4.9738600000000001E-2</c:v>
                </c:pt>
                <c:pt idx="22467">
                  <c:v>4.5629700000000002E-2</c:v>
                </c:pt>
                <c:pt idx="22468">
                  <c:v>4.4204399999999998E-2</c:v>
                </c:pt>
                <c:pt idx="22469">
                  <c:v>4.2777200000000001E-2</c:v>
                </c:pt>
                <c:pt idx="22470">
                  <c:v>4.5702899999999998E-2</c:v>
                </c:pt>
                <c:pt idx="22471">
                  <c:v>4.7242300000000001E-2</c:v>
                </c:pt>
                <c:pt idx="22472">
                  <c:v>5.0712399999999998E-2</c:v>
                </c:pt>
                <c:pt idx="22473">
                  <c:v>5.8588399999999999E-2</c:v>
                </c:pt>
                <c:pt idx="22474">
                  <c:v>6.8944199999999997E-2</c:v>
                </c:pt>
                <c:pt idx="22475">
                  <c:v>6.7877800000000002E-2</c:v>
                </c:pt>
                <c:pt idx="22476">
                  <c:v>6.4273399999999994E-2</c:v>
                </c:pt>
                <c:pt idx="22477">
                  <c:v>6.0877599999999997E-2</c:v>
                </c:pt>
                <c:pt idx="22478">
                  <c:v>6.1160300000000001E-2</c:v>
                </c:pt>
                <c:pt idx="22479">
                  <c:v>6.2863199999999994E-2</c:v>
                </c:pt>
                <c:pt idx="22480">
                  <c:v>6.2791399999999997E-2</c:v>
                </c:pt>
                <c:pt idx="22481">
                  <c:v>6.0696800000000002E-2</c:v>
                </c:pt>
                <c:pt idx="22482">
                  <c:v>5.9775099999999998E-2</c:v>
                </c:pt>
                <c:pt idx="22483">
                  <c:v>5.7928300000000002E-2</c:v>
                </c:pt>
                <c:pt idx="22484">
                  <c:v>5.7365100000000002E-2</c:v>
                </c:pt>
                <c:pt idx="22485">
                  <c:v>6.0761099999999998E-2</c:v>
                </c:pt>
                <c:pt idx="22486">
                  <c:v>6.5126500000000004E-2</c:v>
                </c:pt>
                <c:pt idx="22487">
                  <c:v>6.5182199999999996E-2</c:v>
                </c:pt>
                <c:pt idx="22488">
                  <c:v>6.9022700000000006E-2</c:v>
                </c:pt>
                <c:pt idx="22489">
                  <c:v>7.0395200000000005E-2</c:v>
                </c:pt>
                <c:pt idx="22490">
                  <c:v>6.80978E-2</c:v>
                </c:pt>
                <c:pt idx="22491">
                  <c:v>6.6027199999999994E-2</c:v>
                </c:pt>
                <c:pt idx="22492">
                  <c:v>6.3530000000000003E-2</c:v>
                </c:pt>
                <c:pt idx="22493">
                  <c:v>6.5347600000000006E-2</c:v>
                </c:pt>
                <c:pt idx="22494">
                  <c:v>6.7338899999999993E-2</c:v>
                </c:pt>
                <c:pt idx="22495">
                  <c:v>6.5350400000000003E-2</c:v>
                </c:pt>
                <c:pt idx="22496">
                  <c:v>6.2597700000000006E-2</c:v>
                </c:pt>
                <c:pt idx="22497">
                  <c:v>5.8092699999999997E-2</c:v>
                </c:pt>
                <c:pt idx="22498">
                  <c:v>5.4372200000000002E-2</c:v>
                </c:pt>
                <c:pt idx="22499">
                  <c:v>5.3468799999999997E-2</c:v>
                </c:pt>
                <c:pt idx="22500">
                  <c:v>5.3151900000000002E-2</c:v>
                </c:pt>
                <c:pt idx="22501">
                  <c:v>5.2114899999999999E-2</c:v>
                </c:pt>
                <c:pt idx="22502">
                  <c:v>4.6728499999999999E-2</c:v>
                </c:pt>
                <c:pt idx="22503">
                  <c:v>3.99196E-2</c:v>
                </c:pt>
                <c:pt idx="22504">
                  <c:v>2.7449299999999999E-2</c:v>
                </c:pt>
                <c:pt idx="22505">
                  <c:v>1.7281100000000001E-2</c:v>
                </c:pt>
                <c:pt idx="22506">
                  <c:v>2.1325E-2</c:v>
                </c:pt>
                <c:pt idx="22507">
                  <c:v>2.0206499999999999E-2</c:v>
                </c:pt>
                <c:pt idx="22508">
                  <c:v>1.5472100000000001E-2</c:v>
                </c:pt>
                <c:pt idx="22509">
                  <c:v>1.1321899999999999E-2</c:v>
                </c:pt>
                <c:pt idx="22510">
                  <c:v>6.8917700000000002E-3</c:v>
                </c:pt>
                <c:pt idx="22511">
                  <c:v>4.7664400000000003E-3</c:v>
                </c:pt>
                <c:pt idx="22512">
                  <c:v>3.5412400000000002E-3</c:v>
                </c:pt>
                <c:pt idx="22513">
                  <c:v>4.5124099999999997E-3</c:v>
                </c:pt>
                <c:pt idx="22514">
                  <c:v>-2.1036500000000001E-4</c:v>
                </c:pt>
                <c:pt idx="22515">
                  <c:v>-8.1936500000000002E-3</c:v>
                </c:pt>
                <c:pt idx="22516">
                  <c:v>-1.16398E-2</c:v>
                </c:pt>
                <c:pt idx="22517">
                  <c:v>-1.1010799999999999E-2</c:v>
                </c:pt>
                <c:pt idx="22518">
                  <c:v>-1.1699899999999999E-2</c:v>
                </c:pt>
                <c:pt idx="22519">
                  <c:v>-1.6475099999999999E-2</c:v>
                </c:pt>
                <c:pt idx="22520">
                  <c:v>-1.7412899999999999E-2</c:v>
                </c:pt>
                <c:pt idx="22521">
                  <c:v>-2.2479699999999998E-2</c:v>
                </c:pt>
                <c:pt idx="22522">
                  <c:v>-2.59933E-2</c:v>
                </c:pt>
                <c:pt idx="22523">
                  <c:v>-2.7540800000000001E-2</c:v>
                </c:pt>
                <c:pt idx="22524">
                  <c:v>-2.5309600000000002E-2</c:v>
                </c:pt>
                <c:pt idx="22525">
                  <c:v>-2.5270999999999998E-2</c:v>
                </c:pt>
                <c:pt idx="22526">
                  <c:v>-2.5275300000000001E-2</c:v>
                </c:pt>
                <c:pt idx="22527">
                  <c:v>-2.2873399999999999E-2</c:v>
                </c:pt>
                <c:pt idx="22528">
                  <c:v>-1.02497E-2</c:v>
                </c:pt>
                <c:pt idx="22529">
                  <c:v>-7.7176800000000002E-3</c:v>
                </c:pt>
                <c:pt idx="22530">
                  <c:v>-9.3496199999999995E-3</c:v>
                </c:pt>
                <c:pt idx="22531">
                  <c:v>-7.7580699999999997E-3</c:v>
                </c:pt>
                <c:pt idx="22532">
                  <c:v>-8.9695899999999995E-3</c:v>
                </c:pt>
                <c:pt idx="22533">
                  <c:v>-3.5774100000000001E-3</c:v>
                </c:pt>
                <c:pt idx="22534">
                  <c:v>5.2554699999999999E-3</c:v>
                </c:pt>
                <c:pt idx="22535">
                  <c:v>1.8605300000000002E-2</c:v>
                </c:pt>
                <c:pt idx="22536">
                  <c:v>1.90642E-2</c:v>
                </c:pt>
                <c:pt idx="22537">
                  <c:v>2.0722899999999999E-2</c:v>
                </c:pt>
                <c:pt idx="22538">
                  <c:v>2.3318200000000001E-2</c:v>
                </c:pt>
                <c:pt idx="22539">
                  <c:v>3.8294599999999998E-2</c:v>
                </c:pt>
                <c:pt idx="22540">
                  <c:v>4.1425700000000003E-2</c:v>
                </c:pt>
                <c:pt idx="22541">
                  <c:v>1.9200800000000001E-2</c:v>
                </c:pt>
                <c:pt idx="22542">
                  <c:v>-2.9376699999999999E-3</c:v>
                </c:pt>
                <c:pt idx="22543">
                  <c:v>-1.17334E-2</c:v>
                </c:pt>
                <c:pt idx="22544">
                  <c:v>-2.06503E-2</c:v>
                </c:pt>
                <c:pt idx="22545">
                  <c:v>-4.7896000000000001E-2</c:v>
                </c:pt>
                <c:pt idx="22546">
                  <c:v>-6.6543500000000005E-2</c:v>
                </c:pt>
                <c:pt idx="22547">
                  <c:v>-8.0874299999999996E-2</c:v>
                </c:pt>
                <c:pt idx="22548">
                  <c:v>-9.42244E-2</c:v>
                </c:pt>
                <c:pt idx="22549">
                  <c:v>-0.108746</c:v>
                </c:pt>
                <c:pt idx="22550">
                  <c:v>-0.12665899999999999</c:v>
                </c:pt>
                <c:pt idx="22551">
                  <c:v>-0.147253</c:v>
                </c:pt>
                <c:pt idx="22552">
                  <c:v>-0.168263</c:v>
                </c:pt>
                <c:pt idx="22553">
                  <c:v>-0.18648700000000001</c:v>
                </c:pt>
                <c:pt idx="22554">
                  <c:v>-0.20387</c:v>
                </c:pt>
                <c:pt idx="22555">
                  <c:v>-0.226272</c:v>
                </c:pt>
                <c:pt idx="22556">
                  <c:v>-0.24669099999999999</c:v>
                </c:pt>
                <c:pt idx="22557">
                  <c:v>-0.25916099999999997</c:v>
                </c:pt>
                <c:pt idx="22558">
                  <c:v>-0.26502100000000001</c:v>
                </c:pt>
                <c:pt idx="22559">
                  <c:v>-0.28116000000000002</c:v>
                </c:pt>
                <c:pt idx="22560">
                  <c:v>-0.29409999999999997</c:v>
                </c:pt>
                <c:pt idx="22561">
                  <c:v>-0.29937599999999998</c:v>
                </c:pt>
                <c:pt idx="22562">
                  <c:v>-0.30685000000000001</c:v>
                </c:pt>
                <c:pt idx="22563">
                  <c:v>-0.31441599999999997</c:v>
                </c:pt>
                <c:pt idx="22564">
                  <c:v>-0.32334499999999999</c:v>
                </c:pt>
                <c:pt idx="22565">
                  <c:v>-0.32962599999999997</c:v>
                </c:pt>
                <c:pt idx="22566">
                  <c:v>-0.33044699999999999</c:v>
                </c:pt>
                <c:pt idx="22567">
                  <c:v>-0.32974799999999999</c:v>
                </c:pt>
                <c:pt idx="22568">
                  <c:v>-0.32717400000000002</c:v>
                </c:pt>
                <c:pt idx="22569">
                  <c:v>-0.32442799999999999</c:v>
                </c:pt>
                <c:pt idx="22570">
                  <c:v>-0.31998700000000002</c:v>
                </c:pt>
                <c:pt idx="22571">
                  <c:v>-0.31957999999999998</c:v>
                </c:pt>
                <c:pt idx="22572">
                  <c:v>-0.32655499999999998</c:v>
                </c:pt>
                <c:pt idx="22573">
                  <c:v>-0.33106000000000002</c:v>
                </c:pt>
                <c:pt idx="22574">
                  <c:v>-0.32850099999999999</c:v>
                </c:pt>
                <c:pt idx="22575">
                  <c:v>-0.323216</c:v>
                </c:pt>
                <c:pt idx="22576">
                  <c:v>-0.32161499999999998</c:v>
                </c:pt>
                <c:pt idx="22577">
                  <c:v>-0.32311499999999999</c:v>
                </c:pt>
                <c:pt idx="22578">
                  <c:v>-0.32373400000000002</c:v>
                </c:pt>
                <c:pt idx="22579">
                  <c:v>-0.32022499999999998</c:v>
                </c:pt>
                <c:pt idx="22580">
                  <c:v>-0.31951000000000002</c:v>
                </c:pt>
                <c:pt idx="22581">
                  <c:v>-0.32449899999999998</c:v>
                </c:pt>
                <c:pt idx="22582">
                  <c:v>-0.32922000000000001</c:v>
                </c:pt>
                <c:pt idx="22583">
                  <c:v>-0.329073</c:v>
                </c:pt>
                <c:pt idx="22584">
                  <c:v>-0.32056099999999998</c:v>
                </c:pt>
                <c:pt idx="22585">
                  <c:v>-0.31269799999999998</c:v>
                </c:pt>
                <c:pt idx="22586">
                  <c:v>-0.30832199999999998</c:v>
                </c:pt>
                <c:pt idx="22587">
                  <c:v>-0.30062100000000003</c:v>
                </c:pt>
                <c:pt idx="22588">
                  <c:v>-0.29802299999999998</c:v>
                </c:pt>
                <c:pt idx="22589">
                  <c:v>-0.30230800000000002</c:v>
                </c:pt>
                <c:pt idx="22590">
                  <c:v>-0.30531999999999998</c:v>
                </c:pt>
                <c:pt idx="22591">
                  <c:v>-0.304149</c:v>
                </c:pt>
                <c:pt idx="22592">
                  <c:v>-0.30302099999999998</c:v>
                </c:pt>
                <c:pt idx="22593">
                  <c:v>-0.304479</c:v>
                </c:pt>
                <c:pt idx="22594">
                  <c:v>-0.30234499999999997</c:v>
                </c:pt>
                <c:pt idx="22595">
                  <c:v>-0.29903400000000002</c:v>
                </c:pt>
                <c:pt idx="22596">
                  <c:v>-0.29193200000000002</c:v>
                </c:pt>
                <c:pt idx="22597">
                  <c:v>-0.29287200000000002</c:v>
                </c:pt>
                <c:pt idx="22598">
                  <c:v>-0.29227799999999998</c:v>
                </c:pt>
                <c:pt idx="22599">
                  <c:v>-0.28370699999999999</c:v>
                </c:pt>
                <c:pt idx="22600">
                  <c:v>-0.27565899999999999</c:v>
                </c:pt>
                <c:pt idx="22601">
                  <c:v>-0.27204699999999998</c:v>
                </c:pt>
                <c:pt idx="22602">
                  <c:v>-0.26662200000000003</c:v>
                </c:pt>
                <c:pt idx="22603">
                  <c:v>-0.26153300000000002</c:v>
                </c:pt>
                <c:pt idx="22604">
                  <c:v>-0.26134200000000002</c:v>
                </c:pt>
                <c:pt idx="22605">
                  <c:v>-0.26218999999999998</c:v>
                </c:pt>
                <c:pt idx="22606">
                  <c:v>-0.26065300000000002</c:v>
                </c:pt>
                <c:pt idx="22607">
                  <c:v>-0.257436</c:v>
                </c:pt>
                <c:pt idx="22608">
                  <c:v>-0.25500499999999998</c:v>
                </c:pt>
                <c:pt idx="22609">
                  <c:v>-0.25169000000000002</c:v>
                </c:pt>
                <c:pt idx="22610">
                  <c:v>-0.2412</c:v>
                </c:pt>
                <c:pt idx="22611">
                  <c:v>-0.22573399999999999</c:v>
                </c:pt>
                <c:pt idx="22612">
                  <c:v>-0.21753400000000001</c:v>
                </c:pt>
                <c:pt idx="22613">
                  <c:v>-0.21800900000000001</c:v>
                </c:pt>
                <c:pt idx="22614">
                  <c:v>-0.22158900000000001</c:v>
                </c:pt>
                <c:pt idx="22615">
                  <c:v>-0.22416</c:v>
                </c:pt>
                <c:pt idx="22616">
                  <c:v>-0.214174</c:v>
                </c:pt>
                <c:pt idx="22617">
                  <c:v>-0.20569899999999999</c:v>
                </c:pt>
                <c:pt idx="22618">
                  <c:v>-0.20547000000000001</c:v>
                </c:pt>
                <c:pt idx="22619">
                  <c:v>-0.20690900000000001</c:v>
                </c:pt>
                <c:pt idx="22620">
                  <c:v>-0.20519000000000001</c:v>
                </c:pt>
                <c:pt idx="22621">
                  <c:v>-0.20708799999999999</c:v>
                </c:pt>
                <c:pt idx="22622">
                  <c:v>-0.205707</c:v>
                </c:pt>
                <c:pt idx="22623">
                  <c:v>-0.20654700000000001</c:v>
                </c:pt>
                <c:pt idx="22624">
                  <c:v>-0.20771999999999999</c:v>
                </c:pt>
                <c:pt idx="22625">
                  <c:v>-0.20885100000000001</c:v>
                </c:pt>
                <c:pt idx="22626">
                  <c:v>-0.20261299999999999</c:v>
                </c:pt>
                <c:pt idx="22627">
                  <c:v>-0.195655</c:v>
                </c:pt>
                <c:pt idx="22628">
                  <c:v>-0.187301</c:v>
                </c:pt>
                <c:pt idx="22629">
                  <c:v>-0.18485699999999999</c:v>
                </c:pt>
                <c:pt idx="22630">
                  <c:v>-0.18728300000000001</c:v>
                </c:pt>
                <c:pt idx="22631">
                  <c:v>-0.19112399999999999</c:v>
                </c:pt>
                <c:pt idx="22632">
                  <c:v>-0.191464</c:v>
                </c:pt>
                <c:pt idx="22633">
                  <c:v>-0.20038500000000001</c:v>
                </c:pt>
                <c:pt idx="22634">
                  <c:v>-0.20439599999999999</c:v>
                </c:pt>
                <c:pt idx="22635">
                  <c:v>-0.205815</c:v>
                </c:pt>
                <c:pt idx="22636">
                  <c:v>-0.199659</c:v>
                </c:pt>
                <c:pt idx="22637">
                  <c:v>-0.19057199999999999</c:v>
                </c:pt>
                <c:pt idx="22638">
                  <c:v>-0.18105199999999999</c:v>
                </c:pt>
                <c:pt idx="22639">
                  <c:v>-0.18098900000000001</c:v>
                </c:pt>
                <c:pt idx="22640">
                  <c:v>-0.18101999999999999</c:v>
                </c:pt>
                <c:pt idx="22641">
                  <c:v>-0.17067399999999999</c:v>
                </c:pt>
                <c:pt idx="22642">
                  <c:v>-0.16358800000000001</c:v>
                </c:pt>
                <c:pt idx="22643">
                  <c:v>-0.16364200000000001</c:v>
                </c:pt>
                <c:pt idx="22644">
                  <c:v>-0.166518</c:v>
                </c:pt>
                <c:pt idx="22645">
                  <c:v>-0.16374</c:v>
                </c:pt>
                <c:pt idx="22646">
                  <c:v>-0.16391800000000001</c:v>
                </c:pt>
                <c:pt idx="22647">
                  <c:v>-0.16001799999999999</c:v>
                </c:pt>
                <c:pt idx="22648">
                  <c:v>-0.155891</c:v>
                </c:pt>
                <c:pt idx="22649">
                  <c:v>-0.15449599999999999</c:v>
                </c:pt>
                <c:pt idx="22650">
                  <c:v>-0.14873400000000001</c:v>
                </c:pt>
                <c:pt idx="22651">
                  <c:v>-0.14535500000000001</c:v>
                </c:pt>
                <c:pt idx="22652">
                  <c:v>-0.14673900000000001</c:v>
                </c:pt>
                <c:pt idx="22653">
                  <c:v>-0.14397399999999999</c:v>
                </c:pt>
                <c:pt idx="22654">
                  <c:v>-0.13560800000000001</c:v>
                </c:pt>
                <c:pt idx="22655">
                  <c:v>-0.12851499999999999</c:v>
                </c:pt>
                <c:pt idx="22656">
                  <c:v>-0.126444</c:v>
                </c:pt>
                <c:pt idx="22657">
                  <c:v>-0.12695999999999999</c:v>
                </c:pt>
                <c:pt idx="22658">
                  <c:v>-0.125721</c:v>
                </c:pt>
                <c:pt idx="22659">
                  <c:v>-0.12940299999999999</c:v>
                </c:pt>
                <c:pt idx="22660">
                  <c:v>-0.129996</c:v>
                </c:pt>
                <c:pt idx="22661">
                  <c:v>-0.123282</c:v>
                </c:pt>
                <c:pt idx="22662">
                  <c:v>-0.114749</c:v>
                </c:pt>
                <c:pt idx="22663">
                  <c:v>-0.10628799999999999</c:v>
                </c:pt>
                <c:pt idx="22664">
                  <c:v>-0.10503899999999999</c:v>
                </c:pt>
                <c:pt idx="22665">
                  <c:v>-0.101407</c:v>
                </c:pt>
                <c:pt idx="22666">
                  <c:v>-0.10283200000000001</c:v>
                </c:pt>
                <c:pt idx="22667">
                  <c:v>-9.7974000000000006E-2</c:v>
                </c:pt>
                <c:pt idx="22668">
                  <c:v>-9.5309400000000002E-2</c:v>
                </c:pt>
                <c:pt idx="22669">
                  <c:v>-8.9896299999999998E-2</c:v>
                </c:pt>
                <c:pt idx="22670">
                  <c:v>-8.3758200000000005E-2</c:v>
                </c:pt>
                <c:pt idx="22671">
                  <c:v>-7.9124200000000006E-2</c:v>
                </c:pt>
                <c:pt idx="22672">
                  <c:v>-7.6854699999999998E-2</c:v>
                </c:pt>
                <c:pt idx="22673">
                  <c:v>-8.1206500000000001E-2</c:v>
                </c:pt>
                <c:pt idx="22674">
                  <c:v>-8.5154999999999995E-2</c:v>
                </c:pt>
                <c:pt idx="22675">
                  <c:v>-9.1144500000000003E-2</c:v>
                </c:pt>
                <c:pt idx="22676">
                  <c:v>-9.2678200000000002E-2</c:v>
                </c:pt>
                <c:pt idx="22677">
                  <c:v>-9.41163E-2</c:v>
                </c:pt>
                <c:pt idx="22678">
                  <c:v>-9.7993899999999995E-2</c:v>
                </c:pt>
                <c:pt idx="22679">
                  <c:v>-0.10995000000000001</c:v>
                </c:pt>
                <c:pt idx="22680">
                  <c:v>-0.11898400000000001</c:v>
                </c:pt>
                <c:pt idx="22681">
                  <c:v>-0.12496500000000001</c:v>
                </c:pt>
                <c:pt idx="22682">
                  <c:v>-0.13596800000000001</c:v>
                </c:pt>
                <c:pt idx="22683">
                  <c:v>-0.14288600000000001</c:v>
                </c:pt>
                <c:pt idx="22684">
                  <c:v>-0.122658</c:v>
                </c:pt>
                <c:pt idx="22685">
                  <c:v>-7.4853699999999995E-2</c:v>
                </c:pt>
                <c:pt idx="22686">
                  <c:v>-7.0905399999999993E-2</c:v>
                </c:pt>
                <c:pt idx="22687">
                  <c:v>-0.59138800000000002</c:v>
                </c:pt>
                <c:pt idx="22688">
                  <c:v>-1.3578600000000001</c:v>
                </c:pt>
                <c:pt idx="22689">
                  <c:v>-1.3588199999999999</c:v>
                </c:pt>
                <c:pt idx="22690">
                  <c:v>-0.55595099999999997</c:v>
                </c:pt>
                <c:pt idx="22691">
                  <c:v>-2.4361399999999998E-2</c:v>
                </c:pt>
                <c:pt idx="22692">
                  <c:v>-8.3110500000000004E-2</c:v>
                </c:pt>
                <c:pt idx="22693">
                  <c:v>-0.122853</c:v>
                </c:pt>
                <c:pt idx="22694">
                  <c:v>-0.119129</c:v>
                </c:pt>
                <c:pt idx="22695">
                  <c:v>-0.118384</c:v>
                </c:pt>
                <c:pt idx="22696">
                  <c:v>-0.12241</c:v>
                </c:pt>
                <c:pt idx="22697">
                  <c:v>-0.124319</c:v>
                </c:pt>
                <c:pt idx="22698">
                  <c:v>-0.12693299999999999</c:v>
                </c:pt>
                <c:pt idx="22699">
                  <c:v>-0.12968199999999999</c:v>
                </c:pt>
                <c:pt idx="22700">
                  <c:v>-0.13017500000000001</c:v>
                </c:pt>
                <c:pt idx="22701">
                  <c:v>-0.143181</c:v>
                </c:pt>
                <c:pt idx="22702">
                  <c:v>-0.14540900000000001</c:v>
                </c:pt>
                <c:pt idx="22703">
                  <c:v>-0.152697</c:v>
                </c:pt>
                <c:pt idx="22704">
                  <c:v>-0.166266</c:v>
                </c:pt>
                <c:pt idx="22705">
                  <c:v>-0.201126</c:v>
                </c:pt>
                <c:pt idx="22706">
                  <c:v>-0.23242199999999999</c:v>
                </c:pt>
                <c:pt idx="22707">
                  <c:v>-0.25009599999999998</c:v>
                </c:pt>
                <c:pt idx="22708">
                  <c:v>-0.25827499999999998</c:v>
                </c:pt>
                <c:pt idx="22709">
                  <c:v>-0.26480900000000002</c:v>
                </c:pt>
                <c:pt idx="22710">
                  <c:v>-0.27262500000000001</c:v>
                </c:pt>
                <c:pt idx="22711">
                  <c:v>-0.28366000000000002</c:v>
                </c:pt>
                <c:pt idx="22712">
                  <c:v>-0.29216399999999998</c:v>
                </c:pt>
                <c:pt idx="22713">
                  <c:v>-0.30104599999999998</c:v>
                </c:pt>
                <c:pt idx="22714">
                  <c:v>-0.31290499999999999</c:v>
                </c:pt>
                <c:pt idx="22715">
                  <c:v>-0.34149800000000002</c:v>
                </c:pt>
                <c:pt idx="22716">
                  <c:v>-0.35447099999999998</c:v>
                </c:pt>
                <c:pt idx="22717">
                  <c:v>-0.36524600000000002</c:v>
                </c:pt>
                <c:pt idx="22718">
                  <c:v>-0.37726900000000002</c:v>
                </c:pt>
                <c:pt idx="22719">
                  <c:v>-0.38655400000000001</c:v>
                </c:pt>
                <c:pt idx="22720">
                  <c:v>-0.39360200000000001</c:v>
                </c:pt>
                <c:pt idx="22721">
                  <c:v>-0.40053</c:v>
                </c:pt>
                <c:pt idx="22722">
                  <c:v>-0.40246900000000002</c:v>
                </c:pt>
                <c:pt idx="22723">
                  <c:v>-0.39435199999999998</c:v>
                </c:pt>
                <c:pt idx="22724">
                  <c:v>-0.37553399999999998</c:v>
                </c:pt>
                <c:pt idx="22725">
                  <c:v>-0.36281400000000003</c:v>
                </c:pt>
                <c:pt idx="22726">
                  <c:v>-0.36188500000000001</c:v>
                </c:pt>
                <c:pt idx="22727">
                  <c:v>-0.35850700000000002</c:v>
                </c:pt>
                <c:pt idx="22728">
                  <c:v>-0.35193200000000002</c:v>
                </c:pt>
                <c:pt idx="22729">
                  <c:v>-0.34105200000000002</c:v>
                </c:pt>
                <c:pt idx="22730">
                  <c:v>-0.32366499999999998</c:v>
                </c:pt>
                <c:pt idx="22731">
                  <c:v>-0.320884</c:v>
                </c:pt>
                <c:pt idx="22732">
                  <c:v>-0.32217299999999999</c:v>
                </c:pt>
                <c:pt idx="22733">
                  <c:v>-0.32458700000000001</c:v>
                </c:pt>
                <c:pt idx="22734">
                  <c:v>-0.32275199999999998</c:v>
                </c:pt>
                <c:pt idx="22735">
                  <c:v>-0.31880199999999997</c:v>
                </c:pt>
                <c:pt idx="22736">
                  <c:v>-0.31676500000000002</c:v>
                </c:pt>
                <c:pt idx="22737">
                  <c:v>-0.31725599999999998</c:v>
                </c:pt>
                <c:pt idx="22738">
                  <c:v>-0.31335800000000003</c:v>
                </c:pt>
                <c:pt idx="22739">
                  <c:v>-0.30693300000000001</c:v>
                </c:pt>
                <c:pt idx="22740">
                  <c:v>-0.30491499999999999</c:v>
                </c:pt>
                <c:pt idx="22741">
                  <c:v>-0.31070900000000001</c:v>
                </c:pt>
                <c:pt idx="22742">
                  <c:v>-0.31227300000000002</c:v>
                </c:pt>
                <c:pt idx="22743">
                  <c:v>-0.30869200000000002</c:v>
                </c:pt>
                <c:pt idx="22744">
                  <c:v>-0.301701</c:v>
                </c:pt>
                <c:pt idx="22745">
                  <c:v>-0.30274600000000002</c:v>
                </c:pt>
                <c:pt idx="22746">
                  <c:v>-0.30199799999999999</c:v>
                </c:pt>
                <c:pt idx="22747">
                  <c:v>-0.29896299999999998</c:v>
                </c:pt>
                <c:pt idx="22748">
                  <c:v>-0.29563099999999998</c:v>
                </c:pt>
                <c:pt idx="22749">
                  <c:v>-0.29332000000000003</c:v>
                </c:pt>
                <c:pt idx="22750">
                  <c:v>-0.29080299999999998</c:v>
                </c:pt>
                <c:pt idx="22751">
                  <c:v>-0.28485700000000003</c:v>
                </c:pt>
                <c:pt idx="22752">
                  <c:v>-0.27506700000000001</c:v>
                </c:pt>
                <c:pt idx="22753">
                  <c:v>-0.27141300000000002</c:v>
                </c:pt>
                <c:pt idx="22754">
                  <c:v>-0.27335199999999998</c:v>
                </c:pt>
                <c:pt idx="22755">
                  <c:v>-0.273171</c:v>
                </c:pt>
                <c:pt idx="22756">
                  <c:v>-0.26323200000000002</c:v>
                </c:pt>
                <c:pt idx="22757">
                  <c:v>-0.25295800000000002</c:v>
                </c:pt>
                <c:pt idx="22758">
                  <c:v>-0.24704200000000001</c:v>
                </c:pt>
                <c:pt idx="22759">
                  <c:v>-0.25147000000000003</c:v>
                </c:pt>
                <c:pt idx="22760">
                  <c:v>-0.25487700000000002</c:v>
                </c:pt>
                <c:pt idx="22761">
                  <c:v>-0.26343</c:v>
                </c:pt>
                <c:pt idx="22762">
                  <c:v>-0.266903</c:v>
                </c:pt>
                <c:pt idx="22763">
                  <c:v>-0.27447100000000002</c:v>
                </c:pt>
                <c:pt idx="22764">
                  <c:v>-0.28277200000000002</c:v>
                </c:pt>
                <c:pt idx="22765">
                  <c:v>-0.284889</c:v>
                </c:pt>
                <c:pt idx="22766">
                  <c:v>-0.28523599999999999</c:v>
                </c:pt>
                <c:pt idx="22767">
                  <c:v>-0.28894700000000001</c:v>
                </c:pt>
                <c:pt idx="22768">
                  <c:v>-0.29164499999999999</c:v>
                </c:pt>
                <c:pt idx="22769">
                  <c:v>-0.29821999999999999</c:v>
                </c:pt>
                <c:pt idx="22770">
                  <c:v>-0.30721300000000001</c:v>
                </c:pt>
                <c:pt idx="22771">
                  <c:v>-0.31151200000000001</c:v>
                </c:pt>
                <c:pt idx="22772">
                  <c:v>-0.31605299999999997</c:v>
                </c:pt>
                <c:pt idx="22773">
                  <c:v>-0.32583699999999999</c:v>
                </c:pt>
                <c:pt idx="22774">
                  <c:v>-0.33393200000000001</c:v>
                </c:pt>
                <c:pt idx="22775">
                  <c:v>-0.34814899999999999</c:v>
                </c:pt>
                <c:pt idx="22776">
                  <c:v>-0.37385400000000002</c:v>
                </c:pt>
                <c:pt idx="22777">
                  <c:v>-0.39406600000000003</c:v>
                </c:pt>
                <c:pt idx="22778">
                  <c:v>-0.41903299999999999</c:v>
                </c:pt>
                <c:pt idx="22779">
                  <c:v>-0.433614</c:v>
                </c:pt>
                <c:pt idx="22780">
                  <c:v>-0.44564500000000001</c:v>
                </c:pt>
                <c:pt idx="22781">
                  <c:v>-0.45599600000000001</c:v>
                </c:pt>
                <c:pt idx="22782">
                  <c:v>-0.47086899999999998</c:v>
                </c:pt>
                <c:pt idx="22783">
                  <c:v>-0.48377799999999999</c:v>
                </c:pt>
                <c:pt idx="22784">
                  <c:v>-0.49223</c:v>
                </c:pt>
                <c:pt idx="22785">
                  <c:v>-0.49840000000000001</c:v>
                </c:pt>
                <c:pt idx="22786">
                  <c:v>-0.50281900000000002</c:v>
                </c:pt>
                <c:pt idx="22787">
                  <c:v>-0.50131700000000001</c:v>
                </c:pt>
                <c:pt idx="22788">
                  <c:v>-0.50083100000000003</c:v>
                </c:pt>
                <c:pt idx="22789">
                  <c:v>-0.50470800000000005</c:v>
                </c:pt>
                <c:pt idx="22790">
                  <c:v>-0.50783500000000004</c:v>
                </c:pt>
                <c:pt idx="22791">
                  <c:v>-0.50953999999999999</c:v>
                </c:pt>
                <c:pt idx="22792">
                  <c:v>-0.51073100000000005</c:v>
                </c:pt>
                <c:pt idx="22793">
                  <c:v>-0.51456100000000005</c:v>
                </c:pt>
                <c:pt idx="22794">
                  <c:v>-0.52832599999999996</c:v>
                </c:pt>
                <c:pt idx="22795">
                  <c:v>-0.53490599999999999</c:v>
                </c:pt>
                <c:pt idx="22796">
                  <c:v>-0.54596299999999998</c:v>
                </c:pt>
                <c:pt idx="22797">
                  <c:v>-0.55402700000000005</c:v>
                </c:pt>
                <c:pt idx="22798">
                  <c:v>-0.55332000000000003</c:v>
                </c:pt>
                <c:pt idx="22799">
                  <c:v>-0.56967000000000001</c:v>
                </c:pt>
                <c:pt idx="22800">
                  <c:v>-0.571465</c:v>
                </c:pt>
                <c:pt idx="22801">
                  <c:v>-0.57533999999999996</c:v>
                </c:pt>
                <c:pt idx="22802">
                  <c:v>-0.57718999999999998</c:v>
                </c:pt>
                <c:pt idx="22803">
                  <c:v>-0.58477199999999996</c:v>
                </c:pt>
                <c:pt idx="22804">
                  <c:v>-0.59454600000000002</c:v>
                </c:pt>
                <c:pt idx="22805">
                  <c:v>-0.599943</c:v>
                </c:pt>
                <c:pt idx="22806">
                  <c:v>-0.59828300000000001</c:v>
                </c:pt>
                <c:pt idx="22807">
                  <c:v>-0.60222399999999998</c:v>
                </c:pt>
                <c:pt idx="22808">
                  <c:v>-0.60456399999999999</c:v>
                </c:pt>
                <c:pt idx="22809">
                  <c:v>-0.60994099999999996</c:v>
                </c:pt>
                <c:pt idx="22810">
                  <c:v>-0.61431100000000005</c:v>
                </c:pt>
                <c:pt idx="22811">
                  <c:v>-0.617757</c:v>
                </c:pt>
                <c:pt idx="22812">
                  <c:v>-0.60714299999999999</c:v>
                </c:pt>
                <c:pt idx="22813">
                  <c:v>-0.59518199999999999</c:v>
                </c:pt>
                <c:pt idx="22814">
                  <c:v>-0.58871499999999999</c:v>
                </c:pt>
                <c:pt idx="22815">
                  <c:v>-0.58577800000000002</c:v>
                </c:pt>
                <c:pt idx="22816">
                  <c:v>-0.58768699999999996</c:v>
                </c:pt>
                <c:pt idx="22817">
                  <c:v>-0.58688600000000002</c:v>
                </c:pt>
                <c:pt idx="22818">
                  <c:v>-0.58538699999999999</c:v>
                </c:pt>
                <c:pt idx="22819">
                  <c:v>-0.59057000000000004</c:v>
                </c:pt>
                <c:pt idx="22820">
                  <c:v>-0.59988799999999998</c:v>
                </c:pt>
                <c:pt idx="22821">
                  <c:v>-0.60459300000000005</c:v>
                </c:pt>
                <c:pt idx="22822">
                  <c:v>-0.60682800000000003</c:v>
                </c:pt>
                <c:pt idx="22823">
                  <c:v>-0.60795299999999997</c:v>
                </c:pt>
                <c:pt idx="22824">
                  <c:v>-0.61971699999999996</c:v>
                </c:pt>
                <c:pt idx="22825">
                  <c:v>-0.632911</c:v>
                </c:pt>
                <c:pt idx="22826">
                  <c:v>-0.63679200000000002</c:v>
                </c:pt>
                <c:pt idx="22827">
                  <c:v>-0.63330699999999995</c:v>
                </c:pt>
                <c:pt idx="22828">
                  <c:v>-0.63730299999999995</c:v>
                </c:pt>
                <c:pt idx="22829">
                  <c:v>-0.63657799999999998</c:v>
                </c:pt>
                <c:pt idx="22830">
                  <c:v>-0.63817100000000004</c:v>
                </c:pt>
                <c:pt idx="22831">
                  <c:v>-0.64097700000000002</c:v>
                </c:pt>
                <c:pt idx="22832">
                  <c:v>-0.63981200000000005</c:v>
                </c:pt>
                <c:pt idx="22833">
                  <c:v>-0.63869399999999998</c:v>
                </c:pt>
                <c:pt idx="22834">
                  <c:v>-0.63847100000000001</c:v>
                </c:pt>
                <c:pt idx="22835">
                  <c:v>-0.64812800000000004</c:v>
                </c:pt>
                <c:pt idx="22836">
                  <c:v>-0.65311600000000003</c:v>
                </c:pt>
                <c:pt idx="22837">
                  <c:v>-0.64980400000000005</c:v>
                </c:pt>
                <c:pt idx="22838">
                  <c:v>-0.64647100000000002</c:v>
                </c:pt>
                <c:pt idx="22839">
                  <c:v>-0.65094600000000002</c:v>
                </c:pt>
                <c:pt idx="22840">
                  <c:v>-0.660103</c:v>
                </c:pt>
                <c:pt idx="22841">
                  <c:v>-0.65709499999999998</c:v>
                </c:pt>
                <c:pt idx="22842">
                  <c:v>-0.65786900000000004</c:v>
                </c:pt>
                <c:pt idx="22843">
                  <c:v>-0.67194600000000004</c:v>
                </c:pt>
                <c:pt idx="22844">
                  <c:v>-0.67932599999999999</c:v>
                </c:pt>
                <c:pt idx="22845">
                  <c:v>-0.69025700000000001</c:v>
                </c:pt>
                <c:pt idx="22846">
                  <c:v>-0.69329499999999999</c:v>
                </c:pt>
                <c:pt idx="22847">
                  <c:v>-0.693832</c:v>
                </c:pt>
                <c:pt idx="22848">
                  <c:v>-0.69650599999999996</c:v>
                </c:pt>
                <c:pt idx="22849">
                  <c:v>-0.702264</c:v>
                </c:pt>
                <c:pt idx="22850">
                  <c:v>-0.71140499999999995</c:v>
                </c:pt>
                <c:pt idx="22851">
                  <c:v>-0.72036500000000003</c:v>
                </c:pt>
                <c:pt idx="22852">
                  <c:v>-0.72710900000000001</c:v>
                </c:pt>
                <c:pt idx="22853">
                  <c:v>-0.72882199999999997</c:v>
                </c:pt>
                <c:pt idx="22854">
                  <c:v>-0.72769600000000001</c:v>
                </c:pt>
                <c:pt idx="22855">
                  <c:v>-0.73017299999999996</c:v>
                </c:pt>
                <c:pt idx="22856">
                  <c:v>-0.74550000000000005</c:v>
                </c:pt>
                <c:pt idx="22857">
                  <c:v>-0.75711200000000001</c:v>
                </c:pt>
                <c:pt idx="22858">
                  <c:v>-0.77569600000000005</c:v>
                </c:pt>
                <c:pt idx="22859">
                  <c:v>-0.79258499999999998</c:v>
                </c:pt>
                <c:pt idx="22860">
                  <c:v>-0.79896199999999995</c:v>
                </c:pt>
                <c:pt idx="22861">
                  <c:v>-0.80258300000000005</c:v>
                </c:pt>
                <c:pt idx="22862">
                  <c:v>-0.80976400000000004</c:v>
                </c:pt>
                <c:pt idx="22863">
                  <c:v>-0.82252499999999995</c:v>
                </c:pt>
                <c:pt idx="22864">
                  <c:v>-0.83350000000000002</c:v>
                </c:pt>
                <c:pt idx="22865">
                  <c:v>-0.84462400000000004</c:v>
                </c:pt>
                <c:pt idx="22866">
                  <c:v>-0.85387000000000002</c:v>
                </c:pt>
                <c:pt idx="22867">
                  <c:v>-0.86192899999999995</c:v>
                </c:pt>
                <c:pt idx="22868">
                  <c:v>-0.87504599999999999</c:v>
                </c:pt>
                <c:pt idx="22869">
                  <c:v>-0.88674600000000003</c:v>
                </c:pt>
                <c:pt idx="22870">
                  <c:v>-0.90535500000000002</c:v>
                </c:pt>
                <c:pt idx="22871">
                  <c:v>-0.91978300000000002</c:v>
                </c:pt>
                <c:pt idx="22872">
                  <c:v>-0.93921600000000005</c:v>
                </c:pt>
                <c:pt idx="22873">
                  <c:v>-0.94949700000000004</c:v>
                </c:pt>
                <c:pt idx="22874">
                  <c:v>-0.95686700000000002</c:v>
                </c:pt>
                <c:pt idx="22875">
                  <c:v>-0.96125899999999997</c:v>
                </c:pt>
                <c:pt idx="22876">
                  <c:v>-0.966364</c:v>
                </c:pt>
                <c:pt idx="22877">
                  <c:v>-0.97824699999999998</c:v>
                </c:pt>
                <c:pt idx="22878">
                  <c:v>-0.99521000000000004</c:v>
                </c:pt>
                <c:pt idx="22879">
                  <c:v>-1.00502</c:v>
                </c:pt>
                <c:pt idx="22880">
                  <c:v>-1.01135</c:v>
                </c:pt>
                <c:pt idx="22881">
                  <c:v>-1.0160400000000001</c:v>
                </c:pt>
                <c:pt idx="22882">
                  <c:v>-1.0234000000000001</c:v>
                </c:pt>
                <c:pt idx="22883">
                  <c:v>-1.03582</c:v>
                </c:pt>
                <c:pt idx="22884">
                  <c:v>-1.04756</c:v>
                </c:pt>
                <c:pt idx="22885">
                  <c:v>-1.0587500000000001</c:v>
                </c:pt>
                <c:pt idx="22886">
                  <c:v>-1.0797000000000001</c:v>
                </c:pt>
                <c:pt idx="22887">
                  <c:v>-1.0818300000000001</c:v>
                </c:pt>
                <c:pt idx="22888">
                  <c:v>-1.0889</c:v>
                </c:pt>
                <c:pt idx="22889">
                  <c:v>-1.1004400000000001</c:v>
                </c:pt>
                <c:pt idx="22890">
                  <c:v>-1.1148199999999999</c:v>
                </c:pt>
                <c:pt idx="22891">
                  <c:v>-1.1346700000000001</c:v>
                </c:pt>
                <c:pt idx="22892">
                  <c:v>-1.1503300000000001</c:v>
                </c:pt>
                <c:pt idx="22893">
                  <c:v>-1.16848</c:v>
                </c:pt>
                <c:pt idx="22894">
                  <c:v>-1.19807</c:v>
                </c:pt>
                <c:pt idx="22895">
                  <c:v>-1.22631</c:v>
                </c:pt>
                <c:pt idx="22896">
                  <c:v>-1.23228</c:v>
                </c:pt>
                <c:pt idx="22897">
                  <c:v>-1.2349699999999999</c:v>
                </c:pt>
                <c:pt idx="22898">
                  <c:v>-1.2356</c:v>
                </c:pt>
                <c:pt idx="22899">
                  <c:v>-1.23553</c:v>
                </c:pt>
                <c:pt idx="22900">
                  <c:v>-1.23702</c:v>
                </c:pt>
                <c:pt idx="22901">
                  <c:v>-1.2374700000000001</c:v>
                </c:pt>
                <c:pt idx="22902">
                  <c:v>-1.24956</c:v>
                </c:pt>
                <c:pt idx="22903">
                  <c:v>-1.2588200000000001</c:v>
                </c:pt>
                <c:pt idx="22904">
                  <c:v>-1.26305</c:v>
                </c:pt>
                <c:pt idx="22905">
                  <c:v>-1.2659400000000001</c:v>
                </c:pt>
                <c:pt idx="22906">
                  <c:v>-1.2708699999999999</c:v>
                </c:pt>
                <c:pt idx="22907">
                  <c:v>-1.27626</c:v>
                </c:pt>
                <c:pt idx="22908">
                  <c:v>-1.2898000000000001</c:v>
                </c:pt>
                <c:pt idx="22909">
                  <c:v>-1.29952</c:v>
                </c:pt>
                <c:pt idx="22910">
                  <c:v>-1.30386</c:v>
                </c:pt>
                <c:pt idx="22911">
                  <c:v>-1.3039400000000001</c:v>
                </c:pt>
                <c:pt idx="22912">
                  <c:v>-1.3065899999999999</c:v>
                </c:pt>
                <c:pt idx="22913">
                  <c:v>-1.3081</c:v>
                </c:pt>
                <c:pt idx="22914">
                  <c:v>-1.3046800000000001</c:v>
                </c:pt>
                <c:pt idx="22915">
                  <c:v>-1.30331</c:v>
                </c:pt>
                <c:pt idx="22916">
                  <c:v>-1.3037000000000001</c:v>
                </c:pt>
                <c:pt idx="22917">
                  <c:v>-1.3118300000000001</c:v>
                </c:pt>
                <c:pt idx="22918">
                  <c:v>-1.3189900000000001</c:v>
                </c:pt>
                <c:pt idx="22919">
                  <c:v>-1.3143899999999999</c:v>
                </c:pt>
                <c:pt idx="22920">
                  <c:v>-1.3109999999999999</c:v>
                </c:pt>
                <c:pt idx="22921">
                  <c:v>-1.3075000000000001</c:v>
                </c:pt>
                <c:pt idx="22922">
                  <c:v>-1.3050299999999999</c:v>
                </c:pt>
                <c:pt idx="22923">
                  <c:v>-1.30324</c:v>
                </c:pt>
                <c:pt idx="22924">
                  <c:v>-1.3061</c:v>
                </c:pt>
                <c:pt idx="22925">
                  <c:v>-1.31701</c:v>
                </c:pt>
                <c:pt idx="22926">
                  <c:v>-1.3301400000000001</c:v>
                </c:pt>
                <c:pt idx="22927">
                  <c:v>-1.33928</c:v>
                </c:pt>
                <c:pt idx="22928">
                  <c:v>-1.34589</c:v>
                </c:pt>
                <c:pt idx="22929">
                  <c:v>-1.3519399999999999</c:v>
                </c:pt>
                <c:pt idx="22930">
                  <c:v>-1.35663</c:v>
                </c:pt>
                <c:pt idx="22931">
                  <c:v>-1.3608199999999999</c:v>
                </c:pt>
                <c:pt idx="22932">
                  <c:v>-1.3694999999999999</c:v>
                </c:pt>
                <c:pt idx="22933">
                  <c:v>-1.38262</c:v>
                </c:pt>
                <c:pt idx="22934">
                  <c:v>-1.39177</c:v>
                </c:pt>
                <c:pt idx="22935">
                  <c:v>-1.4027000000000001</c:v>
                </c:pt>
                <c:pt idx="22936">
                  <c:v>-1.41137</c:v>
                </c:pt>
                <c:pt idx="22937">
                  <c:v>-1.4263999999999999</c:v>
                </c:pt>
                <c:pt idx="22938">
                  <c:v>-1.4418200000000001</c:v>
                </c:pt>
                <c:pt idx="22939">
                  <c:v>-1.4460500000000001</c:v>
                </c:pt>
                <c:pt idx="22940">
                  <c:v>-1.44723</c:v>
                </c:pt>
                <c:pt idx="22941">
                  <c:v>-1.4540599999999999</c:v>
                </c:pt>
                <c:pt idx="22942">
                  <c:v>-1.4648600000000001</c:v>
                </c:pt>
                <c:pt idx="22943">
                  <c:v>-1.4772700000000001</c:v>
                </c:pt>
                <c:pt idx="22944">
                  <c:v>-1.4915099999999999</c:v>
                </c:pt>
                <c:pt idx="22945">
                  <c:v>-1.49702</c:v>
                </c:pt>
                <c:pt idx="22946">
                  <c:v>-1.50302</c:v>
                </c:pt>
                <c:pt idx="22947">
                  <c:v>-1.5149900000000001</c:v>
                </c:pt>
                <c:pt idx="22948">
                  <c:v>-1.52197</c:v>
                </c:pt>
                <c:pt idx="22949">
                  <c:v>-1.53349</c:v>
                </c:pt>
                <c:pt idx="22950">
                  <c:v>-1.55009</c:v>
                </c:pt>
                <c:pt idx="22951">
                  <c:v>-1.56532</c:v>
                </c:pt>
                <c:pt idx="22952">
                  <c:v>-1.5724899999999999</c:v>
                </c:pt>
                <c:pt idx="22953">
                  <c:v>-1.57101</c:v>
                </c:pt>
                <c:pt idx="22954">
                  <c:v>-1.5633999999999999</c:v>
                </c:pt>
                <c:pt idx="22955">
                  <c:v>-1.5573699999999999</c:v>
                </c:pt>
                <c:pt idx="22956">
                  <c:v>-1.55199</c:v>
                </c:pt>
                <c:pt idx="22957">
                  <c:v>-1.54548</c:v>
                </c:pt>
                <c:pt idx="22958">
                  <c:v>-1.54213</c:v>
                </c:pt>
                <c:pt idx="22959">
                  <c:v>-1.53766</c:v>
                </c:pt>
                <c:pt idx="22960">
                  <c:v>-1.5313000000000001</c:v>
                </c:pt>
                <c:pt idx="22961">
                  <c:v>-1.5314000000000001</c:v>
                </c:pt>
                <c:pt idx="22962">
                  <c:v>-1.5316799999999999</c:v>
                </c:pt>
                <c:pt idx="22963">
                  <c:v>-1.53108</c:v>
                </c:pt>
                <c:pt idx="22964">
                  <c:v>-1.5332300000000001</c:v>
                </c:pt>
                <c:pt idx="22965">
                  <c:v>-1.5404500000000001</c:v>
                </c:pt>
                <c:pt idx="22966">
                  <c:v>-1.5501199999999999</c:v>
                </c:pt>
                <c:pt idx="22967">
                  <c:v>-1.55989</c:v>
                </c:pt>
                <c:pt idx="22968">
                  <c:v>-1.5706100000000001</c:v>
                </c:pt>
                <c:pt idx="22969">
                  <c:v>-1.57928</c:v>
                </c:pt>
                <c:pt idx="22970">
                  <c:v>-1.5929500000000001</c:v>
                </c:pt>
                <c:pt idx="22971">
                  <c:v>-1.60453</c:v>
                </c:pt>
                <c:pt idx="22972">
                  <c:v>-1.6133200000000001</c:v>
                </c:pt>
                <c:pt idx="22973">
                  <c:v>-1.6255200000000001</c:v>
                </c:pt>
                <c:pt idx="22974">
                  <c:v>-1.6329400000000001</c:v>
                </c:pt>
                <c:pt idx="22975">
                  <c:v>-1.6429800000000001</c:v>
                </c:pt>
                <c:pt idx="22976">
                  <c:v>-1.65158</c:v>
                </c:pt>
                <c:pt idx="22977">
                  <c:v>-1.6560999999999999</c:v>
                </c:pt>
                <c:pt idx="22978">
                  <c:v>-1.6620999999999999</c:v>
                </c:pt>
                <c:pt idx="22979">
                  <c:v>-1.6679600000000001</c:v>
                </c:pt>
                <c:pt idx="22980">
                  <c:v>-1.6763600000000001</c:v>
                </c:pt>
                <c:pt idx="22981">
                  <c:v>-1.68404</c:v>
                </c:pt>
                <c:pt idx="22982">
                  <c:v>-1.6922600000000001</c:v>
                </c:pt>
                <c:pt idx="22983">
                  <c:v>-1.6993100000000001</c:v>
                </c:pt>
                <c:pt idx="22984">
                  <c:v>-1.7077800000000001</c:v>
                </c:pt>
                <c:pt idx="22985">
                  <c:v>-1.7155199999999999</c:v>
                </c:pt>
                <c:pt idx="22986">
                  <c:v>-1.7206399999999999</c:v>
                </c:pt>
                <c:pt idx="22987">
                  <c:v>-1.7254700000000001</c:v>
                </c:pt>
                <c:pt idx="22988">
                  <c:v>-1.72736</c:v>
                </c:pt>
                <c:pt idx="22989">
                  <c:v>-1.7271000000000001</c:v>
                </c:pt>
                <c:pt idx="22990">
                  <c:v>-1.7314400000000001</c:v>
                </c:pt>
                <c:pt idx="22991">
                  <c:v>-1.73584</c:v>
                </c:pt>
                <c:pt idx="22992">
                  <c:v>-1.73688</c:v>
                </c:pt>
                <c:pt idx="22993">
                  <c:v>-1.7374000000000001</c:v>
                </c:pt>
                <c:pt idx="22994">
                  <c:v>-1.7387999999999999</c:v>
                </c:pt>
                <c:pt idx="22995">
                  <c:v>-1.7398100000000001</c:v>
                </c:pt>
                <c:pt idx="22996">
                  <c:v>-1.7400199999999999</c:v>
                </c:pt>
                <c:pt idx="22997">
                  <c:v>-1.74346</c:v>
                </c:pt>
                <c:pt idx="22998">
                  <c:v>-1.75146</c:v>
                </c:pt>
                <c:pt idx="22999">
                  <c:v>-1.7593099999999999</c:v>
                </c:pt>
                <c:pt idx="23000">
                  <c:v>-1.7657499999999999</c:v>
                </c:pt>
                <c:pt idx="23001">
                  <c:v>-1.77115</c:v>
                </c:pt>
                <c:pt idx="23002">
                  <c:v>-1.7779799999999999</c:v>
                </c:pt>
                <c:pt idx="23003">
                  <c:v>-1.7848599999999999</c:v>
                </c:pt>
                <c:pt idx="23004">
                  <c:v>-1.7903500000000001</c:v>
                </c:pt>
                <c:pt idx="23005">
                  <c:v>-1.79484</c:v>
                </c:pt>
                <c:pt idx="23006">
                  <c:v>-1.8061799999999999</c:v>
                </c:pt>
                <c:pt idx="23007">
                  <c:v>-1.8102799999999999</c:v>
                </c:pt>
                <c:pt idx="23008">
                  <c:v>-1.81148</c:v>
                </c:pt>
                <c:pt idx="23009">
                  <c:v>-1.8192299999999999</c:v>
                </c:pt>
                <c:pt idx="23010">
                  <c:v>-1.8292600000000001</c:v>
                </c:pt>
                <c:pt idx="23011">
                  <c:v>-1.83714</c:v>
                </c:pt>
                <c:pt idx="23012">
                  <c:v>-1.8413299999999999</c:v>
                </c:pt>
                <c:pt idx="23013">
                  <c:v>-1.8449500000000001</c:v>
                </c:pt>
                <c:pt idx="23014">
                  <c:v>-1.8497699999999999</c:v>
                </c:pt>
                <c:pt idx="23015">
                  <c:v>-1.85538</c:v>
                </c:pt>
                <c:pt idx="23016">
                  <c:v>-1.8623499999999999</c:v>
                </c:pt>
                <c:pt idx="23017">
                  <c:v>-1.8681000000000001</c:v>
                </c:pt>
                <c:pt idx="23018">
                  <c:v>-1.8599600000000001</c:v>
                </c:pt>
                <c:pt idx="23019">
                  <c:v>-1.8512900000000001</c:v>
                </c:pt>
                <c:pt idx="23020">
                  <c:v>-1.85348</c:v>
                </c:pt>
                <c:pt idx="23021">
                  <c:v>-1.8634500000000001</c:v>
                </c:pt>
                <c:pt idx="23022">
                  <c:v>-1.8593900000000001</c:v>
                </c:pt>
                <c:pt idx="23023">
                  <c:v>-1.8547</c:v>
                </c:pt>
                <c:pt idx="23024">
                  <c:v>-1.8484700000000001</c:v>
                </c:pt>
                <c:pt idx="23025">
                  <c:v>-1.84473</c:v>
                </c:pt>
                <c:pt idx="23026">
                  <c:v>-1.84606</c:v>
                </c:pt>
                <c:pt idx="23027">
                  <c:v>-1.8428800000000001</c:v>
                </c:pt>
                <c:pt idx="23028">
                  <c:v>-1.8313999999999999</c:v>
                </c:pt>
                <c:pt idx="23029">
                  <c:v>-1.8263499999999999</c:v>
                </c:pt>
                <c:pt idx="23030">
                  <c:v>-1.8264100000000001</c:v>
                </c:pt>
                <c:pt idx="23031">
                  <c:v>-1.8164400000000001</c:v>
                </c:pt>
                <c:pt idx="23032">
                  <c:v>-1.8143100000000001</c:v>
                </c:pt>
                <c:pt idx="23033">
                  <c:v>-1.81131</c:v>
                </c:pt>
                <c:pt idx="23034">
                  <c:v>-1.79695</c:v>
                </c:pt>
                <c:pt idx="23035">
                  <c:v>-1.79314</c:v>
                </c:pt>
                <c:pt idx="23036">
                  <c:v>-1.7906299999999999</c:v>
                </c:pt>
                <c:pt idx="23037">
                  <c:v>-1.7800100000000001</c:v>
                </c:pt>
                <c:pt idx="23038">
                  <c:v>-1.7795399999999999</c:v>
                </c:pt>
                <c:pt idx="23039">
                  <c:v>-1.7787200000000001</c:v>
                </c:pt>
                <c:pt idx="23040">
                  <c:v>-1.7726500000000001</c:v>
                </c:pt>
                <c:pt idx="23041">
                  <c:v>-1.75488</c:v>
                </c:pt>
                <c:pt idx="23042">
                  <c:v>-1.73851</c:v>
                </c:pt>
                <c:pt idx="23043">
                  <c:v>-1.73631</c:v>
                </c:pt>
                <c:pt idx="23044">
                  <c:v>-1.7374400000000001</c:v>
                </c:pt>
                <c:pt idx="23045">
                  <c:v>-1.7434099999999999</c:v>
                </c:pt>
                <c:pt idx="23046">
                  <c:v>-1.74979</c:v>
                </c:pt>
                <c:pt idx="23047">
                  <c:v>-1.76508</c:v>
                </c:pt>
                <c:pt idx="23048">
                  <c:v>-1.7791600000000001</c:v>
                </c:pt>
                <c:pt idx="23049">
                  <c:v>-1.7986</c:v>
                </c:pt>
                <c:pt idx="23050">
                  <c:v>-1.8169999999999999</c:v>
                </c:pt>
                <c:pt idx="23051">
                  <c:v>-1.82934</c:v>
                </c:pt>
                <c:pt idx="23052">
                  <c:v>-1.8509800000000001</c:v>
                </c:pt>
                <c:pt idx="23053">
                  <c:v>-1.87286</c:v>
                </c:pt>
                <c:pt idx="23054">
                  <c:v>-1.8746400000000001</c:v>
                </c:pt>
                <c:pt idx="23055">
                  <c:v>-1.8719600000000001</c:v>
                </c:pt>
                <c:pt idx="23056">
                  <c:v>-1.87073</c:v>
                </c:pt>
                <c:pt idx="23057">
                  <c:v>-1.87354</c:v>
                </c:pt>
                <c:pt idx="23058">
                  <c:v>-1.87792</c:v>
                </c:pt>
                <c:pt idx="23059">
                  <c:v>-1.8858600000000001</c:v>
                </c:pt>
                <c:pt idx="23060">
                  <c:v>-1.8916299999999999</c:v>
                </c:pt>
                <c:pt idx="23061">
                  <c:v>-1.8912</c:v>
                </c:pt>
                <c:pt idx="23062">
                  <c:v>-1.8935599999999999</c:v>
                </c:pt>
                <c:pt idx="23063">
                  <c:v>-1.9005399999999999</c:v>
                </c:pt>
                <c:pt idx="23064">
                  <c:v>-1.9086099999999999</c:v>
                </c:pt>
                <c:pt idx="23065">
                  <c:v>-1.91266</c:v>
                </c:pt>
                <c:pt idx="23066">
                  <c:v>-1.91066</c:v>
                </c:pt>
                <c:pt idx="23067">
                  <c:v>-1.91272</c:v>
                </c:pt>
                <c:pt idx="23068">
                  <c:v>-1.9151400000000001</c:v>
                </c:pt>
                <c:pt idx="23069">
                  <c:v>-1.91004</c:v>
                </c:pt>
                <c:pt idx="23070">
                  <c:v>-1.9060999999999999</c:v>
                </c:pt>
                <c:pt idx="23071">
                  <c:v>-1.9041600000000001</c:v>
                </c:pt>
                <c:pt idx="23072">
                  <c:v>-1.9036900000000001</c:v>
                </c:pt>
                <c:pt idx="23073">
                  <c:v>-1.9043699999999999</c:v>
                </c:pt>
                <c:pt idx="23074">
                  <c:v>-1.90663</c:v>
                </c:pt>
                <c:pt idx="23075">
                  <c:v>-1.89967</c:v>
                </c:pt>
                <c:pt idx="23076">
                  <c:v>-1.8930899999999999</c:v>
                </c:pt>
                <c:pt idx="23077">
                  <c:v>-1.89445</c:v>
                </c:pt>
                <c:pt idx="23078">
                  <c:v>-1.8952199999999999</c:v>
                </c:pt>
                <c:pt idx="23079">
                  <c:v>-1.89245</c:v>
                </c:pt>
                <c:pt idx="23080">
                  <c:v>-1.8905700000000001</c:v>
                </c:pt>
                <c:pt idx="23081">
                  <c:v>-1.8936500000000001</c:v>
                </c:pt>
                <c:pt idx="23082">
                  <c:v>-1.8880600000000001</c:v>
                </c:pt>
                <c:pt idx="23083">
                  <c:v>-1.8883000000000001</c:v>
                </c:pt>
                <c:pt idx="23084">
                  <c:v>-1.88703</c:v>
                </c:pt>
                <c:pt idx="23085">
                  <c:v>-1.89086</c:v>
                </c:pt>
                <c:pt idx="23086">
                  <c:v>-1.8924099999999999</c:v>
                </c:pt>
                <c:pt idx="23087">
                  <c:v>-1.8913899999999999</c:v>
                </c:pt>
                <c:pt idx="23088">
                  <c:v>-1.8907799999999999</c:v>
                </c:pt>
                <c:pt idx="23089">
                  <c:v>-1.8867100000000001</c:v>
                </c:pt>
                <c:pt idx="23090">
                  <c:v>-1.88107</c:v>
                </c:pt>
                <c:pt idx="23091">
                  <c:v>-1.8806700000000001</c:v>
                </c:pt>
                <c:pt idx="23092">
                  <c:v>-1.8839699999999999</c:v>
                </c:pt>
                <c:pt idx="23093">
                  <c:v>-1.89303</c:v>
                </c:pt>
                <c:pt idx="23094">
                  <c:v>-1.90327</c:v>
                </c:pt>
                <c:pt idx="23095">
                  <c:v>-1.91259</c:v>
                </c:pt>
                <c:pt idx="23096">
                  <c:v>-1.9054899999999999</c:v>
                </c:pt>
                <c:pt idx="23097">
                  <c:v>-1.8833800000000001</c:v>
                </c:pt>
                <c:pt idx="23098">
                  <c:v>-1.8840699999999999</c:v>
                </c:pt>
                <c:pt idx="23099">
                  <c:v>-1.88209</c:v>
                </c:pt>
                <c:pt idx="23100">
                  <c:v>-1.8800300000000001</c:v>
                </c:pt>
                <c:pt idx="23101">
                  <c:v>-1.88287</c:v>
                </c:pt>
                <c:pt idx="23102">
                  <c:v>-1.8772200000000001</c:v>
                </c:pt>
                <c:pt idx="23103">
                  <c:v>-1.86934</c:v>
                </c:pt>
                <c:pt idx="23104">
                  <c:v>-1.87202</c:v>
                </c:pt>
                <c:pt idx="23105">
                  <c:v>-1.8729899999999999</c:v>
                </c:pt>
                <c:pt idx="23106">
                  <c:v>-1.8679600000000001</c:v>
                </c:pt>
                <c:pt idx="23107">
                  <c:v>-1.8631500000000001</c:v>
                </c:pt>
                <c:pt idx="23108">
                  <c:v>-1.8577600000000001</c:v>
                </c:pt>
                <c:pt idx="23109">
                  <c:v>-1.8510800000000001</c:v>
                </c:pt>
                <c:pt idx="23110">
                  <c:v>-1.84799</c:v>
                </c:pt>
                <c:pt idx="23111">
                  <c:v>-1.8480700000000001</c:v>
                </c:pt>
                <c:pt idx="23112">
                  <c:v>-1.85137</c:v>
                </c:pt>
                <c:pt idx="23113">
                  <c:v>-1.8450299999999999</c:v>
                </c:pt>
                <c:pt idx="23114">
                  <c:v>-1.83606</c:v>
                </c:pt>
                <c:pt idx="23115">
                  <c:v>-1.8298399999999999</c:v>
                </c:pt>
                <c:pt idx="23116">
                  <c:v>-1.82606</c:v>
                </c:pt>
                <c:pt idx="23117">
                  <c:v>-1.8158399999999999</c:v>
                </c:pt>
                <c:pt idx="23118">
                  <c:v>-1.8005800000000001</c:v>
                </c:pt>
                <c:pt idx="23119">
                  <c:v>-1.7886500000000001</c:v>
                </c:pt>
                <c:pt idx="23120">
                  <c:v>-1.78332</c:v>
                </c:pt>
                <c:pt idx="23121">
                  <c:v>-1.78176</c:v>
                </c:pt>
                <c:pt idx="23122">
                  <c:v>-1.7867500000000001</c:v>
                </c:pt>
                <c:pt idx="23123">
                  <c:v>-1.78942</c:v>
                </c:pt>
                <c:pt idx="23124">
                  <c:v>-1.78264</c:v>
                </c:pt>
                <c:pt idx="23125">
                  <c:v>-1.7692300000000001</c:v>
                </c:pt>
                <c:pt idx="23126">
                  <c:v>-1.7661</c:v>
                </c:pt>
                <c:pt idx="23127">
                  <c:v>-1.7616099999999999</c:v>
                </c:pt>
                <c:pt idx="23128">
                  <c:v>-1.75305</c:v>
                </c:pt>
                <c:pt idx="23129">
                  <c:v>-1.7423200000000001</c:v>
                </c:pt>
                <c:pt idx="23130">
                  <c:v>-1.7382599999999999</c:v>
                </c:pt>
                <c:pt idx="23131">
                  <c:v>-1.7386200000000001</c:v>
                </c:pt>
                <c:pt idx="23132">
                  <c:v>-1.7322200000000001</c:v>
                </c:pt>
                <c:pt idx="23133">
                  <c:v>-1.72342</c:v>
                </c:pt>
                <c:pt idx="23134">
                  <c:v>-1.72603</c:v>
                </c:pt>
                <c:pt idx="23135">
                  <c:v>-1.72828</c:v>
                </c:pt>
                <c:pt idx="23136">
                  <c:v>-1.73224</c:v>
                </c:pt>
                <c:pt idx="23137">
                  <c:v>-1.7396499999999999</c:v>
                </c:pt>
                <c:pt idx="23138">
                  <c:v>-1.7300500000000001</c:v>
                </c:pt>
                <c:pt idx="23139">
                  <c:v>-1.71628</c:v>
                </c:pt>
                <c:pt idx="23140">
                  <c:v>-1.71963</c:v>
                </c:pt>
                <c:pt idx="23141">
                  <c:v>-1.71722</c:v>
                </c:pt>
                <c:pt idx="23142">
                  <c:v>-1.70912</c:v>
                </c:pt>
                <c:pt idx="23143">
                  <c:v>-1.6986300000000001</c:v>
                </c:pt>
                <c:pt idx="23144">
                  <c:v>-1.68666</c:v>
                </c:pt>
                <c:pt idx="23145">
                  <c:v>-1.67171</c:v>
                </c:pt>
                <c:pt idx="23146">
                  <c:v>-1.6528099999999999</c:v>
                </c:pt>
                <c:pt idx="23147">
                  <c:v>-1.6388400000000001</c:v>
                </c:pt>
                <c:pt idx="23148">
                  <c:v>-1.62876</c:v>
                </c:pt>
                <c:pt idx="23149">
                  <c:v>-1.6260300000000001</c:v>
                </c:pt>
                <c:pt idx="23150">
                  <c:v>-1.6295599999999999</c:v>
                </c:pt>
                <c:pt idx="23151">
                  <c:v>-1.64184</c:v>
                </c:pt>
                <c:pt idx="23152">
                  <c:v>-1.6464099999999999</c:v>
                </c:pt>
                <c:pt idx="23153">
                  <c:v>-1.6407499999999999</c:v>
                </c:pt>
                <c:pt idx="23154">
                  <c:v>-1.62531</c:v>
                </c:pt>
                <c:pt idx="23155">
                  <c:v>-1.6186</c:v>
                </c:pt>
                <c:pt idx="23156">
                  <c:v>-1.6131200000000001</c:v>
                </c:pt>
                <c:pt idx="23157">
                  <c:v>-1.61025</c:v>
                </c:pt>
                <c:pt idx="23158">
                  <c:v>-1.60792</c:v>
                </c:pt>
                <c:pt idx="23159">
                  <c:v>-1.6042700000000001</c:v>
                </c:pt>
                <c:pt idx="23160">
                  <c:v>-1.6030199999999999</c:v>
                </c:pt>
                <c:pt idx="23161">
                  <c:v>-1.6010500000000001</c:v>
                </c:pt>
                <c:pt idx="23162">
                  <c:v>-1.60087</c:v>
                </c:pt>
                <c:pt idx="23163">
                  <c:v>-1.60276</c:v>
                </c:pt>
                <c:pt idx="23164">
                  <c:v>-1.6004499999999999</c:v>
                </c:pt>
                <c:pt idx="23165">
                  <c:v>-1.6052999999999999</c:v>
                </c:pt>
                <c:pt idx="23166">
                  <c:v>-1.6059300000000001</c:v>
                </c:pt>
                <c:pt idx="23167">
                  <c:v>-1.59781</c:v>
                </c:pt>
                <c:pt idx="23168">
                  <c:v>-1.59657</c:v>
                </c:pt>
                <c:pt idx="23169">
                  <c:v>-1.5986</c:v>
                </c:pt>
                <c:pt idx="23170">
                  <c:v>-1.5981099999999999</c:v>
                </c:pt>
                <c:pt idx="23171">
                  <c:v>-1.59348</c:v>
                </c:pt>
                <c:pt idx="23172">
                  <c:v>-1.5908599999999999</c:v>
                </c:pt>
                <c:pt idx="23173">
                  <c:v>-1.5885100000000001</c:v>
                </c:pt>
                <c:pt idx="23174">
                  <c:v>-1.5773600000000001</c:v>
                </c:pt>
                <c:pt idx="23175">
                  <c:v>-1.5645</c:v>
                </c:pt>
                <c:pt idx="23176">
                  <c:v>-1.55278</c:v>
                </c:pt>
                <c:pt idx="23177">
                  <c:v>-1.54661</c:v>
                </c:pt>
                <c:pt idx="23178">
                  <c:v>-1.5468599999999999</c:v>
                </c:pt>
                <c:pt idx="23179">
                  <c:v>-1.55375</c:v>
                </c:pt>
                <c:pt idx="23180">
                  <c:v>-1.5593600000000001</c:v>
                </c:pt>
                <c:pt idx="23181">
                  <c:v>-1.5611200000000001</c:v>
                </c:pt>
                <c:pt idx="23182">
                  <c:v>-1.5609299999999999</c:v>
                </c:pt>
                <c:pt idx="23183">
                  <c:v>-1.56097</c:v>
                </c:pt>
                <c:pt idx="23184">
                  <c:v>-1.56237</c:v>
                </c:pt>
                <c:pt idx="23185">
                  <c:v>-1.5545800000000001</c:v>
                </c:pt>
                <c:pt idx="23186">
                  <c:v>-1.54155</c:v>
                </c:pt>
                <c:pt idx="23187">
                  <c:v>-1.53498</c:v>
                </c:pt>
                <c:pt idx="23188">
                  <c:v>-1.5332600000000001</c:v>
                </c:pt>
                <c:pt idx="23189">
                  <c:v>-1.5317099999999999</c:v>
                </c:pt>
                <c:pt idx="23190">
                  <c:v>-1.5290699999999999</c:v>
                </c:pt>
                <c:pt idx="23191">
                  <c:v>-1.5277400000000001</c:v>
                </c:pt>
                <c:pt idx="23192">
                  <c:v>-1.5261</c:v>
                </c:pt>
                <c:pt idx="23193">
                  <c:v>-1.52529</c:v>
                </c:pt>
                <c:pt idx="23194">
                  <c:v>-1.5255399999999999</c:v>
                </c:pt>
                <c:pt idx="23195">
                  <c:v>-1.52461</c:v>
                </c:pt>
                <c:pt idx="23196">
                  <c:v>-1.5300800000000001</c:v>
                </c:pt>
                <c:pt idx="23197">
                  <c:v>-1.53871</c:v>
                </c:pt>
                <c:pt idx="23198">
                  <c:v>-1.5413300000000001</c:v>
                </c:pt>
                <c:pt idx="23199">
                  <c:v>-1.53931</c:v>
                </c:pt>
                <c:pt idx="23200">
                  <c:v>-1.5359400000000001</c:v>
                </c:pt>
                <c:pt idx="23201">
                  <c:v>-1.5301400000000001</c:v>
                </c:pt>
                <c:pt idx="23202">
                  <c:v>-1.52728</c:v>
                </c:pt>
                <c:pt idx="23203">
                  <c:v>-1.5263800000000001</c:v>
                </c:pt>
                <c:pt idx="23204">
                  <c:v>-1.5266299999999999</c:v>
                </c:pt>
                <c:pt idx="23205">
                  <c:v>-1.5251300000000001</c:v>
                </c:pt>
                <c:pt idx="23206">
                  <c:v>-1.5238700000000001</c:v>
                </c:pt>
                <c:pt idx="23207">
                  <c:v>-1.51878</c:v>
                </c:pt>
                <c:pt idx="23208">
                  <c:v>-1.5098499999999999</c:v>
                </c:pt>
                <c:pt idx="23209">
                  <c:v>-1.4992300000000001</c:v>
                </c:pt>
                <c:pt idx="23210">
                  <c:v>-1.4948600000000001</c:v>
                </c:pt>
                <c:pt idx="23211">
                  <c:v>-1.4956700000000001</c:v>
                </c:pt>
                <c:pt idx="23212">
                  <c:v>-1.4930600000000001</c:v>
                </c:pt>
                <c:pt idx="23213">
                  <c:v>-1.4974000000000001</c:v>
                </c:pt>
                <c:pt idx="23214">
                  <c:v>-1.49004</c:v>
                </c:pt>
                <c:pt idx="23215">
                  <c:v>-1.4817800000000001</c:v>
                </c:pt>
                <c:pt idx="23216">
                  <c:v>-1.4759800000000001</c:v>
                </c:pt>
                <c:pt idx="23217">
                  <c:v>-1.4745699999999999</c:v>
                </c:pt>
                <c:pt idx="23218">
                  <c:v>-1.4745999999999999</c:v>
                </c:pt>
                <c:pt idx="23219">
                  <c:v>-1.47607</c:v>
                </c:pt>
                <c:pt idx="23220">
                  <c:v>-1.4782599999999999</c:v>
                </c:pt>
                <c:pt idx="23221">
                  <c:v>-1.47414</c:v>
                </c:pt>
                <c:pt idx="23222">
                  <c:v>-1.4719599999999999</c:v>
                </c:pt>
                <c:pt idx="23223">
                  <c:v>-1.4815799999999999</c:v>
                </c:pt>
                <c:pt idx="23224">
                  <c:v>-1.4865600000000001</c:v>
                </c:pt>
                <c:pt idx="23225">
                  <c:v>-1.4926999999999999</c:v>
                </c:pt>
                <c:pt idx="23226">
                  <c:v>-1.4986600000000001</c:v>
                </c:pt>
                <c:pt idx="23227">
                  <c:v>-1.50034</c:v>
                </c:pt>
                <c:pt idx="23228">
                  <c:v>-1.4991399999999999</c:v>
                </c:pt>
                <c:pt idx="23229">
                  <c:v>-1.49773</c:v>
                </c:pt>
                <c:pt idx="23230">
                  <c:v>-1.4957800000000001</c:v>
                </c:pt>
                <c:pt idx="23231">
                  <c:v>-1.4914400000000001</c:v>
                </c:pt>
                <c:pt idx="23232">
                  <c:v>-1.4903299999999999</c:v>
                </c:pt>
                <c:pt idx="23233">
                  <c:v>-1.4944299999999999</c:v>
                </c:pt>
                <c:pt idx="23234">
                  <c:v>-1.5015400000000001</c:v>
                </c:pt>
                <c:pt idx="23235">
                  <c:v>-1.5053099999999999</c:v>
                </c:pt>
                <c:pt idx="23236">
                  <c:v>-1.49983</c:v>
                </c:pt>
                <c:pt idx="23237">
                  <c:v>-1.49533</c:v>
                </c:pt>
                <c:pt idx="23238">
                  <c:v>-1.4955000000000001</c:v>
                </c:pt>
                <c:pt idx="23239">
                  <c:v>-1.4996700000000001</c:v>
                </c:pt>
                <c:pt idx="23240">
                  <c:v>-1.51153</c:v>
                </c:pt>
                <c:pt idx="23241">
                  <c:v>-1.5296099999999999</c:v>
                </c:pt>
                <c:pt idx="23242">
                  <c:v>-1.5430900000000001</c:v>
                </c:pt>
                <c:pt idx="23243">
                  <c:v>-1.54732</c:v>
                </c:pt>
                <c:pt idx="23244">
                  <c:v>-1.5481</c:v>
                </c:pt>
                <c:pt idx="23245">
                  <c:v>-1.5464800000000001</c:v>
                </c:pt>
                <c:pt idx="23246">
                  <c:v>-1.5476300000000001</c:v>
                </c:pt>
                <c:pt idx="23247">
                  <c:v>-1.55162</c:v>
                </c:pt>
                <c:pt idx="23248">
                  <c:v>-1.5525199999999999</c:v>
                </c:pt>
                <c:pt idx="23249">
                  <c:v>-1.54796</c:v>
                </c:pt>
                <c:pt idx="23250">
                  <c:v>-1.5424</c:v>
                </c:pt>
                <c:pt idx="23251">
                  <c:v>-1.5535300000000001</c:v>
                </c:pt>
                <c:pt idx="23252">
                  <c:v>-1.5649599999999999</c:v>
                </c:pt>
                <c:pt idx="23253">
                  <c:v>-1.5715699999999999</c:v>
                </c:pt>
                <c:pt idx="23254">
                  <c:v>-1.5772999999999999</c:v>
                </c:pt>
                <c:pt idx="23255">
                  <c:v>-1.57579</c:v>
                </c:pt>
                <c:pt idx="23256">
                  <c:v>-1.5738000000000001</c:v>
                </c:pt>
                <c:pt idx="23257">
                  <c:v>-1.57375</c:v>
                </c:pt>
                <c:pt idx="23258">
                  <c:v>-1.57314</c:v>
                </c:pt>
                <c:pt idx="23259">
                  <c:v>-1.57517</c:v>
                </c:pt>
                <c:pt idx="23260">
                  <c:v>-1.5847599999999999</c:v>
                </c:pt>
                <c:pt idx="23261">
                  <c:v>-1.5919399999999999</c:v>
                </c:pt>
                <c:pt idx="23262">
                  <c:v>-1.5895699999999999</c:v>
                </c:pt>
                <c:pt idx="23263">
                  <c:v>-1.58413</c:v>
                </c:pt>
                <c:pt idx="23264">
                  <c:v>-1.5786199999999999</c:v>
                </c:pt>
                <c:pt idx="23265">
                  <c:v>-1.57595</c:v>
                </c:pt>
                <c:pt idx="23266">
                  <c:v>-1.5767599999999999</c:v>
                </c:pt>
                <c:pt idx="23267">
                  <c:v>-1.58073</c:v>
                </c:pt>
                <c:pt idx="23268">
                  <c:v>-1.5882000000000001</c:v>
                </c:pt>
                <c:pt idx="23269">
                  <c:v>-1.59337</c:v>
                </c:pt>
                <c:pt idx="23270">
                  <c:v>-1.59945</c:v>
                </c:pt>
                <c:pt idx="23271">
                  <c:v>-1.6032200000000001</c:v>
                </c:pt>
                <c:pt idx="23272">
                  <c:v>-1.5999399999999999</c:v>
                </c:pt>
                <c:pt idx="23273">
                  <c:v>-1.59151</c:v>
                </c:pt>
                <c:pt idx="23274">
                  <c:v>-1.5875300000000001</c:v>
                </c:pt>
                <c:pt idx="23275">
                  <c:v>-1.6005199999999999</c:v>
                </c:pt>
                <c:pt idx="23276">
                  <c:v>-1.615</c:v>
                </c:pt>
                <c:pt idx="23277">
                  <c:v>-1.6211100000000001</c:v>
                </c:pt>
                <c:pt idx="23278">
                  <c:v>-1.6246</c:v>
                </c:pt>
                <c:pt idx="23279">
                  <c:v>-1.6236200000000001</c:v>
                </c:pt>
                <c:pt idx="23280">
                  <c:v>-1.6254</c:v>
                </c:pt>
                <c:pt idx="23281">
                  <c:v>-1.62564</c:v>
                </c:pt>
                <c:pt idx="23282">
                  <c:v>-1.63235</c:v>
                </c:pt>
                <c:pt idx="23283">
                  <c:v>-1.6373200000000001</c:v>
                </c:pt>
                <c:pt idx="23284">
                  <c:v>-1.6362099999999999</c:v>
                </c:pt>
                <c:pt idx="23285">
                  <c:v>-1.63906</c:v>
                </c:pt>
                <c:pt idx="23286">
                  <c:v>-1.6419999999999999</c:v>
                </c:pt>
                <c:pt idx="23287">
                  <c:v>-1.6485099999999999</c:v>
                </c:pt>
                <c:pt idx="23288">
                  <c:v>-1.6571199999999999</c:v>
                </c:pt>
                <c:pt idx="23289">
                  <c:v>-1.66839</c:v>
                </c:pt>
                <c:pt idx="23290">
                  <c:v>-1.6720299999999999</c:v>
                </c:pt>
                <c:pt idx="23291">
                  <c:v>-1.67431</c:v>
                </c:pt>
                <c:pt idx="23292">
                  <c:v>-1.68764</c:v>
                </c:pt>
                <c:pt idx="23293">
                  <c:v>-1.69594</c:v>
                </c:pt>
                <c:pt idx="23294">
                  <c:v>-1.70092</c:v>
                </c:pt>
                <c:pt idx="23295">
                  <c:v>-1.7037</c:v>
                </c:pt>
                <c:pt idx="23296">
                  <c:v>-1.70265</c:v>
                </c:pt>
                <c:pt idx="23297">
                  <c:v>-1.7022299999999999</c:v>
                </c:pt>
                <c:pt idx="23298">
                  <c:v>-1.70353</c:v>
                </c:pt>
                <c:pt idx="23299">
                  <c:v>-1.70391</c:v>
                </c:pt>
                <c:pt idx="23300">
                  <c:v>-1.70679</c:v>
                </c:pt>
                <c:pt idx="23301">
                  <c:v>-1.7109799999999999</c:v>
                </c:pt>
                <c:pt idx="23302">
                  <c:v>-1.72092</c:v>
                </c:pt>
                <c:pt idx="23303">
                  <c:v>-1.73387</c:v>
                </c:pt>
                <c:pt idx="23304">
                  <c:v>-1.7391300000000001</c:v>
                </c:pt>
                <c:pt idx="23305">
                  <c:v>-1.7445600000000001</c:v>
                </c:pt>
                <c:pt idx="23306">
                  <c:v>-1.74976</c:v>
                </c:pt>
                <c:pt idx="23307">
                  <c:v>-1.75804</c:v>
                </c:pt>
                <c:pt idx="23308">
                  <c:v>-1.7682899999999999</c:v>
                </c:pt>
                <c:pt idx="23309">
                  <c:v>-1.7738700000000001</c:v>
                </c:pt>
                <c:pt idx="23310">
                  <c:v>-1.77457</c:v>
                </c:pt>
                <c:pt idx="23311">
                  <c:v>-1.7767900000000001</c:v>
                </c:pt>
                <c:pt idx="23312">
                  <c:v>-1.7791300000000001</c:v>
                </c:pt>
                <c:pt idx="23313">
                  <c:v>-1.77806</c:v>
                </c:pt>
                <c:pt idx="23314">
                  <c:v>-1.78</c:v>
                </c:pt>
                <c:pt idx="23315">
                  <c:v>-1.7859400000000001</c:v>
                </c:pt>
                <c:pt idx="23316">
                  <c:v>-1.79331</c:v>
                </c:pt>
                <c:pt idx="23317">
                  <c:v>-1.79826</c:v>
                </c:pt>
                <c:pt idx="23318">
                  <c:v>-1.7975699999999999</c:v>
                </c:pt>
                <c:pt idx="23319">
                  <c:v>-1.7964100000000001</c:v>
                </c:pt>
                <c:pt idx="23320">
                  <c:v>-1.79695</c:v>
                </c:pt>
                <c:pt idx="23321">
                  <c:v>-1.7986599999999999</c:v>
                </c:pt>
                <c:pt idx="23322">
                  <c:v>-1.80322</c:v>
                </c:pt>
                <c:pt idx="23323">
                  <c:v>-1.8069</c:v>
                </c:pt>
                <c:pt idx="23324">
                  <c:v>-1.8077300000000001</c:v>
                </c:pt>
                <c:pt idx="23325">
                  <c:v>-1.8070600000000001</c:v>
                </c:pt>
                <c:pt idx="23326">
                  <c:v>-1.80871</c:v>
                </c:pt>
                <c:pt idx="23327">
                  <c:v>-1.81176</c:v>
                </c:pt>
                <c:pt idx="23328">
                  <c:v>-1.81819</c:v>
                </c:pt>
                <c:pt idx="23329">
                  <c:v>-1.8234900000000001</c:v>
                </c:pt>
                <c:pt idx="23330">
                  <c:v>-1.82237</c:v>
                </c:pt>
                <c:pt idx="23331">
                  <c:v>-1.81856</c:v>
                </c:pt>
                <c:pt idx="23332">
                  <c:v>-1.8172699999999999</c:v>
                </c:pt>
                <c:pt idx="23333">
                  <c:v>-1.8249200000000001</c:v>
                </c:pt>
                <c:pt idx="23334">
                  <c:v>-1.8302700000000001</c:v>
                </c:pt>
                <c:pt idx="23335">
                  <c:v>-1.8268500000000001</c:v>
                </c:pt>
                <c:pt idx="23336">
                  <c:v>-1.8261499999999999</c:v>
                </c:pt>
                <c:pt idx="23337">
                  <c:v>-1.82927</c:v>
                </c:pt>
                <c:pt idx="23338">
                  <c:v>-1.8269899999999999</c:v>
                </c:pt>
                <c:pt idx="23339">
                  <c:v>-1.8262499999999999</c:v>
                </c:pt>
                <c:pt idx="23340">
                  <c:v>-1.8261700000000001</c:v>
                </c:pt>
                <c:pt idx="23341">
                  <c:v>-1.8287599999999999</c:v>
                </c:pt>
                <c:pt idx="23342">
                  <c:v>-1.8314699999999999</c:v>
                </c:pt>
                <c:pt idx="23343">
                  <c:v>-1.83344</c:v>
                </c:pt>
                <c:pt idx="23344">
                  <c:v>-1.8307800000000001</c:v>
                </c:pt>
                <c:pt idx="23345">
                  <c:v>-1.82907</c:v>
                </c:pt>
                <c:pt idx="23346">
                  <c:v>-1.82677</c:v>
                </c:pt>
                <c:pt idx="23347">
                  <c:v>-1.8228899999999999</c:v>
                </c:pt>
                <c:pt idx="23348">
                  <c:v>-1.8169900000000001</c:v>
                </c:pt>
                <c:pt idx="23349">
                  <c:v>-1.8094699999999999</c:v>
                </c:pt>
                <c:pt idx="23350">
                  <c:v>-1.8031999999999999</c:v>
                </c:pt>
                <c:pt idx="23351">
                  <c:v>-1.80606</c:v>
                </c:pt>
                <c:pt idx="23352">
                  <c:v>-1.81674</c:v>
                </c:pt>
                <c:pt idx="23353">
                  <c:v>-1.8305100000000001</c:v>
                </c:pt>
                <c:pt idx="23354">
                  <c:v>-1.8368599999999999</c:v>
                </c:pt>
                <c:pt idx="23355">
                  <c:v>-1.8311500000000001</c:v>
                </c:pt>
                <c:pt idx="23356">
                  <c:v>-1.825</c:v>
                </c:pt>
                <c:pt idx="23357">
                  <c:v>-1.8161099999999999</c:v>
                </c:pt>
                <c:pt idx="23358">
                  <c:v>-1.8122799999999999</c:v>
                </c:pt>
                <c:pt idx="23359">
                  <c:v>-1.80745</c:v>
                </c:pt>
                <c:pt idx="23360">
                  <c:v>-1.8048299999999999</c:v>
                </c:pt>
                <c:pt idx="23361">
                  <c:v>-1.7985899999999999</c:v>
                </c:pt>
                <c:pt idx="23362">
                  <c:v>-1.79325</c:v>
                </c:pt>
                <c:pt idx="23363">
                  <c:v>-1.78762</c:v>
                </c:pt>
                <c:pt idx="23364">
                  <c:v>-1.7817000000000001</c:v>
                </c:pt>
                <c:pt idx="23365">
                  <c:v>-1.77806</c:v>
                </c:pt>
                <c:pt idx="23366">
                  <c:v>-1.7783899999999999</c:v>
                </c:pt>
                <c:pt idx="23367">
                  <c:v>-1.7782800000000001</c:v>
                </c:pt>
                <c:pt idx="23368">
                  <c:v>-1.7769200000000001</c:v>
                </c:pt>
                <c:pt idx="23369">
                  <c:v>-1.7815300000000001</c:v>
                </c:pt>
                <c:pt idx="23370">
                  <c:v>-1.7870999999999999</c:v>
                </c:pt>
                <c:pt idx="23371">
                  <c:v>-1.7882499999999999</c:v>
                </c:pt>
                <c:pt idx="23372">
                  <c:v>-1.79101</c:v>
                </c:pt>
                <c:pt idx="23373">
                  <c:v>-1.7954699999999999</c:v>
                </c:pt>
                <c:pt idx="23374">
                  <c:v>-1.8002199999999999</c:v>
                </c:pt>
                <c:pt idx="23375">
                  <c:v>-1.7998400000000001</c:v>
                </c:pt>
                <c:pt idx="23376">
                  <c:v>-1.7974600000000001</c:v>
                </c:pt>
                <c:pt idx="23377">
                  <c:v>-1.79193</c:v>
                </c:pt>
                <c:pt idx="23378">
                  <c:v>-1.78935</c:v>
                </c:pt>
                <c:pt idx="23379">
                  <c:v>-1.79233</c:v>
                </c:pt>
                <c:pt idx="23380">
                  <c:v>-1.7881899999999999</c:v>
                </c:pt>
                <c:pt idx="23381">
                  <c:v>-1.7822100000000001</c:v>
                </c:pt>
                <c:pt idx="23382">
                  <c:v>-1.7766299999999999</c:v>
                </c:pt>
                <c:pt idx="23383">
                  <c:v>-1.76715</c:v>
                </c:pt>
                <c:pt idx="23384">
                  <c:v>-1.76224</c:v>
                </c:pt>
                <c:pt idx="23385">
                  <c:v>-1.7598400000000001</c:v>
                </c:pt>
                <c:pt idx="23386">
                  <c:v>-1.7573000000000001</c:v>
                </c:pt>
                <c:pt idx="23387">
                  <c:v>-1.75271</c:v>
                </c:pt>
                <c:pt idx="23388">
                  <c:v>-1.7464599999999999</c:v>
                </c:pt>
                <c:pt idx="23389">
                  <c:v>-1.7448300000000001</c:v>
                </c:pt>
                <c:pt idx="23390">
                  <c:v>-1.7484299999999999</c:v>
                </c:pt>
                <c:pt idx="23391">
                  <c:v>-1.7538899999999999</c:v>
                </c:pt>
                <c:pt idx="23392">
                  <c:v>-1.75464</c:v>
                </c:pt>
                <c:pt idx="23393">
                  <c:v>-1.74878</c:v>
                </c:pt>
                <c:pt idx="23394">
                  <c:v>-1.7452300000000001</c:v>
                </c:pt>
                <c:pt idx="23395">
                  <c:v>-1.7494099999999999</c:v>
                </c:pt>
                <c:pt idx="23396">
                  <c:v>-1.7623899999999999</c:v>
                </c:pt>
                <c:pt idx="23397">
                  <c:v>-1.77044</c:v>
                </c:pt>
                <c:pt idx="23398">
                  <c:v>-1.77169</c:v>
                </c:pt>
                <c:pt idx="23399">
                  <c:v>-1.7667900000000001</c:v>
                </c:pt>
                <c:pt idx="23400">
                  <c:v>-1.7636099999999999</c:v>
                </c:pt>
                <c:pt idx="23401">
                  <c:v>-1.76573</c:v>
                </c:pt>
                <c:pt idx="23402">
                  <c:v>-1.7640800000000001</c:v>
                </c:pt>
                <c:pt idx="23403">
                  <c:v>-1.7578499999999999</c:v>
                </c:pt>
                <c:pt idx="23404">
                  <c:v>-1.7518899999999999</c:v>
                </c:pt>
                <c:pt idx="23405">
                  <c:v>-1.7468999999999999</c:v>
                </c:pt>
                <c:pt idx="23406">
                  <c:v>-1.7459199999999999</c:v>
                </c:pt>
                <c:pt idx="23407">
                  <c:v>-1.74908</c:v>
                </c:pt>
                <c:pt idx="23408">
                  <c:v>-1.75539</c:v>
                </c:pt>
                <c:pt idx="23409">
                  <c:v>-1.75352</c:v>
                </c:pt>
                <c:pt idx="23410">
                  <c:v>-1.7487600000000001</c:v>
                </c:pt>
                <c:pt idx="23411">
                  <c:v>-1.74793</c:v>
                </c:pt>
                <c:pt idx="23412">
                  <c:v>-1.7423299999999999</c:v>
                </c:pt>
                <c:pt idx="23413">
                  <c:v>-1.7354499999999999</c:v>
                </c:pt>
                <c:pt idx="23414">
                  <c:v>-1.72855</c:v>
                </c:pt>
                <c:pt idx="23415">
                  <c:v>-1.7203900000000001</c:v>
                </c:pt>
                <c:pt idx="23416">
                  <c:v>-1.7084299999999999</c:v>
                </c:pt>
                <c:pt idx="23417">
                  <c:v>-1.6954499999999999</c:v>
                </c:pt>
                <c:pt idx="23418">
                  <c:v>-1.6887099999999999</c:v>
                </c:pt>
                <c:pt idx="23419">
                  <c:v>-1.6811100000000001</c:v>
                </c:pt>
                <c:pt idx="23420">
                  <c:v>-1.6719200000000001</c:v>
                </c:pt>
                <c:pt idx="23421">
                  <c:v>-1.6683699999999999</c:v>
                </c:pt>
                <c:pt idx="23422">
                  <c:v>-1.66726</c:v>
                </c:pt>
                <c:pt idx="23423">
                  <c:v>-1.6734199999999999</c:v>
                </c:pt>
                <c:pt idx="23424">
                  <c:v>-1.67309</c:v>
                </c:pt>
                <c:pt idx="23425">
                  <c:v>-1.67041</c:v>
                </c:pt>
                <c:pt idx="23426">
                  <c:v>-1.663</c:v>
                </c:pt>
                <c:pt idx="23427">
                  <c:v>-1.6540900000000001</c:v>
                </c:pt>
                <c:pt idx="23428">
                  <c:v>-1.64581</c:v>
                </c:pt>
                <c:pt idx="23429">
                  <c:v>-1.6417299999999999</c:v>
                </c:pt>
                <c:pt idx="23430">
                  <c:v>-1.6434899999999999</c:v>
                </c:pt>
                <c:pt idx="23431">
                  <c:v>-1.64886</c:v>
                </c:pt>
                <c:pt idx="23432">
                  <c:v>-1.6568799999999999</c:v>
                </c:pt>
                <c:pt idx="23433">
                  <c:v>-1.6539900000000001</c:v>
                </c:pt>
                <c:pt idx="23434">
                  <c:v>-1.6474800000000001</c:v>
                </c:pt>
                <c:pt idx="23435">
                  <c:v>-1.64185</c:v>
                </c:pt>
                <c:pt idx="23436">
                  <c:v>-1.6363799999999999</c:v>
                </c:pt>
                <c:pt idx="23437">
                  <c:v>-1.6295900000000001</c:v>
                </c:pt>
                <c:pt idx="23438">
                  <c:v>-1.62978</c:v>
                </c:pt>
                <c:pt idx="23439">
                  <c:v>-1.63385</c:v>
                </c:pt>
                <c:pt idx="23440">
                  <c:v>-1.63032</c:v>
                </c:pt>
                <c:pt idx="23441">
                  <c:v>-1.6248899999999999</c:v>
                </c:pt>
                <c:pt idx="23442">
                  <c:v>-1.6186700000000001</c:v>
                </c:pt>
                <c:pt idx="23443">
                  <c:v>-1.61642</c:v>
                </c:pt>
                <c:pt idx="23444">
                  <c:v>-1.6172299999999999</c:v>
                </c:pt>
                <c:pt idx="23445">
                  <c:v>-1.61225</c:v>
                </c:pt>
                <c:pt idx="23446">
                  <c:v>-1.61147</c:v>
                </c:pt>
                <c:pt idx="23447">
                  <c:v>-1.6125100000000001</c:v>
                </c:pt>
                <c:pt idx="23448">
                  <c:v>-1.6090599999999999</c:v>
                </c:pt>
                <c:pt idx="23449">
                  <c:v>-1.59992</c:v>
                </c:pt>
                <c:pt idx="23450">
                  <c:v>-1.58884</c:v>
                </c:pt>
                <c:pt idx="23451">
                  <c:v>-1.58328</c:v>
                </c:pt>
                <c:pt idx="23452">
                  <c:v>-1.5820700000000001</c:v>
                </c:pt>
                <c:pt idx="23453">
                  <c:v>-1.5770900000000001</c:v>
                </c:pt>
                <c:pt idx="23454">
                  <c:v>-1.5699099999999999</c:v>
                </c:pt>
                <c:pt idx="23455">
                  <c:v>-1.56965</c:v>
                </c:pt>
                <c:pt idx="23456">
                  <c:v>-1.5772699999999999</c:v>
                </c:pt>
                <c:pt idx="23457">
                  <c:v>-1.5821400000000001</c:v>
                </c:pt>
                <c:pt idx="23458">
                  <c:v>-1.5795300000000001</c:v>
                </c:pt>
                <c:pt idx="23459">
                  <c:v>-1.5714300000000001</c:v>
                </c:pt>
                <c:pt idx="23460">
                  <c:v>-1.5565</c:v>
                </c:pt>
                <c:pt idx="23461">
                  <c:v>-1.54626</c:v>
                </c:pt>
                <c:pt idx="23462">
                  <c:v>-1.54623</c:v>
                </c:pt>
                <c:pt idx="23463">
                  <c:v>-1.5502199999999999</c:v>
                </c:pt>
                <c:pt idx="23464">
                  <c:v>-1.5509299999999999</c:v>
                </c:pt>
                <c:pt idx="23465">
                  <c:v>-1.54541</c:v>
                </c:pt>
                <c:pt idx="23466">
                  <c:v>-1.5331699999999999</c:v>
                </c:pt>
                <c:pt idx="23467">
                  <c:v>-1.5145</c:v>
                </c:pt>
                <c:pt idx="23468">
                  <c:v>-1.4931300000000001</c:v>
                </c:pt>
                <c:pt idx="23469">
                  <c:v>-1.4849000000000001</c:v>
                </c:pt>
                <c:pt idx="23470">
                  <c:v>-1.48926</c:v>
                </c:pt>
                <c:pt idx="23471">
                  <c:v>-1.4947699999999999</c:v>
                </c:pt>
                <c:pt idx="23472">
                  <c:v>-1.48997</c:v>
                </c:pt>
                <c:pt idx="23473">
                  <c:v>-1.4834700000000001</c:v>
                </c:pt>
                <c:pt idx="23474">
                  <c:v>-1.4811000000000001</c:v>
                </c:pt>
                <c:pt idx="23475">
                  <c:v>-1.4779500000000001</c:v>
                </c:pt>
                <c:pt idx="23476">
                  <c:v>-1.4753700000000001</c:v>
                </c:pt>
                <c:pt idx="23477">
                  <c:v>-1.47197</c:v>
                </c:pt>
                <c:pt idx="23478">
                  <c:v>-1.46601</c:v>
                </c:pt>
                <c:pt idx="23479">
                  <c:v>-1.4600900000000001</c:v>
                </c:pt>
                <c:pt idx="23480">
                  <c:v>-1.4560500000000001</c:v>
                </c:pt>
                <c:pt idx="23481">
                  <c:v>-1.45394</c:v>
                </c:pt>
                <c:pt idx="23482">
                  <c:v>-1.4511700000000001</c:v>
                </c:pt>
                <c:pt idx="23483">
                  <c:v>-1.44154</c:v>
                </c:pt>
                <c:pt idx="23484">
                  <c:v>-1.4285300000000001</c:v>
                </c:pt>
                <c:pt idx="23485">
                  <c:v>-1.4218200000000001</c:v>
                </c:pt>
                <c:pt idx="23486">
                  <c:v>-1.4225300000000001</c:v>
                </c:pt>
                <c:pt idx="23487">
                  <c:v>-1.4231</c:v>
                </c:pt>
                <c:pt idx="23488">
                  <c:v>-1.4195899999999999</c:v>
                </c:pt>
                <c:pt idx="23489">
                  <c:v>-1.4196899999999999</c:v>
                </c:pt>
                <c:pt idx="23490">
                  <c:v>-1.4123300000000001</c:v>
                </c:pt>
                <c:pt idx="23491">
                  <c:v>-1.39577</c:v>
                </c:pt>
                <c:pt idx="23492">
                  <c:v>-1.3866499999999999</c:v>
                </c:pt>
                <c:pt idx="23493">
                  <c:v>-1.3834299999999999</c:v>
                </c:pt>
                <c:pt idx="23494">
                  <c:v>-1.3796200000000001</c:v>
                </c:pt>
                <c:pt idx="23495">
                  <c:v>-1.38198</c:v>
                </c:pt>
                <c:pt idx="23496">
                  <c:v>-1.3847499999999999</c:v>
                </c:pt>
                <c:pt idx="23497">
                  <c:v>-1.3835599999999999</c:v>
                </c:pt>
                <c:pt idx="23498">
                  <c:v>-1.3781600000000001</c:v>
                </c:pt>
                <c:pt idx="23499">
                  <c:v>-1.3716600000000001</c:v>
                </c:pt>
                <c:pt idx="23500">
                  <c:v>-1.35917</c:v>
                </c:pt>
                <c:pt idx="23501">
                  <c:v>-1.3438300000000001</c:v>
                </c:pt>
                <c:pt idx="23502">
                  <c:v>-1.33508</c:v>
                </c:pt>
                <c:pt idx="23503">
                  <c:v>-1.33403</c:v>
                </c:pt>
                <c:pt idx="23504">
                  <c:v>-1.3330900000000001</c:v>
                </c:pt>
                <c:pt idx="23505">
                  <c:v>-1.32542</c:v>
                </c:pt>
                <c:pt idx="23506">
                  <c:v>-1.3136000000000001</c:v>
                </c:pt>
                <c:pt idx="23507">
                  <c:v>-1.30288</c:v>
                </c:pt>
                <c:pt idx="23508">
                  <c:v>-1.2922199999999999</c:v>
                </c:pt>
                <c:pt idx="23509">
                  <c:v>-1.28491</c:v>
                </c:pt>
                <c:pt idx="23510">
                  <c:v>-1.2820400000000001</c:v>
                </c:pt>
                <c:pt idx="23511">
                  <c:v>-1.28169</c:v>
                </c:pt>
                <c:pt idx="23512">
                  <c:v>-1.2793600000000001</c:v>
                </c:pt>
                <c:pt idx="23513">
                  <c:v>-1.2758700000000001</c:v>
                </c:pt>
                <c:pt idx="23514">
                  <c:v>-1.2694099999999999</c:v>
                </c:pt>
                <c:pt idx="23515">
                  <c:v>-1.2611600000000001</c:v>
                </c:pt>
                <c:pt idx="23516">
                  <c:v>-1.2497100000000001</c:v>
                </c:pt>
                <c:pt idx="23517">
                  <c:v>-1.24413</c:v>
                </c:pt>
                <c:pt idx="23518">
                  <c:v>-1.24146</c:v>
                </c:pt>
                <c:pt idx="23519">
                  <c:v>-1.23803</c:v>
                </c:pt>
                <c:pt idx="23520">
                  <c:v>-1.23228</c:v>
                </c:pt>
                <c:pt idx="23521">
                  <c:v>-1.2251099999999999</c:v>
                </c:pt>
                <c:pt idx="23522">
                  <c:v>-1.2216100000000001</c:v>
                </c:pt>
                <c:pt idx="23523">
                  <c:v>-1.2175199999999999</c:v>
                </c:pt>
                <c:pt idx="23524">
                  <c:v>-1.2134199999999999</c:v>
                </c:pt>
                <c:pt idx="23525">
                  <c:v>-1.2056800000000001</c:v>
                </c:pt>
                <c:pt idx="23526">
                  <c:v>-1.1968000000000001</c:v>
                </c:pt>
                <c:pt idx="23527">
                  <c:v>-1.19204</c:v>
                </c:pt>
                <c:pt idx="23528">
                  <c:v>-1.1869799999999999</c:v>
                </c:pt>
                <c:pt idx="23529">
                  <c:v>-1.1849799999999999</c:v>
                </c:pt>
                <c:pt idx="23530">
                  <c:v>-1.18519</c:v>
                </c:pt>
                <c:pt idx="23531">
                  <c:v>-1.1833499999999999</c:v>
                </c:pt>
                <c:pt idx="23532">
                  <c:v>-1.18052</c:v>
                </c:pt>
                <c:pt idx="23533">
                  <c:v>-1.1762600000000001</c:v>
                </c:pt>
                <c:pt idx="23534">
                  <c:v>-1.1696899999999999</c:v>
                </c:pt>
                <c:pt idx="23535">
                  <c:v>-1.16408</c:v>
                </c:pt>
                <c:pt idx="23536">
                  <c:v>-1.1584300000000001</c:v>
                </c:pt>
                <c:pt idx="23537">
                  <c:v>-1.15506</c:v>
                </c:pt>
                <c:pt idx="23538">
                  <c:v>-1.15449</c:v>
                </c:pt>
                <c:pt idx="23539">
                  <c:v>-1.1528799999999999</c:v>
                </c:pt>
                <c:pt idx="23540">
                  <c:v>-1.14872</c:v>
                </c:pt>
                <c:pt idx="23541">
                  <c:v>-1.14974</c:v>
                </c:pt>
                <c:pt idx="23542">
                  <c:v>-1.15578</c:v>
                </c:pt>
                <c:pt idx="23543">
                  <c:v>-1.1553</c:v>
                </c:pt>
                <c:pt idx="23544">
                  <c:v>-1.1517999999999999</c:v>
                </c:pt>
                <c:pt idx="23545">
                  <c:v>-1.1503300000000001</c:v>
                </c:pt>
                <c:pt idx="23546">
                  <c:v>-1.1495</c:v>
                </c:pt>
                <c:pt idx="23547">
                  <c:v>-1.1446000000000001</c:v>
                </c:pt>
                <c:pt idx="23548">
                  <c:v>-1.13608</c:v>
                </c:pt>
                <c:pt idx="23549">
                  <c:v>-1.1238900000000001</c:v>
                </c:pt>
                <c:pt idx="23550">
                  <c:v>-1.11263</c:v>
                </c:pt>
                <c:pt idx="23551">
                  <c:v>-1.10812</c:v>
                </c:pt>
                <c:pt idx="23552">
                  <c:v>-1.1057699999999999</c:v>
                </c:pt>
                <c:pt idx="23553">
                  <c:v>-1.1058600000000001</c:v>
                </c:pt>
                <c:pt idx="23554">
                  <c:v>-1.10686</c:v>
                </c:pt>
                <c:pt idx="23555">
                  <c:v>-1.1045</c:v>
                </c:pt>
                <c:pt idx="23556">
                  <c:v>-1.1020399999999999</c:v>
                </c:pt>
                <c:pt idx="23557">
                  <c:v>-1.10002</c:v>
                </c:pt>
                <c:pt idx="23558">
                  <c:v>-1.0969899999999999</c:v>
                </c:pt>
                <c:pt idx="23559">
                  <c:v>-1.09335</c:v>
                </c:pt>
                <c:pt idx="23560">
                  <c:v>-1.09127</c:v>
                </c:pt>
                <c:pt idx="23561">
                  <c:v>-1.0887800000000001</c:v>
                </c:pt>
                <c:pt idx="23562">
                  <c:v>-1.0831999999999999</c:v>
                </c:pt>
                <c:pt idx="23563">
                  <c:v>-1.0827100000000001</c:v>
                </c:pt>
                <c:pt idx="23564">
                  <c:v>-1.08063</c:v>
                </c:pt>
                <c:pt idx="23565">
                  <c:v>-1.07637</c:v>
                </c:pt>
                <c:pt idx="23566">
                  <c:v>-1.07463</c:v>
                </c:pt>
                <c:pt idx="23567">
                  <c:v>-1.0766199999999999</c:v>
                </c:pt>
                <c:pt idx="23568">
                  <c:v>-1.07142</c:v>
                </c:pt>
                <c:pt idx="23569">
                  <c:v>-1.06219</c:v>
                </c:pt>
                <c:pt idx="23570">
                  <c:v>-1.0599099999999999</c:v>
                </c:pt>
                <c:pt idx="23571">
                  <c:v>-1.06186</c:v>
                </c:pt>
                <c:pt idx="23572">
                  <c:v>-1.0619000000000001</c:v>
                </c:pt>
                <c:pt idx="23573">
                  <c:v>-1.0530900000000001</c:v>
                </c:pt>
                <c:pt idx="23574">
                  <c:v>-1.0456099999999999</c:v>
                </c:pt>
                <c:pt idx="23575">
                  <c:v>-1.0440499999999999</c:v>
                </c:pt>
                <c:pt idx="23576">
                  <c:v>-1.0436399999999999</c:v>
                </c:pt>
                <c:pt idx="23577">
                  <c:v>-1.03491</c:v>
                </c:pt>
                <c:pt idx="23578">
                  <c:v>-1.0297400000000001</c:v>
                </c:pt>
                <c:pt idx="23579">
                  <c:v>-1.0259400000000001</c:v>
                </c:pt>
                <c:pt idx="23580">
                  <c:v>-1.01955</c:v>
                </c:pt>
                <c:pt idx="23581">
                  <c:v>-1.00806</c:v>
                </c:pt>
                <c:pt idx="23582">
                  <c:v>-0.99953199999999998</c:v>
                </c:pt>
                <c:pt idx="23583">
                  <c:v>-0.99992300000000001</c:v>
                </c:pt>
                <c:pt idx="23584">
                  <c:v>-1.0033300000000001</c:v>
                </c:pt>
                <c:pt idx="23585">
                  <c:v>-0.99782300000000002</c:v>
                </c:pt>
                <c:pt idx="23586">
                  <c:v>-0.98745700000000003</c:v>
                </c:pt>
                <c:pt idx="23587">
                  <c:v>-0.99149200000000004</c:v>
                </c:pt>
                <c:pt idx="23588">
                  <c:v>-0.99442399999999997</c:v>
                </c:pt>
                <c:pt idx="23589">
                  <c:v>-0.98857200000000001</c:v>
                </c:pt>
                <c:pt idx="23590">
                  <c:v>-0.98181600000000002</c:v>
                </c:pt>
                <c:pt idx="23591">
                  <c:v>-0.98288600000000004</c:v>
                </c:pt>
                <c:pt idx="23592">
                  <c:v>-0.98617500000000002</c:v>
                </c:pt>
                <c:pt idx="23593">
                  <c:v>-0.98193900000000001</c:v>
                </c:pt>
                <c:pt idx="23594">
                  <c:v>-0.982877</c:v>
                </c:pt>
                <c:pt idx="23595">
                  <c:v>-0.98281799999999997</c:v>
                </c:pt>
                <c:pt idx="23596">
                  <c:v>-0.97889199999999998</c:v>
                </c:pt>
                <c:pt idx="23597">
                  <c:v>-0.97051500000000002</c:v>
                </c:pt>
                <c:pt idx="23598">
                  <c:v>-0.95994599999999997</c:v>
                </c:pt>
                <c:pt idx="23599">
                  <c:v>-0.94978499999999999</c:v>
                </c:pt>
                <c:pt idx="23600">
                  <c:v>-0.94510899999999998</c:v>
                </c:pt>
                <c:pt idx="23601">
                  <c:v>-0.940029</c:v>
                </c:pt>
                <c:pt idx="23602">
                  <c:v>-0.93708800000000003</c:v>
                </c:pt>
                <c:pt idx="23603">
                  <c:v>-0.94183600000000001</c:v>
                </c:pt>
                <c:pt idx="23604">
                  <c:v>-0.94363399999999997</c:v>
                </c:pt>
                <c:pt idx="23605">
                  <c:v>-0.95016500000000004</c:v>
                </c:pt>
                <c:pt idx="23606">
                  <c:v>-0.95146299999999995</c:v>
                </c:pt>
                <c:pt idx="23607">
                  <c:v>-0.94256899999999999</c:v>
                </c:pt>
                <c:pt idx="23608">
                  <c:v>-0.93310300000000002</c:v>
                </c:pt>
                <c:pt idx="23609">
                  <c:v>-0.93624099999999999</c:v>
                </c:pt>
                <c:pt idx="23610">
                  <c:v>-0.93826200000000004</c:v>
                </c:pt>
                <c:pt idx="23611">
                  <c:v>-0.93771400000000005</c:v>
                </c:pt>
                <c:pt idx="23612">
                  <c:v>-0.93609900000000001</c:v>
                </c:pt>
                <c:pt idx="23613">
                  <c:v>-0.92776499999999995</c:v>
                </c:pt>
                <c:pt idx="23614">
                  <c:v>-0.91941200000000001</c:v>
                </c:pt>
                <c:pt idx="23615">
                  <c:v>-0.91290700000000002</c:v>
                </c:pt>
                <c:pt idx="23616">
                  <c:v>-0.90825</c:v>
                </c:pt>
                <c:pt idx="23617">
                  <c:v>-0.90258000000000005</c:v>
                </c:pt>
                <c:pt idx="23618">
                  <c:v>-0.89319000000000004</c:v>
                </c:pt>
                <c:pt idx="23619">
                  <c:v>-0.883405</c:v>
                </c:pt>
                <c:pt idx="23620">
                  <c:v>-0.87964900000000001</c:v>
                </c:pt>
                <c:pt idx="23621">
                  <c:v>-0.88486600000000004</c:v>
                </c:pt>
                <c:pt idx="23622">
                  <c:v>-0.88889899999999999</c:v>
                </c:pt>
                <c:pt idx="23623">
                  <c:v>-0.88922100000000004</c:v>
                </c:pt>
                <c:pt idx="23624">
                  <c:v>-0.89348300000000003</c:v>
                </c:pt>
                <c:pt idx="23625">
                  <c:v>-0.89490099999999995</c:v>
                </c:pt>
                <c:pt idx="23626">
                  <c:v>-0.89837400000000001</c:v>
                </c:pt>
                <c:pt idx="23627">
                  <c:v>-0.90340600000000004</c:v>
                </c:pt>
                <c:pt idx="23628">
                  <c:v>-0.90131700000000003</c:v>
                </c:pt>
                <c:pt idx="23629">
                  <c:v>-0.90164100000000003</c:v>
                </c:pt>
                <c:pt idx="23630">
                  <c:v>-0.90482499999999999</c:v>
                </c:pt>
                <c:pt idx="23631">
                  <c:v>-0.91024000000000005</c:v>
                </c:pt>
                <c:pt idx="23632">
                  <c:v>-0.91631700000000005</c:v>
                </c:pt>
                <c:pt idx="23633">
                  <c:v>-0.91572299999999995</c:v>
                </c:pt>
                <c:pt idx="23634">
                  <c:v>-0.91262799999999999</c:v>
                </c:pt>
                <c:pt idx="23635">
                  <c:v>-0.91249899999999995</c:v>
                </c:pt>
                <c:pt idx="23636">
                  <c:v>-0.91061300000000001</c:v>
                </c:pt>
                <c:pt idx="23637">
                  <c:v>-0.90751400000000004</c:v>
                </c:pt>
                <c:pt idx="23638">
                  <c:v>-0.90922800000000004</c:v>
                </c:pt>
                <c:pt idx="23639">
                  <c:v>-0.91536399999999996</c:v>
                </c:pt>
                <c:pt idx="23640">
                  <c:v>-0.922234</c:v>
                </c:pt>
                <c:pt idx="23641">
                  <c:v>-0.91881800000000002</c:v>
                </c:pt>
                <c:pt idx="23642">
                  <c:v>-0.91511200000000004</c:v>
                </c:pt>
                <c:pt idx="23643">
                  <c:v>-0.91209200000000001</c:v>
                </c:pt>
                <c:pt idx="23644">
                  <c:v>-0.909856</c:v>
                </c:pt>
                <c:pt idx="23645">
                  <c:v>-0.91281199999999996</c:v>
                </c:pt>
                <c:pt idx="23646">
                  <c:v>-0.92587600000000003</c:v>
                </c:pt>
                <c:pt idx="23647">
                  <c:v>-0.92496599999999995</c:v>
                </c:pt>
                <c:pt idx="23648">
                  <c:v>-0.92163600000000001</c:v>
                </c:pt>
                <c:pt idx="23649">
                  <c:v>-0.91029199999999999</c:v>
                </c:pt>
                <c:pt idx="23650">
                  <c:v>-0.89935799999999999</c:v>
                </c:pt>
                <c:pt idx="23651">
                  <c:v>-0.889235</c:v>
                </c:pt>
                <c:pt idx="23652">
                  <c:v>-0.88243799999999994</c:v>
                </c:pt>
                <c:pt idx="23653">
                  <c:v>-0.87590900000000005</c:v>
                </c:pt>
                <c:pt idx="23654">
                  <c:v>-0.87251699999999999</c:v>
                </c:pt>
                <c:pt idx="23655">
                  <c:v>-0.87727100000000002</c:v>
                </c:pt>
                <c:pt idx="23656">
                  <c:v>-0.88572399999999996</c:v>
                </c:pt>
                <c:pt idx="23657">
                  <c:v>-0.88897199999999998</c:v>
                </c:pt>
                <c:pt idx="23658">
                  <c:v>-0.89343799999999995</c:v>
                </c:pt>
                <c:pt idx="23659">
                  <c:v>-0.89023399999999997</c:v>
                </c:pt>
                <c:pt idx="23660">
                  <c:v>-0.89112599999999997</c:v>
                </c:pt>
                <c:pt idx="23661">
                  <c:v>-0.88688299999999998</c:v>
                </c:pt>
                <c:pt idx="23662">
                  <c:v>-0.88228399999999996</c:v>
                </c:pt>
                <c:pt idx="23663">
                  <c:v>-0.87626800000000005</c:v>
                </c:pt>
                <c:pt idx="23664">
                  <c:v>-0.87670499999999996</c:v>
                </c:pt>
                <c:pt idx="23665">
                  <c:v>-0.87663400000000002</c:v>
                </c:pt>
                <c:pt idx="23666">
                  <c:v>-0.86907299999999998</c:v>
                </c:pt>
                <c:pt idx="23667">
                  <c:v>-0.87072499999999997</c:v>
                </c:pt>
                <c:pt idx="23668">
                  <c:v>-0.87840399999999996</c:v>
                </c:pt>
                <c:pt idx="23669">
                  <c:v>-0.888405</c:v>
                </c:pt>
                <c:pt idx="23670">
                  <c:v>-0.88934299999999999</c:v>
                </c:pt>
                <c:pt idx="23671">
                  <c:v>-0.88400400000000001</c:v>
                </c:pt>
                <c:pt idx="23672">
                  <c:v>-0.87866599999999995</c:v>
                </c:pt>
                <c:pt idx="23673">
                  <c:v>-0.87926300000000002</c:v>
                </c:pt>
                <c:pt idx="23674">
                  <c:v>-0.87960000000000005</c:v>
                </c:pt>
                <c:pt idx="23675">
                  <c:v>-0.87530799999999997</c:v>
                </c:pt>
                <c:pt idx="23676">
                  <c:v>-0.87196799999999997</c:v>
                </c:pt>
                <c:pt idx="23677">
                  <c:v>-0.87016099999999996</c:v>
                </c:pt>
                <c:pt idx="23678">
                  <c:v>-0.864846</c:v>
                </c:pt>
                <c:pt idx="23679">
                  <c:v>-0.86146100000000003</c:v>
                </c:pt>
                <c:pt idx="23680">
                  <c:v>-0.86022200000000004</c:v>
                </c:pt>
                <c:pt idx="23681">
                  <c:v>-0.86760899999999996</c:v>
                </c:pt>
                <c:pt idx="23682">
                  <c:v>-0.881019</c:v>
                </c:pt>
                <c:pt idx="23683">
                  <c:v>-0.88368500000000005</c:v>
                </c:pt>
                <c:pt idx="23684">
                  <c:v>-0.87142699999999995</c:v>
                </c:pt>
                <c:pt idx="23685">
                  <c:v>-0.85113799999999995</c:v>
                </c:pt>
                <c:pt idx="23686">
                  <c:v>-0.84038199999999996</c:v>
                </c:pt>
                <c:pt idx="23687">
                  <c:v>-0.83796400000000004</c:v>
                </c:pt>
                <c:pt idx="23688">
                  <c:v>-0.83990299999999996</c:v>
                </c:pt>
                <c:pt idx="23689">
                  <c:v>-0.84373299999999996</c:v>
                </c:pt>
                <c:pt idx="23690">
                  <c:v>-0.85214599999999996</c:v>
                </c:pt>
                <c:pt idx="23691">
                  <c:v>-0.858491</c:v>
                </c:pt>
                <c:pt idx="23692">
                  <c:v>-0.85724</c:v>
                </c:pt>
                <c:pt idx="23693">
                  <c:v>-0.86821400000000004</c:v>
                </c:pt>
                <c:pt idx="23694">
                  <c:v>-0.87541400000000003</c:v>
                </c:pt>
                <c:pt idx="23695">
                  <c:v>-0.88031099999999995</c:v>
                </c:pt>
                <c:pt idx="23696">
                  <c:v>-0.88137399999999999</c:v>
                </c:pt>
                <c:pt idx="23697">
                  <c:v>-0.87990299999999999</c:v>
                </c:pt>
                <c:pt idx="23698">
                  <c:v>-0.88524899999999995</c:v>
                </c:pt>
                <c:pt idx="23699">
                  <c:v>-0.89297700000000002</c:v>
                </c:pt>
                <c:pt idx="23700">
                  <c:v>-0.893895</c:v>
                </c:pt>
                <c:pt idx="23701">
                  <c:v>-0.89128600000000002</c:v>
                </c:pt>
                <c:pt idx="23702">
                  <c:v>-0.89318200000000003</c:v>
                </c:pt>
                <c:pt idx="23703">
                  <c:v>-0.893621</c:v>
                </c:pt>
                <c:pt idx="23704">
                  <c:v>-0.89387700000000003</c:v>
                </c:pt>
                <c:pt idx="23705">
                  <c:v>-0.89313299999999995</c:v>
                </c:pt>
                <c:pt idx="23706">
                  <c:v>-0.88819099999999995</c:v>
                </c:pt>
                <c:pt idx="23707">
                  <c:v>-0.88158999999999998</c:v>
                </c:pt>
                <c:pt idx="23708">
                  <c:v>-0.87727200000000005</c:v>
                </c:pt>
                <c:pt idx="23709">
                  <c:v>-0.88186299999999995</c:v>
                </c:pt>
                <c:pt idx="23710">
                  <c:v>-0.89093500000000003</c:v>
                </c:pt>
                <c:pt idx="23711">
                  <c:v>-0.89729599999999998</c:v>
                </c:pt>
                <c:pt idx="23712">
                  <c:v>-0.90234300000000001</c:v>
                </c:pt>
                <c:pt idx="23713">
                  <c:v>-0.90172799999999997</c:v>
                </c:pt>
                <c:pt idx="23714">
                  <c:v>-0.89986299999999997</c:v>
                </c:pt>
                <c:pt idx="23715">
                  <c:v>-0.90674500000000002</c:v>
                </c:pt>
                <c:pt idx="23716">
                  <c:v>-0.91914899999999999</c:v>
                </c:pt>
                <c:pt idx="23717">
                  <c:v>-0.92806500000000003</c:v>
                </c:pt>
                <c:pt idx="23718">
                  <c:v>-0.930122</c:v>
                </c:pt>
                <c:pt idx="23719">
                  <c:v>-0.93332899999999996</c:v>
                </c:pt>
                <c:pt idx="23720">
                  <c:v>-0.93934499999999999</c:v>
                </c:pt>
                <c:pt idx="23721">
                  <c:v>-0.94246799999999997</c:v>
                </c:pt>
                <c:pt idx="23722">
                  <c:v>-0.93896800000000002</c:v>
                </c:pt>
                <c:pt idx="23723">
                  <c:v>-0.93207600000000002</c:v>
                </c:pt>
                <c:pt idx="23724">
                  <c:v>-0.92670399999999997</c:v>
                </c:pt>
                <c:pt idx="23725">
                  <c:v>-0.92527999999999999</c:v>
                </c:pt>
                <c:pt idx="23726">
                  <c:v>-0.92914699999999995</c:v>
                </c:pt>
                <c:pt idx="23727">
                  <c:v>-0.93535599999999997</c:v>
                </c:pt>
                <c:pt idx="23728">
                  <c:v>-0.93879299999999999</c:v>
                </c:pt>
                <c:pt idx="23729">
                  <c:v>-0.94215199999999999</c:v>
                </c:pt>
                <c:pt idx="23730">
                  <c:v>-0.94481000000000004</c:v>
                </c:pt>
                <c:pt idx="23731">
                  <c:v>-0.94297600000000004</c:v>
                </c:pt>
                <c:pt idx="23732">
                  <c:v>-0.94871499999999997</c:v>
                </c:pt>
                <c:pt idx="23733">
                  <c:v>-0.95468900000000001</c:v>
                </c:pt>
                <c:pt idx="23734">
                  <c:v>-0.954044</c:v>
                </c:pt>
                <c:pt idx="23735">
                  <c:v>-0.95645400000000003</c:v>
                </c:pt>
                <c:pt idx="23736">
                  <c:v>-0.95748100000000003</c:v>
                </c:pt>
                <c:pt idx="23737">
                  <c:v>-0.96032200000000001</c:v>
                </c:pt>
                <c:pt idx="23738">
                  <c:v>-0.96482999999999997</c:v>
                </c:pt>
                <c:pt idx="23739">
                  <c:v>-0.96731800000000001</c:v>
                </c:pt>
                <c:pt idx="23740">
                  <c:v>-0.97312399999999999</c:v>
                </c:pt>
                <c:pt idx="23741">
                  <c:v>-0.978468</c:v>
                </c:pt>
                <c:pt idx="23742">
                  <c:v>-0.97635400000000006</c:v>
                </c:pt>
                <c:pt idx="23743">
                  <c:v>-0.97548699999999999</c:v>
                </c:pt>
                <c:pt idx="23744">
                  <c:v>-0.97547200000000001</c:v>
                </c:pt>
                <c:pt idx="23745">
                  <c:v>-0.976746</c:v>
                </c:pt>
                <c:pt idx="23746">
                  <c:v>-0.97520499999999999</c:v>
                </c:pt>
                <c:pt idx="23747">
                  <c:v>-0.97572800000000004</c:v>
                </c:pt>
                <c:pt idx="23748">
                  <c:v>-0.97826999999999997</c:v>
                </c:pt>
                <c:pt idx="23749">
                  <c:v>-0.98333700000000002</c:v>
                </c:pt>
                <c:pt idx="23750">
                  <c:v>-0.98579700000000003</c:v>
                </c:pt>
                <c:pt idx="23751">
                  <c:v>-0.98361900000000002</c:v>
                </c:pt>
                <c:pt idx="23752">
                  <c:v>-0.97819800000000001</c:v>
                </c:pt>
                <c:pt idx="23753">
                  <c:v>-0.97415799999999997</c:v>
                </c:pt>
                <c:pt idx="23754">
                  <c:v>-0.97300799999999998</c:v>
                </c:pt>
                <c:pt idx="23755">
                  <c:v>-0.97655499999999995</c:v>
                </c:pt>
                <c:pt idx="23756">
                  <c:v>-0.98064499999999999</c:v>
                </c:pt>
                <c:pt idx="23757">
                  <c:v>-0.98555099999999995</c:v>
                </c:pt>
                <c:pt idx="23758">
                  <c:v>-0.99047099999999999</c:v>
                </c:pt>
                <c:pt idx="23759">
                  <c:v>-0.98576600000000003</c:v>
                </c:pt>
                <c:pt idx="23760">
                  <c:v>-0.97972899999999996</c:v>
                </c:pt>
                <c:pt idx="23761">
                  <c:v>-0.97918400000000005</c:v>
                </c:pt>
                <c:pt idx="23762">
                  <c:v>-0.97671300000000005</c:v>
                </c:pt>
                <c:pt idx="23763">
                  <c:v>-0.970383</c:v>
                </c:pt>
                <c:pt idx="23764">
                  <c:v>-0.965082</c:v>
                </c:pt>
                <c:pt idx="23765">
                  <c:v>-0.96681099999999998</c:v>
                </c:pt>
                <c:pt idx="23766">
                  <c:v>-0.97021500000000005</c:v>
                </c:pt>
                <c:pt idx="23767">
                  <c:v>-0.97030700000000003</c:v>
                </c:pt>
                <c:pt idx="23768">
                  <c:v>-0.96437200000000001</c:v>
                </c:pt>
                <c:pt idx="23769">
                  <c:v>-0.962557</c:v>
                </c:pt>
                <c:pt idx="23770">
                  <c:v>-0.96032899999999999</c:v>
                </c:pt>
                <c:pt idx="23771">
                  <c:v>-0.96316400000000002</c:v>
                </c:pt>
                <c:pt idx="23772">
                  <c:v>-0.96378900000000001</c:v>
                </c:pt>
                <c:pt idx="23773">
                  <c:v>-0.96365299999999998</c:v>
                </c:pt>
                <c:pt idx="23774">
                  <c:v>-0.962669</c:v>
                </c:pt>
                <c:pt idx="23775">
                  <c:v>-0.96313400000000005</c:v>
                </c:pt>
                <c:pt idx="23776">
                  <c:v>-0.96646900000000002</c:v>
                </c:pt>
                <c:pt idx="23777">
                  <c:v>-0.96812200000000004</c:v>
                </c:pt>
                <c:pt idx="23778">
                  <c:v>-0.96440199999999998</c:v>
                </c:pt>
                <c:pt idx="23779">
                  <c:v>-0.96121800000000002</c:v>
                </c:pt>
                <c:pt idx="23780">
                  <c:v>-0.96038599999999996</c:v>
                </c:pt>
                <c:pt idx="23781">
                  <c:v>-0.97605699999999995</c:v>
                </c:pt>
                <c:pt idx="23782">
                  <c:v>-0.98553800000000003</c:v>
                </c:pt>
                <c:pt idx="23783">
                  <c:v>-0.98491600000000001</c:v>
                </c:pt>
                <c:pt idx="23784">
                  <c:v>-0.98341400000000001</c:v>
                </c:pt>
                <c:pt idx="23785">
                  <c:v>-0.97923899999999997</c:v>
                </c:pt>
                <c:pt idx="23786">
                  <c:v>-0.97159099999999998</c:v>
                </c:pt>
                <c:pt idx="23787">
                  <c:v>-0.97051699999999996</c:v>
                </c:pt>
                <c:pt idx="23788">
                  <c:v>-0.97776399999999997</c:v>
                </c:pt>
                <c:pt idx="23789">
                  <c:v>-0.98746900000000004</c:v>
                </c:pt>
                <c:pt idx="23790">
                  <c:v>-0.992147</c:v>
                </c:pt>
                <c:pt idx="23791">
                  <c:v>-0.99623300000000004</c:v>
                </c:pt>
                <c:pt idx="23792">
                  <c:v>-0.99827500000000002</c:v>
                </c:pt>
                <c:pt idx="23793">
                  <c:v>-1.0033300000000001</c:v>
                </c:pt>
                <c:pt idx="23794">
                  <c:v>-1.0079199999999999</c:v>
                </c:pt>
                <c:pt idx="23795">
                  <c:v>-1.01658</c:v>
                </c:pt>
                <c:pt idx="23796">
                  <c:v>-1.02565</c:v>
                </c:pt>
                <c:pt idx="23797">
                  <c:v>-1.03067</c:v>
                </c:pt>
                <c:pt idx="23798">
                  <c:v>-1.0324800000000001</c:v>
                </c:pt>
                <c:pt idx="23799">
                  <c:v>-1.0261899999999999</c:v>
                </c:pt>
                <c:pt idx="23800">
                  <c:v>-1.0194399999999999</c:v>
                </c:pt>
                <c:pt idx="23801">
                  <c:v>-1.0188900000000001</c:v>
                </c:pt>
                <c:pt idx="23802">
                  <c:v>-1.02033</c:v>
                </c:pt>
                <c:pt idx="23803">
                  <c:v>-1.0227299999999999</c:v>
                </c:pt>
                <c:pt idx="23804">
                  <c:v>-1.0343500000000001</c:v>
                </c:pt>
                <c:pt idx="23805">
                  <c:v>-1.03593</c:v>
                </c:pt>
                <c:pt idx="23806">
                  <c:v>-1.0317099999999999</c:v>
                </c:pt>
                <c:pt idx="23807">
                  <c:v>-1.02197</c:v>
                </c:pt>
                <c:pt idx="23808">
                  <c:v>-1.01437</c:v>
                </c:pt>
                <c:pt idx="23809">
                  <c:v>-1.0117400000000001</c:v>
                </c:pt>
                <c:pt idx="23810">
                  <c:v>-1.0160400000000001</c:v>
                </c:pt>
                <c:pt idx="23811">
                  <c:v>-1.0175000000000001</c:v>
                </c:pt>
                <c:pt idx="23812">
                  <c:v>-1.0192600000000001</c:v>
                </c:pt>
                <c:pt idx="23813">
                  <c:v>-1.01562</c:v>
                </c:pt>
                <c:pt idx="23814">
                  <c:v>-1.01037</c:v>
                </c:pt>
                <c:pt idx="23815">
                  <c:v>-1.0099800000000001</c:v>
                </c:pt>
                <c:pt idx="23816">
                  <c:v>-1.01369</c:v>
                </c:pt>
                <c:pt idx="23817">
                  <c:v>-1.0226</c:v>
                </c:pt>
                <c:pt idx="23818">
                  <c:v>-1.0216099999999999</c:v>
                </c:pt>
                <c:pt idx="23819">
                  <c:v>-1.01631</c:v>
                </c:pt>
                <c:pt idx="23820">
                  <c:v>-1.0124599999999999</c:v>
                </c:pt>
                <c:pt idx="23821">
                  <c:v>-1.0132399999999999</c:v>
                </c:pt>
                <c:pt idx="23822">
                  <c:v>-1.0078800000000001</c:v>
                </c:pt>
                <c:pt idx="23823">
                  <c:v>-0.99840600000000002</c:v>
                </c:pt>
                <c:pt idx="23824">
                  <c:v>-0.99037500000000001</c:v>
                </c:pt>
                <c:pt idx="23825">
                  <c:v>-0.98409100000000005</c:v>
                </c:pt>
                <c:pt idx="23826">
                  <c:v>-0.98607800000000001</c:v>
                </c:pt>
                <c:pt idx="23827">
                  <c:v>-0.99252600000000002</c:v>
                </c:pt>
                <c:pt idx="23828">
                  <c:v>-0.99692000000000003</c:v>
                </c:pt>
                <c:pt idx="23829">
                  <c:v>-0.99581299999999995</c:v>
                </c:pt>
                <c:pt idx="23830">
                  <c:v>-0.99560400000000004</c:v>
                </c:pt>
                <c:pt idx="23831">
                  <c:v>-1.0011300000000001</c:v>
                </c:pt>
                <c:pt idx="23832">
                  <c:v>-1.01132</c:v>
                </c:pt>
                <c:pt idx="23833">
                  <c:v>-1.01905</c:v>
                </c:pt>
                <c:pt idx="23834">
                  <c:v>-1.02067</c:v>
                </c:pt>
                <c:pt idx="23835">
                  <c:v>-1.0238100000000001</c:v>
                </c:pt>
                <c:pt idx="23836">
                  <c:v>-1.0243599999999999</c:v>
                </c:pt>
                <c:pt idx="23837">
                  <c:v>-1.0250300000000001</c:v>
                </c:pt>
                <c:pt idx="23838">
                  <c:v>-1.0243100000000001</c:v>
                </c:pt>
                <c:pt idx="23839">
                  <c:v>-1.02322</c:v>
                </c:pt>
                <c:pt idx="23840">
                  <c:v>-1.022</c:v>
                </c:pt>
                <c:pt idx="23841">
                  <c:v>-1.02363</c:v>
                </c:pt>
                <c:pt idx="23842">
                  <c:v>-1.02763</c:v>
                </c:pt>
                <c:pt idx="23843">
                  <c:v>-1.0298099999999999</c:v>
                </c:pt>
                <c:pt idx="23844">
                  <c:v>-1.0272300000000001</c:v>
                </c:pt>
                <c:pt idx="23845">
                  <c:v>-1.0215000000000001</c:v>
                </c:pt>
                <c:pt idx="23846">
                  <c:v>-1.0213699999999999</c:v>
                </c:pt>
                <c:pt idx="23847">
                  <c:v>-1.0241499999999999</c:v>
                </c:pt>
                <c:pt idx="23848">
                  <c:v>-1.03281</c:v>
                </c:pt>
                <c:pt idx="23849">
                  <c:v>-1.0390600000000001</c:v>
                </c:pt>
                <c:pt idx="23850">
                  <c:v>-1.0416099999999999</c:v>
                </c:pt>
                <c:pt idx="23851">
                  <c:v>-1.0448900000000001</c:v>
                </c:pt>
                <c:pt idx="23852">
                  <c:v>-1.04542</c:v>
                </c:pt>
                <c:pt idx="23853">
                  <c:v>-1.03704</c:v>
                </c:pt>
                <c:pt idx="23854">
                  <c:v>-1.03163</c:v>
                </c:pt>
                <c:pt idx="23855">
                  <c:v>-1.0389900000000001</c:v>
                </c:pt>
                <c:pt idx="23856">
                  <c:v>-1.04653</c:v>
                </c:pt>
                <c:pt idx="23857">
                  <c:v>-1.0483499999999999</c:v>
                </c:pt>
                <c:pt idx="23858">
                  <c:v>-1.0415399999999999</c:v>
                </c:pt>
                <c:pt idx="23859">
                  <c:v>-1.04027</c:v>
                </c:pt>
                <c:pt idx="23860">
                  <c:v>-1.0407</c:v>
                </c:pt>
                <c:pt idx="23861">
                  <c:v>-1.04315</c:v>
                </c:pt>
                <c:pt idx="23862">
                  <c:v>-1.0393600000000001</c:v>
                </c:pt>
                <c:pt idx="23863">
                  <c:v>-1.0375099999999999</c:v>
                </c:pt>
                <c:pt idx="23864">
                  <c:v>-1.0340400000000001</c:v>
                </c:pt>
                <c:pt idx="23865">
                  <c:v>-1.0416700000000001</c:v>
                </c:pt>
                <c:pt idx="23866">
                  <c:v>-1.0478700000000001</c:v>
                </c:pt>
                <c:pt idx="23867">
                  <c:v>-1.05203</c:v>
                </c:pt>
                <c:pt idx="23868">
                  <c:v>-1.0401100000000001</c:v>
                </c:pt>
                <c:pt idx="23869">
                  <c:v>-1.02932</c:v>
                </c:pt>
                <c:pt idx="23870">
                  <c:v>-1.0299</c:v>
                </c:pt>
                <c:pt idx="23871">
                  <c:v>-1.0285899999999999</c:v>
                </c:pt>
                <c:pt idx="23872">
                  <c:v>-1.0274399999999999</c:v>
                </c:pt>
                <c:pt idx="23873">
                  <c:v>-1.0285899999999999</c:v>
                </c:pt>
                <c:pt idx="23874">
                  <c:v>-1.0289299999999999</c:v>
                </c:pt>
                <c:pt idx="23875">
                  <c:v>-1.02867</c:v>
                </c:pt>
                <c:pt idx="23876">
                  <c:v>-1.02871</c:v>
                </c:pt>
                <c:pt idx="23877">
                  <c:v>-1.0294099999999999</c:v>
                </c:pt>
                <c:pt idx="23878">
                  <c:v>-1.0177700000000001</c:v>
                </c:pt>
                <c:pt idx="23879">
                  <c:v>-1.0052300000000001</c:v>
                </c:pt>
                <c:pt idx="23880">
                  <c:v>-1.0074799999999999</c:v>
                </c:pt>
                <c:pt idx="23881">
                  <c:v>-1.01291</c:v>
                </c:pt>
                <c:pt idx="23882">
                  <c:v>-1.0288200000000001</c:v>
                </c:pt>
                <c:pt idx="23883">
                  <c:v>-1.02746</c:v>
                </c:pt>
                <c:pt idx="23884">
                  <c:v>-1.02257</c:v>
                </c:pt>
                <c:pt idx="23885">
                  <c:v>-1.02173</c:v>
                </c:pt>
                <c:pt idx="23886">
                  <c:v>-1.02345</c:v>
                </c:pt>
                <c:pt idx="23887">
                  <c:v>-1.02467</c:v>
                </c:pt>
                <c:pt idx="23888">
                  <c:v>-1.02536</c:v>
                </c:pt>
                <c:pt idx="23889">
                  <c:v>-1.0235700000000001</c:v>
                </c:pt>
                <c:pt idx="23890">
                  <c:v>-1.0243100000000001</c:v>
                </c:pt>
                <c:pt idx="23891">
                  <c:v>-1.02176</c:v>
                </c:pt>
                <c:pt idx="23892">
                  <c:v>-1.0106200000000001</c:v>
                </c:pt>
                <c:pt idx="23893">
                  <c:v>-0.99912199999999995</c:v>
                </c:pt>
                <c:pt idx="23894">
                  <c:v>-0.99930300000000005</c:v>
                </c:pt>
                <c:pt idx="23895">
                  <c:v>-1.00308</c:v>
                </c:pt>
                <c:pt idx="23896">
                  <c:v>-1.0048999999999999</c:v>
                </c:pt>
                <c:pt idx="23897">
                  <c:v>-1.00169</c:v>
                </c:pt>
                <c:pt idx="23898">
                  <c:v>-1.00353</c:v>
                </c:pt>
                <c:pt idx="23899">
                  <c:v>-1.00251</c:v>
                </c:pt>
                <c:pt idx="23900">
                  <c:v>-1.00126</c:v>
                </c:pt>
                <c:pt idx="23901">
                  <c:v>-0.99853599999999998</c:v>
                </c:pt>
                <c:pt idx="23902">
                  <c:v>-0.99301300000000003</c:v>
                </c:pt>
                <c:pt idx="23903">
                  <c:v>-0.99078100000000002</c:v>
                </c:pt>
                <c:pt idx="23904">
                  <c:v>-0.98133800000000004</c:v>
                </c:pt>
                <c:pt idx="23905">
                  <c:v>-0.97890699999999997</c:v>
                </c:pt>
                <c:pt idx="23906">
                  <c:v>-0.97739699999999996</c:v>
                </c:pt>
                <c:pt idx="23907">
                  <c:v>-0.97017699999999996</c:v>
                </c:pt>
                <c:pt idx="23908">
                  <c:v>-0.96954700000000005</c:v>
                </c:pt>
                <c:pt idx="23909">
                  <c:v>-0.96882800000000002</c:v>
                </c:pt>
                <c:pt idx="23910">
                  <c:v>-0.96622300000000005</c:v>
                </c:pt>
                <c:pt idx="23911">
                  <c:v>-0.96651900000000002</c:v>
                </c:pt>
                <c:pt idx="23912">
                  <c:v>-0.96871799999999997</c:v>
                </c:pt>
                <c:pt idx="23913">
                  <c:v>-0.97436400000000001</c:v>
                </c:pt>
                <c:pt idx="23914">
                  <c:v>-0.96987500000000004</c:v>
                </c:pt>
                <c:pt idx="23915">
                  <c:v>-0.96992100000000003</c:v>
                </c:pt>
                <c:pt idx="23916">
                  <c:v>-0.96970800000000001</c:v>
                </c:pt>
                <c:pt idx="23917">
                  <c:v>-0.98175100000000004</c:v>
                </c:pt>
                <c:pt idx="23918">
                  <c:v>-0.982819</c:v>
                </c:pt>
                <c:pt idx="23919">
                  <c:v>-0.97418199999999999</c:v>
                </c:pt>
                <c:pt idx="23920">
                  <c:v>-0.96356399999999998</c:v>
                </c:pt>
                <c:pt idx="23921">
                  <c:v>-0.96098700000000004</c:v>
                </c:pt>
                <c:pt idx="23922">
                  <c:v>-0.958735</c:v>
                </c:pt>
                <c:pt idx="23923">
                  <c:v>-0.95056700000000005</c:v>
                </c:pt>
                <c:pt idx="23924">
                  <c:v>-0.94712499999999999</c:v>
                </c:pt>
                <c:pt idx="23925">
                  <c:v>-0.95081700000000002</c:v>
                </c:pt>
                <c:pt idx="23926">
                  <c:v>-0.95652300000000001</c:v>
                </c:pt>
                <c:pt idx="23927">
                  <c:v>-0.96096400000000004</c:v>
                </c:pt>
                <c:pt idx="23928">
                  <c:v>-0.96123000000000003</c:v>
                </c:pt>
                <c:pt idx="23929">
                  <c:v>-0.95588300000000004</c:v>
                </c:pt>
                <c:pt idx="23930">
                  <c:v>-0.95644899999999999</c:v>
                </c:pt>
                <c:pt idx="23931">
                  <c:v>-0.95904599999999995</c:v>
                </c:pt>
                <c:pt idx="23932">
                  <c:v>-0.95419799999999999</c:v>
                </c:pt>
                <c:pt idx="23933">
                  <c:v>-0.94954499999999997</c:v>
                </c:pt>
                <c:pt idx="23934">
                  <c:v>-0.95548</c:v>
                </c:pt>
                <c:pt idx="23935">
                  <c:v>-0.96152499999999996</c:v>
                </c:pt>
                <c:pt idx="23936">
                  <c:v>-0.96004</c:v>
                </c:pt>
                <c:pt idx="23937">
                  <c:v>-0.94758200000000004</c:v>
                </c:pt>
                <c:pt idx="23938">
                  <c:v>-0.94577800000000001</c:v>
                </c:pt>
                <c:pt idx="23939">
                  <c:v>-0.94519799999999998</c:v>
                </c:pt>
                <c:pt idx="23940">
                  <c:v>-0.94409799999999999</c:v>
                </c:pt>
                <c:pt idx="23941">
                  <c:v>-0.93837999999999999</c:v>
                </c:pt>
                <c:pt idx="23942">
                  <c:v>-0.93834499999999998</c:v>
                </c:pt>
                <c:pt idx="23943">
                  <c:v>-0.94457199999999997</c:v>
                </c:pt>
                <c:pt idx="23944">
                  <c:v>-0.94326399999999999</c:v>
                </c:pt>
                <c:pt idx="23945">
                  <c:v>-0.94129399999999996</c:v>
                </c:pt>
                <c:pt idx="23946">
                  <c:v>-0.936948</c:v>
                </c:pt>
                <c:pt idx="23947">
                  <c:v>-0.934585</c:v>
                </c:pt>
                <c:pt idx="23948">
                  <c:v>-0.93787200000000004</c:v>
                </c:pt>
                <c:pt idx="23949">
                  <c:v>-0.93495600000000001</c:v>
                </c:pt>
                <c:pt idx="23950">
                  <c:v>-0.92811399999999999</c:v>
                </c:pt>
                <c:pt idx="23951">
                  <c:v>-0.92475799999999997</c:v>
                </c:pt>
                <c:pt idx="23952">
                  <c:v>-0.92513199999999995</c:v>
                </c:pt>
                <c:pt idx="23953">
                  <c:v>-0.92682900000000001</c:v>
                </c:pt>
                <c:pt idx="23954">
                  <c:v>-0.92718400000000001</c:v>
                </c:pt>
                <c:pt idx="23955">
                  <c:v>-0.92704900000000001</c:v>
                </c:pt>
                <c:pt idx="23956">
                  <c:v>-0.92505199999999999</c:v>
                </c:pt>
                <c:pt idx="23957">
                  <c:v>-0.91722700000000001</c:v>
                </c:pt>
                <c:pt idx="23958">
                  <c:v>-0.909053</c:v>
                </c:pt>
                <c:pt idx="23959">
                  <c:v>-0.89959</c:v>
                </c:pt>
                <c:pt idx="23960">
                  <c:v>-0.89136400000000005</c:v>
                </c:pt>
                <c:pt idx="23961">
                  <c:v>-0.88078299999999998</c:v>
                </c:pt>
                <c:pt idx="23962">
                  <c:v>-0.87335600000000002</c:v>
                </c:pt>
                <c:pt idx="23963">
                  <c:v>-0.86727900000000002</c:v>
                </c:pt>
                <c:pt idx="23964">
                  <c:v>-0.86662600000000001</c:v>
                </c:pt>
                <c:pt idx="23965">
                  <c:v>-0.86826800000000004</c:v>
                </c:pt>
                <c:pt idx="23966">
                  <c:v>-0.86557700000000004</c:v>
                </c:pt>
                <c:pt idx="23967">
                  <c:v>-0.85436800000000002</c:v>
                </c:pt>
                <c:pt idx="23968">
                  <c:v>-0.84056200000000003</c:v>
                </c:pt>
                <c:pt idx="23969">
                  <c:v>-0.83677599999999996</c:v>
                </c:pt>
                <c:pt idx="23970">
                  <c:v>-0.835283</c:v>
                </c:pt>
                <c:pt idx="23971">
                  <c:v>-0.82739300000000005</c:v>
                </c:pt>
                <c:pt idx="23972">
                  <c:v>-0.82188899999999998</c:v>
                </c:pt>
                <c:pt idx="23973">
                  <c:v>-0.823102</c:v>
                </c:pt>
                <c:pt idx="23974">
                  <c:v>-0.82252800000000004</c:v>
                </c:pt>
                <c:pt idx="23975">
                  <c:v>-0.82663600000000004</c:v>
                </c:pt>
                <c:pt idx="23976">
                  <c:v>-0.82551300000000005</c:v>
                </c:pt>
                <c:pt idx="23977">
                  <c:v>-0.82472500000000004</c:v>
                </c:pt>
                <c:pt idx="23978">
                  <c:v>-0.82524500000000001</c:v>
                </c:pt>
                <c:pt idx="23979">
                  <c:v>-0.82206299999999999</c:v>
                </c:pt>
                <c:pt idx="23980">
                  <c:v>-0.81522499999999998</c:v>
                </c:pt>
                <c:pt idx="23981">
                  <c:v>-0.80669000000000002</c:v>
                </c:pt>
                <c:pt idx="23982">
                  <c:v>-0.79647699999999999</c:v>
                </c:pt>
                <c:pt idx="23983">
                  <c:v>-0.78633500000000001</c:v>
                </c:pt>
                <c:pt idx="23984">
                  <c:v>-0.78239099999999995</c:v>
                </c:pt>
                <c:pt idx="23985">
                  <c:v>-0.78147100000000003</c:v>
                </c:pt>
                <c:pt idx="23986">
                  <c:v>-0.77698900000000004</c:v>
                </c:pt>
                <c:pt idx="23987">
                  <c:v>-0.76705999999999996</c:v>
                </c:pt>
                <c:pt idx="23988">
                  <c:v>-0.75048899999999996</c:v>
                </c:pt>
                <c:pt idx="23989">
                  <c:v>-0.74007100000000003</c:v>
                </c:pt>
                <c:pt idx="23990">
                  <c:v>-0.74112299999999998</c:v>
                </c:pt>
                <c:pt idx="23991">
                  <c:v>-0.74639999999999995</c:v>
                </c:pt>
                <c:pt idx="23992">
                  <c:v>-0.74252200000000002</c:v>
                </c:pt>
                <c:pt idx="23993">
                  <c:v>-0.73499300000000001</c:v>
                </c:pt>
                <c:pt idx="23994">
                  <c:v>-0.72496899999999997</c:v>
                </c:pt>
                <c:pt idx="23995">
                  <c:v>-0.72587599999999997</c:v>
                </c:pt>
                <c:pt idx="23996">
                  <c:v>-0.72301800000000005</c:v>
                </c:pt>
                <c:pt idx="23997">
                  <c:v>-0.70991499999999996</c:v>
                </c:pt>
                <c:pt idx="23998">
                  <c:v>-0.69234499999999999</c:v>
                </c:pt>
                <c:pt idx="23999">
                  <c:v>-0.68174599999999996</c:v>
                </c:pt>
                <c:pt idx="24000">
                  <c:v>-0.67736399999999997</c:v>
                </c:pt>
                <c:pt idx="24001">
                  <c:v>-0.671933</c:v>
                </c:pt>
                <c:pt idx="24002">
                  <c:v>-0.66829099999999997</c:v>
                </c:pt>
                <c:pt idx="24003">
                  <c:v>-0.66448499999999999</c:v>
                </c:pt>
                <c:pt idx="24004">
                  <c:v>-0.65459299999999998</c:v>
                </c:pt>
                <c:pt idx="24005">
                  <c:v>-0.64727000000000001</c:v>
                </c:pt>
                <c:pt idx="24006">
                  <c:v>-0.63986500000000002</c:v>
                </c:pt>
                <c:pt idx="24007">
                  <c:v>-0.64133099999999998</c:v>
                </c:pt>
                <c:pt idx="24008">
                  <c:v>-0.64492400000000005</c:v>
                </c:pt>
                <c:pt idx="24009">
                  <c:v>-0.64619199999999999</c:v>
                </c:pt>
                <c:pt idx="24010">
                  <c:v>-0.63710800000000001</c:v>
                </c:pt>
                <c:pt idx="24011">
                  <c:v>-0.615205</c:v>
                </c:pt>
                <c:pt idx="24012">
                  <c:v>-0.61110299999999995</c:v>
                </c:pt>
                <c:pt idx="24013">
                  <c:v>-0.60921899999999996</c:v>
                </c:pt>
                <c:pt idx="24014">
                  <c:v>-0.60758800000000002</c:v>
                </c:pt>
                <c:pt idx="24015">
                  <c:v>-0.60843899999999995</c:v>
                </c:pt>
                <c:pt idx="24016">
                  <c:v>-0.61297100000000004</c:v>
                </c:pt>
                <c:pt idx="24017">
                  <c:v>-0.61690900000000004</c:v>
                </c:pt>
                <c:pt idx="24018">
                  <c:v>-0.61811099999999997</c:v>
                </c:pt>
                <c:pt idx="24019">
                  <c:v>-0.61435600000000001</c:v>
                </c:pt>
                <c:pt idx="24020">
                  <c:v>-0.60597000000000001</c:v>
                </c:pt>
                <c:pt idx="24021">
                  <c:v>-0.60009199999999996</c:v>
                </c:pt>
                <c:pt idx="24022">
                  <c:v>-0.595441</c:v>
                </c:pt>
                <c:pt idx="24023">
                  <c:v>-0.59116599999999997</c:v>
                </c:pt>
                <c:pt idx="24024">
                  <c:v>-0.58702200000000004</c:v>
                </c:pt>
                <c:pt idx="24025">
                  <c:v>-0.58154399999999995</c:v>
                </c:pt>
                <c:pt idx="24026">
                  <c:v>-0.57345500000000005</c:v>
                </c:pt>
                <c:pt idx="24027">
                  <c:v>-0.57447700000000002</c:v>
                </c:pt>
                <c:pt idx="24028">
                  <c:v>-0.57627899999999999</c:v>
                </c:pt>
                <c:pt idx="24029">
                  <c:v>-0.57888700000000004</c:v>
                </c:pt>
                <c:pt idx="24030">
                  <c:v>-0.57730300000000001</c:v>
                </c:pt>
                <c:pt idx="24031">
                  <c:v>-0.57081499999999996</c:v>
                </c:pt>
                <c:pt idx="24032">
                  <c:v>-0.56016500000000002</c:v>
                </c:pt>
                <c:pt idx="24033">
                  <c:v>-0.54015400000000002</c:v>
                </c:pt>
                <c:pt idx="24034">
                  <c:v>-0.53091600000000005</c:v>
                </c:pt>
                <c:pt idx="24035">
                  <c:v>-0.52384500000000001</c:v>
                </c:pt>
                <c:pt idx="24036">
                  <c:v>-0.51927299999999998</c:v>
                </c:pt>
                <c:pt idx="24037">
                  <c:v>-0.51434800000000003</c:v>
                </c:pt>
                <c:pt idx="24038">
                  <c:v>-0.51140799999999997</c:v>
                </c:pt>
                <c:pt idx="24039">
                  <c:v>-0.51639500000000005</c:v>
                </c:pt>
                <c:pt idx="24040">
                  <c:v>-0.51562300000000005</c:v>
                </c:pt>
                <c:pt idx="24041">
                  <c:v>-0.50883800000000001</c:v>
                </c:pt>
                <c:pt idx="24042">
                  <c:v>-0.50721499999999997</c:v>
                </c:pt>
                <c:pt idx="24043">
                  <c:v>-0.51291799999999999</c:v>
                </c:pt>
                <c:pt idx="24044">
                  <c:v>-0.52613299999999996</c:v>
                </c:pt>
                <c:pt idx="24045">
                  <c:v>-0.53265899999999999</c:v>
                </c:pt>
                <c:pt idx="24046">
                  <c:v>-0.53715800000000002</c:v>
                </c:pt>
                <c:pt idx="24047">
                  <c:v>-0.54599500000000001</c:v>
                </c:pt>
                <c:pt idx="24048">
                  <c:v>-0.55373300000000003</c:v>
                </c:pt>
                <c:pt idx="24049">
                  <c:v>-0.56290499999999999</c:v>
                </c:pt>
                <c:pt idx="24050">
                  <c:v>-0.572573</c:v>
                </c:pt>
                <c:pt idx="24051">
                  <c:v>-0.58687500000000004</c:v>
                </c:pt>
                <c:pt idx="24052">
                  <c:v>-0.58724200000000004</c:v>
                </c:pt>
                <c:pt idx="24053">
                  <c:v>-0.58596800000000004</c:v>
                </c:pt>
                <c:pt idx="24054">
                  <c:v>-0.59409900000000004</c:v>
                </c:pt>
                <c:pt idx="24055">
                  <c:v>-0.60210600000000003</c:v>
                </c:pt>
                <c:pt idx="24056">
                  <c:v>-0.60614699999999999</c:v>
                </c:pt>
                <c:pt idx="24057">
                  <c:v>-0.60836199999999996</c:v>
                </c:pt>
                <c:pt idx="24058">
                  <c:v>-0.61118099999999997</c:v>
                </c:pt>
                <c:pt idx="24059">
                  <c:v>-0.60404899999999995</c:v>
                </c:pt>
                <c:pt idx="24060">
                  <c:v>-0.54311799999999999</c:v>
                </c:pt>
                <c:pt idx="24061">
                  <c:v>-0.49807099999999999</c:v>
                </c:pt>
                <c:pt idx="24062">
                  <c:v>-0.76607700000000001</c:v>
                </c:pt>
                <c:pt idx="24063">
                  <c:v>-1.14608</c:v>
                </c:pt>
                <c:pt idx="24064">
                  <c:v>-0.95293799999999995</c:v>
                </c:pt>
                <c:pt idx="24065">
                  <c:v>-0.62191799999999997</c:v>
                </c:pt>
                <c:pt idx="24066">
                  <c:v>-0.53688599999999997</c:v>
                </c:pt>
                <c:pt idx="24067">
                  <c:v>-0.51563000000000003</c:v>
                </c:pt>
                <c:pt idx="24068">
                  <c:v>-0.48397800000000002</c:v>
                </c:pt>
                <c:pt idx="24069">
                  <c:v>-0.46540500000000001</c:v>
                </c:pt>
                <c:pt idx="24070">
                  <c:v>-0.46366299999999999</c:v>
                </c:pt>
                <c:pt idx="24071">
                  <c:v>-0.47233599999999998</c:v>
                </c:pt>
                <c:pt idx="24072">
                  <c:v>-0.48497099999999999</c:v>
                </c:pt>
                <c:pt idx="24073">
                  <c:v>-0.50354200000000005</c:v>
                </c:pt>
                <c:pt idx="24074">
                  <c:v>-0.52707999999999999</c:v>
                </c:pt>
                <c:pt idx="24075">
                  <c:v>-0.55049599999999999</c:v>
                </c:pt>
                <c:pt idx="24076">
                  <c:v>-0.556925</c:v>
                </c:pt>
                <c:pt idx="24077">
                  <c:v>-0.56606500000000004</c:v>
                </c:pt>
                <c:pt idx="24078">
                  <c:v>-0.57095600000000002</c:v>
                </c:pt>
                <c:pt idx="24079">
                  <c:v>-0.57474199999999998</c:v>
                </c:pt>
                <c:pt idx="24080">
                  <c:v>-0.57262000000000002</c:v>
                </c:pt>
                <c:pt idx="24081">
                  <c:v>-0.55810000000000004</c:v>
                </c:pt>
                <c:pt idx="24082">
                  <c:v>-0.55246399999999996</c:v>
                </c:pt>
                <c:pt idx="24083">
                  <c:v>-0.56373899999999999</c:v>
                </c:pt>
                <c:pt idx="24084">
                  <c:v>-0.62758000000000003</c:v>
                </c:pt>
                <c:pt idx="24085">
                  <c:v>-0.85728099999999996</c:v>
                </c:pt>
                <c:pt idx="24086">
                  <c:v>-1.1202000000000001</c:v>
                </c:pt>
                <c:pt idx="24087">
                  <c:v>-1.0184599999999999</c:v>
                </c:pt>
                <c:pt idx="24088">
                  <c:v>-0.77077399999999996</c:v>
                </c:pt>
                <c:pt idx="24089">
                  <c:v>-0.68188499999999996</c:v>
                </c:pt>
                <c:pt idx="24090">
                  <c:v>-0.61621599999999999</c:v>
                </c:pt>
                <c:pt idx="24091">
                  <c:v>-0.52579100000000001</c:v>
                </c:pt>
                <c:pt idx="24092">
                  <c:v>-0.443855</c:v>
                </c:pt>
                <c:pt idx="24093">
                  <c:v>-0.40210499999999999</c:v>
                </c:pt>
                <c:pt idx="24094">
                  <c:v>-0.378778</c:v>
                </c:pt>
                <c:pt idx="24095">
                  <c:v>-0.36553099999999999</c:v>
                </c:pt>
                <c:pt idx="24096">
                  <c:v>-0.35572999999999999</c:v>
                </c:pt>
                <c:pt idx="24097">
                  <c:v>-0.34710200000000002</c:v>
                </c:pt>
                <c:pt idx="24098">
                  <c:v>-0.34216000000000002</c:v>
                </c:pt>
                <c:pt idx="24099">
                  <c:v>-0.339808</c:v>
                </c:pt>
                <c:pt idx="24100">
                  <c:v>-0.33205299999999999</c:v>
                </c:pt>
                <c:pt idx="24101">
                  <c:v>-0.32714199999999999</c:v>
                </c:pt>
                <c:pt idx="24102">
                  <c:v>-0.32666800000000001</c:v>
                </c:pt>
                <c:pt idx="24103">
                  <c:v>-0.32395800000000002</c:v>
                </c:pt>
                <c:pt idx="24104">
                  <c:v>-0.31059999999999999</c:v>
                </c:pt>
                <c:pt idx="24105">
                  <c:v>-0.293549</c:v>
                </c:pt>
                <c:pt idx="24106">
                  <c:v>-0.283414</c:v>
                </c:pt>
                <c:pt idx="24107">
                  <c:v>-0.27655000000000002</c:v>
                </c:pt>
                <c:pt idx="24108">
                  <c:v>-0.27099400000000001</c:v>
                </c:pt>
                <c:pt idx="24109">
                  <c:v>-0.26987899999999998</c:v>
                </c:pt>
                <c:pt idx="24110">
                  <c:v>-0.26966400000000001</c:v>
                </c:pt>
                <c:pt idx="24111">
                  <c:v>-0.26773599999999997</c:v>
                </c:pt>
                <c:pt idx="24112">
                  <c:v>-0.27517399999999997</c:v>
                </c:pt>
                <c:pt idx="24113">
                  <c:v>-0.28537899999999999</c:v>
                </c:pt>
                <c:pt idx="24114">
                  <c:v>-0.30221500000000001</c:v>
                </c:pt>
                <c:pt idx="24115">
                  <c:v>-0.324158</c:v>
                </c:pt>
                <c:pt idx="24116">
                  <c:v>-0.32957700000000001</c:v>
                </c:pt>
                <c:pt idx="24117">
                  <c:v>-0.322297</c:v>
                </c:pt>
                <c:pt idx="24118">
                  <c:v>-0.31376100000000001</c:v>
                </c:pt>
                <c:pt idx="24119">
                  <c:v>-0.309867</c:v>
                </c:pt>
                <c:pt idx="24120">
                  <c:v>-0.31184099999999998</c:v>
                </c:pt>
                <c:pt idx="24121">
                  <c:v>-0.31326300000000001</c:v>
                </c:pt>
                <c:pt idx="24122">
                  <c:v>-0.31152800000000003</c:v>
                </c:pt>
                <c:pt idx="24123">
                  <c:v>-0.308952</c:v>
                </c:pt>
                <c:pt idx="24124">
                  <c:v>-0.30693399999999998</c:v>
                </c:pt>
                <c:pt idx="24125">
                  <c:v>-0.32441199999999998</c:v>
                </c:pt>
                <c:pt idx="24126">
                  <c:v>-0.33971600000000002</c:v>
                </c:pt>
                <c:pt idx="24127">
                  <c:v>-0.34447499999999998</c:v>
                </c:pt>
                <c:pt idx="24128">
                  <c:v>-0.34570200000000001</c:v>
                </c:pt>
                <c:pt idx="24129">
                  <c:v>-0.34634999999999999</c:v>
                </c:pt>
                <c:pt idx="24130">
                  <c:v>-0.35193200000000002</c:v>
                </c:pt>
                <c:pt idx="24131">
                  <c:v>-0.35161399999999998</c:v>
                </c:pt>
                <c:pt idx="24132">
                  <c:v>-0.346107</c:v>
                </c:pt>
                <c:pt idx="24133">
                  <c:v>-0.342557</c:v>
                </c:pt>
                <c:pt idx="24134">
                  <c:v>-0.34720800000000002</c:v>
                </c:pt>
                <c:pt idx="24135">
                  <c:v>-0.358601</c:v>
                </c:pt>
                <c:pt idx="24136">
                  <c:v>-0.36446200000000001</c:v>
                </c:pt>
                <c:pt idx="24137">
                  <c:v>-0.36669099999999999</c:v>
                </c:pt>
                <c:pt idx="24138">
                  <c:v>-0.37206499999999998</c:v>
                </c:pt>
                <c:pt idx="24139">
                  <c:v>-0.372396</c:v>
                </c:pt>
                <c:pt idx="24140">
                  <c:v>-0.36782300000000001</c:v>
                </c:pt>
                <c:pt idx="24141">
                  <c:v>-0.36606100000000003</c:v>
                </c:pt>
                <c:pt idx="24142">
                  <c:v>-0.36561900000000003</c:v>
                </c:pt>
                <c:pt idx="24143">
                  <c:v>-0.36417500000000003</c:v>
                </c:pt>
                <c:pt idx="24144">
                  <c:v>-0.36301899999999998</c:v>
                </c:pt>
                <c:pt idx="24145">
                  <c:v>-0.36141699999999999</c:v>
                </c:pt>
                <c:pt idx="24146">
                  <c:v>-0.36041299999999998</c:v>
                </c:pt>
                <c:pt idx="24147">
                  <c:v>-0.36424499999999999</c:v>
                </c:pt>
                <c:pt idx="24148">
                  <c:v>-0.37202800000000003</c:v>
                </c:pt>
                <c:pt idx="24149">
                  <c:v>-0.37698900000000002</c:v>
                </c:pt>
                <c:pt idx="24150">
                  <c:v>-0.37804300000000002</c:v>
                </c:pt>
                <c:pt idx="24151">
                  <c:v>-0.38408700000000001</c:v>
                </c:pt>
                <c:pt idx="24152">
                  <c:v>-0.38650299999999999</c:v>
                </c:pt>
                <c:pt idx="24153">
                  <c:v>-0.38216099999999997</c:v>
                </c:pt>
                <c:pt idx="24154">
                  <c:v>-0.380635</c:v>
                </c:pt>
                <c:pt idx="24155">
                  <c:v>-0.37857299999999999</c:v>
                </c:pt>
                <c:pt idx="24156">
                  <c:v>-0.37790499999999999</c:v>
                </c:pt>
                <c:pt idx="24157">
                  <c:v>-0.37806800000000002</c:v>
                </c:pt>
                <c:pt idx="24158">
                  <c:v>-0.376106</c:v>
                </c:pt>
                <c:pt idx="24159">
                  <c:v>-0.376413</c:v>
                </c:pt>
                <c:pt idx="24160">
                  <c:v>-0.37803799999999999</c:v>
                </c:pt>
                <c:pt idx="24161">
                  <c:v>-0.37874400000000003</c:v>
                </c:pt>
                <c:pt idx="24162">
                  <c:v>-0.38134400000000002</c:v>
                </c:pt>
                <c:pt idx="24163">
                  <c:v>-0.38681100000000002</c:v>
                </c:pt>
                <c:pt idx="24164">
                  <c:v>-0.38957000000000003</c:v>
                </c:pt>
                <c:pt idx="24165">
                  <c:v>-0.38792300000000002</c:v>
                </c:pt>
                <c:pt idx="24166">
                  <c:v>-0.38767400000000002</c:v>
                </c:pt>
                <c:pt idx="24167">
                  <c:v>-0.382102</c:v>
                </c:pt>
                <c:pt idx="24168">
                  <c:v>-0.37325199999999997</c:v>
                </c:pt>
                <c:pt idx="24169">
                  <c:v>-0.36390400000000001</c:v>
                </c:pt>
                <c:pt idx="24170">
                  <c:v>-0.35758800000000002</c:v>
                </c:pt>
                <c:pt idx="24171">
                  <c:v>-0.35278900000000002</c:v>
                </c:pt>
                <c:pt idx="24172">
                  <c:v>-0.34908699999999998</c:v>
                </c:pt>
                <c:pt idx="24173">
                  <c:v>-0.34859899999999999</c:v>
                </c:pt>
                <c:pt idx="24174">
                  <c:v>-0.342893</c:v>
                </c:pt>
                <c:pt idx="24175">
                  <c:v>-0.33932499999999999</c:v>
                </c:pt>
                <c:pt idx="24176">
                  <c:v>-0.34034300000000001</c:v>
                </c:pt>
                <c:pt idx="24177">
                  <c:v>-0.33435599999999999</c:v>
                </c:pt>
                <c:pt idx="24178">
                  <c:v>-0.33367000000000002</c:v>
                </c:pt>
                <c:pt idx="24179">
                  <c:v>-0.33724900000000002</c:v>
                </c:pt>
                <c:pt idx="24180">
                  <c:v>-0.342497</c:v>
                </c:pt>
                <c:pt idx="24181">
                  <c:v>-0.34290599999999999</c:v>
                </c:pt>
                <c:pt idx="24182">
                  <c:v>-0.34210600000000002</c:v>
                </c:pt>
                <c:pt idx="24183">
                  <c:v>-0.338951</c:v>
                </c:pt>
                <c:pt idx="24184">
                  <c:v>-0.34201900000000002</c:v>
                </c:pt>
                <c:pt idx="24185">
                  <c:v>-0.34187299999999998</c:v>
                </c:pt>
                <c:pt idx="24186">
                  <c:v>-0.34275899999999998</c:v>
                </c:pt>
                <c:pt idx="24187">
                  <c:v>-0.34539599999999998</c:v>
                </c:pt>
                <c:pt idx="24188">
                  <c:v>-0.34196799999999999</c:v>
                </c:pt>
                <c:pt idx="24189">
                  <c:v>-0.34469300000000003</c:v>
                </c:pt>
                <c:pt idx="24190">
                  <c:v>-0.34203499999999998</c:v>
                </c:pt>
                <c:pt idx="24191">
                  <c:v>-0.34250999999999998</c:v>
                </c:pt>
                <c:pt idx="24192">
                  <c:v>-0.336478</c:v>
                </c:pt>
                <c:pt idx="24193">
                  <c:v>-0.33806399999999998</c:v>
                </c:pt>
                <c:pt idx="24194">
                  <c:v>-0.33679199999999998</c:v>
                </c:pt>
                <c:pt idx="24195">
                  <c:v>-0.33649899999999999</c:v>
                </c:pt>
                <c:pt idx="24196">
                  <c:v>-0.33223200000000003</c:v>
                </c:pt>
                <c:pt idx="24197">
                  <c:v>-0.32910600000000001</c:v>
                </c:pt>
                <c:pt idx="24198">
                  <c:v>-0.32377800000000001</c:v>
                </c:pt>
                <c:pt idx="24199">
                  <c:v>-0.316085</c:v>
                </c:pt>
                <c:pt idx="24200">
                  <c:v>-0.30792700000000001</c:v>
                </c:pt>
                <c:pt idx="24201">
                  <c:v>-0.30335299999999998</c:v>
                </c:pt>
                <c:pt idx="24202">
                  <c:v>-0.31128699999999998</c:v>
                </c:pt>
                <c:pt idx="24203">
                  <c:v>-0.31078499999999998</c:v>
                </c:pt>
                <c:pt idx="24204">
                  <c:v>-0.304317</c:v>
                </c:pt>
                <c:pt idx="24205">
                  <c:v>-0.29143799999999997</c:v>
                </c:pt>
                <c:pt idx="24206">
                  <c:v>-0.29302800000000001</c:v>
                </c:pt>
                <c:pt idx="24207">
                  <c:v>-0.287553</c:v>
                </c:pt>
                <c:pt idx="24208">
                  <c:v>-0.27382499999999999</c:v>
                </c:pt>
                <c:pt idx="24209">
                  <c:v>-0.25980500000000001</c:v>
                </c:pt>
                <c:pt idx="24210">
                  <c:v>-0.25082500000000002</c:v>
                </c:pt>
                <c:pt idx="24211">
                  <c:v>-0.24629200000000001</c:v>
                </c:pt>
                <c:pt idx="24212">
                  <c:v>-0.24419199999999999</c:v>
                </c:pt>
                <c:pt idx="24213">
                  <c:v>-0.24209800000000001</c:v>
                </c:pt>
                <c:pt idx="24214">
                  <c:v>-0.243094</c:v>
                </c:pt>
                <c:pt idx="24215">
                  <c:v>-0.24904499999999999</c:v>
                </c:pt>
                <c:pt idx="24216">
                  <c:v>-0.25279000000000001</c:v>
                </c:pt>
                <c:pt idx="24217">
                  <c:v>-0.248112</c:v>
                </c:pt>
                <c:pt idx="24218">
                  <c:v>-0.24349100000000001</c:v>
                </c:pt>
                <c:pt idx="24219">
                  <c:v>-0.23589399999999999</c:v>
                </c:pt>
                <c:pt idx="24220">
                  <c:v>-0.22866800000000001</c:v>
                </c:pt>
                <c:pt idx="24221">
                  <c:v>-0.21407999999999999</c:v>
                </c:pt>
                <c:pt idx="24222">
                  <c:v>-0.20929500000000001</c:v>
                </c:pt>
                <c:pt idx="24223">
                  <c:v>-0.210259</c:v>
                </c:pt>
                <c:pt idx="24224">
                  <c:v>-0.209036</c:v>
                </c:pt>
                <c:pt idx="24225">
                  <c:v>-0.20338800000000001</c:v>
                </c:pt>
                <c:pt idx="24226">
                  <c:v>-0.19556200000000001</c:v>
                </c:pt>
                <c:pt idx="24227">
                  <c:v>-0.180949</c:v>
                </c:pt>
                <c:pt idx="24228">
                  <c:v>-0.172627</c:v>
                </c:pt>
                <c:pt idx="24229">
                  <c:v>-0.16663500000000001</c:v>
                </c:pt>
                <c:pt idx="24230">
                  <c:v>-0.16438900000000001</c:v>
                </c:pt>
                <c:pt idx="24231">
                  <c:v>-0.16811899999999999</c:v>
                </c:pt>
                <c:pt idx="24232">
                  <c:v>-0.171816</c:v>
                </c:pt>
                <c:pt idx="24233">
                  <c:v>-0.16764999999999999</c:v>
                </c:pt>
                <c:pt idx="24234">
                  <c:v>-0.15869900000000001</c:v>
                </c:pt>
                <c:pt idx="24235">
                  <c:v>-0.15174099999999999</c:v>
                </c:pt>
                <c:pt idx="24236">
                  <c:v>-0.13829900000000001</c:v>
                </c:pt>
                <c:pt idx="24237">
                  <c:v>-0.13386100000000001</c:v>
                </c:pt>
                <c:pt idx="24238">
                  <c:v>-0.13237299999999999</c:v>
                </c:pt>
                <c:pt idx="24239">
                  <c:v>-0.137131</c:v>
                </c:pt>
                <c:pt idx="24240">
                  <c:v>-0.13999700000000001</c:v>
                </c:pt>
                <c:pt idx="24241">
                  <c:v>-0.14080599999999999</c:v>
                </c:pt>
                <c:pt idx="24242">
                  <c:v>-0.136266</c:v>
                </c:pt>
                <c:pt idx="24243">
                  <c:v>-0.13336700000000001</c:v>
                </c:pt>
                <c:pt idx="24244">
                  <c:v>-0.12494</c:v>
                </c:pt>
                <c:pt idx="24245">
                  <c:v>-0.119049</c:v>
                </c:pt>
                <c:pt idx="24246">
                  <c:v>-0.116442</c:v>
                </c:pt>
                <c:pt idx="24247">
                  <c:v>-0.113436</c:v>
                </c:pt>
                <c:pt idx="24248">
                  <c:v>-0.10705000000000001</c:v>
                </c:pt>
                <c:pt idx="24249">
                  <c:v>-0.104043</c:v>
                </c:pt>
                <c:pt idx="24250">
                  <c:v>-0.105827</c:v>
                </c:pt>
                <c:pt idx="24251">
                  <c:v>-0.100882</c:v>
                </c:pt>
                <c:pt idx="24252">
                  <c:v>-8.9502100000000001E-2</c:v>
                </c:pt>
                <c:pt idx="24253">
                  <c:v>-7.3312299999999997E-2</c:v>
                </c:pt>
                <c:pt idx="24254">
                  <c:v>-6.0408299999999998E-2</c:v>
                </c:pt>
                <c:pt idx="24255">
                  <c:v>-4.7435999999999999E-2</c:v>
                </c:pt>
                <c:pt idx="24256">
                  <c:v>-3.3182299999999998E-2</c:v>
                </c:pt>
                <c:pt idx="24257">
                  <c:v>-1.90251E-2</c:v>
                </c:pt>
                <c:pt idx="24258">
                  <c:v>-3.9640700000000001E-3</c:v>
                </c:pt>
                <c:pt idx="24259">
                  <c:v>1.8467600000000001E-2</c:v>
                </c:pt>
                <c:pt idx="24260">
                  <c:v>4.1878400000000003E-2</c:v>
                </c:pt>
                <c:pt idx="24261">
                  <c:v>5.0019000000000001E-2</c:v>
                </c:pt>
                <c:pt idx="24262">
                  <c:v>5.4191999999999997E-2</c:v>
                </c:pt>
                <c:pt idx="24263">
                  <c:v>6.1718299999999997E-2</c:v>
                </c:pt>
                <c:pt idx="24264">
                  <c:v>7.1025199999999997E-2</c:v>
                </c:pt>
                <c:pt idx="24265">
                  <c:v>7.9838300000000001E-2</c:v>
                </c:pt>
                <c:pt idx="24266">
                  <c:v>9.2747999999999997E-2</c:v>
                </c:pt>
                <c:pt idx="24267">
                  <c:v>0.102383</c:v>
                </c:pt>
                <c:pt idx="24268">
                  <c:v>0.107471</c:v>
                </c:pt>
                <c:pt idx="24269">
                  <c:v>0.110512</c:v>
                </c:pt>
                <c:pt idx="24270">
                  <c:v>0.114665</c:v>
                </c:pt>
                <c:pt idx="24271">
                  <c:v>0.11683200000000001</c:v>
                </c:pt>
                <c:pt idx="24272">
                  <c:v>0.116953</c:v>
                </c:pt>
                <c:pt idx="24273">
                  <c:v>0.117044</c:v>
                </c:pt>
                <c:pt idx="24274">
                  <c:v>0.11779100000000001</c:v>
                </c:pt>
                <c:pt idx="24275">
                  <c:v>0.118343</c:v>
                </c:pt>
                <c:pt idx="24276">
                  <c:v>0.111813</c:v>
                </c:pt>
                <c:pt idx="24277">
                  <c:v>9.6531800000000001E-2</c:v>
                </c:pt>
                <c:pt idx="24278">
                  <c:v>8.8446200000000003E-2</c:v>
                </c:pt>
                <c:pt idx="24279">
                  <c:v>8.3071599999999995E-2</c:v>
                </c:pt>
                <c:pt idx="24280">
                  <c:v>7.6415800000000006E-2</c:v>
                </c:pt>
                <c:pt idx="24281">
                  <c:v>6.9461999999999996E-2</c:v>
                </c:pt>
                <c:pt idx="24282">
                  <c:v>6.0380000000000003E-2</c:v>
                </c:pt>
                <c:pt idx="24283">
                  <c:v>5.8019500000000002E-2</c:v>
                </c:pt>
                <c:pt idx="24284">
                  <c:v>5.6685399999999997E-2</c:v>
                </c:pt>
                <c:pt idx="24285">
                  <c:v>5.3274099999999998E-2</c:v>
                </c:pt>
                <c:pt idx="24286">
                  <c:v>4.8153599999999998E-2</c:v>
                </c:pt>
                <c:pt idx="24287">
                  <c:v>4.4641E-2</c:v>
                </c:pt>
                <c:pt idx="24288">
                  <c:v>4.6449400000000002E-2</c:v>
                </c:pt>
                <c:pt idx="24289">
                  <c:v>5.62128E-2</c:v>
                </c:pt>
                <c:pt idx="24290">
                  <c:v>7.9002199999999995E-2</c:v>
                </c:pt>
                <c:pt idx="24291">
                  <c:v>0.101718</c:v>
                </c:pt>
                <c:pt idx="24292">
                  <c:v>0.123011</c:v>
                </c:pt>
                <c:pt idx="24293">
                  <c:v>0.14297899999999999</c:v>
                </c:pt>
                <c:pt idx="24294">
                  <c:v>0.15886400000000001</c:v>
                </c:pt>
                <c:pt idx="24295">
                  <c:v>0.17113400000000001</c:v>
                </c:pt>
                <c:pt idx="24296">
                  <c:v>0.177207</c:v>
                </c:pt>
                <c:pt idx="24297">
                  <c:v>0.180645</c:v>
                </c:pt>
                <c:pt idx="24298">
                  <c:v>0.183506</c:v>
                </c:pt>
                <c:pt idx="24299">
                  <c:v>0.184475</c:v>
                </c:pt>
                <c:pt idx="24300">
                  <c:v>0.18779100000000001</c:v>
                </c:pt>
                <c:pt idx="24301">
                  <c:v>0.18900900000000001</c:v>
                </c:pt>
                <c:pt idx="24302">
                  <c:v>0.195294</c:v>
                </c:pt>
                <c:pt idx="24303">
                  <c:v>0.194714</c:v>
                </c:pt>
                <c:pt idx="24304">
                  <c:v>0.19911599999999999</c:v>
                </c:pt>
                <c:pt idx="24305">
                  <c:v>0.20988699999999999</c:v>
                </c:pt>
                <c:pt idx="24306">
                  <c:v>0.21421200000000001</c:v>
                </c:pt>
                <c:pt idx="24307">
                  <c:v>0.219473</c:v>
                </c:pt>
                <c:pt idx="24308">
                  <c:v>0.22953100000000001</c:v>
                </c:pt>
                <c:pt idx="24309">
                  <c:v>0.24526800000000001</c:v>
                </c:pt>
                <c:pt idx="24310">
                  <c:v>0.250886</c:v>
                </c:pt>
                <c:pt idx="24311">
                  <c:v>0.25234699999999999</c:v>
                </c:pt>
                <c:pt idx="24312">
                  <c:v>0.257741</c:v>
                </c:pt>
                <c:pt idx="24313">
                  <c:v>0.26315100000000002</c:v>
                </c:pt>
                <c:pt idx="24314">
                  <c:v>0.26680999999999999</c:v>
                </c:pt>
                <c:pt idx="24315">
                  <c:v>0.26569100000000001</c:v>
                </c:pt>
                <c:pt idx="24316">
                  <c:v>0.26983699999999999</c:v>
                </c:pt>
                <c:pt idx="24317">
                  <c:v>0.27577600000000002</c:v>
                </c:pt>
                <c:pt idx="24318">
                  <c:v>0.27837499999999998</c:v>
                </c:pt>
                <c:pt idx="24319">
                  <c:v>0.28227200000000002</c:v>
                </c:pt>
                <c:pt idx="24320">
                  <c:v>0.29224899999999998</c:v>
                </c:pt>
                <c:pt idx="24321">
                  <c:v>0.29841600000000001</c:v>
                </c:pt>
                <c:pt idx="24322">
                  <c:v>0.30672199999999999</c:v>
                </c:pt>
                <c:pt idx="24323">
                  <c:v>0.32161499999999998</c:v>
                </c:pt>
                <c:pt idx="24324">
                  <c:v>0.33427400000000002</c:v>
                </c:pt>
                <c:pt idx="24325">
                  <c:v>0.35239100000000001</c:v>
                </c:pt>
                <c:pt idx="24326">
                  <c:v>0.37641799999999997</c:v>
                </c:pt>
                <c:pt idx="24327">
                  <c:v>0.40502899999999997</c:v>
                </c:pt>
                <c:pt idx="24328">
                  <c:v>0.42886999999999997</c:v>
                </c:pt>
                <c:pt idx="24329">
                  <c:v>0.44801400000000002</c:v>
                </c:pt>
                <c:pt idx="24330">
                  <c:v>0.464779</c:v>
                </c:pt>
                <c:pt idx="24331">
                  <c:v>0.478601</c:v>
                </c:pt>
                <c:pt idx="24332">
                  <c:v>0.48871199999999998</c:v>
                </c:pt>
                <c:pt idx="24333">
                  <c:v>0.48870200000000003</c:v>
                </c:pt>
                <c:pt idx="24334">
                  <c:v>0.47942000000000001</c:v>
                </c:pt>
                <c:pt idx="24335">
                  <c:v>0.47282999999999997</c:v>
                </c:pt>
                <c:pt idx="24336">
                  <c:v>0.46269900000000003</c:v>
                </c:pt>
                <c:pt idx="24337">
                  <c:v>0.45638800000000002</c:v>
                </c:pt>
                <c:pt idx="24338">
                  <c:v>0.46092899999999998</c:v>
                </c:pt>
                <c:pt idx="24339">
                  <c:v>0.470665</c:v>
                </c:pt>
                <c:pt idx="24340">
                  <c:v>0.48111999999999999</c:v>
                </c:pt>
                <c:pt idx="24341">
                  <c:v>0.49311500000000003</c:v>
                </c:pt>
                <c:pt idx="24342">
                  <c:v>0.50517599999999996</c:v>
                </c:pt>
                <c:pt idx="24343">
                  <c:v>0.52517999999999998</c:v>
                </c:pt>
                <c:pt idx="24344">
                  <c:v>0.55768099999999998</c:v>
                </c:pt>
                <c:pt idx="24345">
                  <c:v>0.58246299999999995</c:v>
                </c:pt>
                <c:pt idx="24346">
                  <c:v>0.60177400000000003</c:v>
                </c:pt>
                <c:pt idx="24347">
                  <c:v>0.61567499999999997</c:v>
                </c:pt>
                <c:pt idx="24348">
                  <c:v>0.628668</c:v>
                </c:pt>
                <c:pt idx="24349">
                  <c:v>0.64244599999999996</c:v>
                </c:pt>
                <c:pt idx="24350">
                  <c:v>0.65523200000000004</c:v>
                </c:pt>
                <c:pt idx="24351">
                  <c:v>0.66837000000000002</c:v>
                </c:pt>
                <c:pt idx="24352">
                  <c:v>0.68129099999999998</c:v>
                </c:pt>
                <c:pt idx="24353">
                  <c:v>0.69092200000000004</c:v>
                </c:pt>
                <c:pt idx="24354">
                  <c:v>0.69675900000000002</c:v>
                </c:pt>
                <c:pt idx="24355">
                  <c:v>0.70281400000000005</c:v>
                </c:pt>
                <c:pt idx="24356">
                  <c:v>0.70915600000000001</c:v>
                </c:pt>
                <c:pt idx="24357">
                  <c:v>0.71239699999999995</c:v>
                </c:pt>
                <c:pt idx="24358">
                  <c:v>0.71410600000000002</c:v>
                </c:pt>
                <c:pt idx="24359">
                  <c:v>0.70297299999999996</c:v>
                </c:pt>
                <c:pt idx="24360">
                  <c:v>0.69775600000000004</c:v>
                </c:pt>
                <c:pt idx="24361">
                  <c:v>0.69247999999999998</c:v>
                </c:pt>
                <c:pt idx="24362">
                  <c:v>0.68710000000000004</c:v>
                </c:pt>
                <c:pt idx="24363">
                  <c:v>0.68306699999999998</c:v>
                </c:pt>
                <c:pt idx="24364">
                  <c:v>0.68612099999999998</c:v>
                </c:pt>
                <c:pt idx="24365">
                  <c:v>0.68837400000000004</c:v>
                </c:pt>
                <c:pt idx="24366">
                  <c:v>0.690029</c:v>
                </c:pt>
                <c:pt idx="24367">
                  <c:v>0.69371000000000005</c:v>
                </c:pt>
                <c:pt idx="24368">
                  <c:v>0.69548399999999999</c:v>
                </c:pt>
                <c:pt idx="24369">
                  <c:v>0.69271000000000005</c:v>
                </c:pt>
                <c:pt idx="24370">
                  <c:v>0.68991400000000003</c:v>
                </c:pt>
                <c:pt idx="24371">
                  <c:v>0.68610099999999996</c:v>
                </c:pt>
                <c:pt idx="24372">
                  <c:v>0.68482799999999999</c:v>
                </c:pt>
                <c:pt idx="24373">
                  <c:v>0.68002700000000005</c:v>
                </c:pt>
                <c:pt idx="24374">
                  <c:v>0.68369000000000002</c:v>
                </c:pt>
                <c:pt idx="24375">
                  <c:v>0.69042999999999999</c:v>
                </c:pt>
                <c:pt idx="24376">
                  <c:v>0.69516900000000004</c:v>
                </c:pt>
                <c:pt idx="24377">
                  <c:v>0.70138699999999998</c:v>
                </c:pt>
                <c:pt idx="24378">
                  <c:v>0.71350899999999995</c:v>
                </c:pt>
                <c:pt idx="24379">
                  <c:v>0.74012999999999995</c:v>
                </c:pt>
                <c:pt idx="24380">
                  <c:v>0.76499700000000004</c:v>
                </c:pt>
                <c:pt idx="24381">
                  <c:v>0.778775</c:v>
                </c:pt>
                <c:pt idx="24382">
                  <c:v>0.79841600000000001</c:v>
                </c:pt>
                <c:pt idx="24383">
                  <c:v>0.81631799999999999</c:v>
                </c:pt>
                <c:pt idx="24384">
                  <c:v>0.82482500000000003</c:v>
                </c:pt>
                <c:pt idx="24385">
                  <c:v>0.82670999999999994</c:v>
                </c:pt>
                <c:pt idx="24386">
                  <c:v>0.82985200000000003</c:v>
                </c:pt>
                <c:pt idx="24387">
                  <c:v>0.83808099999999996</c:v>
                </c:pt>
                <c:pt idx="24388">
                  <c:v>0.84318000000000004</c:v>
                </c:pt>
                <c:pt idx="24389">
                  <c:v>0.84172999999999998</c:v>
                </c:pt>
                <c:pt idx="24390">
                  <c:v>0.839063</c:v>
                </c:pt>
                <c:pt idx="24391">
                  <c:v>0.83650800000000003</c:v>
                </c:pt>
                <c:pt idx="24392">
                  <c:v>0.83319399999999999</c:v>
                </c:pt>
                <c:pt idx="24393">
                  <c:v>0.83370299999999997</c:v>
                </c:pt>
                <c:pt idx="24394">
                  <c:v>0.82512799999999997</c:v>
                </c:pt>
                <c:pt idx="24395">
                  <c:v>0.80795600000000001</c:v>
                </c:pt>
                <c:pt idx="24396">
                  <c:v>0.78931200000000001</c:v>
                </c:pt>
                <c:pt idx="24397">
                  <c:v>0.76701299999999994</c:v>
                </c:pt>
                <c:pt idx="24398">
                  <c:v>0.75764399999999998</c:v>
                </c:pt>
                <c:pt idx="24399">
                  <c:v>0.76744299999999999</c:v>
                </c:pt>
                <c:pt idx="24400">
                  <c:v>0.78741899999999998</c:v>
                </c:pt>
                <c:pt idx="24401">
                  <c:v>0.80366300000000002</c:v>
                </c:pt>
                <c:pt idx="24402">
                  <c:v>0.81388899999999997</c:v>
                </c:pt>
                <c:pt idx="24403">
                  <c:v>0.81837499999999996</c:v>
                </c:pt>
                <c:pt idx="24404">
                  <c:v>0.82218100000000005</c:v>
                </c:pt>
                <c:pt idx="24405">
                  <c:v>0.83055400000000001</c:v>
                </c:pt>
                <c:pt idx="24406">
                  <c:v>0.84255500000000005</c:v>
                </c:pt>
                <c:pt idx="24407">
                  <c:v>0.85511400000000004</c:v>
                </c:pt>
                <c:pt idx="24408">
                  <c:v>0.86939900000000003</c:v>
                </c:pt>
                <c:pt idx="24409">
                  <c:v>0.88131700000000002</c:v>
                </c:pt>
                <c:pt idx="24410">
                  <c:v>0.89290099999999994</c:v>
                </c:pt>
                <c:pt idx="24411">
                  <c:v>0.90395800000000004</c:v>
                </c:pt>
                <c:pt idx="24412">
                  <c:v>0.91193299999999999</c:v>
                </c:pt>
                <c:pt idx="24413">
                  <c:v>0.91906100000000002</c:v>
                </c:pt>
                <c:pt idx="24414">
                  <c:v>0.92400300000000002</c:v>
                </c:pt>
                <c:pt idx="24415">
                  <c:v>0.92664299999999999</c:v>
                </c:pt>
                <c:pt idx="24416">
                  <c:v>0.92924200000000001</c:v>
                </c:pt>
                <c:pt idx="24417">
                  <c:v>0.930037</c:v>
                </c:pt>
                <c:pt idx="24418">
                  <c:v>0.92308999999999997</c:v>
                </c:pt>
                <c:pt idx="24419">
                  <c:v>0.91816699999999996</c:v>
                </c:pt>
                <c:pt idx="24420">
                  <c:v>0.915404</c:v>
                </c:pt>
                <c:pt idx="24421">
                  <c:v>0.91157500000000002</c:v>
                </c:pt>
                <c:pt idx="24422">
                  <c:v>0.90770600000000001</c:v>
                </c:pt>
                <c:pt idx="24423">
                  <c:v>0.90161100000000005</c:v>
                </c:pt>
                <c:pt idx="24424">
                  <c:v>0.89817599999999997</c:v>
                </c:pt>
                <c:pt idx="24425">
                  <c:v>0.89658199999999999</c:v>
                </c:pt>
                <c:pt idx="24426">
                  <c:v>0.89463899999999996</c:v>
                </c:pt>
                <c:pt idx="24427">
                  <c:v>0.89560200000000001</c:v>
                </c:pt>
                <c:pt idx="24428">
                  <c:v>0.89622800000000002</c:v>
                </c:pt>
                <c:pt idx="24429">
                  <c:v>0.894926</c:v>
                </c:pt>
                <c:pt idx="24430">
                  <c:v>0.89580300000000002</c:v>
                </c:pt>
                <c:pt idx="24431">
                  <c:v>0.89720200000000006</c:v>
                </c:pt>
                <c:pt idx="24432">
                  <c:v>0.89759800000000001</c:v>
                </c:pt>
                <c:pt idx="24433">
                  <c:v>0.90020299999999998</c:v>
                </c:pt>
                <c:pt idx="24434">
                  <c:v>0.90224800000000005</c:v>
                </c:pt>
                <c:pt idx="24435">
                  <c:v>0.904308</c:v>
                </c:pt>
                <c:pt idx="24436">
                  <c:v>0.90469900000000003</c:v>
                </c:pt>
                <c:pt idx="24437">
                  <c:v>0.90323699999999996</c:v>
                </c:pt>
                <c:pt idx="24438">
                  <c:v>0.90957299999999996</c:v>
                </c:pt>
                <c:pt idx="24439">
                  <c:v>0.91337000000000002</c:v>
                </c:pt>
                <c:pt idx="24440">
                  <c:v>0.91505899999999996</c:v>
                </c:pt>
                <c:pt idx="24441">
                  <c:v>0.91638799999999998</c:v>
                </c:pt>
                <c:pt idx="24442">
                  <c:v>0.91951300000000002</c:v>
                </c:pt>
                <c:pt idx="24443">
                  <c:v>0.92206999999999995</c:v>
                </c:pt>
                <c:pt idx="24444">
                  <c:v>0.92509799999999998</c:v>
                </c:pt>
                <c:pt idx="24445">
                  <c:v>0.92772200000000005</c:v>
                </c:pt>
                <c:pt idx="24446">
                  <c:v>0.931782</c:v>
                </c:pt>
                <c:pt idx="24447">
                  <c:v>0.93480600000000003</c:v>
                </c:pt>
                <c:pt idx="24448">
                  <c:v>0.93836900000000001</c:v>
                </c:pt>
                <c:pt idx="24449">
                  <c:v>0.94430499999999995</c:v>
                </c:pt>
                <c:pt idx="24450">
                  <c:v>0.94937800000000006</c:v>
                </c:pt>
                <c:pt idx="24451">
                  <c:v>0.93934300000000004</c:v>
                </c:pt>
                <c:pt idx="24452">
                  <c:v>0.94381300000000001</c:v>
                </c:pt>
                <c:pt idx="24453">
                  <c:v>0.96271300000000004</c:v>
                </c:pt>
                <c:pt idx="24454">
                  <c:v>0.970306</c:v>
                </c:pt>
                <c:pt idx="24455">
                  <c:v>0.97454099999999999</c:v>
                </c:pt>
                <c:pt idx="24456">
                  <c:v>0.97953299999999999</c:v>
                </c:pt>
                <c:pt idx="24457">
                  <c:v>0.98504499999999995</c:v>
                </c:pt>
                <c:pt idx="24458">
                  <c:v>0.98987800000000004</c:v>
                </c:pt>
                <c:pt idx="24459">
                  <c:v>0.99396499999999999</c:v>
                </c:pt>
                <c:pt idx="24460">
                  <c:v>0.99813300000000005</c:v>
                </c:pt>
                <c:pt idx="24461">
                  <c:v>1.00135</c:v>
                </c:pt>
                <c:pt idx="24462">
                  <c:v>1.00275</c:v>
                </c:pt>
                <c:pt idx="24463">
                  <c:v>1.0045599999999999</c:v>
                </c:pt>
                <c:pt idx="24464">
                  <c:v>1.00857</c:v>
                </c:pt>
                <c:pt idx="24465">
                  <c:v>1.0131699999999999</c:v>
                </c:pt>
                <c:pt idx="24466">
                  <c:v>1.01814</c:v>
                </c:pt>
                <c:pt idx="24467">
                  <c:v>1.02247</c:v>
                </c:pt>
                <c:pt idx="24468">
                  <c:v>1.02586</c:v>
                </c:pt>
                <c:pt idx="24469">
                  <c:v>1.02813</c:v>
                </c:pt>
                <c:pt idx="24470">
                  <c:v>1.03182</c:v>
                </c:pt>
                <c:pt idx="24471">
                  <c:v>1.03704</c:v>
                </c:pt>
                <c:pt idx="24472">
                  <c:v>1.0387599999999999</c:v>
                </c:pt>
                <c:pt idx="24473">
                  <c:v>1.0409900000000001</c:v>
                </c:pt>
                <c:pt idx="24474">
                  <c:v>1.0459799999999999</c:v>
                </c:pt>
                <c:pt idx="24475">
                  <c:v>1.0492900000000001</c:v>
                </c:pt>
                <c:pt idx="24476">
                  <c:v>1.0505</c:v>
                </c:pt>
                <c:pt idx="24477">
                  <c:v>1.05111</c:v>
                </c:pt>
                <c:pt idx="24478">
                  <c:v>1.0538000000000001</c:v>
                </c:pt>
                <c:pt idx="24479">
                  <c:v>1.0600499999999999</c:v>
                </c:pt>
                <c:pt idx="24480">
                  <c:v>1.06338</c:v>
                </c:pt>
                <c:pt idx="24481">
                  <c:v>1.06616</c:v>
                </c:pt>
                <c:pt idx="24482">
                  <c:v>1.0731299999999999</c:v>
                </c:pt>
                <c:pt idx="24483">
                  <c:v>1.0747500000000001</c:v>
                </c:pt>
                <c:pt idx="24484">
                  <c:v>1.07622</c:v>
                </c:pt>
                <c:pt idx="24485">
                  <c:v>1.0812999999999999</c:v>
                </c:pt>
                <c:pt idx="24486">
                  <c:v>1.0829</c:v>
                </c:pt>
                <c:pt idx="24487">
                  <c:v>1.0865199999999999</c:v>
                </c:pt>
                <c:pt idx="24488">
                  <c:v>1.0916300000000001</c:v>
                </c:pt>
                <c:pt idx="24489">
                  <c:v>1.0940099999999999</c:v>
                </c:pt>
                <c:pt idx="24490">
                  <c:v>1.0940099999999999</c:v>
                </c:pt>
                <c:pt idx="24491">
                  <c:v>1.09887</c:v>
                </c:pt>
                <c:pt idx="24492">
                  <c:v>1.1014900000000001</c:v>
                </c:pt>
                <c:pt idx="24493">
                  <c:v>1.10358</c:v>
                </c:pt>
                <c:pt idx="24494">
                  <c:v>1.10907</c:v>
                </c:pt>
                <c:pt idx="24495">
                  <c:v>1.1078699999999999</c:v>
                </c:pt>
                <c:pt idx="24496">
                  <c:v>1.1079000000000001</c:v>
                </c:pt>
                <c:pt idx="24497">
                  <c:v>1.1099399999999999</c:v>
                </c:pt>
                <c:pt idx="24498">
                  <c:v>1.1105100000000001</c:v>
                </c:pt>
                <c:pt idx="24499">
                  <c:v>1.1131</c:v>
                </c:pt>
                <c:pt idx="24500">
                  <c:v>1.11503</c:v>
                </c:pt>
                <c:pt idx="24501">
                  <c:v>1.1136600000000001</c:v>
                </c:pt>
                <c:pt idx="24502">
                  <c:v>1.1128800000000001</c:v>
                </c:pt>
                <c:pt idx="24503">
                  <c:v>1.1137999999999999</c:v>
                </c:pt>
                <c:pt idx="24504">
                  <c:v>1.11144</c:v>
                </c:pt>
                <c:pt idx="24505">
                  <c:v>1.11049</c:v>
                </c:pt>
                <c:pt idx="24506">
                  <c:v>1.1131599999999999</c:v>
                </c:pt>
                <c:pt idx="24507">
                  <c:v>1.11433</c:v>
                </c:pt>
                <c:pt idx="24508">
                  <c:v>1.1154500000000001</c:v>
                </c:pt>
                <c:pt idx="24509">
                  <c:v>1.11669</c:v>
                </c:pt>
                <c:pt idx="24510">
                  <c:v>1.1162000000000001</c:v>
                </c:pt>
                <c:pt idx="24511">
                  <c:v>1.11561</c:v>
                </c:pt>
                <c:pt idx="24512">
                  <c:v>1.1150599999999999</c:v>
                </c:pt>
                <c:pt idx="24513">
                  <c:v>1.11581</c:v>
                </c:pt>
                <c:pt idx="24514">
                  <c:v>1.1135900000000001</c:v>
                </c:pt>
                <c:pt idx="24515">
                  <c:v>1.1066</c:v>
                </c:pt>
                <c:pt idx="24516">
                  <c:v>1.1059300000000001</c:v>
                </c:pt>
                <c:pt idx="24517">
                  <c:v>1.10595</c:v>
                </c:pt>
                <c:pt idx="24518">
                  <c:v>1.1059600000000001</c:v>
                </c:pt>
                <c:pt idx="24519">
                  <c:v>1.1028</c:v>
                </c:pt>
                <c:pt idx="24520">
                  <c:v>1.10094</c:v>
                </c:pt>
                <c:pt idx="24521">
                  <c:v>1.1008199999999999</c:v>
                </c:pt>
                <c:pt idx="24522">
                  <c:v>1.1016699999999999</c:v>
                </c:pt>
                <c:pt idx="24523">
                  <c:v>1.1039000000000001</c:v>
                </c:pt>
                <c:pt idx="24524">
                  <c:v>1.1043799999999999</c:v>
                </c:pt>
                <c:pt idx="24525">
                  <c:v>1.1024099999999999</c:v>
                </c:pt>
                <c:pt idx="24526">
                  <c:v>1.1068</c:v>
                </c:pt>
                <c:pt idx="24527">
                  <c:v>1.10965</c:v>
                </c:pt>
                <c:pt idx="24528">
                  <c:v>1.11232</c:v>
                </c:pt>
                <c:pt idx="24529">
                  <c:v>1.1174200000000001</c:v>
                </c:pt>
                <c:pt idx="24530">
                  <c:v>1.1223700000000001</c:v>
                </c:pt>
                <c:pt idx="24531">
                  <c:v>1.1249</c:v>
                </c:pt>
                <c:pt idx="24532">
                  <c:v>1.12744</c:v>
                </c:pt>
                <c:pt idx="24533">
                  <c:v>1.1309100000000001</c:v>
                </c:pt>
                <c:pt idx="24534">
                  <c:v>1.13609</c:v>
                </c:pt>
                <c:pt idx="24535">
                  <c:v>1.13371</c:v>
                </c:pt>
                <c:pt idx="24536">
                  <c:v>1.1378600000000001</c:v>
                </c:pt>
                <c:pt idx="24537">
                  <c:v>1.1412800000000001</c:v>
                </c:pt>
                <c:pt idx="24538">
                  <c:v>1.1407799999999999</c:v>
                </c:pt>
                <c:pt idx="24539">
                  <c:v>1.14402</c:v>
                </c:pt>
                <c:pt idx="24540">
                  <c:v>1.14628</c:v>
                </c:pt>
                <c:pt idx="24541">
                  <c:v>1.1474899999999999</c:v>
                </c:pt>
                <c:pt idx="24542">
                  <c:v>1.14724</c:v>
                </c:pt>
                <c:pt idx="24543">
                  <c:v>1.15147</c:v>
                </c:pt>
                <c:pt idx="24544">
                  <c:v>1.1532100000000001</c:v>
                </c:pt>
                <c:pt idx="24545">
                  <c:v>1.15706</c:v>
                </c:pt>
                <c:pt idx="24546">
                  <c:v>1.1578999999999999</c:v>
                </c:pt>
                <c:pt idx="24547">
                  <c:v>1.1614500000000001</c:v>
                </c:pt>
                <c:pt idx="24548">
                  <c:v>1.1669099999999999</c:v>
                </c:pt>
                <c:pt idx="24549">
                  <c:v>1.1688799999999999</c:v>
                </c:pt>
                <c:pt idx="24550">
                  <c:v>1.1747000000000001</c:v>
                </c:pt>
                <c:pt idx="24551">
                  <c:v>1.17886</c:v>
                </c:pt>
                <c:pt idx="24552">
                  <c:v>1.18285</c:v>
                </c:pt>
                <c:pt idx="24553">
                  <c:v>1.1876</c:v>
                </c:pt>
                <c:pt idx="24554">
                  <c:v>1.19017</c:v>
                </c:pt>
                <c:pt idx="24555">
                  <c:v>1.1910099999999999</c:v>
                </c:pt>
                <c:pt idx="24556">
                  <c:v>1.1926699999999999</c:v>
                </c:pt>
                <c:pt idx="24557">
                  <c:v>1.1889799999999999</c:v>
                </c:pt>
                <c:pt idx="24558">
                  <c:v>1.1928700000000001</c:v>
                </c:pt>
                <c:pt idx="24559">
                  <c:v>1.1903699999999999</c:v>
                </c:pt>
                <c:pt idx="24560">
                  <c:v>1.19001</c:v>
                </c:pt>
                <c:pt idx="24561">
                  <c:v>1.19316</c:v>
                </c:pt>
                <c:pt idx="24562">
                  <c:v>1.1933</c:v>
                </c:pt>
                <c:pt idx="24563">
                  <c:v>1.1949399999999999</c:v>
                </c:pt>
                <c:pt idx="24564">
                  <c:v>1.1977899999999999</c:v>
                </c:pt>
                <c:pt idx="24565">
                  <c:v>1.19807</c:v>
                </c:pt>
                <c:pt idx="24566">
                  <c:v>1.19879</c:v>
                </c:pt>
                <c:pt idx="24567">
                  <c:v>1.1982200000000001</c:v>
                </c:pt>
                <c:pt idx="24568">
                  <c:v>1.1973800000000001</c:v>
                </c:pt>
                <c:pt idx="24569">
                  <c:v>1.2000299999999999</c:v>
                </c:pt>
                <c:pt idx="24570">
                  <c:v>1.20343</c:v>
                </c:pt>
                <c:pt idx="24571">
                  <c:v>1.2044600000000001</c:v>
                </c:pt>
                <c:pt idx="24572">
                  <c:v>1.2068099999999999</c:v>
                </c:pt>
                <c:pt idx="24573">
                  <c:v>1.2097199999999999</c:v>
                </c:pt>
                <c:pt idx="24574">
                  <c:v>1.2130399999999999</c:v>
                </c:pt>
                <c:pt idx="24575">
                  <c:v>1.2158100000000001</c:v>
                </c:pt>
                <c:pt idx="24576">
                  <c:v>1.2201200000000001</c:v>
                </c:pt>
                <c:pt idx="24577">
                  <c:v>1.2221</c:v>
                </c:pt>
                <c:pt idx="24578">
                  <c:v>1.22339</c:v>
                </c:pt>
                <c:pt idx="24579">
                  <c:v>1.2242900000000001</c:v>
                </c:pt>
                <c:pt idx="24580">
                  <c:v>1.22976</c:v>
                </c:pt>
                <c:pt idx="24581">
                  <c:v>1.2354400000000001</c:v>
                </c:pt>
                <c:pt idx="24582">
                  <c:v>1.23681</c:v>
                </c:pt>
                <c:pt idx="24583">
                  <c:v>1.2377400000000001</c:v>
                </c:pt>
                <c:pt idx="24584">
                  <c:v>1.2407999999999999</c:v>
                </c:pt>
                <c:pt idx="24585">
                  <c:v>1.2439499999999999</c:v>
                </c:pt>
                <c:pt idx="24586">
                  <c:v>1.2448399999999999</c:v>
                </c:pt>
                <c:pt idx="24587">
                  <c:v>1.24671</c:v>
                </c:pt>
                <c:pt idx="24588">
                  <c:v>1.2464</c:v>
                </c:pt>
                <c:pt idx="24589">
                  <c:v>1.2506600000000001</c:v>
                </c:pt>
                <c:pt idx="24590">
                  <c:v>1.2547699999999999</c:v>
                </c:pt>
                <c:pt idx="24591">
                  <c:v>1.25766</c:v>
                </c:pt>
                <c:pt idx="24592">
                  <c:v>1.2599100000000001</c:v>
                </c:pt>
                <c:pt idx="24593">
                  <c:v>1.2643500000000001</c:v>
                </c:pt>
                <c:pt idx="24594">
                  <c:v>1.27138</c:v>
                </c:pt>
                <c:pt idx="24595">
                  <c:v>1.2724899999999999</c:v>
                </c:pt>
                <c:pt idx="24596">
                  <c:v>1.2736799999999999</c:v>
                </c:pt>
                <c:pt idx="24597">
                  <c:v>1.27451</c:v>
                </c:pt>
                <c:pt idx="24598">
                  <c:v>1.2743100000000001</c:v>
                </c:pt>
                <c:pt idx="24599">
                  <c:v>1.2739799999999999</c:v>
                </c:pt>
                <c:pt idx="24600">
                  <c:v>1.2777700000000001</c:v>
                </c:pt>
                <c:pt idx="24601">
                  <c:v>1.27704</c:v>
                </c:pt>
                <c:pt idx="24602">
                  <c:v>1.2793600000000001</c:v>
                </c:pt>
                <c:pt idx="24603">
                  <c:v>1.28311</c:v>
                </c:pt>
                <c:pt idx="24604">
                  <c:v>1.2838000000000001</c:v>
                </c:pt>
                <c:pt idx="24605">
                  <c:v>1.2851900000000001</c:v>
                </c:pt>
                <c:pt idx="24606">
                  <c:v>1.2884500000000001</c:v>
                </c:pt>
                <c:pt idx="24607">
                  <c:v>1.2902100000000001</c:v>
                </c:pt>
                <c:pt idx="24608">
                  <c:v>1.2917099999999999</c:v>
                </c:pt>
                <c:pt idx="24609">
                  <c:v>1.29067</c:v>
                </c:pt>
                <c:pt idx="24610">
                  <c:v>1.2948299999999999</c:v>
                </c:pt>
                <c:pt idx="24611">
                  <c:v>1.2984599999999999</c:v>
                </c:pt>
                <c:pt idx="24612">
                  <c:v>1.30183</c:v>
                </c:pt>
                <c:pt idx="24613">
                  <c:v>1.30558</c:v>
                </c:pt>
                <c:pt idx="24614">
                  <c:v>1.30891</c:v>
                </c:pt>
                <c:pt idx="24615">
                  <c:v>1.31274</c:v>
                </c:pt>
                <c:pt idx="24616">
                  <c:v>1.31576</c:v>
                </c:pt>
                <c:pt idx="24617">
                  <c:v>1.31724</c:v>
                </c:pt>
                <c:pt idx="24618">
                  <c:v>1.3178799999999999</c:v>
                </c:pt>
                <c:pt idx="24619">
                  <c:v>1.3170200000000001</c:v>
                </c:pt>
                <c:pt idx="24620">
                  <c:v>1.3170200000000001</c:v>
                </c:pt>
                <c:pt idx="24621">
                  <c:v>1.3216300000000001</c:v>
                </c:pt>
                <c:pt idx="24622">
                  <c:v>1.3237399999999999</c:v>
                </c:pt>
                <c:pt idx="24623">
                  <c:v>1.3259799999999999</c:v>
                </c:pt>
                <c:pt idx="24624">
                  <c:v>1.3291900000000001</c:v>
                </c:pt>
                <c:pt idx="24625">
                  <c:v>1.3311900000000001</c:v>
                </c:pt>
                <c:pt idx="24626">
                  <c:v>1.33172</c:v>
                </c:pt>
                <c:pt idx="24627">
                  <c:v>1.3309299999999999</c:v>
                </c:pt>
                <c:pt idx="24628">
                  <c:v>1.3308800000000001</c:v>
                </c:pt>
                <c:pt idx="24629">
                  <c:v>1.3303199999999999</c:v>
                </c:pt>
                <c:pt idx="24630">
                  <c:v>1.32999</c:v>
                </c:pt>
                <c:pt idx="24631">
                  <c:v>1.32731</c:v>
                </c:pt>
                <c:pt idx="24632">
                  <c:v>1.3266800000000001</c:v>
                </c:pt>
                <c:pt idx="24633">
                  <c:v>1.3298700000000001</c:v>
                </c:pt>
                <c:pt idx="24634">
                  <c:v>1.3296699999999999</c:v>
                </c:pt>
                <c:pt idx="24635">
                  <c:v>1.33283</c:v>
                </c:pt>
                <c:pt idx="24636">
                  <c:v>1.3364</c:v>
                </c:pt>
                <c:pt idx="24637">
                  <c:v>1.3370599999999999</c:v>
                </c:pt>
                <c:pt idx="24638">
                  <c:v>1.33955</c:v>
                </c:pt>
                <c:pt idx="24639">
                  <c:v>1.3428199999999999</c:v>
                </c:pt>
                <c:pt idx="24640">
                  <c:v>1.3434699999999999</c:v>
                </c:pt>
                <c:pt idx="24641">
                  <c:v>1.34419</c:v>
                </c:pt>
                <c:pt idx="24642">
                  <c:v>1.34602</c:v>
                </c:pt>
                <c:pt idx="24643">
                  <c:v>1.3471900000000001</c:v>
                </c:pt>
                <c:pt idx="24644">
                  <c:v>1.34632</c:v>
                </c:pt>
                <c:pt idx="24645">
                  <c:v>1.34561</c:v>
                </c:pt>
                <c:pt idx="24646">
                  <c:v>1.3414999999999999</c:v>
                </c:pt>
                <c:pt idx="24647">
                  <c:v>1.3408599999999999</c:v>
                </c:pt>
                <c:pt idx="24648">
                  <c:v>1.34232</c:v>
                </c:pt>
                <c:pt idx="24649">
                  <c:v>1.3470200000000001</c:v>
                </c:pt>
                <c:pt idx="24650">
                  <c:v>1.34737</c:v>
                </c:pt>
                <c:pt idx="24651">
                  <c:v>1.3466400000000001</c:v>
                </c:pt>
                <c:pt idx="24652">
                  <c:v>1.3475900000000001</c:v>
                </c:pt>
                <c:pt idx="24653">
                  <c:v>1.3474299999999999</c:v>
                </c:pt>
                <c:pt idx="24654">
                  <c:v>1.3473299999999999</c:v>
                </c:pt>
                <c:pt idx="24655">
                  <c:v>1.3468500000000001</c:v>
                </c:pt>
                <c:pt idx="24656">
                  <c:v>1.3458699999999999</c:v>
                </c:pt>
                <c:pt idx="24657">
                  <c:v>1.34423</c:v>
                </c:pt>
                <c:pt idx="24658">
                  <c:v>1.3436999999999999</c:v>
                </c:pt>
                <c:pt idx="24659">
                  <c:v>1.34642</c:v>
                </c:pt>
                <c:pt idx="24660">
                  <c:v>1.34392</c:v>
                </c:pt>
                <c:pt idx="24661">
                  <c:v>1.3422099999999999</c:v>
                </c:pt>
                <c:pt idx="24662">
                  <c:v>1.3423799999999999</c:v>
                </c:pt>
                <c:pt idx="24663">
                  <c:v>1.3409899999999999</c:v>
                </c:pt>
                <c:pt idx="24664">
                  <c:v>1.3396300000000001</c:v>
                </c:pt>
                <c:pt idx="24665">
                  <c:v>1.33935</c:v>
                </c:pt>
                <c:pt idx="24666">
                  <c:v>1.33938</c:v>
                </c:pt>
                <c:pt idx="24667">
                  <c:v>1.3384100000000001</c:v>
                </c:pt>
                <c:pt idx="24668">
                  <c:v>1.3373299999999999</c:v>
                </c:pt>
                <c:pt idx="24669">
                  <c:v>1.33545</c:v>
                </c:pt>
                <c:pt idx="24670">
                  <c:v>1.3328199999999999</c:v>
                </c:pt>
                <c:pt idx="24671">
                  <c:v>1.3309899999999999</c:v>
                </c:pt>
                <c:pt idx="24672">
                  <c:v>1.33063</c:v>
                </c:pt>
                <c:pt idx="24673">
                  <c:v>1.33192</c:v>
                </c:pt>
                <c:pt idx="24674">
                  <c:v>1.33212</c:v>
                </c:pt>
                <c:pt idx="24675">
                  <c:v>1.32623</c:v>
                </c:pt>
                <c:pt idx="24676">
                  <c:v>1.32477</c:v>
                </c:pt>
                <c:pt idx="24677">
                  <c:v>1.32623</c:v>
                </c:pt>
                <c:pt idx="24678">
                  <c:v>1.3272200000000001</c:v>
                </c:pt>
                <c:pt idx="24679">
                  <c:v>1.32819</c:v>
                </c:pt>
                <c:pt idx="24680">
                  <c:v>1.3283400000000001</c:v>
                </c:pt>
                <c:pt idx="24681">
                  <c:v>1.32721</c:v>
                </c:pt>
                <c:pt idx="24682">
                  <c:v>1.3284400000000001</c:v>
                </c:pt>
                <c:pt idx="24683">
                  <c:v>1.33</c:v>
                </c:pt>
                <c:pt idx="24684">
                  <c:v>1.3309599999999999</c:v>
                </c:pt>
                <c:pt idx="24685">
                  <c:v>1.3324400000000001</c:v>
                </c:pt>
                <c:pt idx="24686">
                  <c:v>1.3333999999999999</c:v>
                </c:pt>
                <c:pt idx="24687">
                  <c:v>1.33422</c:v>
                </c:pt>
                <c:pt idx="24688">
                  <c:v>1.32975</c:v>
                </c:pt>
                <c:pt idx="24689">
                  <c:v>1.3303100000000001</c:v>
                </c:pt>
                <c:pt idx="24690">
                  <c:v>1.33182</c:v>
                </c:pt>
                <c:pt idx="24691">
                  <c:v>1.3339000000000001</c:v>
                </c:pt>
                <c:pt idx="24692">
                  <c:v>1.3334900000000001</c:v>
                </c:pt>
                <c:pt idx="24693">
                  <c:v>1.33396</c:v>
                </c:pt>
                <c:pt idx="24694">
                  <c:v>1.33307</c:v>
                </c:pt>
                <c:pt idx="24695">
                  <c:v>1.3320399999999999</c:v>
                </c:pt>
                <c:pt idx="24696">
                  <c:v>1.3314999999999999</c:v>
                </c:pt>
                <c:pt idx="24697">
                  <c:v>1.3319399999999999</c:v>
                </c:pt>
                <c:pt idx="24698">
                  <c:v>1.33341</c:v>
                </c:pt>
                <c:pt idx="24699">
                  <c:v>1.33501</c:v>
                </c:pt>
                <c:pt idx="24700">
                  <c:v>1.3354900000000001</c:v>
                </c:pt>
                <c:pt idx="24701">
                  <c:v>1.33718</c:v>
                </c:pt>
                <c:pt idx="24702">
                  <c:v>1.33423</c:v>
                </c:pt>
                <c:pt idx="24703">
                  <c:v>1.33606</c:v>
                </c:pt>
                <c:pt idx="24704">
                  <c:v>1.3379399999999999</c:v>
                </c:pt>
                <c:pt idx="24705">
                  <c:v>1.34416</c:v>
                </c:pt>
                <c:pt idx="24706">
                  <c:v>1.3414600000000001</c:v>
                </c:pt>
                <c:pt idx="24707">
                  <c:v>1.3428199999999999</c:v>
                </c:pt>
                <c:pt idx="24708">
                  <c:v>1.34154</c:v>
                </c:pt>
                <c:pt idx="24709">
                  <c:v>1.3414699999999999</c:v>
                </c:pt>
                <c:pt idx="24710">
                  <c:v>1.3415900000000001</c:v>
                </c:pt>
                <c:pt idx="24711">
                  <c:v>1.3407500000000001</c:v>
                </c:pt>
                <c:pt idx="24712">
                  <c:v>1.33836</c:v>
                </c:pt>
                <c:pt idx="24713">
                  <c:v>1.3372299999999999</c:v>
                </c:pt>
                <c:pt idx="24714">
                  <c:v>1.3379799999999999</c:v>
                </c:pt>
                <c:pt idx="24715">
                  <c:v>1.3336600000000001</c:v>
                </c:pt>
                <c:pt idx="24716">
                  <c:v>1.3329899999999999</c:v>
                </c:pt>
                <c:pt idx="24717">
                  <c:v>1.3326100000000001</c:v>
                </c:pt>
                <c:pt idx="24718">
                  <c:v>1.3331200000000001</c:v>
                </c:pt>
                <c:pt idx="24719">
                  <c:v>1.3337399999999999</c:v>
                </c:pt>
                <c:pt idx="24720">
                  <c:v>1.33385</c:v>
                </c:pt>
                <c:pt idx="24721">
                  <c:v>1.3347500000000001</c:v>
                </c:pt>
                <c:pt idx="24722">
                  <c:v>1.33832</c:v>
                </c:pt>
                <c:pt idx="24723">
                  <c:v>1.3395900000000001</c:v>
                </c:pt>
                <c:pt idx="24724">
                  <c:v>1.34066</c:v>
                </c:pt>
                <c:pt idx="24725">
                  <c:v>1.3412999999999999</c:v>
                </c:pt>
                <c:pt idx="24726">
                  <c:v>1.3419300000000001</c:v>
                </c:pt>
                <c:pt idx="24727">
                  <c:v>1.3420399999999999</c:v>
                </c:pt>
                <c:pt idx="24728">
                  <c:v>1.3426100000000001</c:v>
                </c:pt>
                <c:pt idx="24729">
                  <c:v>1.3432200000000001</c:v>
                </c:pt>
                <c:pt idx="24730">
                  <c:v>1.34388</c:v>
                </c:pt>
                <c:pt idx="24731">
                  <c:v>1.34395</c:v>
                </c:pt>
                <c:pt idx="24732">
                  <c:v>1.3454900000000001</c:v>
                </c:pt>
                <c:pt idx="24733">
                  <c:v>1.3462700000000001</c:v>
                </c:pt>
                <c:pt idx="24734">
                  <c:v>1.3459399999999999</c:v>
                </c:pt>
                <c:pt idx="24735">
                  <c:v>1.3459099999999999</c:v>
                </c:pt>
                <c:pt idx="24736">
                  <c:v>1.3467800000000001</c:v>
                </c:pt>
                <c:pt idx="24737">
                  <c:v>1.34361</c:v>
                </c:pt>
                <c:pt idx="24738">
                  <c:v>1.3424400000000001</c:v>
                </c:pt>
                <c:pt idx="24739">
                  <c:v>1.34198</c:v>
                </c:pt>
                <c:pt idx="24740">
                  <c:v>1.34345</c:v>
                </c:pt>
                <c:pt idx="24741">
                  <c:v>1.34433</c:v>
                </c:pt>
                <c:pt idx="24742">
                  <c:v>1.3435299999999999</c:v>
                </c:pt>
                <c:pt idx="24743">
                  <c:v>1.34311</c:v>
                </c:pt>
                <c:pt idx="24744">
                  <c:v>1.3427199999999999</c:v>
                </c:pt>
                <c:pt idx="24745">
                  <c:v>1.34317</c:v>
                </c:pt>
                <c:pt idx="24746">
                  <c:v>1.3456999999999999</c:v>
                </c:pt>
                <c:pt idx="24747">
                  <c:v>1.3518600000000001</c:v>
                </c:pt>
                <c:pt idx="24748">
                  <c:v>1.3485</c:v>
                </c:pt>
                <c:pt idx="24749">
                  <c:v>1.34605</c:v>
                </c:pt>
                <c:pt idx="24750">
                  <c:v>1.3443799999999999</c:v>
                </c:pt>
                <c:pt idx="24751">
                  <c:v>1.3423799999999999</c:v>
                </c:pt>
                <c:pt idx="24752">
                  <c:v>1.34215</c:v>
                </c:pt>
                <c:pt idx="24753">
                  <c:v>1.34378</c:v>
                </c:pt>
                <c:pt idx="24754">
                  <c:v>1.3438600000000001</c:v>
                </c:pt>
                <c:pt idx="24755">
                  <c:v>1.34169</c:v>
                </c:pt>
                <c:pt idx="24756">
                  <c:v>1.3392900000000001</c:v>
                </c:pt>
                <c:pt idx="24757">
                  <c:v>1.33694</c:v>
                </c:pt>
                <c:pt idx="24758">
                  <c:v>1.33494</c:v>
                </c:pt>
                <c:pt idx="24759">
                  <c:v>1.3339799999999999</c:v>
                </c:pt>
                <c:pt idx="24760">
                  <c:v>1.3328100000000001</c:v>
                </c:pt>
                <c:pt idx="24761">
                  <c:v>1.33057</c:v>
                </c:pt>
                <c:pt idx="24762">
                  <c:v>1.3282</c:v>
                </c:pt>
                <c:pt idx="24763">
                  <c:v>1.32579</c:v>
                </c:pt>
                <c:pt idx="24764">
                  <c:v>1.3239799999999999</c:v>
                </c:pt>
                <c:pt idx="24765">
                  <c:v>1.32115</c:v>
                </c:pt>
                <c:pt idx="24766">
                  <c:v>1.3196000000000001</c:v>
                </c:pt>
                <c:pt idx="24767">
                  <c:v>1.31778</c:v>
                </c:pt>
                <c:pt idx="24768">
                  <c:v>1.3165500000000001</c:v>
                </c:pt>
                <c:pt idx="24769">
                  <c:v>1.31298</c:v>
                </c:pt>
                <c:pt idx="24770">
                  <c:v>1.3097099999999999</c:v>
                </c:pt>
                <c:pt idx="24771">
                  <c:v>1.3035099999999999</c:v>
                </c:pt>
                <c:pt idx="24772">
                  <c:v>1.29647</c:v>
                </c:pt>
                <c:pt idx="24773">
                  <c:v>1.29426</c:v>
                </c:pt>
                <c:pt idx="24774">
                  <c:v>1.28989</c:v>
                </c:pt>
                <c:pt idx="24775">
                  <c:v>1.2853600000000001</c:v>
                </c:pt>
                <c:pt idx="24776">
                  <c:v>1.27654</c:v>
                </c:pt>
                <c:pt idx="24777">
                  <c:v>1.2737700000000001</c:v>
                </c:pt>
                <c:pt idx="24778">
                  <c:v>1.27352</c:v>
                </c:pt>
                <c:pt idx="24779">
                  <c:v>1.2738700000000001</c:v>
                </c:pt>
                <c:pt idx="24780">
                  <c:v>1.2753399999999999</c:v>
                </c:pt>
                <c:pt idx="24781">
                  <c:v>1.2769200000000001</c:v>
                </c:pt>
                <c:pt idx="24782">
                  <c:v>1.2759199999999999</c:v>
                </c:pt>
                <c:pt idx="24783">
                  <c:v>1.28179</c:v>
                </c:pt>
                <c:pt idx="24784">
                  <c:v>1.2758799999999999</c:v>
                </c:pt>
                <c:pt idx="24785">
                  <c:v>1.2709699999999999</c:v>
                </c:pt>
                <c:pt idx="24786">
                  <c:v>1.27054</c:v>
                </c:pt>
                <c:pt idx="24787">
                  <c:v>1.2693700000000001</c:v>
                </c:pt>
                <c:pt idx="24788">
                  <c:v>1.2672300000000001</c:v>
                </c:pt>
                <c:pt idx="24789">
                  <c:v>1.2637</c:v>
                </c:pt>
                <c:pt idx="24790">
                  <c:v>1.2629300000000001</c:v>
                </c:pt>
                <c:pt idx="24791">
                  <c:v>1.26179</c:v>
                </c:pt>
                <c:pt idx="24792">
                  <c:v>1.2606299999999999</c:v>
                </c:pt>
                <c:pt idx="24793">
                  <c:v>1.26142</c:v>
                </c:pt>
                <c:pt idx="24794">
                  <c:v>1.2632000000000001</c:v>
                </c:pt>
                <c:pt idx="24795">
                  <c:v>1.26298</c:v>
                </c:pt>
                <c:pt idx="24796">
                  <c:v>1.26284</c:v>
                </c:pt>
                <c:pt idx="24797">
                  <c:v>1.2591399999999999</c:v>
                </c:pt>
                <c:pt idx="24798">
                  <c:v>1.2578199999999999</c:v>
                </c:pt>
                <c:pt idx="24799">
                  <c:v>1.25621</c:v>
                </c:pt>
                <c:pt idx="24800">
                  <c:v>1.25369</c:v>
                </c:pt>
                <c:pt idx="24801">
                  <c:v>1.25261</c:v>
                </c:pt>
                <c:pt idx="24802">
                  <c:v>1.25177</c:v>
                </c:pt>
                <c:pt idx="24803">
                  <c:v>1.2504200000000001</c:v>
                </c:pt>
                <c:pt idx="24804">
                  <c:v>1.24821</c:v>
                </c:pt>
                <c:pt idx="24805">
                  <c:v>1.2442800000000001</c:v>
                </c:pt>
                <c:pt idx="24806">
                  <c:v>1.24109</c:v>
                </c:pt>
                <c:pt idx="24807">
                  <c:v>1.2336800000000001</c:v>
                </c:pt>
                <c:pt idx="24808">
                  <c:v>1.2312000000000001</c:v>
                </c:pt>
                <c:pt idx="24809">
                  <c:v>1.22986</c:v>
                </c:pt>
                <c:pt idx="24810">
                  <c:v>1.22801</c:v>
                </c:pt>
                <c:pt idx="24811">
                  <c:v>1.22505</c:v>
                </c:pt>
                <c:pt idx="24812">
                  <c:v>1.2235100000000001</c:v>
                </c:pt>
                <c:pt idx="24813">
                  <c:v>1.22288</c:v>
                </c:pt>
                <c:pt idx="24814">
                  <c:v>1.2259100000000001</c:v>
                </c:pt>
                <c:pt idx="24815">
                  <c:v>1.2265999999999999</c:v>
                </c:pt>
                <c:pt idx="24816">
                  <c:v>1.22679</c:v>
                </c:pt>
                <c:pt idx="24817">
                  <c:v>1.2233099999999999</c:v>
                </c:pt>
                <c:pt idx="24818">
                  <c:v>1.2247399999999999</c:v>
                </c:pt>
                <c:pt idx="24819">
                  <c:v>1.22584</c:v>
                </c:pt>
                <c:pt idx="24820">
                  <c:v>1.22692</c:v>
                </c:pt>
                <c:pt idx="24821">
                  <c:v>1.2259800000000001</c:v>
                </c:pt>
                <c:pt idx="24822">
                  <c:v>1.22553</c:v>
                </c:pt>
                <c:pt idx="24823">
                  <c:v>1.22506</c:v>
                </c:pt>
                <c:pt idx="24824">
                  <c:v>1.2241200000000001</c:v>
                </c:pt>
                <c:pt idx="24825">
                  <c:v>1.22468</c:v>
                </c:pt>
                <c:pt idx="24826">
                  <c:v>1.22363</c:v>
                </c:pt>
                <c:pt idx="24827">
                  <c:v>1.2205699999999999</c:v>
                </c:pt>
                <c:pt idx="24828">
                  <c:v>1.21777</c:v>
                </c:pt>
                <c:pt idx="24829">
                  <c:v>1.21705</c:v>
                </c:pt>
                <c:pt idx="24830">
                  <c:v>1.2117</c:v>
                </c:pt>
                <c:pt idx="24831">
                  <c:v>1.2123200000000001</c:v>
                </c:pt>
                <c:pt idx="24832">
                  <c:v>1.2091700000000001</c:v>
                </c:pt>
                <c:pt idx="24833">
                  <c:v>1.20777</c:v>
                </c:pt>
                <c:pt idx="24834">
                  <c:v>1.2058500000000001</c:v>
                </c:pt>
                <c:pt idx="24835">
                  <c:v>1.2054499999999999</c:v>
                </c:pt>
                <c:pt idx="24836">
                  <c:v>1.20509</c:v>
                </c:pt>
                <c:pt idx="24837">
                  <c:v>1.20553</c:v>
                </c:pt>
                <c:pt idx="24838">
                  <c:v>1.20431</c:v>
                </c:pt>
                <c:pt idx="24839">
                  <c:v>1.2029000000000001</c:v>
                </c:pt>
                <c:pt idx="24840">
                  <c:v>1.2018800000000001</c:v>
                </c:pt>
                <c:pt idx="24841">
                  <c:v>1.20025</c:v>
                </c:pt>
                <c:pt idx="24842">
                  <c:v>1.19906</c:v>
                </c:pt>
                <c:pt idx="24843">
                  <c:v>1.19919</c:v>
                </c:pt>
                <c:pt idx="24844">
                  <c:v>1.1992400000000001</c:v>
                </c:pt>
                <c:pt idx="24845">
                  <c:v>1.19794</c:v>
                </c:pt>
                <c:pt idx="24846">
                  <c:v>1.1964900000000001</c:v>
                </c:pt>
                <c:pt idx="24847">
                  <c:v>1.1983999999999999</c:v>
                </c:pt>
                <c:pt idx="24848">
                  <c:v>1.19743</c:v>
                </c:pt>
                <c:pt idx="24849">
                  <c:v>1.19733</c:v>
                </c:pt>
                <c:pt idx="24850">
                  <c:v>1.1979500000000001</c:v>
                </c:pt>
                <c:pt idx="24851">
                  <c:v>1.1983200000000001</c:v>
                </c:pt>
                <c:pt idx="24852">
                  <c:v>1.1980999999999999</c:v>
                </c:pt>
                <c:pt idx="24853">
                  <c:v>1.19757</c:v>
                </c:pt>
                <c:pt idx="24854">
                  <c:v>1.1970499999999999</c:v>
                </c:pt>
                <c:pt idx="24855">
                  <c:v>1.19665</c:v>
                </c:pt>
                <c:pt idx="24856">
                  <c:v>1.1956599999999999</c:v>
                </c:pt>
                <c:pt idx="24857">
                  <c:v>1.19432</c:v>
                </c:pt>
                <c:pt idx="24858">
                  <c:v>1.19312</c:v>
                </c:pt>
                <c:pt idx="24859">
                  <c:v>1.19177</c:v>
                </c:pt>
                <c:pt idx="24860">
                  <c:v>1.1908700000000001</c:v>
                </c:pt>
                <c:pt idx="24861">
                  <c:v>1.1911799999999999</c:v>
                </c:pt>
                <c:pt idx="24862">
                  <c:v>1.18685</c:v>
                </c:pt>
                <c:pt idx="24863">
                  <c:v>1.1830099999999999</c:v>
                </c:pt>
                <c:pt idx="24864">
                  <c:v>1.1831700000000001</c:v>
                </c:pt>
                <c:pt idx="24865">
                  <c:v>1.18279</c:v>
                </c:pt>
                <c:pt idx="24866">
                  <c:v>1.1828399999999999</c:v>
                </c:pt>
                <c:pt idx="24867">
                  <c:v>1.1831700000000001</c:v>
                </c:pt>
                <c:pt idx="24868">
                  <c:v>1.1835100000000001</c:v>
                </c:pt>
                <c:pt idx="24869">
                  <c:v>1.1829000000000001</c:v>
                </c:pt>
                <c:pt idx="24870">
                  <c:v>1.18137</c:v>
                </c:pt>
                <c:pt idx="24871">
                  <c:v>1.18062</c:v>
                </c:pt>
                <c:pt idx="24872">
                  <c:v>1.17963</c:v>
                </c:pt>
                <c:pt idx="24873">
                  <c:v>1.17719</c:v>
                </c:pt>
                <c:pt idx="24874">
                  <c:v>1.1754899999999999</c:v>
                </c:pt>
                <c:pt idx="24875">
                  <c:v>1.1733100000000001</c:v>
                </c:pt>
                <c:pt idx="24876">
                  <c:v>1.1709000000000001</c:v>
                </c:pt>
                <c:pt idx="24877">
                  <c:v>1.17</c:v>
                </c:pt>
                <c:pt idx="24878">
                  <c:v>1.1635899999999999</c:v>
                </c:pt>
                <c:pt idx="24879">
                  <c:v>1.16038</c:v>
                </c:pt>
                <c:pt idx="24880">
                  <c:v>1.1591400000000001</c:v>
                </c:pt>
                <c:pt idx="24881">
                  <c:v>1.1572</c:v>
                </c:pt>
                <c:pt idx="24882">
                  <c:v>1.1552</c:v>
                </c:pt>
                <c:pt idx="24883">
                  <c:v>1.15361</c:v>
                </c:pt>
                <c:pt idx="24884">
                  <c:v>1.15306</c:v>
                </c:pt>
                <c:pt idx="24885">
                  <c:v>1.1526799999999999</c:v>
                </c:pt>
                <c:pt idx="24886">
                  <c:v>1.1517500000000001</c:v>
                </c:pt>
                <c:pt idx="24887">
                  <c:v>1.1512899999999999</c:v>
                </c:pt>
                <c:pt idx="24888">
                  <c:v>1.15083</c:v>
                </c:pt>
                <c:pt idx="24889">
                  <c:v>1.15141</c:v>
                </c:pt>
                <c:pt idx="24890">
                  <c:v>1.15062</c:v>
                </c:pt>
                <c:pt idx="24891">
                  <c:v>1.1486700000000001</c:v>
                </c:pt>
                <c:pt idx="24892">
                  <c:v>1.14642</c:v>
                </c:pt>
                <c:pt idx="24893">
                  <c:v>1.13794</c:v>
                </c:pt>
                <c:pt idx="24894">
                  <c:v>1.13646</c:v>
                </c:pt>
                <c:pt idx="24895">
                  <c:v>1.13357</c:v>
                </c:pt>
                <c:pt idx="24896">
                  <c:v>1.1316999999999999</c:v>
                </c:pt>
                <c:pt idx="24897">
                  <c:v>1.13184</c:v>
                </c:pt>
                <c:pt idx="24898">
                  <c:v>1.1309400000000001</c:v>
                </c:pt>
                <c:pt idx="24899">
                  <c:v>1.12957</c:v>
                </c:pt>
                <c:pt idx="24900">
                  <c:v>1.12764</c:v>
                </c:pt>
                <c:pt idx="24901">
                  <c:v>1.1248499999999999</c:v>
                </c:pt>
                <c:pt idx="24902">
                  <c:v>1.1246100000000001</c:v>
                </c:pt>
                <c:pt idx="24903">
                  <c:v>1.1242799999999999</c:v>
                </c:pt>
                <c:pt idx="24904">
                  <c:v>1.12453</c:v>
                </c:pt>
                <c:pt idx="24905">
                  <c:v>1.12523</c:v>
                </c:pt>
                <c:pt idx="24906">
                  <c:v>1.1259699999999999</c:v>
                </c:pt>
                <c:pt idx="24907">
                  <c:v>1.1245000000000001</c:v>
                </c:pt>
                <c:pt idx="24908">
                  <c:v>1.11785</c:v>
                </c:pt>
                <c:pt idx="24909">
                  <c:v>1.1168499999999999</c:v>
                </c:pt>
                <c:pt idx="24910">
                  <c:v>1.1138399999999999</c:v>
                </c:pt>
                <c:pt idx="24911">
                  <c:v>1.1111899999999999</c:v>
                </c:pt>
                <c:pt idx="24912">
                  <c:v>1.1088800000000001</c:v>
                </c:pt>
                <c:pt idx="24913">
                  <c:v>1.1061099999999999</c:v>
                </c:pt>
                <c:pt idx="24914">
                  <c:v>1.10331</c:v>
                </c:pt>
                <c:pt idx="24915">
                  <c:v>1.1008</c:v>
                </c:pt>
                <c:pt idx="24916">
                  <c:v>1.1001399999999999</c:v>
                </c:pt>
                <c:pt idx="24917">
                  <c:v>1.0982000000000001</c:v>
                </c:pt>
                <c:pt idx="24918">
                  <c:v>1.09545</c:v>
                </c:pt>
                <c:pt idx="24919">
                  <c:v>1.09274</c:v>
                </c:pt>
                <c:pt idx="24920">
                  <c:v>1.09013</c:v>
                </c:pt>
                <c:pt idx="24921">
                  <c:v>1.08863</c:v>
                </c:pt>
                <c:pt idx="24922">
                  <c:v>1.0857699999999999</c:v>
                </c:pt>
                <c:pt idx="24923">
                  <c:v>1.0799799999999999</c:v>
                </c:pt>
                <c:pt idx="24924">
                  <c:v>1.0797600000000001</c:v>
                </c:pt>
                <c:pt idx="24925">
                  <c:v>1.0783400000000001</c:v>
                </c:pt>
                <c:pt idx="24926">
                  <c:v>1.07616</c:v>
                </c:pt>
                <c:pt idx="24927">
                  <c:v>1.07412</c:v>
                </c:pt>
                <c:pt idx="24928">
                  <c:v>1.0724400000000001</c:v>
                </c:pt>
                <c:pt idx="24929">
                  <c:v>1.06969</c:v>
                </c:pt>
                <c:pt idx="24930">
                  <c:v>1.0666599999999999</c:v>
                </c:pt>
                <c:pt idx="24931">
                  <c:v>1.0646899999999999</c:v>
                </c:pt>
                <c:pt idx="24932">
                  <c:v>1.06311</c:v>
                </c:pt>
                <c:pt idx="24933">
                  <c:v>1.06158</c:v>
                </c:pt>
                <c:pt idx="24934">
                  <c:v>1.06053</c:v>
                </c:pt>
                <c:pt idx="24935">
                  <c:v>1.05948</c:v>
                </c:pt>
                <c:pt idx="24936">
                  <c:v>1.05836</c:v>
                </c:pt>
                <c:pt idx="24937">
                  <c:v>1.05627</c:v>
                </c:pt>
                <c:pt idx="24938">
                  <c:v>1.0523800000000001</c:v>
                </c:pt>
                <c:pt idx="24939">
                  <c:v>1.0449999999999999</c:v>
                </c:pt>
                <c:pt idx="24940">
                  <c:v>1.04278</c:v>
                </c:pt>
                <c:pt idx="24941">
                  <c:v>1.04122</c:v>
                </c:pt>
                <c:pt idx="24942">
                  <c:v>1.0392399999999999</c:v>
                </c:pt>
                <c:pt idx="24943">
                  <c:v>1.03775</c:v>
                </c:pt>
                <c:pt idx="24944">
                  <c:v>1.0362899999999999</c:v>
                </c:pt>
                <c:pt idx="24945">
                  <c:v>1.03633</c:v>
                </c:pt>
                <c:pt idx="24946">
                  <c:v>1.0373399999999999</c:v>
                </c:pt>
                <c:pt idx="24947">
                  <c:v>1.0388500000000001</c:v>
                </c:pt>
                <c:pt idx="24948">
                  <c:v>1.0398799999999999</c:v>
                </c:pt>
                <c:pt idx="24949">
                  <c:v>1.0394699999999999</c:v>
                </c:pt>
                <c:pt idx="24950">
                  <c:v>1.0370699999999999</c:v>
                </c:pt>
                <c:pt idx="24951">
                  <c:v>1.03464</c:v>
                </c:pt>
                <c:pt idx="24952">
                  <c:v>1.0322199999999999</c:v>
                </c:pt>
                <c:pt idx="24953">
                  <c:v>1.0302500000000001</c:v>
                </c:pt>
                <c:pt idx="24954">
                  <c:v>1.0292399999999999</c:v>
                </c:pt>
                <c:pt idx="24955">
                  <c:v>1.0278099999999999</c:v>
                </c:pt>
                <c:pt idx="24956">
                  <c:v>1.0205200000000001</c:v>
                </c:pt>
                <c:pt idx="24957">
                  <c:v>1.0188699999999999</c:v>
                </c:pt>
                <c:pt idx="24958">
                  <c:v>1.01892</c:v>
                </c:pt>
                <c:pt idx="24959">
                  <c:v>1.0204599999999999</c:v>
                </c:pt>
                <c:pt idx="24960">
                  <c:v>1.0197000000000001</c:v>
                </c:pt>
                <c:pt idx="24961">
                  <c:v>1.0164800000000001</c:v>
                </c:pt>
                <c:pt idx="24962">
                  <c:v>1.0135000000000001</c:v>
                </c:pt>
                <c:pt idx="24963">
                  <c:v>1.01071</c:v>
                </c:pt>
                <c:pt idx="24964">
                  <c:v>1.0077799999999999</c:v>
                </c:pt>
                <c:pt idx="24965">
                  <c:v>1.0056799999999999</c:v>
                </c:pt>
                <c:pt idx="24966">
                  <c:v>1.00448</c:v>
                </c:pt>
                <c:pt idx="24967">
                  <c:v>1.00485</c:v>
                </c:pt>
                <c:pt idx="24968">
                  <c:v>1.00498</c:v>
                </c:pt>
                <c:pt idx="24969">
                  <c:v>1.00346</c:v>
                </c:pt>
                <c:pt idx="24970">
                  <c:v>1.00156</c:v>
                </c:pt>
                <c:pt idx="24971">
                  <c:v>0.99983500000000003</c:v>
                </c:pt>
                <c:pt idx="24972">
                  <c:v>0.99951299999999998</c:v>
                </c:pt>
                <c:pt idx="24973">
                  <c:v>0.99284899999999998</c:v>
                </c:pt>
                <c:pt idx="24974">
                  <c:v>0.98898399999999997</c:v>
                </c:pt>
                <c:pt idx="24975">
                  <c:v>0.98960099999999995</c:v>
                </c:pt>
                <c:pt idx="24976">
                  <c:v>0.98839900000000003</c:v>
                </c:pt>
                <c:pt idx="24977">
                  <c:v>0.98729299999999998</c:v>
                </c:pt>
                <c:pt idx="24978">
                  <c:v>0.986649</c:v>
                </c:pt>
                <c:pt idx="24979">
                  <c:v>0.98510399999999998</c:v>
                </c:pt>
                <c:pt idx="24980">
                  <c:v>0.98227200000000003</c:v>
                </c:pt>
                <c:pt idx="24981">
                  <c:v>0.98005600000000004</c:v>
                </c:pt>
                <c:pt idx="24982">
                  <c:v>0.97785900000000003</c:v>
                </c:pt>
                <c:pt idx="24983">
                  <c:v>0.97505900000000001</c:v>
                </c:pt>
                <c:pt idx="24984">
                  <c:v>0.97326599999999996</c:v>
                </c:pt>
                <c:pt idx="24985">
                  <c:v>0.97205799999999998</c:v>
                </c:pt>
                <c:pt idx="24986">
                  <c:v>0.97060299999999999</c:v>
                </c:pt>
                <c:pt idx="24987">
                  <c:v>0.96965299999999999</c:v>
                </c:pt>
                <c:pt idx="24988">
                  <c:v>0.96553599999999995</c:v>
                </c:pt>
                <c:pt idx="24989">
                  <c:v>0.96023199999999997</c:v>
                </c:pt>
                <c:pt idx="24990">
                  <c:v>0.96045000000000003</c:v>
                </c:pt>
                <c:pt idx="24991">
                  <c:v>0.95952000000000004</c:v>
                </c:pt>
                <c:pt idx="24992">
                  <c:v>0.95747499999999997</c:v>
                </c:pt>
                <c:pt idx="24993">
                  <c:v>0.95500700000000005</c:v>
                </c:pt>
                <c:pt idx="24994">
                  <c:v>0.95321199999999995</c:v>
                </c:pt>
                <c:pt idx="24995">
                  <c:v>0.95304</c:v>
                </c:pt>
                <c:pt idx="24996">
                  <c:v>0.95273699999999995</c:v>
                </c:pt>
                <c:pt idx="24997">
                  <c:v>0.95298400000000005</c:v>
                </c:pt>
                <c:pt idx="24998">
                  <c:v>0.95293799999999995</c:v>
                </c:pt>
                <c:pt idx="24999">
                  <c:v>0.95189500000000005</c:v>
                </c:pt>
                <c:pt idx="25000">
                  <c:v>0.95056099999999999</c:v>
                </c:pt>
                <c:pt idx="25001">
                  <c:v>0.94656200000000001</c:v>
                </c:pt>
                <c:pt idx="25002">
                  <c:v>0.93930899999999995</c:v>
                </c:pt>
                <c:pt idx="25003">
                  <c:v>0.93874000000000002</c:v>
                </c:pt>
                <c:pt idx="25004">
                  <c:v>0.93817399999999995</c:v>
                </c:pt>
                <c:pt idx="25005">
                  <c:v>0.93672200000000005</c:v>
                </c:pt>
                <c:pt idx="25006">
                  <c:v>0.93549400000000005</c:v>
                </c:pt>
                <c:pt idx="25007">
                  <c:v>0.93509500000000001</c:v>
                </c:pt>
                <c:pt idx="25008">
                  <c:v>0.934284</c:v>
                </c:pt>
                <c:pt idx="25009">
                  <c:v>0.93436200000000003</c:v>
                </c:pt>
                <c:pt idx="25010">
                  <c:v>0.93283000000000005</c:v>
                </c:pt>
                <c:pt idx="25011">
                  <c:v>0.93038500000000002</c:v>
                </c:pt>
                <c:pt idx="25012">
                  <c:v>0.92815599999999998</c:v>
                </c:pt>
                <c:pt idx="25013">
                  <c:v>0.92650200000000005</c:v>
                </c:pt>
                <c:pt idx="25014">
                  <c:v>0.92018699999999998</c:v>
                </c:pt>
                <c:pt idx="25015">
                  <c:v>0.91946600000000001</c:v>
                </c:pt>
                <c:pt idx="25016">
                  <c:v>0.91746899999999998</c:v>
                </c:pt>
                <c:pt idx="25017">
                  <c:v>0.91508599999999996</c:v>
                </c:pt>
                <c:pt idx="25018">
                  <c:v>0.91370700000000005</c:v>
                </c:pt>
                <c:pt idx="25019">
                  <c:v>0.91328699999999996</c:v>
                </c:pt>
                <c:pt idx="25020">
                  <c:v>0.91234800000000005</c:v>
                </c:pt>
                <c:pt idx="25021">
                  <c:v>0.91092300000000004</c:v>
                </c:pt>
                <c:pt idx="25022">
                  <c:v>0.90998900000000005</c:v>
                </c:pt>
                <c:pt idx="25023">
                  <c:v>0.90805899999999995</c:v>
                </c:pt>
                <c:pt idx="25024">
                  <c:v>0.90562500000000001</c:v>
                </c:pt>
                <c:pt idx="25025">
                  <c:v>0.90317800000000004</c:v>
                </c:pt>
                <c:pt idx="25026">
                  <c:v>0.90171299999999999</c:v>
                </c:pt>
                <c:pt idx="25027">
                  <c:v>0.90124000000000004</c:v>
                </c:pt>
                <c:pt idx="25028">
                  <c:v>0.90127699999999999</c:v>
                </c:pt>
                <c:pt idx="25029">
                  <c:v>0.900841</c:v>
                </c:pt>
                <c:pt idx="25030">
                  <c:v>0.89940299999999995</c:v>
                </c:pt>
                <c:pt idx="25031">
                  <c:v>0.89789799999999997</c:v>
                </c:pt>
                <c:pt idx="25032">
                  <c:v>0.89789799999999997</c:v>
                </c:pt>
                <c:pt idx="25033">
                  <c:v>0.89790800000000004</c:v>
                </c:pt>
                <c:pt idx="25034">
                  <c:v>0.89756800000000003</c:v>
                </c:pt>
                <c:pt idx="25035">
                  <c:v>0.892621</c:v>
                </c:pt>
                <c:pt idx="25036">
                  <c:v>0.89103500000000002</c:v>
                </c:pt>
                <c:pt idx="25037">
                  <c:v>0.88860499999999998</c:v>
                </c:pt>
                <c:pt idx="25038">
                  <c:v>0.88656100000000004</c:v>
                </c:pt>
                <c:pt idx="25039">
                  <c:v>0.88553499999999996</c:v>
                </c:pt>
                <c:pt idx="25040">
                  <c:v>0.88503100000000001</c:v>
                </c:pt>
                <c:pt idx="25041">
                  <c:v>0.88408799999999998</c:v>
                </c:pt>
                <c:pt idx="25042">
                  <c:v>0.88204700000000003</c:v>
                </c:pt>
                <c:pt idx="25043">
                  <c:v>0.88248199999999999</c:v>
                </c:pt>
                <c:pt idx="25044">
                  <c:v>0.88251599999999997</c:v>
                </c:pt>
                <c:pt idx="25045">
                  <c:v>0.88203799999999999</c:v>
                </c:pt>
                <c:pt idx="25046">
                  <c:v>0.88054100000000002</c:v>
                </c:pt>
                <c:pt idx="25047">
                  <c:v>0.87906200000000001</c:v>
                </c:pt>
                <c:pt idx="25048">
                  <c:v>0.87604700000000002</c:v>
                </c:pt>
                <c:pt idx="25049">
                  <c:v>0.87495900000000004</c:v>
                </c:pt>
                <c:pt idx="25050">
                  <c:v>0.875421</c:v>
                </c:pt>
                <c:pt idx="25051">
                  <c:v>0.876413</c:v>
                </c:pt>
                <c:pt idx="25052">
                  <c:v>0.87643800000000005</c:v>
                </c:pt>
                <c:pt idx="25053">
                  <c:v>0.87444</c:v>
                </c:pt>
                <c:pt idx="25054">
                  <c:v>0.87240200000000001</c:v>
                </c:pt>
                <c:pt idx="25055">
                  <c:v>0.87137699999999996</c:v>
                </c:pt>
                <c:pt idx="25056">
                  <c:v>0.86985599999999996</c:v>
                </c:pt>
                <c:pt idx="25057">
                  <c:v>0.86882999999999999</c:v>
                </c:pt>
                <c:pt idx="25058">
                  <c:v>0.868309</c:v>
                </c:pt>
                <c:pt idx="25059">
                  <c:v>0.86780299999999999</c:v>
                </c:pt>
                <c:pt idx="25060">
                  <c:v>0.86873299999999998</c:v>
                </c:pt>
                <c:pt idx="25061">
                  <c:v>0.86117699999999997</c:v>
                </c:pt>
                <c:pt idx="25062">
                  <c:v>0.86024500000000004</c:v>
                </c:pt>
                <c:pt idx="25063">
                  <c:v>0.85917299999999996</c:v>
                </c:pt>
                <c:pt idx="25064">
                  <c:v>0.857155</c:v>
                </c:pt>
                <c:pt idx="25065">
                  <c:v>0.85617200000000004</c:v>
                </c:pt>
                <c:pt idx="25066">
                  <c:v>0.85561900000000002</c:v>
                </c:pt>
                <c:pt idx="25067">
                  <c:v>0.853576</c:v>
                </c:pt>
                <c:pt idx="25068">
                  <c:v>0.85205699999999995</c:v>
                </c:pt>
                <c:pt idx="25069">
                  <c:v>0.85003399999999996</c:v>
                </c:pt>
                <c:pt idx="25070">
                  <c:v>0.84911400000000004</c:v>
                </c:pt>
                <c:pt idx="25071">
                  <c:v>0.84904100000000005</c:v>
                </c:pt>
                <c:pt idx="25072">
                  <c:v>0.84816000000000003</c:v>
                </c:pt>
                <c:pt idx="25073">
                  <c:v>0.84830700000000003</c:v>
                </c:pt>
                <c:pt idx="25074">
                  <c:v>0.84233499999999994</c:v>
                </c:pt>
                <c:pt idx="25075">
                  <c:v>0.84195900000000001</c:v>
                </c:pt>
                <c:pt idx="25076">
                  <c:v>0.83891700000000002</c:v>
                </c:pt>
                <c:pt idx="25077">
                  <c:v>0.83850000000000002</c:v>
                </c:pt>
                <c:pt idx="25078">
                  <c:v>0.837005</c:v>
                </c:pt>
                <c:pt idx="25079">
                  <c:v>0.83644399999999997</c:v>
                </c:pt>
                <c:pt idx="25080">
                  <c:v>0.83445400000000003</c:v>
                </c:pt>
                <c:pt idx="25081">
                  <c:v>0.83133400000000002</c:v>
                </c:pt>
                <c:pt idx="25082">
                  <c:v>0.82292500000000002</c:v>
                </c:pt>
                <c:pt idx="25083">
                  <c:v>0.82110899999999998</c:v>
                </c:pt>
                <c:pt idx="25084">
                  <c:v>0.82047599999999998</c:v>
                </c:pt>
                <c:pt idx="25085">
                  <c:v>0.81840400000000002</c:v>
                </c:pt>
                <c:pt idx="25086">
                  <c:v>0.81639899999999999</c:v>
                </c:pt>
                <c:pt idx="25087">
                  <c:v>0.81385200000000002</c:v>
                </c:pt>
                <c:pt idx="25088">
                  <c:v>0.81221500000000002</c:v>
                </c:pt>
                <c:pt idx="25089">
                  <c:v>0.81057400000000002</c:v>
                </c:pt>
                <c:pt idx="25090">
                  <c:v>0.80480200000000002</c:v>
                </c:pt>
                <c:pt idx="25091">
                  <c:v>0.80433299999999996</c:v>
                </c:pt>
                <c:pt idx="25092">
                  <c:v>0.80392399999999997</c:v>
                </c:pt>
                <c:pt idx="25093">
                  <c:v>0.80452299999999999</c:v>
                </c:pt>
                <c:pt idx="25094">
                  <c:v>0.80445</c:v>
                </c:pt>
                <c:pt idx="25095">
                  <c:v>0.80394399999999999</c:v>
                </c:pt>
                <c:pt idx="25096">
                  <c:v>0.803651</c:v>
                </c:pt>
                <c:pt idx="25097">
                  <c:v>0.80183199999999999</c:v>
                </c:pt>
                <c:pt idx="25098">
                  <c:v>0.79594699999999996</c:v>
                </c:pt>
                <c:pt idx="25099">
                  <c:v>0.79411200000000004</c:v>
                </c:pt>
                <c:pt idx="25100">
                  <c:v>0.79242599999999996</c:v>
                </c:pt>
                <c:pt idx="25101">
                  <c:v>0.78939000000000004</c:v>
                </c:pt>
                <c:pt idx="25102">
                  <c:v>0.78644199999999997</c:v>
                </c:pt>
                <c:pt idx="25103">
                  <c:v>0.78373000000000004</c:v>
                </c:pt>
                <c:pt idx="25104">
                  <c:v>0.78251700000000002</c:v>
                </c:pt>
                <c:pt idx="25105">
                  <c:v>0.77820599999999995</c:v>
                </c:pt>
                <c:pt idx="25106">
                  <c:v>0.769787</c:v>
                </c:pt>
                <c:pt idx="25107">
                  <c:v>0.76761400000000002</c:v>
                </c:pt>
                <c:pt idx="25108">
                  <c:v>0.76596799999999998</c:v>
                </c:pt>
                <c:pt idx="25109">
                  <c:v>0.76627100000000004</c:v>
                </c:pt>
                <c:pt idx="25110">
                  <c:v>0.76547600000000005</c:v>
                </c:pt>
                <c:pt idx="25111">
                  <c:v>0.76455799999999996</c:v>
                </c:pt>
                <c:pt idx="25112">
                  <c:v>0.76641400000000004</c:v>
                </c:pt>
                <c:pt idx="25113">
                  <c:v>0.76372799999999996</c:v>
                </c:pt>
                <c:pt idx="25114">
                  <c:v>0.75730900000000001</c:v>
                </c:pt>
                <c:pt idx="25115">
                  <c:v>0.758629</c:v>
                </c:pt>
                <c:pt idx="25116">
                  <c:v>0.759683</c:v>
                </c:pt>
                <c:pt idx="25117">
                  <c:v>0.76322599999999996</c:v>
                </c:pt>
                <c:pt idx="25118">
                  <c:v>0.76489600000000002</c:v>
                </c:pt>
                <c:pt idx="25119">
                  <c:v>0.76816600000000002</c:v>
                </c:pt>
                <c:pt idx="25120">
                  <c:v>0.77073000000000003</c:v>
                </c:pt>
                <c:pt idx="25121">
                  <c:v>0.77428300000000005</c:v>
                </c:pt>
                <c:pt idx="25122">
                  <c:v>0.77885800000000005</c:v>
                </c:pt>
                <c:pt idx="25123">
                  <c:v>0.782497</c:v>
                </c:pt>
                <c:pt idx="25124">
                  <c:v>0.783192</c:v>
                </c:pt>
                <c:pt idx="25125">
                  <c:v>0.78009899999999999</c:v>
                </c:pt>
                <c:pt idx="25126">
                  <c:v>0.78316200000000002</c:v>
                </c:pt>
                <c:pt idx="25127">
                  <c:v>0.78342500000000004</c:v>
                </c:pt>
                <c:pt idx="25128">
                  <c:v>0.782667</c:v>
                </c:pt>
                <c:pt idx="25129">
                  <c:v>0.77975000000000005</c:v>
                </c:pt>
                <c:pt idx="25130">
                  <c:v>0.77747500000000003</c:v>
                </c:pt>
                <c:pt idx="25131">
                  <c:v>0.77460899999999999</c:v>
                </c:pt>
                <c:pt idx="25132">
                  <c:v>0.77184699999999995</c:v>
                </c:pt>
                <c:pt idx="25133">
                  <c:v>0.76902700000000002</c:v>
                </c:pt>
                <c:pt idx="25134">
                  <c:v>0.76636400000000005</c:v>
                </c:pt>
                <c:pt idx="25135">
                  <c:v>0.76227800000000001</c:v>
                </c:pt>
                <c:pt idx="25136">
                  <c:v>0.75598699999999996</c:v>
                </c:pt>
                <c:pt idx="25137">
                  <c:v>0.75486799999999998</c:v>
                </c:pt>
                <c:pt idx="25138">
                  <c:v>0.753224</c:v>
                </c:pt>
                <c:pt idx="25139">
                  <c:v>0.75054600000000005</c:v>
                </c:pt>
                <c:pt idx="25140">
                  <c:v>0.74959200000000004</c:v>
                </c:pt>
                <c:pt idx="25141">
                  <c:v>0.74934599999999996</c:v>
                </c:pt>
                <c:pt idx="25142">
                  <c:v>0.74834599999999996</c:v>
                </c:pt>
                <c:pt idx="25143">
                  <c:v>0.74669300000000005</c:v>
                </c:pt>
                <c:pt idx="25144">
                  <c:v>0.74676699999999996</c:v>
                </c:pt>
                <c:pt idx="25145">
                  <c:v>0.74817400000000001</c:v>
                </c:pt>
                <c:pt idx="25146">
                  <c:v>0.74669399999999997</c:v>
                </c:pt>
                <c:pt idx="25147">
                  <c:v>0.74026800000000004</c:v>
                </c:pt>
                <c:pt idx="25148">
                  <c:v>0.74024199999999996</c:v>
                </c:pt>
                <c:pt idx="25149">
                  <c:v>0.73965700000000001</c:v>
                </c:pt>
                <c:pt idx="25150">
                  <c:v>0.73797999999999997</c:v>
                </c:pt>
                <c:pt idx="25151">
                  <c:v>0.73731100000000005</c:v>
                </c:pt>
                <c:pt idx="25152">
                  <c:v>0.736676</c:v>
                </c:pt>
                <c:pt idx="25153">
                  <c:v>0.73702699999999999</c:v>
                </c:pt>
                <c:pt idx="25154">
                  <c:v>0.73728000000000005</c:v>
                </c:pt>
                <c:pt idx="25155">
                  <c:v>0.73756100000000002</c:v>
                </c:pt>
                <c:pt idx="25156">
                  <c:v>0.73857499999999998</c:v>
                </c:pt>
                <c:pt idx="25157">
                  <c:v>0.73933499999999996</c:v>
                </c:pt>
                <c:pt idx="25158">
                  <c:v>0.73680800000000002</c:v>
                </c:pt>
                <c:pt idx="25159">
                  <c:v>0.73899800000000004</c:v>
                </c:pt>
                <c:pt idx="25160">
                  <c:v>0.74124999999999996</c:v>
                </c:pt>
                <c:pt idx="25161">
                  <c:v>0.74343599999999999</c:v>
                </c:pt>
                <c:pt idx="25162">
                  <c:v>0.74405200000000005</c:v>
                </c:pt>
                <c:pt idx="25163">
                  <c:v>0.74378200000000005</c:v>
                </c:pt>
                <c:pt idx="25164">
                  <c:v>0.743035</c:v>
                </c:pt>
                <c:pt idx="25165">
                  <c:v>0.74177800000000005</c:v>
                </c:pt>
                <c:pt idx="25166">
                  <c:v>0.74007400000000001</c:v>
                </c:pt>
                <c:pt idx="25167">
                  <c:v>0.73904199999999998</c:v>
                </c:pt>
                <c:pt idx="25168">
                  <c:v>0.73673999999999995</c:v>
                </c:pt>
                <c:pt idx="25169">
                  <c:v>0.72863800000000001</c:v>
                </c:pt>
                <c:pt idx="25170">
                  <c:v>0.72632399999999997</c:v>
                </c:pt>
                <c:pt idx="25171">
                  <c:v>0.72356299999999996</c:v>
                </c:pt>
                <c:pt idx="25172">
                  <c:v>0.72088099999999999</c:v>
                </c:pt>
                <c:pt idx="25173">
                  <c:v>0.71767599999999998</c:v>
                </c:pt>
                <c:pt idx="25174">
                  <c:v>0.714534</c:v>
                </c:pt>
                <c:pt idx="25175">
                  <c:v>0.71129900000000001</c:v>
                </c:pt>
                <c:pt idx="25176">
                  <c:v>0.706515</c:v>
                </c:pt>
                <c:pt idx="25177">
                  <c:v>0.70087699999999997</c:v>
                </c:pt>
                <c:pt idx="25178">
                  <c:v>0.69688399999999995</c:v>
                </c:pt>
                <c:pt idx="25179">
                  <c:v>0.69292600000000004</c:v>
                </c:pt>
                <c:pt idx="25180">
                  <c:v>0.68439799999999995</c:v>
                </c:pt>
                <c:pt idx="25181">
                  <c:v>0.68298700000000001</c:v>
                </c:pt>
                <c:pt idx="25182">
                  <c:v>0.680732</c:v>
                </c:pt>
                <c:pt idx="25183">
                  <c:v>0.67860600000000004</c:v>
                </c:pt>
                <c:pt idx="25184">
                  <c:v>0.67694799999999999</c:v>
                </c:pt>
                <c:pt idx="25185">
                  <c:v>0.67529600000000001</c:v>
                </c:pt>
                <c:pt idx="25186">
                  <c:v>0.67415599999999998</c:v>
                </c:pt>
                <c:pt idx="25187">
                  <c:v>0.67351000000000005</c:v>
                </c:pt>
                <c:pt idx="25188">
                  <c:v>0.673369</c:v>
                </c:pt>
                <c:pt idx="25189">
                  <c:v>0.67371400000000004</c:v>
                </c:pt>
                <c:pt idx="25190">
                  <c:v>0.67458700000000005</c:v>
                </c:pt>
                <c:pt idx="25191">
                  <c:v>0.67694600000000005</c:v>
                </c:pt>
                <c:pt idx="25192">
                  <c:v>0.67874299999999999</c:v>
                </c:pt>
                <c:pt idx="25193">
                  <c:v>0.67857299999999998</c:v>
                </c:pt>
                <c:pt idx="25194">
                  <c:v>0.67893300000000001</c:v>
                </c:pt>
                <c:pt idx="25195">
                  <c:v>0.67926600000000004</c:v>
                </c:pt>
                <c:pt idx="25196">
                  <c:v>0.678616</c:v>
                </c:pt>
                <c:pt idx="25197">
                  <c:v>0.67897600000000002</c:v>
                </c:pt>
                <c:pt idx="25198">
                  <c:v>0.67983099999999996</c:v>
                </c:pt>
                <c:pt idx="25199">
                  <c:v>0.68168499999999999</c:v>
                </c:pt>
                <c:pt idx="25200">
                  <c:v>0.683033</c:v>
                </c:pt>
                <c:pt idx="25201">
                  <c:v>0.68188899999999997</c:v>
                </c:pt>
                <c:pt idx="25202">
                  <c:v>0.68174999999999997</c:v>
                </c:pt>
                <c:pt idx="25203">
                  <c:v>0.68011699999999997</c:v>
                </c:pt>
                <c:pt idx="25204">
                  <c:v>0.67797600000000002</c:v>
                </c:pt>
                <c:pt idx="25205">
                  <c:v>0.67683400000000005</c:v>
                </c:pt>
                <c:pt idx="25206">
                  <c:v>0.67569199999999996</c:v>
                </c:pt>
                <c:pt idx="25207">
                  <c:v>0.67505700000000002</c:v>
                </c:pt>
                <c:pt idx="25208">
                  <c:v>0.67391400000000001</c:v>
                </c:pt>
                <c:pt idx="25209">
                  <c:v>0.67376599999999998</c:v>
                </c:pt>
                <c:pt idx="25210">
                  <c:v>0.673149</c:v>
                </c:pt>
                <c:pt idx="25211">
                  <c:v>0.67151499999999997</c:v>
                </c:pt>
                <c:pt idx="25212">
                  <c:v>0.67037500000000005</c:v>
                </c:pt>
                <c:pt idx="25213">
                  <c:v>0.66922499999999996</c:v>
                </c:pt>
                <c:pt idx="25214">
                  <c:v>0.66909300000000005</c:v>
                </c:pt>
                <c:pt idx="25215">
                  <c:v>0.66794699999999996</c:v>
                </c:pt>
                <c:pt idx="25216">
                  <c:v>0.66691500000000004</c:v>
                </c:pt>
                <c:pt idx="25217">
                  <c:v>0.65928799999999999</c:v>
                </c:pt>
                <c:pt idx="25218">
                  <c:v>0.658026</c:v>
                </c:pt>
                <c:pt idx="25219">
                  <c:v>0.65693199999999996</c:v>
                </c:pt>
                <c:pt idx="25220">
                  <c:v>0.65527599999999997</c:v>
                </c:pt>
                <c:pt idx="25221">
                  <c:v>0.65463400000000005</c:v>
                </c:pt>
                <c:pt idx="25222">
                  <c:v>0.65348899999999999</c:v>
                </c:pt>
                <c:pt idx="25223">
                  <c:v>0.65334400000000004</c:v>
                </c:pt>
                <c:pt idx="25224">
                  <c:v>0.65269999999999995</c:v>
                </c:pt>
                <c:pt idx="25225">
                  <c:v>0.652582</c:v>
                </c:pt>
                <c:pt idx="25226">
                  <c:v>0.64997499999999997</c:v>
                </c:pt>
                <c:pt idx="25227">
                  <c:v>0.64779799999999998</c:v>
                </c:pt>
                <c:pt idx="25228">
                  <c:v>0.64667300000000005</c:v>
                </c:pt>
                <c:pt idx="25229">
                  <c:v>0.64400800000000002</c:v>
                </c:pt>
                <c:pt idx="25230">
                  <c:v>0.64388800000000002</c:v>
                </c:pt>
                <c:pt idx="25231">
                  <c:v>0.63924000000000003</c:v>
                </c:pt>
                <c:pt idx="25232">
                  <c:v>0.63955899999999999</c:v>
                </c:pt>
                <c:pt idx="25233">
                  <c:v>0.638432</c:v>
                </c:pt>
                <c:pt idx="25234">
                  <c:v>0.63727800000000001</c:v>
                </c:pt>
                <c:pt idx="25235">
                  <c:v>0.636629</c:v>
                </c:pt>
                <c:pt idx="25236">
                  <c:v>0.63597999999999999</c:v>
                </c:pt>
                <c:pt idx="25237">
                  <c:v>0.63533300000000004</c:v>
                </c:pt>
                <c:pt idx="25238">
                  <c:v>0.63518799999999997</c:v>
                </c:pt>
                <c:pt idx="25239">
                  <c:v>0.635548</c:v>
                </c:pt>
                <c:pt idx="25240">
                  <c:v>0.63638600000000001</c:v>
                </c:pt>
                <c:pt idx="25241">
                  <c:v>0.63470400000000005</c:v>
                </c:pt>
                <c:pt idx="25242">
                  <c:v>0.63359699999999997</c:v>
                </c:pt>
                <c:pt idx="25243">
                  <c:v>0.63444599999999995</c:v>
                </c:pt>
                <c:pt idx="25244">
                  <c:v>0.63377399999999995</c:v>
                </c:pt>
                <c:pt idx="25245">
                  <c:v>0.63196300000000005</c:v>
                </c:pt>
                <c:pt idx="25246">
                  <c:v>0.62531400000000004</c:v>
                </c:pt>
                <c:pt idx="25247">
                  <c:v>0.62432299999999996</c:v>
                </c:pt>
                <c:pt idx="25248">
                  <c:v>0.62366100000000002</c:v>
                </c:pt>
                <c:pt idx="25249">
                  <c:v>0.62405699999999997</c:v>
                </c:pt>
                <c:pt idx="25250">
                  <c:v>0.62434699999999999</c:v>
                </c:pt>
                <c:pt idx="25251">
                  <c:v>0.62306700000000004</c:v>
                </c:pt>
                <c:pt idx="25252">
                  <c:v>0.620977</c:v>
                </c:pt>
                <c:pt idx="25253">
                  <c:v>0.62089700000000003</c:v>
                </c:pt>
                <c:pt idx="25254">
                  <c:v>0.62074200000000002</c:v>
                </c:pt>
                <c:pt idx="25255">
                  <c:v>0.62112199999999995</c:v>
                </c:pt>
                <c:pt idx="25256">
                  <c:v>0.62143599999999999</c:v>
                </c:pt>
                <c:pt idx="25257">
                  <c:v>0.62119599999999997</c:v>
                </c:pt>
                <c:pt idx="25258">
                  <c:v>0.62059799999999998</c:v>
                </c:pt>
                <c:pt idx="25259">
                  <c:v>0.62099099999999996</c:v>
                </c:pt>
                <c:pt idx="25260">
                  <c:v>0.62137799999999999</c:v>
                </c:pt>
                <c:pt idx="25261">
                  <c:v>0.62004000000000004</c:v>
                </c:pt>
                <c:pt idx="25262">
                  <c:v>0.61527600000000005</c:v>
                </c:pt>
                <c:pt idx="25263">
                  <c:v>0.61778200000000005</c:v>
                </c:pt>
                <c:pt idx="25264">
                  <c:v>0.61985900000000005</c:v>
                </c:pt>
                <c:pt idx="25265">
                  <c:v>0.62058100000000005</c:v>
                </c:pt>
                <c:pt idx="25266">
                  <c:v>0.62085999999999997</c:v>
                </c:pt>
                <c:pt idx="25267">
                  <c:v>0.62060700000000002</c:v>
                </c:pt>
                <c:pt idx="25268">
                  <c:v>0.62071100000000001</c:v>
                </c:pt>
                <c:pt idx="25269">
                  <c:v>0.62208200000000002</c:v>
                </c:pt>
                <c:pt idx="25270">
                  <c:v>0.62297400000000003</c:v>
                </c:pt>
                <c:pt idx="25271">
                  <c:v>0.62338499999999997</c:v>
                </c:pt>
                <c:pt idx="25272">
                  <c:v>0.62250899999999998</c:v>
                </c:pt>
                <c:pt idx="25273">
                  <c:v>0.62038499999999996</c:v>
                </c:pt>
                <c:pt idx="25274">
                  <c:v>0.61294700000000002</c:v>
                </c:pt>
                <c:pt idx="25275">
                  <c:v>0.61013600000000001</c:v>
                </c:pt>
                <c:pt idx="25276">
                  <c:v>0.60582499999999995</c:v>
                </c:pt>
                <c:pt idx="25277">
                  <c:v>0.60212200000000005</c:v>
                </c:pt>
                <c:pt idx="25278">
                  <c:v>0.59590799999999999</c:v>
                </c:pt>
                <c:pt idx="25279">
                  <c:v>0.58692100000000003</c:v>
                </c:pt>
                <c:pt idx="25280">
                  <c:v>0.58025499999999997</c:v>
                </c:pt>
                <c:pt idx="25281">
                  <c:v>0.576492</c:v>
                </c:pt>
                <c:pt idx="25282">
                  <c:v>0.57176099999999996</c:v>
                </c:pt>
                <c:pt idx="25283">
                  <c:v>0.56720499999999996</c:v>
                </c:pt>
                <c:pt idx="25284">
                  <c:v>0.56015000000000004</c:v>
                </c:pt>
                <c:pt idx="25285">
                  <c:v>0.55041700000000005</c:v>
                </c:pt>
                <c:pt idx="25286">
                  <c:v>0.54809200000000002</c:v>
                </c:pt>
                <c:pt idx="25287">
                  <c:v>0.54507000000000005</c:v>
                </c:pt>
                <c:pt idx="25288">
                  <c:v>0.54201900000000003</c:v>
                </c:pt>
                <c:pt idx="25289">
                  <c:v>0.53961700000000001</c:v>
                </c:pt>
                <c:pt idx="25290">
                  <c:v>0.53870200000000001</c:v>
                </c:pt>
                <c:pt idx="25291">
                  <c:v>0.53824700000000003</c:v>
                </c:pt>
                <c:pt idx="25292">
                  <c:v>0.53734199999999999</c:v>
                </c:pt>
                <c:pt idx="25293">
                  <c:v>0.53735500000000003</c:v>
                </c:pt>
                <c:pt idx="25294">
                  <c:v>0.53723500000000002</c:v>
                </c:pt>
                <c:pt idx="25295">
                  <c:v>0.53826399999999996</c:v>
                </c:pt>
                <c:pt idx="25296">
                  <c:v>0.53597700000000004</c:v>
                </c:pt>
                <c:pt idx="25297">
                  <c:v>0.53323600000000004</c:v>
                </c:pt>
                <c:pt idx="25298">
                  <c:v>0.53471599999999997</c:v>
                </c:pt>
                <c:pt idx="25299">
                  <c:v>0.53607000000000005</c:v>
                </c:pt>
                <c:pt idx="25300">
                  <c:v>0.53890199999999999</c:v>
                </c:pt>
                <c:pt idx="25301">
                  <c:v>0.54195700000000002</c:v>
                </c:pt>
                <c:pt idx="25302">
                  <c:v>0.54588800000000004</c:v>
                </c:pt>
                <c:pt idx="25303">
                  <c:v>0.54876800000000003</c:v>
                </c:pt>
                <c:pt idx="25304">
                  <c:v>0.54903400000000002</c:v>
                </c:pt>
                <c:pt idx="25305">
                  <c:v>0.54766999999999999</c:v>
                </c:pt>
                <c:pt idx="25306">
                  <c:v>0.54635800000000001</c:v>
                </c:pt>
                <c:pt idx="25307">
                  <c:v>0.541188</c:v>
                </c:pt>
                <c:pt idx="25308">
                  <c:v>0.53696900000000003</c:v>
                </c:pt>
                <c:pt idx="25309">
                  <c:v>0.53202499999999997</c:v>
                </c:pt>
                <c:pt idx="25310">
                  <c:v>0.53142</c:v>
                </c:pt>
                <c:pt idx="25311">
                  <c:v>0.52421200000000001</c:v>
                </c:pt>
                <c:pt idx="25312">
                  <c:v>0.51542600000000005</c:v>
                </c:pt>
                <c:pt idx="25313">
                  <c:v>0.51326700000000003</c:v>
                </c:pt>
                <c:pt idx="25314">
                  <c:v>0.50781299999999996</c:v>
                </c:pt>
                <c:pt idx="25315">
                  <c:v>0.50174799999999997</c:v>
                </c:pt>
                <c:pt idx="25316">
                  <c:v>0.49719200000000002</c:v>
                </c:pt>
                <c:pt idx="25317">
                  <c:v>0.49546200000000001</c:v>
                </c:pt>
                <c:pt idx="25318">
                  <c:v>0.493807</c:v>
                </c:pt>
                <c:pt idx="25319">
                  <c:v>0.48976799999999998</c:v>
                </c:pt>
                <c:pt idx="25320">
                  <c:v>0.48518299999999998</c:v>
                </c:pt>
                <c:pt idx="25321">
                  <c:v>0.48272999999999999</c:v>
                </c:pt>
                <c:pt idx="25322">
                  <c:v>0.48230400000000001</c:v>
                </c:pt>
                <c:pt idx="25323">
                  <c:v>0.48246899999999998</c:v>
                </c:pt>
                <c:pt idx="25324">
                  <c:v>0.479045</c:v>
                </c:pt>
                <c:pt idx="25325">
                  <c:v>0.47730699999999998</c:v>
                </c:pt>
                <c:pt idx="25326">
                  <c:v>0.47666199999999997</c:v>
                </c:pt>
                <c:pt idx="25327">
                  <c:v>0.47578799999999999</c:v>
                </c:pt>
                <c:pt idx="25328">
                  <c:v>0.47297699999999998</c:v>
                </c:pt>
                <c:pt idx="25329">
                  <c:v>0.46928399999999998</c:v>
                </c:pt>
                <c:pt idx="25330">
                  <c:v>0.46578199999999997</c:v>
                </c:pt>
                <c:pt idx="25331">
                  <c:v>0.46269700000000002</c:v>
                </c:pt>
                <c:pt idx="25332">
                  <c:v>0.46250400000000003</c:v>
                </c:pt>
                <c:pt idx="25333">
                  <c:v>0.46302700000000002</c:v>
                </c:pt>
                <c:pt idx="25334">
                  <c:v>0.46133000000000002</c:v>
                </c:pt>
                <c:pt idx="25335">
                  <c:v>0.46003500000000003</c:v>
                </c:pt>
                <c:pt idx="25336">
                  <c:v>0.45884900000000001</c:v>
                </c:pt>
                <c:pt idx="25337">
                  <c:v>0.45651199999999997</c:v>
                </c:pt>
                <c:pt idx="25338">
                  <c:v>0.45429000000000003</c:v>
                </c:pt>
                <c:pt idx="25339">
                  <c:v>0.45313999999999999</c:v>
                </c:pt>
                <c:pt idx="25340">
                  <c:v>0.45245800000000003</c:v>
                </c:pt>
                <c:pt idx="25341">
                  <c:v>0.45214500000000002</c:v>
                </c:pt>
                <c:pt idx="25342">
                  <c:v>0.44371100000000002</c:v>
                </c:pt>
                <c:pt idx="25343">
                  <c:v>0.44176300000000002</c:v>
                </c:pt>
                <c:pt idx="25344">
                  <c:v>0.44184600000000002</c:v>
                </c:pt>
                <c:pt idx="25345">
                  <c:v>0.44177899999999998</c:v>
                </c:pt>
                <c:pt idx="25346">
                  <c:v>0.44096200000000002</c:v>
                </c:pt>
                <c:pt idx="25347">
                  <c:v>0.44089699999999998</c:v>
                </c:pt>
                <c:pt idx="25348">
                  <c:v>0.44015500000000002</c:v>
                </c:pt>
                <c:pt idx="25349">
                  <c:v>0.43983499999999998</c:v>
                </c:pt>
                <c:pt idx="25350">
                  <c:v>0.44138899999999998</c:v>
                </c:pt>
                <c:pt idx="25351">
                  <c:v>0.44139499999999998</c:v>
                </c:pt>
                <c:pt idx="25352">
                  <c:v>0.44042100000000001</c:v>
                </c:pt>
                <c:pt idx="25353">
                  <c:v>0.44022600000000001</c:v>
                </c:pt>
                <c:pt idx="25354">
                  <c:v>0.44170199999999998</c:v>
                </c:pt>
                <c:pt idx="25355">
                  <c:v>0.442857</c:v>
                </c:pt>
                <c:pt idx="25356">
                  <c:v>0.44447700000000001</c:v>
                </c:pt>
                <c:pt idx="25357">
                  <c:v>0.44486300000000001</c:v>
                </c:pt>
                <c:pt idx="25358">
                  <c:v>0.44479299999999999</c:v>
                </c:pt>
                <c:pt idx="25359">
                  <c:v>0.44511299999999998</c:v>
                </c:pt>
                <c:pt idx="25360">
                  <c:v>0.43896200000000002</c:v>
                </c:pt>
                <c:pt idx="25361">
                  <c:v>0.43847399999999997</c:v>
                </c:pt>
                <c:pt idx="25362">
                  <c:v>0.43906499999999998</c:v>
                </c:pt>
                <c:pt idx="25363">
                  <c:v>0.43782700000000002</c:v>
                </c:pt>
                <c:pt idx="25364">
                  <c:v>0.43601800000000002</c:v>
                </c:pt>
                <c:pt idx="25365">
                  <c:v>0.43407899999999999</c:v>
                </c:pt>
                <c:pt idx="25366">
                  <c:v>0.433085</c:v>
                </c:pt>
                <c:pt idx="25367">
                  <c:v>0.43232100000000001</c:v>
                </c:pt>
                <c:pt idx="25368">
                  <c:v>0.43093700000000001</c:v>
                </c:pt>
                <c:pt idx="25369">
                  <c:v>0.43051400000000001</c:v>
                </c:pt>
                <c:pt idx="25370">
                  <c:v>0.42969499999999999</c:v>
                </c:pt>
                <c:pt idx="25371">
                  <c:v>0.429396</c:v>
                </c:pt>
                <c:pt idx="25372">
                  <c:v>0.42769600000000002</c:v>
                </c:pt>
                <c:pt idx="25373">
                  <c:v>0.42664800000000003</c:v>
                </c:pt>
                <c:pt idx="25374">
                  <c:v>0.42668699999999998</c:v>
                </c:pt>
                <c:pt idx="25375">
                  <c:v>0.427757</c:v>
                </c:pt>
                <c:pt idx="25376">
                  <c:v>0.42805700000000002</c:v>
                </c:pt>
                <c:pt idx="25377">
                  <c:v>0.42287200000000003</c:v>
                </c:pt>
                <c:pt idx="25378">
                  <c:v>0.42192499999999999</c:v>
                </c:pt>
                <c:pt idx="25379">
                  <c:v>0.42169600000000002</c:v>
                </c:pt>
                <c:pt idx="25380">
                  <c:v>0.42230499999999999</c:v>
                </c:pt>
                <c:pt idx="25381">
                  <c:v>0.42213400000000001</c:v>
                </c:pt>
                <c:pt idx="25382">
                  <c:v>0.42181200000000002</c:v>
                </c:pt>
                <c:pt idx="25383">
                  <c:v>0.42112100000000002</c:v>
                </c:pt>
                <c:pt idx="25384">
                  <c:v>0.420122</c:v>
                </c:pt>
                <c:pt idx="25385">
                  <c:v>0.42067300000000002</c:v>
                </c:pt>
                <c:pt idx="25386">
                  <c:v>0.41528700000000002</c:v>
                </c:pt>
                <c:pt idx="25387">
                  <c:v>0.41240900000000003</c:v>
                </c:pt>
                <c:pt idx="25388">
                  <c:v>0.411221</c:v>
                </c:pt>
                <c:pt idx="25389">
                  <c:v>0.40900500000000001</c:v>
                </c:pt>
                <c:pt idx="25390">
                  <c:v>0.407078</c:v>
                </c:pt>
                <c:pt idx="25391">
                  <c:v>0.40623999999999999</c:v>
                </c:pt>
                <c:pt idx="25392">
                  <c:v>0.405059</c:v>
                </c:pt>
                <c:pt idx="25393">
                  <c:v>0.40363100000000002</c:v>
                </c:pt>
                <c:pt idx="25394">
                  <c:v>0.40318900000000002</c:v>
                </c:pt>
                <c:pt idx="25395">
                  <c:v>0.39727099999999999</c:v>
                </c:pt>
                <c:pt idx="25396">
                  <c:v>0.39482899999999999</c:v>
                </c:pt>
                <c:pt idx="25397">
                  <c:v>0.40000799999999997</c:v>
                </c:pt>
                <c:pt idx="25398">
                  <c:v>0.39349600000000001</c:v>
                </c:pt>
                <c:pt idx="25399">
                  <c:v>0.39187699999999998</c:v>
                </c:pt>
                <c:pt idx="25400">
                  <c:v>0.39092500000000002</c:v>
                </c:pt>
                <c:pt idx="25401">
                  <c:v>0.38907599999999998</c:v>
                </c:pt>
                <c:pt idx="25402">
                  <c:v>0.388573</c:v>
                </c:pt>
                <c:pt idx="25403">
                  <c:v>0.388791</c:v>
                </c:pt>
                <c:pt idx="25404">
                  <c:v>0.38263200000000003</c:v>
                </c:pt>
                <c:pt idx="25405">
                  <c:v>0.38225199999999998</c:v>
                </c:pt>
                <c:pt idx="25406">
                  <c:v>0.38218999999999997</c:v>
                </c:pt>
                <c:pt idx="25407">
                  <c:v>0.38231100000000001</c:v>
                </c:pt>
                <c:pt idx="25408">
                  <c:v>0.38305699999999998</c:v>
                </c:pt>
                <c:pt idx="25409">
                  <c:v>0.38377099999999997</c:v>
                </c:pt>
                <c:pt idx="25410">
                  <c:v>0.385046</c:v>
                </c:pt>
                <c:pt idx="25411">
                  <c:v>0.38499699999999998</c:v>
                </c:pt>
                <c:pt idx="25412">
                  <c:v>0.38407999999999998</c:v>
                </c:pt>
                <c:pt idx="25413">
                  <c:v>0.38657399999999997</c:v>
                </c:pt>
                <c:pt idx="25414">
                  <c:v>0.38946399999999998</c:v>
                </c:pt>
                <c:pt idx="25415">
                  <c:v>0.39087899999999998</c:v>
                </c:pt>
                <c:pt idx="25416">
                  <c:v>0.39114700000000002</c:v>
                </c:pt>
                <c:pt idx="25417">
                  <c:v>0.39231300000000002</c:v>
                </c:pt>
                <c:pt idx="25418">
                  <c:v>0.393702</c:v>
                </c:pt>
                <c:pt idx="25419">
                  <c:v>0.39346100000000001</c:v>
                </c:pt>
                <c:pt idx="25420">
                  <c:v>0.39473599999999998</c:v>
                </c:pt>
                <c:pt idx="25421">
                  <c:v>0.39407799999999998</c:v>
                </c:pt>
                <c:pt idx="25422">
                  <c:v>0.39361299999999999</c:v>
                </c:pt>
                <c:pt idx="25423">
                  <c:v>0.38750499999999999</c:v>
                </c:pt>
                <c:pt idx="25424">
                  <c:v>0.38545499999999999</c:v>
                </c:pt>
                <c:pt idx="25425">
                  <c:v>0.38378499999999999</c:v>
                </c:pt>
                <c:pt idx="25426">
                  <c:v>0.38255800000000001</c:v>
                </c:pt>
                <c:pt idx="25427">
                  <c:v>0.38039000000000001</c:v>
                </c:pt>
                <c:pt idx="25428">
                  <c:v>0.37900800000000001</c:v>
                </c:pt>
                <c:pt idx="25429">
                  <c:v>0.38020799999999999</c:v>
                </c:pt>
                <c:pt idx="25430">
                  <c:v>0.38106800000000002</c:v>
                </c:pt>
                <c:pt idx="25431">
                  <c:v>0.38176700000000002</c:v>
                </c:pt>
                <c:pt idx="25432">
                  <c:v>0.38495800000000002</c:v>
                </c:pt>
                <c:pt idx="25433">
                  <c:v>0.388324</c:v>
                </c:pt>
                <c:pt idx="25434">
                  <c:v>0.39021699999999998</c:v>
                </c:pt>
                <c:pt idx="25435">
                  <c:v>0.39057700000000001</c:v>
                </c:pt>
                <c:pt idx="25436">
                  <c:v>0.390376</c:v>
                </c:pt>
                <c:pt idx="25437">
                  <c:v>0.39021400000000001</c:v>
                </c:pt>
                <c:pt idx="25438">
                  <c:v>0.388575</c:v>
                </c:pt>
                <c:pt idx="25439">
                  <c:v>0.386376</c:v>
                </c:pt>
                <c:pt idx="25440">
                  <c:v>0.38464799999999999</c:v>
                </c:pt>
                <c:pt idx="25441">
                  <c:v>0.38348100000000002</c:v>
                </c:pt>
                <c:pt idx="25442">
                  <c:v>0.38126900000000002</c:v>
                </c:pt>
                <c:pt idx="25443">
                  <c:v>0.38197300000000001</c:v>
                </c:pt>
                <c:pt idx="25444">
                  <c:v>0.38343300000000002</c:v>
                </c:pt>
                <c:pt idx="25445">
                  <c:v>0.37826300000000002</c:v>
                </c:pt>
                <c:pt idx="25446">
                  <c:v>0.37848900000000002</c:v>
                </c:pt>
                <c:pt idx="25447">
                  <c:v>0.37833899999999998</c:v>
                </c:pt>
                <c:pt idx="25448">
                  <c:v>0.37865599999999999</c:v>
                </c:pt>
                <c:pt idx="25449">
                  <c:v>0.37899100000000002</c:v>
                </c:pt>
                <c:pt idx="25450">
                  <c:v>0.37931999999999999</c:v>
                </c:pt>
                <c:pt idx="25451">
                  <c:v>0.38016100000000003</c:v>
                </c:pt>
                <c:pt idx="25452">
                  <c:v>0.37999899999999998</c:v>
                </c:pt>
                <c:pt idx="25453">
                  <c:v>0.38084200000000001</c:v>
                </c:pt>
                <c:pt idx="25454">
                  <c:v>0.38068800000000003</c:v>
                </c:pt>
                <c:pt idx="25455">
                  <c:v>0.38153799999999999</c:v>
                </c:pt>
                <c:pt idx="25456">
                  <c:v>0.381386</c:v>
                </c:pt>
                <c:pt idx="25457">
                  <c:v>0.381745</c:v>
                </c:pt>
                <c:pt idx="25458">
                  <c:v>0.38209599999999999</c:v>
                </c:pt>
                <c:pt idx="25459">
                  <c:v>0.38195800000000002</c:v>
                </c:pt>
                <c:pt idx="25460">
                  <c:v>0.381795</c:v>
                </c:pt>
                <c:pt idx="25461">
                  <c:v>0.38070999999999999</c:v>
                </c:pt>
                <c:pt idx="25462">
                  <c:v>0.38198500000000002</c:v>
                </c:pt>
                <c:pt idx="25463">
                  <c:v>0.375828</c:v>
                </c:pt>
                <c:pt idx="25464">
                  <c:v>0.37581700000000001</c:v>
                </c:pt>
                <c:pt idx="25465">
                  <c:v>0.37679499999999999</c:v>
                </c:pt>
                <c:pt idx="25466">
                  <c:v>0.38104900000000003</c:v>
                </c:pt>
                <c:pt idx="25467">
                  <c:v>0.37631900000000001</c:v>
                </c:pt>
                <c:pt idx="25468">
                  <c:v>0.37584600000000001</c:v>
                </c:pt>
                <c:pt idx="25469">
                  <c:v>0.37519200000000003</c:v>
                </c:pt>
                <c:pt idx="25470">
                  <c:v>0.37462800000000002</c:v>
                </c:pt>
                <c:pt idx="25471">
                  <c:v>0.37503300000000001</c:v>
                </c:pt>
                <c:pt idx="25472">
                  <c:v>0.37492500000000001</c:v>
                </c:pt>
                <c:pt idx="25473">
                  <c:v>0.37481700000000001</c:v>
                </c:pt>
                <c:pt idx="25474">
                  <c:v>0.37481199999999998</c:v>
                </c:pt>
                <c:pt idx="25475">
                  <c:v>0.374973</c:v>
                </c:pt>
                <c:pt idx="25476">
                  <c:v>0.36890400000000001</c:v>
                </c:pt>
                <c:pt idx="25477">
                  <c:v>0.369033</c:v>
                </c:pt>
                <c:pt idx="25478">
                  <c:v>0.368398</c:v>
                </c:pt>
                <c:pt idx="25479">
                  <c:v>0.36837199999999998</c:v>
                </c:pt>
                <c:pt idx="25480">
                  <c:v>0.36826599999999998</c:v>
                </c:pt>
                <c:pt idx="25481">
                  <c:v>0.36715700000000001</c:v>
                </c:pt>
                <c:pt idx="25482">
                  <c:v>0.36558800000000002</c:v>
                </c:pt>
                <c:pt idx="25483">
                  <c:v>0.36404599999999998</c:v>
                </c:pt>
                <c:pt idx="25484">
                  <c:v>0.36305300000000001</c:v>
                </c:pt>
                <c:pt idx="25485">
                  <c:v>0.36245100000000002</c:v>
                </c:pt>
                <c:pt idx="25486">
                  <c:v>0.36038999999999999</c:v>
                </c:pt>
                <c:pt idx="25487">
                  <c:v>0.36002499999999998</c:v>
                </c:pt>
                <c:pt idx="25488">
                  <c:v>0.36027599999999999</c:v>
                </c:pt>
                <c:pt idx="25489">
                  <c:v>0.35687000000000002</c:v>
                </c:pt>
                <c:pt idx="25490">
                  <c:v>0.359539</c:v>
                </c:pt>
                <c:pt idx="25491">
                  <c:v>0.36095300000000002</c:v>
                </c:pt>
                <c:pt idx="25492">
                  <c:v>0.36354300000000001</c:v>
                </c:pt>
                <c:pt idx="25493">
                  <c:v>0.36645899999999998</c:v>
                </c:pt>
                <c:pt idx="25494">
                  <c:v>0.366784</c:v>
                </c:pt>
                <c:pt idx="25495">
                  <c:v>0.36587799999999998</c:v>
                </c:pt>
                <c:pt idx="25496">
                  <c:v>0.36798999999999998</c:v>
                </c:pt>
                <c:pt idx="25497">
                  <c:v>0.36997400000000003</c:v>
                </c:pt>
                <c:pt idx="25498">
                  <c:v>0.37199500000000002</c:v>
                </c:pt>
                <c:pt idx="25499">
                  <c:v>0.37344699999999997</c:v>
                </c:pt>
                <c:pt idx="25500">
                  <c:v>0.37460100000000002</c:v>
                </c:pt>
                <c:pt idx="25501">
                  <c:v>0.37802000000000002</c:v>
                </c:pt>
                <c:pt idx="25502">
                  <c:v>0.376469</c:v>
                </c:pt>
                <c:pt idx="25503">
                  <c:v>0.37711099999999997</c:v>
                </c:pt>
                <c:pt idx="25504">
                  <c:v>0.37706099999999998</c:v>
                </c:pt>
                <c:pt idx="25505">
                  <c:v>0.37510599999999999</c:v>
                </c:pt>
                <c:pt idx="25506">
                  <c:v>0.37420100000000001</c:v>
                </c:pt>
                <c:pt idx="25507">
                  <c:v>0.37326799999999999</c:v>
                </c:pt>
                <c:pt idx="25508">
                  <c:v>0.372863</c:v>
                </c:pt>
                <c:pt idx="25509">
                  <c:v>0.37294300000000002</c:v>
                </c:pt>
                <c:pt idx="25510">
                  <c:v>0.37249199999999999</c:v>
                </c:pt>
                <c:pt idx="25511">
                  <c:v>0.37108600000000003</c:v>
                </c:pt>
                <c:pt idx="25512">
                  <c:v>0.37121599999999999</c:v>
                </c:pt>
                <c:pt idx="25513">
                  <c:v>0.37020999999999998</c:v>
                </c:pt>
                <c:pt idx="25514">
                  <c:v>0.36283300000000002</c:v>
                </c:pt>
                <c:pt idx="25515">
                  <c:v>0.36199900000000002</c:v>
                </c:pt>
                <c:pt idx="25516">
                  <c:v>0.36160500000000001</c:v>
                </c:pt>
                <c:pt idx="25517">
                  <c:v>0.36221999999999999</c:v>
                </c:pt>
                <c:pt idx="25518">
                  <c:v>0.36234</c:v>
                </c:pt>
                <c:pt idx="25519">
                  <c:v>0.36147099999999999</c:v>
                </c:pt>
                <c:pt idx="25520">
                  <c:v>0.36109400000000003</c:v>
                </c:pt>
                <c:pt idx="25521">
                  <c:v>0.36121999999999999</c:v>
                </c:pt>
                <c:pt idx="25522">
                  <c:v>0.36185299999999998</c:v>
                </c:pt>
                <c:pt idx="25523">
                  <c:v>0.36249500000000001</c:v>
                </c:pt>
                <c:pt idx="25524">
                  <c:v>0.36314099999999999</c:v>
                </c:pt>
                <c:pt idx="25525">
                  <c:v>0.36424099999999998</c:v>
                </c:pt>
                <c:pt idx="25526">
                  <c:v>0.36555399999999999</c:v>
                </c:pt>
                <c:pt idx="25527">
                  <c:v>0.362232</c:v>
                </c:pt>
                <c:pt idx="25528">
                  <c:v>0.36368800000000001</c:v>
                </c:pt>
                <c:pt idx="25529">
                  <c:v>0.36493399999999998</c:v>
                </c:pt>
                <c:pt idx="25530">
                  <c:v>0.36612699999999998</c:v>
                </c:pt>
                <c:pt idx="25531">
                  <c:v>0.365954</c:v>
                </c:pt>
                <c:pt idx="25532">
                  <c:v>0.36463499999999999</c:v>
                </c:pt>
                <c:pt idx="25533">
                  <c:v>0.36429</c:v>
                </c:pt>
                <c:pt idx="25534">
                  <c:v>0.36354199999999998</c:v>
                </c:pt>
                <c:pt idx="25535">
                  <c:v>0.36277500000000001</c:v>
                </c:pt>
                <c:pt idx="25536">
                  <c:v>0.361508</c:v>
                </c:pt>
                <c:pt idx="25537">
                  <c:v>0.36068499999999998</c:v>
                </c:pt>
                <c:pt idx="25538">
                  <c:v>0.36022999999999999</c:v>
                </c:pt>
                <c:pt idx="25539">
                  <c:v>0.36055199999999998</c:v>
                </c:pt>
                <c:pt idx="25540">
                  <c:v>0.35356300000000002</c:v>
                </c:pt>
                <c:pt idx="25541">
                  <c:v>0.35271799999999998</c:v>
                </c:pt>
                <c:pt idx="25542">
                  <c:v>0.35373700000000002</c:v>
                </c:pt>
                <c:pt idx="25543">
                  <c:v>0.35390300000000002</c:v>
                </c:pt>
                <c:pt idx="25544">
                  <c:v>0.35500599999999999</c:v>
                </c:pt>
                <c:pt idx="25545">
                  <c:v>0.35630800000000001</c:v>
                </c:pt>
                <c:pt idx="25546">
                  <c:v>0.35747299999999999</c:v>
                </c:pt>
                <c:pt idx="25547">
                  <c:v>0.35952600000000001</c:v>
                </c:pt>
                <c:pt idx="25548">
                  <c:v>0.36221999999999999</c:v>
                </c:pt>
                <c:pt idx="25549">
                  <c:v>0.36527199999999999</c:v>
                </c:pt>
                <c:pt idx="25550">
                  <c:v>0.36876500000000001</c:v>
                </c:pt>
                <c:pt idx="25551">
                  <c:v>0.36689100000000002</c:v>
                </c:pt>
                <c:pt idx="25552">
                  <c:v>0.369815</c:v>
                </c:pt>
                <c:pt idx="25553">
                  <c:v>0.37643199999999999</c:v>
                </c:pt>
                <c:pt idx="25554">
                  <c:v>0.38405099999999998</c:v>
                </c:pt>
                <c:pt idx="25555">
                  <c:v>0.39079799999999998</c:v>
                </c:pt>
                <c:pt idx="25556">
                  <c:v>0.39625199999999999</c:v>
                </c:pt>
                <c:pt idx="25557">
                  <c:v>0.40093600000000001</c:v>
                </c:pt>
                <c:pt idx="25558">
                  <c:v>0.40380500000000003</c:v>
                </c:pt>
                <c:pt idx="25559">
                  <c:v>0.40534500000000001</c:v>
                </c:pt>
                <c:pt idx="25560">
                  <c:v>0.40609800000000001</c:v>
                </c:pt>
                <c:pt idx="25561">
                  <c:v>0.40502100000000002</c:v>
                </c:pt>
                <c:pt idx="25562">
                  <c:v>0.40037800000000001</c:v>
                </c:pt>
                <c:pt idx="25563">
                  <c:v>0.39461200000000002</c:v>
                </c:pt>
                <c:pt idx="25564">
                  <c:v>0.39096599999999998</c:v>
                </c:pt>
                <c:pt idx="25565">
                  <c:v>0.38314599999999999</c:v>
                </c:pt>
                <c:pt idx="25566">
                  <c:v>0.37684600000000001</c:v>
                </c:pt>
                <c:pt idx="25567">
                  <c:v>0.37096099999999999</c:v>
                </c:pt>
                <c:pt idx="25568">
                  <c:v>0.36514200000000002</c:v>
                </c:pt>
                <c:pt idx="25569">
                  <c:v>0.36260700000000001</c:v>
                </c:pt>
                <c:pt idx="25570">
                  <c:v>0.36055100000000001</c:v>
                </c:pt>
                <c:pt idx="25571">
                  <c:v>0.358655</c:v>
                </c:pt>
                <c:pt idx="25572">
                  <c:v>0.35739900000000002</c:v>
                </c:pt>
                <c:pt idx="25573">
                  <c:v>0.35620000000000002</c:v>
                </c:pt>
                <c:pt idx="25574">
                  <c:v>0.35392000000000001</c:v>
                </c:pt>
                <c:pt idx="25575">
                  <c:v>0.35187800000000002</c:v>
                </c:pt>
                <c:pt idx="25576">
                  <c:v>0.35142099999999998</c:v>
                </c:pt>
                <c:pt idx="25577">
                  <c:v>0.34656100000000001</c:v>
                </c:pt>
                <c:pt idx="25578">
                  <c:v>0.341721</c:v>
                </c:pt>
                <c:pt idx="25579">
                  <c:v>0.341609</c:v>
                </c:pt>
                <c:pt idx="25580">
                  <c:v>0.33949000000000001</c:v>
                </c:pt>
                <c:pt idx="25581">
                  <c:v>0.33769199999999999</c:v>
                </c:pt>
                <c:pt idx="25582">
                  <c:v>0.33723599999999998</c:v>
                </c:pt>
                <c:pt idx="25583">
                  <c:v>0.33571600000000001</c:v>
                </c:pt>
                <c:pt idx="25584">
                  <c:v>0.33338800000000002</c:v>
                </c:pt>
                <c:pt idx="25585">
                  <c:v>0.33091900000000002</c:v>
                </c:pt>
                <c:pt idx="25586">
                  <c:v>0.32926899999999998</c:v>
                </c:pt>
                <c:pt idx="25587">
                  <c:v>0.32835999999999999</c:v>
                </c:pt>
                <c:pt idx="25588">
                  <c:v>0.32707199999999997</c:v>
                </c:pt>
                <c:pt idx="25589">
                  <c:v>0.32459700000000002</c:v>
                </c:pt>
                <c:pt idx="25590">
                  <c:v>0.32279799999999997</c:v>
                </c:pt>
                <c:pt idx="25591">
                  <c:v>0.31957999999999998</c:v>
                </c:pt>
                <c:pt idx="25592">
                  <c:v>0.31331500000000001</c:v>
                </c:pt>
                <c:pt idx="25593">
                  <c:v>0.31188900000000003</c:v>
                </c:pt>
                <c:pt idx="25594">
                  <c:v>0.309975</c:v>
                </c:pt>
                <c:pt idx="25595">
                  <c:v>0.307944</c:v>
                </c:pt>
                <c:pt idx="25596">
                  <c:v>0.30495</c:v>
                </c:pt>
                <c:pt idx="25597">
                  <c:v>0.30520700000000001</c:v>
                </c:pt>
                <c:pt idx="25598">
                  <c:v>0.304537</c:v>
                </c:pt>
                <c:pt idx="25599">
                  <c:v>0.30323600000000001</c:v>
                </c:pt>
                <c:pt idx="25600">
                  <c:v>0.30080200000000001</c:v>
                </c:pt>
                <c:pt idx="25601">
                  <c:v>0.30006899999999997</c:v>
                </c:pt>
                <c:pt idx="25602">
                  <c:v>0.30009799999999998</c:v>
                </c:pt>
                <c:pt idx="25603">
                  <c:v>0.30003400000000002</c:v>
                </c:pt>
                <c:pt idx="25604">
                  <c:v>0.29946099999999998</c:v>
                </c:pt>
                <c:pt idx="25605">
                  <c:v>0.29909200000000002</c:v>
                </c:pt>
                <c:pt idx="25606">
                  <c:v>0.298182</c:v>
                </c:pt>
                <c:pt idx="25607">
                  <c:v>0.29335899999999998</c:v>
                </c:pt>
                <c:pt idx="25608">
                  <c:v>0.29408600000000001</c:v>
                </c:pt>
                <c:pt idx="25609">
                  <c:v>0.29346800000000001</c:v>
                </c:pt>
                <c:pt idx="25610">
                  <c:v>0.29252299999999998</c:v>
                </c:pt>
                <c:pt idx="25611">
                  <c:v>0.29253000000000001</c:v>
                </c:pt>
                <c:pt idx="25612">
                  <c:v>0.29154200000000002</c:v>
                </c:pt>
                <c:pt idx="25613">
                  <c:v>0.29105700000000001</c:v>
                </c:pt>
                <c:pt idx="25614">
                  <c:v>0.290578</c:v>
                </c:pt>
                <c:pt idx="25615">
                  <c:v>0.290099</c:v>
                </c:pt>
                <c:pt idx="25616">
                  <c:v>0.28961700000000001</c:v>
                </c:pt>
                <c:pt idx="25617">
                  <c:v>0.28916799999999998</c:v>
                </c:pt>
                <c:pt idx="25618">
                  <c:v>0.28778500000000001</c:v>
                </c:pt>
                <c:pt idx="25619">
                  <c:v>0.28617700000000001</c:v>
                </c:pt>
                <c:pt idx="25620">
                  <c:v>0.28602</c:v>
                </c:pt>
                <c:pt idx="25621">
                  <c:v>0.28023700000000001</c:v>
                </c:pt>
                <c:pt idx="25622">
                  <c:v>0.27953600000000001</c:v>
                </c:pt>
                <c:pt idx="25623">
                  <c:v>0.28025899999999998</c:v>
                </c:pt>
                <c:pt idx="25624">
                  <c:v>0.279943</c:v>
                </c:pt>
                <c:pt idx="25625">
                  <c:v>0.27857700000000002</c:v>
                </c:pt>
                <c:pt idx="25626">
                  <c:v>0.27719300000000002</c:v>
                </c:pt>
                <c:pt idx="25627">
                  <c:v>0.27487200000000001</c:v>
                </c:pt>
                <c:pt idx="25628">
                  <c:v>0.27258500000000002</c:v>
                </c:pt>
                <c:pt idx="25629">
                  <c:v>0.26965800000000001</c:v>
                </c:pt>
                <c:pt idx="25630">
                  <c:v>0.27435399999999999</c:v>
                </c:pt>
                <c:pt idx="25631">
                  <c:v>0.27167999999999998</c:v>
                </c:pt>
                <c:pt idx="25632">
                  <c:v>0.271038</c:v>
                </c:pt>
                <c:pt idx="25633">
                  <c:v>0.27160099999999998</c:v>
                </c:pt>
                <c:pt idx="25634">
                  <c:v>0.27201799999999998</c:v>
                </c:pt>
                <c:pt idx="25635">
                  <c:v>0.26529000000000003</c:v>
                </c:pt>
                <c:pt idx="25636">
                  <c:v>0.25966600000000001</c:v>
                </c:pt>
                <c:pt idx="25637">
                  <c:v>0.256191</c:v>
                </c:pt>
                <c:pt idx="25638">
                  <c:v>0.25510500000000003</c:v>
                </c:pt>
                <c:pt idx="25639">
                  <c:v>0.25536700000000001</c:v>
                </c:pt>
                <c:pt idx="25640">
                  <c:v>0.25570799999999999</c:v>
                </c:pt>
                <c:pt idx="25641">
                  <c:v>0.25601299999999999</c:v>
                </c:pt>
                <c:pt idx="25642">
                  <c:v>0.25589899999999999</c:v>
                </c:pt>
                <c:pt idx="25643">
                  <c:v>0.25645099999999998</c:v>
                </c:pt>
                <c:pt idx="25644">
                  <c:v>0.25605</c:v>
                </c:pt>
                <c:pt idx="25645">
                  <c:v>0.25534200000000001</c:v>
                </c:pt>
                <c:pt idx="25646">
                  <c:v>0.25460100000000002</c:v>
                </c:pt>
                <c:pt idx="25647">
                  <c:v>0.25409300000000001</c:v>
                </c:pt>
                <c:pt idx="25648">
                  <c:v>0.254334</c:v>
                </c:pt>
                <c:pt idx="25649">
                  <c:v>0.25025999999999998</c:v>
                </c:pt>
                <c:pt idx="25650">
                  <c:v>0.247419</c:v>
                </c:pt>
                <c:pt idx="25651">
                  <c:v>0.24782199999999999</c:v>
                </c:pt>
                <c:pt idx="25652">
                  <c:v>0.24736</c:v>
                </c:pt>
                <c:pt idx="25653">
                  <c:v>0.24773899999999999</c:v>
                </c:pt>
                <c:pt idx="25654">
                  <c:v>0.24840400000000001</c:v>
                </c:pt>
                <c:pt idx="25655">
                  <c:v>0.248478</c:v>
                </c:pt>
                <c:pt idx="25656">
                  <c:v>0.24795200000000001</c:v>
                </c:pt>
                <c:pt idx="25657">
                  <c:v>0.24746799999999999</c:v>
                </c:pt>
                <c:pt idx="25658">
                  <c:v>0.24731</c:v>
                </c:pt>
                <c:pt idx="25659">
                  <c:v>0.247055</c:v>
                </c:pt>
                <c:pt idx="25660">
                  <c:v>0.24579899999999999</c:v>
                </c:pt>
                <c:pt idx="25661">
                  <c:v>0.245616</c:v>
                </c:pt>
                <c:pt idx="25662">
                  <c:v>0.24162</c:v>
                </c:pt>
                <c:pt idx="25663">
                  <c:v>0.23600099999999999</c:v>
                </c:pt>
                <c:pt idx="25664">
                  <c:v>0.23575699999999999</c:v>
                </c:pt>
                <c:pt idx="25665">
                  <c:v>0.23407800000000001</c:v>
                </c:pt>
                <c:pt idx="25666">
                  <c:v>0.232516</c:v>
                </c:pt>
                <c:pt idx="25667">
                  <c:v>0.23066200000000001</c:v>
                </c:pt>
                <c:pt idx="25668">
                  <c:v>0.229347</c:v>
                </c:pt>
                <c:pt idx="25669">
                  <c:v>0.22770399999999999</c:v>
                </c:pt>
                <c:pt idx="25670">
                  <c:v>0.225855</c:v>
                </c:pt>
                <c:pt idx="25671">
                  <c:v>0.22457099999999999</c:v>
                </c:pt>
                <c:pt idx="25672">
                  <c:v>0.22384499999999999</c:v>
                </c:pt>
                <c:pt idx="25673">
                  <c:v>0.21995999999999999</c:v>
                </c:pt>
                <c:pt idx="25674">
                  <c:v>0.21333099999999999</c:v>
                </c:pt>
                <c:pt idx="25675">
                  <c:v>0.21165600000000001</c:v>
                </c:pt>
                <c:pt idx="25676">
                  <c:v>0.20866899999999999</c:v>
                </c:pt>
                <c:pt idx="25677">
                  <c:v>0.20569699999999999</c:v>
                </c:pt>
                <c:pt idx="25678">
                  <c:v>0.20435900000000001</c:v>
                </c:pt>
                <c:pt idx="25679">
                  <c:v>0.20128399999999999</c:v>
                </c:pt>
                <c:pt idx="25680">
                  <c:v>0.196825</c:v>
                </c:pt>
                <c:pt idx="25681">
                  <c:v>0.19393299999999999</c:v>
                </c:pt>
                <c:pt idx="25682">
                  <c:v>0.192746</c:v>
                </c:pt>
                <c:pt idx="25683">
                  <c:v>0.19087699999999999</c:v>
                </c:pt>
                <c:pt idx="25684">
                  <c:v>0.189026</c:v>
                </c:pt>
                <c:pt idx="25685">
                  <c:v>0.18679899999999999</c:v>
                </c:pt>
                <c:pt idx="25686">
                  <c:v>0.18048400000000001</c:v>
                </c:pt>
                <c:pt idx="25687">
                  <c:v>0.18074399999999999</c:v>
                </c:pt>
                <c:pt idx="25688">
                  <c:v>0.18021000000000001</c:v>
                </c:pt>
                <c:pt idx="25689">
                  <c:v>0.18024000000000001</c:v>
                </c:pt>
                <c:pt idx="25690">
                  <c:v>0.17982300000000001</c:v>
                </c:pt>
                <c:pt idx="25691">
                  <c:v>0.17983299999999999</c:v>
                </c:pt>
                <c:pt idx="25692">
                  <c:v>0.17938799999999999</c:v>
                </c:pt>
                <c:pt idx="25693">
                  <c:v>0.179535</c:v>
                </c:pt>
                <c:pt idx="25694">
                  <c:v>0.180201</c:v>
                </c:pt>
                <c:pt idx="25695">
                  <c:v>0.181177</c:v>
                </c:pt>
                <c:pt idx="25696">
                  <c:v>0.181786</c:v>
                </c:pt>
                <c:pt idx="25697">
                  <c:v>0.18193100000000001</c:v>
                </c:pt>
                <c:pt idx="25698">
                  <c:v>0.18092</c:v>
                </c:pt>
                <c:pt idx="25699">
                  <c:v>0.18726400000000001</c:v>
                </c:pt>
                <c:pt idx="25700">
                  <c:v>0.19600200000000001</c:v>
                </c:pt>
                <c:pt idx="25701">
                  <c:v>0.19780600000000001</c:v>
                </c:pt>
                <c:pt idx="25702">
                  <c:v>0.20244599999999999</c:v>
                </c:pt>
                <c:pt idx="25703">
                  <c:v>0.20479</c:v>
                </c:pt>
                <c:pt idx="25704">
                  <c:v>0.20877799999999999</c:v>
                </c:pt>
                <c:pt idx="25705">
                  <c:v>0.21471599999999999</c:v>
                </c:pt>
                <c:pt idx="25706">
                  <c:v>0.21799499999999999</c:v>
                </c:pt>
                <c:pt idx="25707">
                  <c:v>0.220442</c:v>
                </c:pt>
                <c:pt idx="25708">
                  <c:v>0.22122600000000001</c:v>
                </c:pt>
                <c:pt idx="25709">
                  <c:v>0.220889</c:v>
                </c:pt>
                <c:pt idx="25710">
                  <c:v>0.21846699999999999</c:v>
                </c:pt>
                <c:pt idx="25711">
                  <c:v>0.20814299999999999</c:v>
                </c:pt>
                <c:pt idx="25712">
                  <c:v>0.205204</c:v>
                </c:pt>
                <c:pt idx="25713">
                  <c:v>0.20113400000000001</c:v>
                </c:pt>
                <c:pt idx="25714">
                  <c:v>0.197129</c:v>
                </c:pt>
                <c:pt idx="25715">
                  <c:v>0.190944</c:v>
                </c:pt>
                <c:pt idx="25716">
                  <c:v>0.182889</c:v>
                </c:pt>
                <c:pt idx="25717">
                  <c:v>0.17519299999999999</c:v>
                </c:pt>
                <c:pt idx="25718">
                  <c:v>0.17110600000000001</c:v>
                </c:pt>
                <c:pt idx="25719">
                  <c:v>0.16927500000000001</c:v>
                </c:pt>
                <c:pt idx="25720">
                  <c:v>0.167877</c:v>
                </c:pt>
                <c:pt idx="25721">
                  <c:v>0.16694999999999999</c:v>
                </c:pt>
                <c:pt idx="25722">
                  <c:v>0.16540199999999999</c:v>
                </c:pt>
                <c:pt idx="25723">
                  <c:v>0.163633</c:v>
                </c:pt>
                <c:pt idx="25724">
                  <c:v>0.161663</c:v>
                </c:pt>
                <c:pt idx="25725">
                  <c:v>0.153338</c:v>
                </c:pt>
                <c:pt idx="25726">
                  <c:v>0.15229500000000001</c:v>
                </c:pt>
                <c:pt idx="25727">
                  <c:v>0.15020500000000001</c:v>
                </c:pt>
                <c:pt idx="25728">
                  <c:v>0.14838000000000001</c:v>
                </c:pt>
                <c:pt idx="25729">
                  <c:v>0.147425</c:v>
                </c:pt>
                <c:pt idx="25730">
                  <c:v>0.14605799999999999</c:v>
                </c:pt>
                <c:pt idx="25731">
                  <c:v>0.14679500000000001</c:v>
                </c:pt>
                <c:pt idx="25732">
                  <c:v>0.14958299999999999</c:v>
                </c:pt>
                <c:pt idx="25733">
                  <c:v>0.15468399999999999</c:v>
                </c:pt>
                <c:pt idx="25734">
                  <c:v>0.15743399999999999</c:v>
                </c:pt>
                <c:pt idx="25735">
                  <c:v>0.156306</c:v>
                </c:pt>
                <c:pt idx="25736">
                  <c:v>0.15562899999999999</c:v>
                </c:pt>
                <c:pt idx="25737">
                  <c:v>0.15579999999999999</c:v>
                </c:pt>
                <c:pt idx="25738">
                  <c:v>0.14994499999999999</c:v>
                </c:pt>
                <c:pt idx="25739">
                  <c:v>0.15087600000000001</c:v>
                </c:pt>
                <c:pt idx="25740">
                  <c:v>0.15137700000000001</c:v>
                </c:pt>
                <c:pt idx="25741">
                  <c:v>0.151923</c:v>
                </c:pt>
                <c:pt idx="25742">
                  <c:v>0.151477</c:v>
                </c:pt>
                <c:pt idx="25743">
                  <c:v>0.15099399999999999</c:v>
                </c:pt>
                <c:pt idx="25744">
                  <c:v>0.14963099999999999</c:v>
                </c:pt>
                <c:pt idx="25745">
                  <c:v>0.149116</c:v>
                </c:pt>
                <c:pt idx="25746">
                  <c:v>0.146148</c:v>
                </c:pt>
                <c:pt idx="25747">
                  <c:v>0.144263</c:v>
                </c:pt>
                <c:pt idx="25748">
                  <c:v>0.14252400000000001</c:v>
                </c:pt>
                <c:pt idx="25749">
                  <c:v>0.143679</c:v>
                </c:pt>
                <c:pt idx="25750">
                  <c:v>0.14376</c:v>
                </c:pt>
                <c:pt idx="25751">
                  <c:v>0.14361099999999999</c:v>
                </c:pt>
                <c:pt idx="25752">
                  <c:v>0.14029700000000001</c:v>
                </c:pt>
                <c:pt idx="25753">
                  <c:v>0.14104900000000001</c:v>
                </c:pt>
                <c:pt idx="25754">
                  <c:v>0.14058599999999999</c:v>
                </c:pt>
                <c:pt idx="25755">
                  <c:v>0.14069699999999999</c:v>
                </c:pt>
                <c:pt idx="25756">
                  <c:v>0.13966899999999999</c:v>
                </c:pt>
                <c:pt idx="25757">
                  <c:v>0.137794</c:v>
                </c:pt>
                <c:pt idx="25758">
                  <c:v>0.13700399999999999</c:v>
                </c:pt>
                <c:pt idx="25759">
                  <c:v>0.13655100000000001</c:v>
                </c:pt>
                <c:pt idx="25760">
                  <c:v>0.13514300000000001</c:v>
                </c:pt>
                <c:pt idx="25761">
                  <c:v>0.134298</c:v>
                </c:pt>
                <c:pt idx="25762">
                  <c:v>0.133381</c:v>
                </c:pt>
                <c:pt idx="25763">
                  <c:v>0.131934</c:v>
                </c:pt>
                <c:pt idx="25764">
                  <c:v>0.13071199999999999</c:v>
                </c:pt>
                <c:pt idx="25765">
                  <c:v>0.12939300000000001</c:v>
                </c:pt>
                <c:pt idx="25766">
                  <c:v>0.123084</c:v>
                </c:pt>
                <c:pt idx="25767">
                  <c:v>0.122629</c:v>
                </c:pt>
                <c:pt idx="25768">
                  <c:v>0.12270300000000001</c:v>
                </c:pt>
                <c:pt idx="25769">
                  <c:v>0.122866</c:v>
                </c:pt>
                <c:pt idx="25770">
                  <c:v>0.122904</c:v>
                </c:pt>
                <c:pt idx="25771">
                  <c:v>0.12205299999999999</c:v>
                </c:pt>
                <c:pt idx="25772">
                  <c:v>0.12226099999999999</c:v>
                </c:pt>
                <c:pt idx="25773">
                  <c:v>0.122363</c:v>
                </c:pt>
                <c:pt idx="25774">
                  <c:v>0.122567</c:v>
                </c:pt>
                <c:pt idx="25775">
                  <c:v>0.123151</c:v>
                </c:pt>
                <c:pt idx="25776">
                  <c:v>0.122088</c:v>
                </c:pt>
                <c:pt idx="25777">
                  <c:v>0.12034400000000001</c:v>
                </c:pt>
                <c:pt idx="25778">
                  <c:v>0.117948</c:v>
                </c:pt>
                <c:pt idx="25779">
                  <c:v>0.110711</c:v>
                </c:pt>
                <c:pt idx="25780">
                  <c:v>0.10929</c:v>
                </c:pt>
                <c:pt idx="25781">
                  <c:v>0.107193</c:v>
                </c:pt>
                <c:pt idx="25782">
                  <c:v>0.10385</c:v>
                </c:pt>
                <c:pt idx="25783">
                  <c:v>0.10095999999999999</c:v>
                </c:pt>
                <c:pt idx="25784">
                  <c:v>9.7747600000000004E-2</c:v>
                </c:pt>
                <c:pt idx="25785">
                  <c:v>9.6529599999999993E-2</c:v>
                </c:pt>
                <c:pt idx="25786">
                  <c:v>9.5172199999999998E-2</c:v>
                </c:pt>
                <c:pt idx="25787">
                  <c:v>9.4482099999999999E-2</c:v>
                </c:pt>
                <c:pt idx="25788">
                  <c:v>9.4638799999999995E-2</c:v>
                </c:pt>
                <c:pt idx="25789">
                  <c:v>9.4320299999999996E-2</c:v>
                </c:pt>
                <c:pt idx="25790">
                  <c:v>9.5206399999999997E-2</c:v>
                </c:pt>
                <c:pt idx="25791">
                  <c:v>9.7456299999999996E-2</c:v>
                </c:pt>
                <c:pt idx="25792">
                  <c:v>9.7484899999999999E-2</c:v>
                </c:pt>
                <c:pt idx="25793">
                  <c:v>9.3815700000000002E-2</c:v>
                </c:pt>
                <c:pt idx="25794">
                  <c:v>9.4954899999999995E-2</c:v>
                </c:pt>
                <c:pt idx="25795">
                  <c:v>9.7316799999999995E-2</c:v>
                </c:pt>
                <c:pt idx="25796">
                  <c:v>0.101007</c:v>
                </c:pt>
                <c:pt idx="25797">
                  <c:v>0.10361099999999999</c:v>
                </c:pt>
                <c:pt idx="25798">
                  <c:v>0.105611</c:v>
                </c:pt>
                <c:pt idx="25799">
                  <c:v>0.10562299999999999</c:v>
                </c:pt>
                <c:pt idx="25800">
                  <c:v>0.10534200000000001</c:v>
                </c:pt>
                <c:pt idx="25801">
                  <c:v>0.104978</c:v>
                </c:pt>
                <c:pt idx="25802">
                  <c:v>0.104196</c:v>
                </c:pt>
                <c:pt idx="25803">
                  <c:v>0.104708</c:v>
                </c:pt>
                <c:pt idx="25804">
                  <c:v>0.10699599999999999</c:v>
                </c:pt>
                <c:pt idx="25805">
                  <c:v>0.10636900000000001</c:v>
                </c:pt>
                <c:pt idx="25806">
                  <c:v>0.101759</c:v>
                </c:pt>
                <c:pt idx="25807">
                  <c:v>0.101935</c:v>
                </c:pt>
                <c:pt idx="25808">
                  <c:v>0.102062</c:v>
                </c:pt>
                <c:pt idx="25809">
                  <c:v>0.101646</c:v>
                </c:pt>
                <c:pt idx="25810">
                  <c:v>0.100338</c:v>
                </c:pt>
                <c:pt idx="25811">
                  <c:v>9.9710499999999994E-2</c:v>
                </c:pt>
                <c:pt idx="25812">
                  <c:v>9.93391E-2</c:v>
                </c:pt>
                <c:pt idx="25813">
                  <c:v>9.8021300000000006E-2</c:v>
                </c:pt>
                <c:pt idx="25814">
                  <c:v>9.7431000000000004E-2</c:v>
                </c:pt>
                <c:pt idx="25815">
                  <c:v>9.7747600000000004E-2</c:v>
                </c:pt>
                <c:pt idx="25816">
                  <c:v>9.7894200000000001E-2</c:v>
                </c:pt>
                <c:pt idx="25817">
                  <c:v>9.7688800000000006E-2</c:v>
                </c:pt>
                <c:pt idx="25818">
                  <c:v>9.8658300000000004E-2</c:v>
                </c:pt>
                <c:pt idx="25819">
                  <c:v>9.9638199999999996E-2</c:v>
                </c:pt>
                <c:pt idx="25820">
                  <c:v>9.88956E-2</c:v>
                </c:pt>
                <c:pt idx="25821">
                  <c:v>9.9912500000000001E-2</c:v>
                </c:pt>
                <c:pt idx="25822">
                  <c:v>9.8649799999999996E-2</c:v>
                </c:pt>
                <c:pt idx="25823">
                  <c:v>9.2557E-2</c:v>
                </c:pt>
                <c:pt idx="25824">
                  <c:v>9.2843200000000001E-2</c:v>
                </c:pt>
                <c:pt idx="25825">
                  <c:v>9.5568100000000003E-2</c:v>
                </c:pt>
                <c:pt idx="25826">
                  <c:v>9.7380300000000003E-2</c:v>
                </c:pt>
                <c:pt idx="25827">
                  <c:v>0.100176</c:v>
                </c:pt>
                <c:pt idx="25828">
                  <c:v>0.101672</c:v>
                </c:pt>
                <c:pt idx="25829">
                  <c:v>0.101781</c:v>
                </c:pt>
                <c:pt idx="25830">
                  <c:v>0.10161199999999999</c:v>
                </c:pt>
                <c:pt idx="25831">
                  <c:v>0.10194</c:v>
                </c:pt>
                <c:pt idx="25832">
                  <c:v>0.102213</c:v>
                </c:pt>
                <c:pt idx="25833">
                  <c:v>0.102532</c:v>
                </c:pt>
                <c:pt idx="25834">
                  <c:v>0.10433099999999999</c:v>
                </c:pt>
                <c:pt idx="25835">
                  <c:v>0.107964</c:v>
                </c:pt>
                <c:pt idx="25836">
                  <c:v>0.109823</c:v>
                </c:pt>
                <c:pt idx="25837">
                  <c:v>0.11308600000000001</c:v>
                </c:pt>
                <c:pt idx="25838">
                  <c:v>0.11396100000000001</c:v>
                </c:pt>
                <c:pt idx="25839">
                  <c:v>0.114575</c:v>
                </c:pt>
                <c:pt idx="25840">
                  <c:v>0.114431</c:v>
                </c:pt>
                <c:pt idx="25841">
                  <c:v>0.10938299999999999</c:v>
                </c:pt>
                <c:pt idx="25842">
                  <c:v>0.10918899999999999</c:v>
                </c:pt>
                <c:pt idx="25843">
                  <c:v>0.106764</c:v>
                </c:pt>
                <c:pt idx="25844">
                  <c:v>0.10556400000000001</c:v>
                </c:pt>
                <c:pt idx="25845">
                  <c:v>0.109317</c:v>
                </c:pt>
                <c:pt idx="25846">
                  <c:v>0.104155</c:v>
                </c:pt>
                <c:pt idx="25847">
                  <c:v>0.106903</c:v>
                </c:pt>
                <c:pt idx="25848">
                  <c:v>0.108976</c:v>
                </c:pt>
                <c:pt idx="25849">
                  <c:v>0.110857</c:v>
                </c:pt>
                <c:pt idx="25850">
                  <c:v>0.113373</c:v>
                </c:pt>
                <c:pt idx="25851">
                  <c:v>0.115991</c:v>
                </c:pt>
                <c:pt idx="25852">
                  <c:v>0.11652899999999999</c:v>
                </c:pt>
                <c:pt idx="25853">
                  <c:v>0.117129</c:v>
                </c:pt>
                <c:pt idx="25854">
                  <c:v>0.11901299999999999</c:v>
                </c:pt>
                <c:pt idx="25855">
                  <c:v>0.120349</c:v>
                </c:pt>
                <c:pt idx="25856">
                  <c:v>0.121516</c:v>
                </c:pt>
                <c:pt idx="25857">
                  <c:v>0.122017</c:v>
                </c:pt>
                <c:pt idx="25858">
                  <c:v>0.120694</c:v>
                </c:pt>
                <c:pt idx="25859">
                  <c:v>0.11430999999999999</c:v>
                </c:pt>
                <c:pt idx="25860">
                  <c:v>0.113916</c:v>
                </c:pt>
                <c:pt idx="25861">
                  <c:v>0.112909</c:v>
                </c:pt>
                <c:pt idx="25862">
                  <c:v>0.114133</c:v>
                </c:pt>
                <c:pt idx="25863">
                  <c:v>0.118186</c:v>
                </c:pt>
                <c:pt idx="25864">
                  <c:v>0.112779</c:v>
                </c:pt>
                <c:pt idx="25865">
                  <c:v>0.112705</c:v>
                </c:pt>
                <c:pt idx="25866">
                  <c:v>0.11143599999999999</c:v>
                </c:pt>
                <c:pt idx="25867">
                  <c:v>0.110152</c:v>
                </c:pt>
                <c:pt idx="25868">
                  <c:v>0.10822900000000001</c:v>
                </c:pt>
                <c:pt idx="25869">
                  <c:v>0.108377</c:v>
                </c:pt>
                <c:pt idx="25870">
                  <c:v>0.109628</c:v>
                </c:pt>
                <c:pt idx="25871">
                  <c:v>0.111766</c:v>
                </c:pt>
                <c:pt idx="25872">
                  <c:v>0.11140799999999999</c:v>
                </c:pt>
                <c:pt idx="25873">
                  <c:v>0.112271</c:v>
                </c:pt>
                <c:pt idx="25874">
                  <c:v>0.112118</c:v>
                </c:pt>
                <c:pt idx="25875">
                  <c:v>0.110462</c:v>
                </c:pt>
                <c:pt idx="25876">
                  <c:v>0.114825</c:v>
                </c:pt>
                <c:pt idx="25877">
                  <c:v>0.109585</c:v>
                </c:pt>
                <c:pt idx="25878">
                  <c:v>0.11121499999999999</c:v>
                </c:pt>
                <c:pt idx="25879">
                  <c:v>0.111386</c:v>
                </c:pt>
                <c:pt idx="25880">
                  <c:v>0.11185100000000001</c:v>
                </c:pt>
                <c:pt idx="25881">
                  <c:v>0.112349</c:v>
                </c:pt>
                <c:pt idx="25882">
                  <c:v>0.11325399999999999</c:v>
                </c:pt>
                <c:pt idx="25883">
                  <c:v>0.113592</c:v>
                </c:pt>
                <c:pt idx="25884">
                  <c:v>0.11418300000000001</c:v>
                </c:pt>
                <c:pt idx="25885">
                  <c:v>0.11488900000000001</c:v>
                </c:pt>
                <c:pt idx="25886">
                  <c:v>0.11433500000000001</c:v>
                </c:pt>
                <c:pt idx="25887">
                  <c:v>0.114084</c:v>
                </c:pt>
                <c:pt idx="25888">
                  <c:v>0.11168699999999999</c:v>
                </c:pt>
                <c:pt idx="25889">
                  <c:v>0.10859099999999999</c:v>
                </c:pt>
                <c:pt idx="25890">
                  <c:v>0.105584</c:v>
                </c:pt>
                <c:pt idx="25891">
                  <c:v>0.103218</c:v>
                </c:pt>
                <c:pt idx="25892">
                  <c:v>0.10177700000000001</c:v>
                </c:pt>
                <c:pt idx="25893">
                  <c:v>0.10173500000000001</c:v>
                </c:pt>
                <c:pt idx="25894">
                  <c:v>0.10114099999999999</c:v>
                </c:pt>
                <c:pt idx="25895">
                  <c:v>9.58532E-2</c:v>
                </c:pt>
                <c:pt idx="25896">
                  <c:v>9.5837699999999998E-2</c:v>
                </c:pt>
                <c:pt idx="25897">
                  <c:v>9.5267900000000003E-2</c:v>
                </c:pt>
                <c:pt idx="25898">
                  <c:v>9.5990199999999998E-2</c:v>
                </c:pt>
                <c:pt idx="25899">
                  <c:v>9.6742999999999996E-2</c:v>
                </c:pt>
                <c:pt idx="25900">
                  <c:v>9.6067799999999995E-2</c:v>
                </c:pt>
                <c:pt idx="25901">
                  <c:v>9.5648999999999998E-2</c:v>
                </c:pt>
                <c:pt idx="25902">
                  <c:v>9.5659099999999997E-2</c:v>
                </c:pt>
                <c:pt idx="25903">
                  <c:v>9.5620499999999997E-2</c:v>
                </c:pt>
                <c:pt idx="25904">
                  <c:v>9.56341E-2</c:v>
                </c:pt>
                <c:pt idx="25905">
                  <c:v>9.5493900000000007E-2</c:v>
                </c:pt>
                <c:pt idx="25906">
                  <c:v>9.5122799999999993E-2</c:v>
                </c:pt>
                <c:pt idx="25907">
                  <c:v>9.6405299999999999E-2</c:v>
                </c:pt>
                <c:pt idx="25908">
                  <c:v>9.7579899999999997E-2</c:v>
                </c:pt>
                <c:pt idx="25909">
                  <c:v>9.78189E-2</c:v>
                </c:pt>
                <c:pt idx="25910">
                  <c:v>9.8076800000000006E-2</c:v>
                </c:pt>
                <c:pt idx="25911">
                  <c:v>9.4881800000000002E-2</c:v>
                </c:pt>
                <c:pt idx="25912">
                  <c:v>9.6225400000000003E-2</c:v>
                </c:pt>
                <c:pt idx="25913">
                  <c:v>9.6794500000000006E-2</c:v>
                </c:pt>
                <c:pt idx="25914">
                  <c:v>9.8925700000000005E-2</c:v>
                </c:pt>
                <c:pt idx="25915">
                  <c:v>0.100234</c:v>
                </c:pt>
                <c:pt idx="25916">
                  <c:v>0.10055600000000001</c:v>
                </c:pt>
                <c:pt idx="25917">
                  <c:v>9.9942699999999995E-2</c:v>
                </c:pt>
                <c:pt idx="25918">
                  <c:v>9.9712899999999993E-2</c:v>
                </c:pt>
                <c:pt idx="25919">
                  <c:v>0.100803</c:v>
                </c:pt>
                <c:pt idx="25920">
                  <c:v>0.10115200000000001</c:v>
                </c:pt>
                <c:pt idx="25921">
                  <c:v>0.101257</c:v>
                </c:pt>
                <c:pt idx="25922">
                  <c:v>0.101727</c:v>
                </c:pt>
                <c:pt idx="25923">
                  <c:v>0.101827</c:v>
                </c:pt>
                <c:pt idx="25924">
                  <c:v>0.103044</c:v>
                </c:pt>
                <c:pt idx="25925">
                  <c:v>0.10453</c:v>
                </c:pt>
                <c:pt idx="25926">
                  <c:v>0.10549</c:v>
                </c:pt>
                <c:pt idx="25927">
                  <c:v>0.105866</c:v>
                </c:pt>
                <c:pt idx="25928">
                  <c:v>0.10612000000000001</c:v>
                </c:pt>
                <c:pt idx="25929">
                  <c:v>0.105244</c:v>
                </c:pt>
                <c:pt idx="25930">
                  <c:v>0.100729</c:v>
                </c:pt>
                <c:pt idx="25931">
                  <c:v>0.102436</c:v>
                </c:pt>
                <c:pt idx="25932">
                  <c:v>0.10306999999999999</c:v>
                </c:pt>
                <c:pt idx="25933">
                  <c:v>0.102732</c:v>
                </c:pt>
                <c:pt idx="25934">
                  <c:v>0.10323499999999999</c:v>
                </c:pt>
                <c:pt idx="25935">
                  <c:v>0.102751</c:v>
                </c:pt>
                <c:pt idx="25936">
                  <c:v>0.10291599999999999</c:v>
                </c:pt>
                <c:pt idx="25937">
                  <c:v>0.102842</c:v>
                </c:pt>
                <c:pt idx="25938">
                  <c:v>0.101773</c:v>
                </c:pt>
                <c:pt idx="25939">
                  <c:v>0.101102</c:v>
                </c:pt>
                <c:pt idx="25940">
                  <c:v>0.101678</c:v>
                </c:pt>
                <c:pt idx="25941">
                  <c:v>0.101844</c:v>
                </c:pt>
                <c:pt idx="25942">
                  <c:v>0.102934</c:v>
                </c:pt>
                <c:pt idx="25943">
                  <c:v>0.103521</c:v>
                </c:pt>
                <c:pt idx="25944">
                  <c:v>0.104648</c:v>
                </c:pt>
                <c:pt idx="25945">
                  <c:v>0.10496800000000001</c:v>
                </c:pt>
                <c:pt idx="25946">
                  <c:v>0.104785</c:v>
                </c:pt>
                <c:pt idx="25947">
                  <c:v>0.104076</c:v>
                </c:pt>
                <c:pt idx="25948">
                  <c:v>9.9483500000000002E-2</c:v>
                </c:pt>
                <c:pt idx="25949">
                  <c:v>0.100701</c:v>
                </c:pt>
                <c:pt idx="25950">
                  <c:v>0.10161000000000001</c:v>
                </c:pt>
                <c:pt idx="25951">
                  <c:v>0.101483</c:v>
                </c:pt>
                <c:pt idx="25952">
                  <c:v>0.100693</c:v>
                </c:pt>
                <c:pt idx="25953">
                  <c:v>0.100747</c:v>
                </c:pt>
                <c:pt idx="25954">
                  <c:v>9.9815100000000004E-2</c:v>
                </c:pt>
                <c:pt idx="25955">
                  <c:v>9.9502599999999997E-2</c:v>
                </c:pt>
                <c:pt idx="25956">
                  <c:v>9.9059300000000003E-2</c:v>
                </c:pt>
                <c:pt idx="25957">
                  <c:v>9.8832199999999995E-2</c:v>
                </c:pt>
                <c:pt idx="25958">
                  <c:v>9.9439399999999997E-2</c:v>
                </c:pt>
                <c:pt idx="25959">
                  <c:v>0.10036399999999999</c:v>
                </c:pt>
                <c:pt idx="25960">
                  <c:v>0.103659</c:v>
                </c:pt>
                <c:pt idx="25961">
                  <c:v>0.106032</c:v>
                </c:pt>
                <c:pt idx="25962">
                  <c:v>0.107742</c:v>
                </c:pt>
                <c:pt idx="25963">
                  <c:v>0.110434</c:v>
                </c:pt>
                <c:pt idx="25964">
                  <c:v>0.112362</c:v>
                </c:pt>
                <c:pt idx="25965">
                  <c:v>0.11119800000000001</c:v>
                </c:pt>
                <c:pt idx="25966">
                  <c:v>0.107104</c:v>
                </c:pt>
                <c:pt idx="25967">
                  <c:v>0.107034</c:v>
                </c:pt>
                <c:pt idx="25968">
                  <c:v>0.106102</c:v>
                </c:pt>
                <c:pt idx="25969">
                  <c:v>0.105824</c:v>
                </c:pt>
                <c:pt idx="25970">
                  <c:v>0.10544100000000001</c:v>
                </c:pt>
                <c:pt idx="25971">
                  <c:v>0.105153</c:v>
                </c:pt>
                <c:pt idx="25972">
                  <c:v>0.10535799999999999</c:v>
                </c:pt>
                <c:pt idx="25973">
                  <c:v>0.10544000000000001</c:v>
                </c:pt>
                <c:pt idx="25974">
                  <c:v>0.105086</c:v>
                </c:pt>
                <c:pt idx="25975">
                  <c:v>0.10467799999999999</c:v>
                </c:pt>
                <c:pt idx="25976">
                  <c:v>0.10387200000000001</c:v>
                </c:pt>
                <c:pt idx="25977">
                  <c:v>0.10353999999999999</c:v>
                </c:pt>
                <c:pt idx="25978">
                  <c:v>0.103356</c:v>
                </c:pt>
                <c:pt idx="25979">
                  <c:v>0.103939</c:v>
                </c:pt>
                <c:pt idx="25980">
                  <c:v>0.1037</c:v>
                </c:pt>
                <c:pt idx="25981">
                  <c:v>0.10421999999999999</c:v>
                </c:pt>
                <c:pt idx="25982">
                  <c:v>0.103558</c:v>
                </c:pt>
                <c:pt idx="25983">
                  <c:v>0.103162</c:v>
                </c:pt>
                <c:pt idx="25984">
                  <c:v>9.9154300000000001E-2</c:v>
                </c:pt>
                <c:pt idx="25985">
                  <c:v>0.100688</c:v>
                </c:pt>
                <c:pt idx="25986">
                  <c:v>0.100731</c:v>
                </c:pt>
                <c:pt idx="25987">
                  <c:v>0.10076499999999999</c:v>
                </c:pt>
                <c:pt idx="25988">
                  <c:v>9.9486900000000003E-2</c:v>
                </c:pt>
                <c:pt idx="25989">
                  <c:v>9.91364E-2</c:v>
                </c:pt>
                <c:pt idx="25990">
                  <c:v>9.8612099999999994E-2</c:v>
                </c:pt>
                <c:pt idx="25991">
                  <c:v>0.100965</c:v>
                </c:pt>
                <c:pt idx="25992">
                  <c:v>0.102617</c:v>
                </c:pt>
                <c:pt idx="25993">
                  <c:v>0.10491</c:v>
                </c:pt>
                <c:pt idx="25994">
                  <c:v>0.106979</c:v>
                </c:pt>
                <c:pt idx="25995">
                  <c:v>0.108158</c:v>
                </c:pt>
                <c:pt idx="25996">
                  <c:v>0.109249</c:v>
                </c:pt>
                <c:pt idx="25997">
                  <c:v>0.108775</c:v>
                </c:pt>
                <c:pt idx="25998">
                  <c:v>0.108098</c:v>
                </c:pt>
                <c:pt idx="25999">
                  <c:v>0.107617</c:v>
                </c:pt>
                <c:pt idx="26000">
                  <c:v>0.106014</c:v>
                </c:pt>
                <c:pt idx="26001">
                  <c:v>0.104647</c:v>
                </c:pt>
                <c:pt idx="26002">
                  <c:v>9.8443699999999995E-2</c:v>
                </c:pt>
                <c:pt idx="26003">
                  <c:v>9.7067299999999995E-2</c:v>
                </c:pt>
                <c:pt idx="26004">
                  <c:v>9.5917500000000003E-2</c:v>
                </c:pt>
                <c:pt idx="26005">
                  <c:v>9.6809400000000004E-2</c:v>
                </c:pt>
                <c:pt idx="26006">
                  <c:v>9.7451200000000002E-2</c:v>
                </c:pt>
                <c:pt idx="26007">
                  <c:v>9.7649299999999994E-2</c:v>
                </c:pt>
                <c:pt idx="26008">
                  <c:v>9.7223500000000004E-2</c:v>
                </c:pt>
                <c:pt idx="26009">
                  <c:v>9.604E-2</c:v>
                </c:pt>
                <c:pt idx="26010">
                  <c:v>9.57089E-2</c:v>
                </c:pt>
                <c:pt idx="26011">
                  <c:v>9.3127500000000002E-2</c:v>
                </c:pt>
                <c:pt idx="26012">
                  <c:v>9.0138399999999994E-2</c:v>
                </c:pt>
                <c:pt idx="26013">
                  <c:v>9.0075799999999998E-2</c:v>
                </c:pt>
                <c:pt idx="26014">
                  <c:v>8.9790700000000001E-2</c:v>
                </c:pt>
                <c:pt idx="26015">
                  <c:v>9.01806E-2</c:v>
                </c:pt>
                <c:pt idx="26016">
                  <c:v>9.1480199999999998E-2</c:v>
                </c:pt>
                <c:pt idx="26017">
                  <c:v>9.2731099999999997E-2</c:v>
                </c:pt>
                <c:pt idx="26018">
                  <c:v>9.4648499999999997E-2</c:v>
                </c:pt>
                <c:pt idx="26019">
                  <c:v>9.5207700000000006E-2</c:v>
                </c:pt>
                <c:pt idx="26020">
                  <c:v>9.0463699999999994E-2</c:v>
                </c:pt>
                <c:pt idx="26021">
                  <c:v>9.0120500000000006E-2</c:v>
                </c:pt>
                <c:pt idx="26022">
                  <c:v>8.9809600000000003E-2</c:v>
                </c:pt>
                <c:pt idx="26023">
                  <c:v>8.9641399999999996E-2</c:v>
                </c:pt>
                <c:pt idx="26024">
                  <c:v>8.9925000000000005E-2</c:v>
                </c:pt>
                <c:pt idx="26025">
                  <c:v>9.0216099999999994E-2</c:v>
                </c:pt>
                <c:pt idx="26026">
                  <c:v>9.0381000000000003E-2</c:v>
                </c:pt>
                <c:pt idx="26027">
                  <c:v>9.03558E-2</c:v>
                </c:pt>
                <c:pt idx="26028">
                  <c:v>9.2065300000000003E-2</c:v>
                </c:pt>
                <c:pt idx="26029">
                  <c:v>9.2440400000000006E-2</c:v>
                </c:pt>
                <c:pt idx="26030">
                  <c:v>9.4712299999999999E-2</c:v>
                </c:pt>
                <c:pt idx="26031">
                  <c:v>9.5460000000000003E-2</c:v>
                </c:pt>
                <c:pt idx="26032">
                  <c:v>9.7303399999999998E-2</c:v>
                </c:pt>
                <c:pt idx="26033">
                  <c:v>9.9203E-2</c:v>
                </c:pt>
                <c:pt idx="26034">
                  <c:v>0.101869</c:v>
                </c:pt>
                <c:pt idx="26035">
                  <c:v>0.102559</c:v>
                </c:pt>
                <c:pt idx="26036">
                  <c:v>0.10394200000000001</c:v>
                </c:pt>
                <c:pt idx="26037">
                  <c:v>0.103729</c:v>
                </c:pt>
                <c:pt idx="26038">
                  <c:v>0.100079</c:v>
                </c:pt>
                <c:pt idx="26039">
                  <c:v>0.10029200000000001</c:v>
                </c:pt>
                <c:pt idx="26040">
                  <c:v>0.10086299999999999</c:v>
                </c:pt>
                <c:pt idx="26041">
                  <c:v>0.102483</c:v>
                </c:pt>
                <c:pt idx="26042">
                  <c:v>0.10789</c:v>
                </c:pt>
                <c:pt idx="26043">
                  <c:v>0.10197199999999999</c:v>
                </c:pt>
                <c:pt idx="26044">
                  <c:v>0.103349</c:v>
                </c:pt>
                <c:pt idx="26045">
                  <c:v>0.103461</c:v>
                </c:pt>
                <c:pt idx="26046">
                  <c:v>0.103825</c:v>
                </c:pt>
                <c:pt idx="26047">
                  <c:v>0.10410899999999999</c:v>
                </c:pt>
                <c:pt idx="26048">
                  <c:v>0.104486</c:v>
                </c:pt>
                <c:pt idx="26049">
                  <c:v>0.105284</c:v>
                </c:pt>
                <c:pt idx="26050">
                  <c:v>0.105568</c:v>
                </c:pt>
                <c:pt idx="26051">
                  <c:v>0.105869</c:v>
                </c:pt>
                <c:pt idx="26052">
                  <c:v>0.105587</c:v>
                </c:pt>
                <c:pt idx="26053">
                  <c:v>0.104981</c:v>
                </c:pt>
                <c:pt idx="26054">
                  <c:v>0.106068</c:v>
                </c:pt>
                <c:pt idx="26055">
                  <c:v>0.106236</c:v>
                </c:pt>
                <c:pt idx="26056">
                  <c:v>0.10167900000000001</c:v>
                </c:pt>
                <c:pt idx="26057">
                  <c:v>0.102465</c:v>
                </c:pt>
                <c:pt idx="26058">
                  <c:v>0.103176</c:v>
                </c:pt>
                <c:pt idx="26059">
                  <c:v>0.103479</c:v>
                </c:pt>
                <c:pt idx="26060">
                  <c:v>0.103876</c:v>
                </c:pt>
                <c:pt idx="26061">
                  <c:v>0.104688</c:v>
                </c:pt>
                <c:pt idx="26062">
                  <c:v>0.10499799999999999</c:v>
                </c:pt>
                <c:pt idx="26063">
                  <c:v>0.10530100000000001</c:v>
                </c:pt>
                <c:pt idx="26064">
                  <c:v>0.105089</c:v>
                </c:pt>
                <c:pt idx="26065">
                  <c:v>0.104988</c:v>
                </c:pt>
                <c:pt idx="26066">
                  <c:v>0.10535799999999999</c:v>
                </c:pt>
                <c:pt idx="26067">
                  <c:v>0.105694</c:v>
                </c:pt>
                <c:pt idx="26068">
                  <c:v>0.10604</c:v>
                </c:pt>
                <c:pt idx="26069">
                  <c:v>0.106382</c:v>
                </c:pt>
                <c:pt idx="26070">
                  <c:v>0.10674699999999999</c:v>
                </c:pt>
                <c:pt idx="26071">
                  <c:v>0.107028</c:v>
                </c:pt>
                <c:pt idx="26072">
                  <c:v>0.106896</c:v>
                </c:pt>
                <c:pt idx="26073">
                  <c:v>0.10803</c:v>
                </c:pt>
                <c:pt idx="26074">
                  <c:v>0.108069</c:v>
                </c:pt>
                <c:pt idx="26075">
                  <c:v>0.10302799999999999</c:v>
                </c:pt>
                <c:pt idx="26076">
                  <c:v>0.10347099999999999</c:v>
                </c:pt>
                <c:pt idx="26077">
                  <c:v>0.104208</c:v>
                </c:pt>
                <c:pt idx="26078">
                  <c:v>0.10457</c:v>
                </c:pt>
                <c:pt idx="26079">
                  <c:v>0.10559499999999999</c:v>
                </c:pt>
                <c:pt idx="26080">
                  <c:v>0.107497</c:v>
                </c:pt>
                <c:pt idx="26081">
                  <c:v>0.108654</c:v>
                </c:pt>
                <c:pt idx="26082">
                  <c:v>0.10908</c:v>
                </c:pt>
                <c:pt idx="26083">
                  <c:v>0.11053499999999999</c:v>
                </c:pt>
                <c:pt idx="26084">
                  <c:v>0.11188099999999999</c:v>
                </c:pt>
                <c:pt idx="26085">
                  <c:v>0.113248</c:v>
                </c:pt>
                <c:pt idx="26086">
                  <c:v>0.114648</c:v>
                </c:pt>
                <c:pt idx="26087">
                  <c:v>0.115901</c:v>
                </c:pt>
                <c:pt idx="26088">
                  <c:v>0.11613900000000001</c:v>
                </c:pt>
                <c:pt idx="26089">
                  <c:v>0.116748</c:v>
                </c:pt>
                <c:pt idx="26090">
                  <c:v>0.118701</c:v>
                </c:pt>
                <c:pt idx="26091">
                  <c:v>0.12067899999999999</c:v>
                </c:pt>
                <c:pt idx="26092">
                  <c:v>0.120425</c:v>
                </c:pt>
                <c:pt idx="26093">
                  <c:v>0.116408</c:v>
                </c:pt>
                <c:pt idx="26094">
                  <c:v>0.119411</c:v>
                </c:pt>
                <c:pt idx="26095">
                  <c:v>0.121047</c:v>
                </c:pt>
                <c:pt idx="26096">
                  <c:v>0.122227</c:v>
                </c:pt>
                <c:pt idx="26097">
                  <c:v>0.12278699999999999</c:v>
                </c:pt>
                <c:pt idx="26098">
                  <c:v>0.124706</c:v>
                </c:pt>
                <c:pt idx="26099">
                  <c:v>0.126166</c:v>
                </c:pt>
                <c:pt idx="26100">
                  <c:v>0.12869800000000001</c:v>
                </c:pt>
                <c:pt idx="26101">
                  <c:v>0.13094</c:v>
                </c:pt>
                <c:pt idx="26102">
                  <c:v>0.13205800000000001</c:v>
                </c:pt>
                <c:pt idx="26103">
                  <c:v>0.13156499999999999</c:v>
                </c:pt>
                <c:pt idx="26104">
                  <c:v>0.13076299999999999</c:v>
                </c:pt>
                <c:pt idx="26105">
                  <c:v>0.13181399999999999</c:v>
                </c:pt>
                <c:pt idx="26106">
                  <c:v>0.13189600000000001</c:v>
                </c:pt>
                <c:pt idx="26107">
                  <c:v>0.13131499999999999</c:v>
                </c:pt>
                <c:pt idx="26108">
                  <c:v>0.13128200000000001</c:v>
                </c:pt>
                <c:pt idx="26109">
                  <c:v>0.132045</c:v>
                </c:pt>
                <c:pt idx="26110">
                  <c:v>0.131081</c:v>
                </c:pt>
                <c:pt idx="26111">
                  <c:v>0.127358</c:v>
                </c:pt>
                <c:pt idx="26112">
                  <c:v>0.129909</c:v>
                </c:pt>
                <c:pt idx="26113">
                  <c:v>0.13106799999999999</c:v>
                </c:pt>
                <c:pt idx="26114">
                  <c:v>0.13349900000000001</c:v>
                </c:pt>
                <c:pt idx="26115">
                  <c:v>0.136716</c:v>
                </c:pt>
                <c:pt idx="26116">
                  <c:v>0.138348</c:v>
                </c:pt>
                <c:pt idx="26117">
                  <c:v>0.13969999999999999</c:v>
                </c:pt>
                <c:pt idx="26118">
                  <c:v>0.141342</c:v>
                </c:pt>
                <c:pt idx="26119">
                  <c:v>0.14389399999999999</c:v>
                </c:pt>
                <c:pt idx="26120">
                  <c:v>0.14613599999999999</c:v>
                </c:pt>
                <c:pt idx="26121">
                  <c:v>0.14705199999999999</c:v>
                </c:pt>
                <c:pt idx="26122">
                  <c:v>0.14694299999999999</c:v>
                </c:pt>
                <c:pt idx="26123">
                  <c:v>0.147534</c:v>
                </c:pt>
                <c:pt idx="26124">
                  <c:v>0.148645</c:v>
                </c:pt>
                <c:pt idx="26125">
                  <c:v>0.149975</c:v>
                </c:pt>
                <c:pt idx="26126">
                  <c:v>0.150838</c:v>
                </c:pt>
                <c:pt idx="26127">
                  <c:v>0.152834</c:v>
                </c:pt>
                <c:pt idx="26128">
                  <c:v>0.152146</c:v>
                </c:pt>
                <c:pt idx="26129">
                  <c:v>0.14841099999999999</c:v>
                </c:pt>
                <c:pt idx="26130">
                  <c:v>0.14949299999999999</c:v>
                </c:pt>
                <c:pt idx="26131">
                  <c:v>0.15107200000000001</c:v>
                </c:pt>
                <c:pt idx="26132">
                  <c:v>0.153532</c:v>
                </c:pt>
                <c:pt idx="26133">
                  <c:v>0.15460399999999999</c:v>
                </c:pt>
                <c:pt idx="26134">
                  <c:v>0.15626799999999999</c:v>
                </c:pt>
                <c:pt idx="26135">
                  <c:v>0.15632799999999999</c:v>
                </c:pt>
                <c:pt idx="26136">
                  <c:v>0.15623100000000001</c:v>
                </c:pt>
                <c:pt idx="26137">
                  <c:v>0.15629100000000001</c:v>
                </c:pt>
                <c:pt idx="26138">
                  <c:v>0.15695600000000001</c:v>
                </c:pt>
                <c:pt idx="26139">
                  <c:v>0.15792300000000001</c:v>
                </c:pt>
                <c:pt idx="26140">
                  <c:v>0.15889</c:v>
                </c:pt>
                <c:pt idx="26141">
                  <c:v>0.159662</c:v>
                </c:pt>
                <c:pt idx="26142">
                  <c:v>0.159999</c:v>
                </c:pt>
                <c:pt idx="26143">
                  <c:v>0.16065499999999999</c:v>
                </c:pt>
                <c:pt idx="26144">
                  <c:v>0.161661</c:v>
                </c:pt>
                <c:pt idx="26145">
                  <c:v>0.163854</c:v>
                </c:pt>
                <c:pt idx="26146">
                  <c:v>0.16215499999999999</c:v>
                </c:pt>
                <c:pt idx="26147">
                  <c:v>0.158693</c:v>
                </c:pt>
                <c:pt idx="26148">
                  <c:v>0.15970300000000001</c:v>
                </c:pt>
                <c:pt idx="26149">
                  <c:v>0.159389</c:v>
                </c:pt>
                <c:pt idx="26150">
                  <c:v>0.15940099999999999</c:v>
                </c:pt>
                <c:pt idx="26151">
                  <c:v>0.15935199999999999</c:v>
                </c:pt>
                <c:pt idx="26152">
                  <c:v>0.15923799999999999</c:v>
                </c:pt>
                <c:pt idx="26153">
                  <c:v>0.15951100000000001</c:v>
                </c:pt>
                <c:pt idx="26154">
                  <c:v>0.15956200000000001</c:v>
                </c:pt>
                <c:pt idx="26155">
                  <c:v>0.15887799999999999</c:v>
                </c:pt>
                <c:pt idx="26156">
                  <c:v>0.15843599999999999</c:v>
                </c:pt>
                <c:pt idx="26157">
                  <c:v>0.157551</c:v>
                </c:pt>
                <c:pt idx="26158">
                  <c:v>0.156918</c:v>
                </c:pt>
                <c:pt idx="26159">
                  <c:v>0.15711</c:v>
                </c:pt>
                <c:pt idx="26160">
                  <c:v>0.15648500000000001</c:v>
                </c:pt>
                <c:pt idx="26161">
                  <c:v>0.155613</c:v>
                </c:pt>
                <c:pt idx="26162">
                  <c:v>0.15521699999999999</c:v>
                </c:pt>
                <c:pt idx="26163">
                  <c:v>0.155886</c:v>
                </c:pt>
                <c:pt idx="26164">
                  <c:v>0.15071899999999999</c:v>
                </c:pt>
                <c:pt idx="26165">
                  <c:v>0.14668100000000001</c:v>
                </c:pt>
                <c:pt idx="26166">
                  <c:v>0.147124</c:v>
                </c:pt>
                <c:pt idx="26167">
                  <c:v>0.147091</c:v>
                </c:pt>
                <c:pt idx="26168">
                  <c:v>0.148641</c:v>
                </c:pt>
                <c:pt idx="26169">
                  <c:v>0.14978</c:v>
                </c:pt>
                <c:pt idx="26170">
                  <c:v>0.150917</c:v>
                </c:pt>
                <c:pt idx="26171">
                  <c:v>0.150924</c:v>
                </c:pt>
                <c:pt idx="26172">
                  <c:v>0.15087300000000001</c:v>
                </c:pt>
                <c:pt idx="26173">
                  <c:v>0.15149199999999999</c:v>
                </c:pt>
                <c:pt idx="26174">
                  <c:v>0.151951</c:v>
                </c:pt>
                <c:pt idx="26175">
                  <c:v>0.152476</c:v>
                </c:pt>
                <c:pt idx="26176">
                  <c:v>0.15290999999999999</c:v>
                </c:pt>
                <c:pt idx="26177">
                  <c:v>0.15377299999999999</c:v>
                </c:pt>
                <c:pt idx="26178">
                  <c:v>0.15454799999999999</c:v>
                </c:pt>
                <c:pt idx="26179">
                  <c:v>0.15470300000000001</c:v>
                </c:pt>
                <c:pt idx="26180">
                  <c:v>0.15473000000000001</c:v>
                </c:pt>
                <c:pt idx="26181">
                  <c:v>0.15647900000000001</c:v>
                </c:pt>
                <c:pt idx="26182">
                  <c:v>0.15256900000000001</c:v>
                </c:pt>
                <c:pt idx="26183">
                  <c:v>0.15024000000000001</c:v>
                </c:pt>
                <c:pt idx="26184">
                  <c:v>0.15115100000000001</c:v>
                </c:pt>
                <c:pt idx="26185">
                  <c:v>0.15153</c:v>
                </c:pt>
                <c:pt idx="26186">
                  <c:v>0.152228</c:v>
                </c:pt>
                <c:pt idx="26187">
                  <c:v>0.15190400000000001</c:v>
                </c:pt>
                <c:pt idx="26188">
                  <c:v>0.152195</c:v>
                </c:pt>
                <c:pt idx="26189">
                  <c:v>0.15204599999999999</c:v>
                </c:pt>
                <c:pt idx="26190">
                  <c:v>0.151837</c:v>
                </c:pt>
                <c:pt idx="26191">
                  <c:v>0.15198600000000001</c:v>
                </c:pt>
                <c:pt idx="26192">
                  <c:v>0.15162500000000001</c:v>
                </c:pt>
                <c:pt idx="26193">
                  <c:v>0.151203</c:v>
                </c:pt>
                <c:pt idx="26194">
                  <c:v>0.15032000000000001</c:v>
                </c:pt>
                <c:pt idx="26195">
                  <c:v>0.149733</c:v>
                </c:pt>
                <c:pt idx="26196">
                  <c:v>0.14904200000000001</c:v>
                </c:pt>
                <c:pt idx="26197">
                  <c:v>0.14705499999999999</c:v>
                </c:pt>
                <c:pt idx="26198">
                  <c:v>0.14372099999999999</c:v>
                </c:pt>
                <c:pt idx="26199">
                  <c:v>0.14333299999999999</c:v>
                </c:pt>
                <c:pt idx="26200">
                  <c:v>0.138603</c:v>
                </c:pt>
                <c:pt idx="26201">
                  <c:v>0.136799</c:v>
                </c:pt>
                <c:pt idx="26202">
                  <c:v>0.13675399999999999</c:v>
                </c:pt>
                <c:pt idx="26203">
                  <c:v>0.135796</c:v>
                </c:pt>
                <c:pt idx="26204">
                  <c:v>0.13523299999999999</c:v>
                </c:pt>
                <c:pt idx="26205">
                  <c:v>0.13520399999999999</c:v>
                </c:pt>
                <c:pt idx="26206">
                  <c:v>0.135432</c:v>
                </c:pt>
                <c:pt idx="26207">
                  <c:v>0.13453200000000001</c:v>
                </c:pt>
                <c:pt idx="26208">
                  <c:v>0.134885</c:v>
                </c:pt>
                <c:pt idx="26209">
                  <c:v>0.13505500000000001</c:v>
                </c:pt>
                <c:pt idx="26210">
                  <c:v>0.13566</c:v>
                </c:pt>
                <c:pt idx="26211">
                  <c:v>0.13500300000000001</c:v>
                </c:pt>
                <c:pt idx="26212">
                  <c:v>0.13436899999999999</c:v>
                </c:pt>
                <c:pt idx="26213">
                  <c:v>0.134879</c:v>
                </c:pt>
                <c:pt idx="26214">
                  <c:v>0.13517299999999999</c:v>
                </c:pt>
                <c:pt idx="26215">
                  <c:v>0.134656</c:v>
                </c:pt>
                <c:pt idx="26216">
                  <c:v>0.134879</c:v>
                </c:pt>
                <c:pt idx="26217">
                  <c:v>0.12840699999999999</c:v>
                </c:pt>
                <c:pt idx="26218">
                  <c:v>0.126108</c:v>
                </c:pt>
                <c:pt idx="26219">
                  <c:v>0.124915</c:v>
                </c:pt>
                <c:pt idx="26220">
                  <c:v>0.123935</c:v>
                </c:pt>
                <c:pt idx="26221">
                  <c:v>0.123025</c:v>
                </c:pt>
                <c:pt idx="26222">
                  <c:v>0.1227</c:v>
                </c:pt>
                <c:pt idx="26223">
                  <c:v>0.12099500000000001</c:v>
                </c:pt>
                <c:pt idx="26224">
                  <c:v>0.11913700000000001</c:v>
                </c:pt>
                <c:pt idx="26225">
                  <c:v>0.117079</c:v>
                </c:pt>
                <c:pt idx="26226">
                  <c:v>0.117947</c:v>
                </c:pt>
                <c:pt idx="26227">
                  <c:v>0.119092</c:v>
                </c:pt>
                <c:pt idx="26228">
                  <c:v>0.12121999999999999</c:v>
                </c:pt>
                <c:pt idx="26229">
                  <c:v>0.122429</c:v>
                </c:pt>
                <c:pt idx="26230">
                  <c:v>0.124526</c:v>
                </c:pt>
                <c:pt idx="26231">
                  <c:v>0.12585499999999999</c:v>
                </c:pt>
                <c:pt idx="26232">
                  <c:v>0.12649099999999999</c:v>
                </c:pt>
                <c:pt idx="26233">
                  <c:v>0.127691</c:v>
                </c:pt>
                <c:pt idx="26234">
                  <c:v>0.12828800000000001</c:v>
                </c:pt>
                <c:pt idx="26235">
                  <c:v>0.12944700000000001</c:v>
                </c:pt>
                <c:pt idx="26236">
                  <c:v>0.12325700000000001</c:v>
                </c:pt>
                <c:pt idx="26237">
                  <c:v>0.123362</c:v>
                </c:pt>
                <c:pt idx="26238">
                  <c:v>0.12324599999999999</c:v>
                </c:pt>
                <c:pt idx="26239">
                  <c:v>0.123429</c:v>
                </c:pt>
                <c:pt idx="26240">
                  <c:v>0.1226</c:v>
                </c:pt>
                <c:pt idx="26241">
                  <c:v>0.123733</c:v>
                </c:pt>
                <c:pt idx="26242">
                  <c:v>0.123164</c:v>
                </c:pt>
                <c:pt idx="26243">
                  <c:v>0.12137100000000001</c:v>
                </c:pt>
                <c:pt idx="26244">
                  <c:v>0.12003900000000001</c:v>
                </c:pt>
                <c:pt idx="26245">
                  <c:v>0.11880300000000001</c:v>
                </c:pt>
                <c:pt idx="26246">
                  <c:v>0.117003</c:v>
                </c:pt>
                <c:pt idx="26247">
                  <c:v>0.11656900000000001</c:v>
                </c:pt>
                <c:pt idx="26248">
                  <c:v>0.117343</c:v>
                </c:pt>
                <c:pt idx="26249">
                  <c:v>0.116647</c:v>
                </c:pt>
                <c:pt idx="26250">
                  <c:v>0.116343</c:v>
                </c:pt>
                <c:pt idx="26251">
                  <c:v>0.116454</c:v>
                </c:pt>
                <c:pt idx="26252">
                  <c:v>0.11754100000000001</c:v>
                </c:pt>
                <c:pt idx="26253">
                  <c:v>0.11182300000000001</c:v>
                </c:pt>
                <c:pt idx="26254">
                  <c:v>0.113124</c:v>
                </c:pt>
                <c:pt idx="26255">
                  <c:v>0.11405</c:v>
                </c:pt>
                <c:pt idx="26256">
                  <c:v>0.114839</c:v>
                </c:pt>
                <c:pt idx="26257">
                  <c:v>0.114554</c:v>
                </c:pt>
                <c:pt idx="26258">
                  <c:v>0.116731</c:v>
                </c:pt>
                <c:pt idx="26259">
                  <c:v>0.118049</c:v>
                </c:pt>
                <c:pt idx="26260">
                  <c:v>0.120297</c:v>
                </c:pt>
                <c:pt idx="26261">
                  <c:v>0.121642</c:v>
                </c:pt>
                <c:pt idx="26262">
                  <c:v>0.122979</c:v>
                </c:pt>
                <c:pt idx="26263">
                  <c:v>0.122846</c:v>
                </c:pt>
                <c:pt idx="26264">
                  <c:v>0.123083</c:v>
                </c:pt>
                <c:pt idx="26265">
                  <c:v>0.12343800000000001</c:v>
                </c:pt>
                <c:pt idx="26266">
                  <c:v>0.122824</c:v>
                </c:pt>
                <c:pt idx="26267">
                  <c:v>0.121658</c:v>
                </c:pt>
                <c:pt idx="26268">
                  <c:v>0.12045</c:v>
                </c:pt>
                <c:pt idx="26269">
                  <c:v>0.11974</c:v>
                </c:pt>
                <c:pt idx="26270">
                  <c:v>0.117947</c:v>
                </c:pt>
                <c:pt idx="26271">
                  <c:v>0.111678</c:v>
                </c:pt>
                <c:pt idx="26272">
                  <c:v>0.111613</c:v>
                </c:pt>
                <c:pt idx="26273">
                  <c:v>0.110636</c:v>
                </c:pt>
                <c:pt idx="26274">
                  <c:v>0.110345</c:v>
                </c:pt>
                <c:pt idx="26275">
                  <c:v>0.110232</c:v>
                </c:pt>
                <c:pt idx="26276">
                  <c:v>0.110052</c:v>
                </c:pt>
                <c:pt idx="26277">
                  <c:v>0.110342</c:v>
                </c:pt>
                <c:pt idx="26278">
                  <c:v>0.111175</c:v>
                </c:pt>
                <c:pt idx="26279">
                  <c:v>0.111669</c:v>
                </c:pt>
                <c:pt idx="26280">
                  <c:v>0.11101</c:v>
                </c:pt>
                <c:pt idx="26281">
                  <c:v>0.111771</c:v>
                </c:pt>
                <c:pt idx="26282">
                  <c:v>0.112203</c:v>
                </c:pt>
                <c:pt idx="26283">
                  <c:v>0.11300200000000001</c:v>
                </c:pt>
                <c:pt idx="26284">
                  <c:v>0.113955</c:v>
                </c:pt>
                <c:pt idx="26285">
                  <c:v>0.114315</c:v>
                </c:pt>
                <c:pt idx="26286">
                  <c:v>0.1153</c:v>
                </c:pt>
                <c:pt idx="26287">
                  <c:v>0.11466700000000001</c:v>
                </c:pt>
                <c:pt idx="26288">
                  <c:v>0.115452</c:v>
                </c:pt>
                <c:pt idx="26289">
                  <c:v>0.110122</c:v>
                </c:pt>
                <c:pt idx="26290">
                  <c:v>0.11014500000000001</c:v>
                </c:pt>
                <c:pt idx="26291">
                  <c:v>0.110823</c:v>
                </c:pt>
                <c:pt idx="26292">
                  <c:v>0.111654</c:v>
                </c:pt>
                <c:pt idx="26293">
                  <c:v>0.111805</c:v>
                </c:pt>
                <c:pt idx="26294">
                  <c:v>0.11119</c:v>
                </c:pt>
                <c:pt idx="26295">
                  <c:v>0.111454</c:v>
                </c:pt>
                <c:pt idx="26296">
                  <c:v>0.112316</c:v>
                </c:pt>
                <c:pt idx="26297">
                  <c:v>0.11368499999999999</c:v>
                </c:pt>
                <c:pt idx="26298">
                  <c:v>0.115172</c:v>
                </c:pt>
                <c:pt idx="26299">
                  <c:v>0.116253</c:v>
                </c:pt>
                <c:pt idx="26300">
                  <c:v>0.11672200000000001</c:v>
                </c:pt>
                <c:pt idx="26301">
                  <c:v>0.117607</c:v>
                </c:pt>
                <c:pt idx="26302">
                  <c:v>0.11849800000000001</c:v>
                </c:pt>
                <c:pt idx="26303">
                  <c:v>0.120547</c:v>
                </c:pt>
                <c:pt idx="26304">
                  <c:v>0.12403500000000001</c:v>
                </c:pt>
                <c:pt idx="26305">
                  <c:v>0.126304</c:v>
                </c:pt>
                <c:pt idx="26306">
                  <c:v>0.12765199999999999</c:v>
                </c:pt>
                <c:pt idx="26307">
                  <c:v>0.12356300000000001</c:v>
                </c:pt>
                <c:pt idx="26308">
                  <c:v>0.123594</c:v>
                </c:pt>
                <c:pt idx="26309">
                  <c:v>0.12471500000000001</c:v>
                </c:pt>
                <c:pt idx="26310">
                  <c:v>0.125088</c:v>
                </c:pt>
                <c:pt idx="26311">
                  <c:v>0.12531999999999999</c:v>
                </c:pt>
                <c:pt idx="26312">
                  <c:v>0.12509799999999999</c:v>
                </c:pt>
                <c:pt idx="26313">
                  <c:v>0.12640599999999999</c:v>
                </c:pt>
                <c:pt idx="26314">
                  <c:v>0.12686600000000001</c:v>
                </c:pt>
                <c:pt idx="26315">
                  <c:v>0.127002</c:v>
                </c:pt>
                <c:pt idx="26316">
                  <c:v>0.12559100000000001</c:v>
                </c:pt>
                <c:pt idx="26317">
                  <c:v>0.124055</c:v>
                </c:pt>
                <c:pt idx="26318">
                  <c:v>0.124053</c:v>
                </c:pt>
                <c:pt idx="26319">
                  <c:v>0.123332</c:v>
                </c:pt>
                <c:pt idx="26320">
                  <c:v>0.123087</c:v>
                </c:pt>
                <c:pt idx="26321">
                  <c:v>0.12270499999999999</c:v>
                </c:pt>
                <c:pt idx="26322">
                  <c:v>0.12336999999999999</c:v>
                </c:pt>
                <c:pt idx="26323">
                  <c:v>0.123613</c:v>
                </c:pt>
                <c:pt idx="26324">
                  <c:v>0.124985</c:v>
                </c:pt>
                <c:pt idx="26325">
                  <c:v>0.121938</c:v>
                </c:pt>
                <c:pt idx="26326">
                  <c:v>0.119562</c:v>
                </c:pt>
                <c:pt idx="26327">
                  <c:v>0.120033</c:v>
                </c:pt>
                <c:pt idx="26328">
                  <c:v>0.118996</c:v>
                </c:pt>
                <c:pt idx="26329">
                  <c:v>0.118793</c:v>
                </c:pt>
                <c:pt idx="26330">
                  <c:v>0.11838899999999999</c:v>
                </c:pt>
                <c:pt idx="26331">
                  <c:v>0.117606</c:v>
                </c:pt>
                <c:pt idx="26332">
                  <c:v>0.11755500000000001</c:v>
                </c:pt>
                <c:pt idx="26333">
                  <c:v>0.117656</c:v>
                </c:pt>
                <c:pt idx="26334">
                  <c:v>0.11608599999999999</c:v>
                </c:pt>
                <c:pt idx="26335">
                  <c:v>0.112423</c:v>
                </c:pt>
                <c:pt idx="26336">
                  <c:v>0.108988</c:v>
                </c:pt>
                <c:pt idx="26337">
                  <c:v>0.106478</c:v>
                </c:pt>
                <c:pt idx="26338">
                  <c:v>0.104268</c:v>
                </c:pt>
                <c:pt idx="26339">
                  <c:v>0.10302600000000001</c:v>
                </c:pt>
                <c:pt idx="26340">
                  <c:v>0.10327699999999999</c:v>
                </c:pt>
                <c:pt idx="26341">
                  <c:v>0.103839</c:v>
                </c:pt>
                <c:pt idx="26342">
                  <c:v>0.104944</c:v>
                </c:pt>
                <c:pt idx="26343">
                  <c:v>0.102191</c:v>
                </c:pt>
                <c:pt idx="26344">
                  <c:v>9.8212099999999997E-2</c:v>
                </c:pt>
                <c:pt idx="26345">
                  <c:v>9.9598800000000001E-2</c:v>
                </c:pt>
                <c:pt idx="26346">
                  <c:v>0.10058400000000001</c:v>
                </c:pt>
                <c:pt idx="26347">
                  <c:v>0.102727</c:v>
                </c:pt>
                <c:pt idx="26348">
                  <c:v>0.104503</c:v>
                </c:pt>
                <c:pt idx="26349">
                  <c:v>0.106407</c:v>
                </c:pt>
                <c:pt idx="26350">
                  <c:v>0.10756400000000001</c:v>
                </c:pt>
                <c:pt idx="26351">
                  <c:v>0.10829800000000001</c:v>
                </c:pt>
                <c:pt idx="26352">
                  <c:v>0.108095</c:v>
                </c:pt>
                <c:pt idx="26353">
                  <c:v>0.108861</c:v>
                </c:pt>
                <c:pt idx="26354">
                  <c:v>0.108746</c:v>
                </c:pt>
                <c:pt idx="26355">
                  <c:v>0.107867</c:v>
                </c:pt>
                <c:pt idx="26356">
                  <c:v>0.10716199999999999</c:v>
                </c:pt>
                <c:pt idx="26357">
                  <c:v>0.107047</c:v>
                </c:pt>
                <c:pt idx="26358">
                  <c:v>0.10714</c:v>
                </c:pt>
                <c:pt idx="26359">
                  <c:v>0.106187</c:v>
                </c:pt>
                <c:pt idx="26360">
                  <c:v>0.10573100000000001</c:v>
                </c:pt>
                <c:pt idx="26361">
                  <c:v>0.10394100000000001</c:v>
                </c:pt>
                <c:pt idx="26362">
                  <c:v>9.7625299999999998E-2</c:v>
                </c:pt>
                <c:pt idx="26363">
                  <c:v>9.8469500000000001E-2</c:v>
                </c:pt>
                <c:pt idx="26364">
                  <c:v>9.8471000000000003E-2</c:v>
                </c:pt>
                <c:pt idx="26365">
                  <c:v>9.7637299999999996E-2</c:v>
                </c:pt>
                <c:pt idx="26366">
                  <c:v>9.6407099999999996E-2</c:v>
                </c:pt>
                <c:pt idx="26367">
                  <c:v>9.5666299999999996E-2</c:v>
                </c:pt>
                <c:pt idx="26368">
                  <c:v>9.4963000000000006E-2</c:v>
                </c:pt>
                <c:pt idx="26369">
                  <c:v>9.5217499999999997E-2</c:v>
                </c:pt>
                <c:pt idx="26370">
                  <c:v>9.4949699999999998E-2</c:v>
                </c:pt>
                <c:pt idx="26371">
                  <c:v>9.4699400000000003E-2</c:v>
                </c:pt>
                <c:pt idx="26372">
                  <c:v>9.3953400000000006E-2</c:v>
                </c:pt>
                <c:pt idx="26373">
                  <c:v>9.2716400000000004E-2</c:v>
                </c:pt>
                <c:pt idx="26374">
                  <c:v>9.2479099999999995E-2</c:v>
                </c:pt>
                <c:pt idx="26375">
                  <c:v>9.1720399999999994E-2</c:v>
                </c:pt>
                <c:pt idx="26376">
                  <c:v>9.1209899999999997E-2</c:v>
                </c:pt>
                <c:pt idx="26377">
                  <c:v>8.4608900000000001E-2</c:v>
                </c:pt>
                <c:pt idx="26378">
                  <c:v>8.3024399999999998E-2</c:v>
                </c:pt>
                <c:pt idx="26379">
                  <c:v>8.1900700000000007E-2</c:v>
                </c:pt>
                <c:pt idx="26380">
                  <c:v>8.1111900000000001E-2</c:v>
                </c:pt>
                <c:pt idx="26381">
                  <c:v>8.0370999999999998E-2</c:v>
                </c:pt>
                <c:pt idx="26382">
                  <c:v>8.0131099999999997E-2</c:v>
                </c:pt>
                <c:pt idx="26383">
                  <c:v>7.9449900000000004E-2</c:v>
                </c:pt>
                <c:pt idx="26384">
                  <c:v>7.9147499999999996E-2</c:v>
                </c:pt>
                <c:pt idx="26385">
                  <c:v>7.8923599999999997E-2</c:v>
                </c:pt>
                <c:pt idx="26386">
                  <c:v>7.8797199999999998E-2</c:v>
                </c:pt>
                <c:pt idx="26387">
                  <c:v>7.7716499999999994E-2</c:v>
                </c:pt>
                <c:pt idx="26388">
                  <c:v>7.6882900000000004E-2</c:v>
                </c:pt>
                <c:pt idx="26389">
                  <c:v>7.61458E-2</c:v>
                </c:pt>
                <c:pt idx="26390">
                  <c:v>7.6087100000000005E-2</c:v>
                </c:pt>
                <c:pt idx="26391">
                  <c:v>7.7217999999999995E-2</c:v>
                </c:pt>
                <c:pt idx="26392">
                  <c:v>7.7670299999999998E-2</c:v>
                </c:pt>
                <c:pt idx="26393">
                  <c:v>7.2991600000000004E-2</c:v>
                </c:pt>
                <c:pt idx="26394">
                  <c:v>7.1683300000000005E-2</c:v>
                </c:pt>
                <c:pt idx="26395">
                  <c:v>7.3771500000000004E-2</c:v>
                </c:pt>
                <c:pt idx="26396">
                  <c:v>7.4725299999999995E-2</c:v>
                </c:pt>
                <c:pt idx="26397">
                  <c:v>7.5829099999999997E-2</c:v>
                </c:pt>
                <c:pt idx="26398">
                  <c:v>7.6825599999999994E-2</c:v>
                </c:pt>
                <c:pt idx="26399">
                  <c:v>7.7585899999999999E-2</c:v>
                </c:pt>
                <c:pt idx="26400">
                  <c:v>7.8246399999999994E-2</c:v>
                </c:pt>
                <c:pt idx="26401">
                  <c:v>7.9722799999999996E-2</c:v>
                </c:pt>
                <c:pt idx="26402">
                  <c:v>8.0994499999999997E-2</c:v>
                </c:pt>
                <c:pt idx="26403">
                  <c:v>8.1704799999999994E-2</c:v>
                </c:pt>
                <c:pt idx="26404">
                  <c:v>8.2357299999999994E-2</c:v>
                </c:pt>
                <c:pt idx="26405">
                  <c:v>8.3872299999999997E-2</c:v>
                </c:pt>
                <c:pt idx="26406">
                  <c:v>8.4754399999999994E-2</c:v>
                </c:pt>
                <c:pt idx="26407">
                  <c:v>8.5694199999999998E-2</c:v>
                </c:pt>
                <c:pt idx="26408">
                  <c:v>8.2285999999999998E-2</c:v>
                </c:pt>
                <c:pt idx="26409">
                  <c:v>7.8438099999999997E-2</c:v>
                </c:pt>
                <c:pt idx="26410">
                  <c:v>7.8187599999999996E-2</c:v>
                </c:pt>
                <c:pt idx="26411">
                  <c:v>7.5362200000000004E-2</c:v>
                </c:pt>
                <c:pt idx="26412">
                  <c:v>7.1275900000000003E-2</c:v>
                </c:pt>
                <c:pt idx="26413">
                  <c:v>6.6361600000000007E-2</c:v>
                </c:pt>
                <c:pt idx="26414">
                  <c:v>6.2217599999999998E-2</c:v>
                </c:pt>
                <c:pt idx="26415">
                  <c:v>5.8691599999999997E-2</c:v>
                </c:pt>
                <c:pt idx="26416">
                  <c:v>5.6998500000000001E-2</c:v>
                </c:pt>
                <c:pt idx="26417">
                  <c:v>5.4965100000000003E-2</c:v>
                </c:pt>
                <c:pt idx="26418">
                  <c:v>5.33847E-2</c:v>
                </c:pt>
                <c:pt idx="26419">
                  <c:v>5.2164000000000002E-2</c:v>
                </c:pt>
                <c:pt idx="26420">
                  <c:v>4.94794E-2</c:v>
                </c:pt>
                <c:pt idx="26421">
                  <c:v>4.8137699999999999E-2</c:v>
                </c:pt>
                <c:pt idx="26422">
                  <c:v>4.7922399999999997E-2</c:v>
                </c:pt>
                <c:pt idx="26423">
                  <c:v>4.97714E-2</c:v>
                </c:pt>
                <c:pt idx="26424">
                  <c:v>4.9476699999999998E-2</c:v>
                </c:pt>
                <c:pt idx="26425">
                  <c:v>4.6367699999999998E-2</c:v>
                </c:pt>
                <c:pt idx="26426">
                  <c:v>4.7703099999999998E-2</c:v>
                </c:pt>
                <c:pt idx="26427">
                  <c:v>4.8355000000000002E-2</c:v>
                </c:pt>
                <c:pt idx="26428">
                  <c:v>4.9023499999999998E-2</c:v>
                </c:pt>
                <c:pt idx="26429">
                  <c:v>4.8464800000000002E-2</c:v>
                </c:pt>
                <c:pt idx="26430">
                  <c:v>4.7350200000000002E-2</c:v>
                </c:pt>
                <c:pt idx="26431">
                  <c:v>4.6421700000000003E-2</c:v>
                </c:pt>
                <c:pt idx="26432">
                  <c:v>4.4982099999999997E-2</c:v>
                </c:pt>
                <c:pt idx="26433">
                  <c:v>4.5221200000000003E-2</c:v>
                </c:pt>
                <c:pt idx="26434">
                  <c:v>4.3822100000000003E-2</c:v>
                </c:pt>
                <c:pt idx="26435">
                  <c:v>4.2673799999999998E-2</c:v>
                </c:pt>
                <c:pt idx="26436">
                  <c:v>4.1324399999999997E-2</c:v>
                </c:pt>
                <c:pt idx="26437">
                  <c:v>3.9024200000000002E-2</c:v>
                </c:pt>
                <c:pt idx="26438">
                  <c:v>3.6153600000000001E-2</c:v>
                </c:pt>
                <c:pt idx="26439">
                  <c:v>3.2509400000000001E-2</c:v>
                </c:pt>
                <c:pt idx="26440">
                  <c:v>2.7685299999999999E-2</c:v>
                </c:pt>
                <c:pt idx="26441">
                  <c:v>1.74758E-2</c:v>
                </c:pt>
                <c:pt idx="26442">
                  <c:v>1.03444E-2</c:v>
                </c:pt>
                <c:pt idx="26443">
                  <c:v>1.8103699999999999E-3</c:v>
                </c:pt>
                <c:pt idx="26444">
                  <c:v>-2.1576500000000001E-3</c:v>
                </c:pt>
                <c:pt idx="26445">
                  <c:v>-5.8654800000000002E-3</c:v>
                </c:pt>
                <c:pt idx="26446">
                  <c:v>-7.9987900000000004E-3</c:v>
                </c:pt>
                <c:pt idx="26447">
                  <c:v>-9.2432E-3</c:v>
                </c:pt>
                <c:pt idx="26448">
                  <c:v>-1.04875E-2</c:v>
                </c:pt>
                <c:pt idx="26449">
                  <c:v>-1.1243400000000001E-2</c:v>
                </c:pt>
                <c:pt idx="26450">
                  <c:v>-1.25562E-2</c:v>
                </c:pt>
                <c:pt idx="26451">
                  <c:v>-1.4807499999999999E-2</c:v>
                </c:pt>
                <c:pt idx="26452">
                  <c:v>-1.55432E-2</c:v>
                </c:pt>
                <c:pt idx="26453">
                  <c:v>-1.5831399999999999E-2</c:v>
                </c:pt>
                <c:pt idx="26454">
                  <c:v>-1.6603099999999999E-2</c:v>
                </c:pt>
                <c:pt idx="26455">
                  <c:v>-1.7904E-2</c:v>
                </c:pt>
                <c:pt idx="26456">
                  <c:v>-2.6159700000000001E-2</c:v>
                </c:pt>
                <c:pt idx="26457">
                  <c:v>-2.8475899999999998E-2</c:v>
                </c:pt>
                <c:pt idx="26458">
                  <c:v>-2.9230900000000001E-2</c:v>
                </c:pt>
                <c:pt idx="26459">
                  <c:v>-3.11408E-2</c:v>
                </c:pt>
                <c:pt idx="26460">
                  <c:v>-2.5825899999999999E-2</c:v>
                </c:pt>
                <c:pt idx="26461">
                  <c:v>-3.5900300000000003E-2</c:v>
                </c:pt>
                <c:pt idx="26462">
                  <c:v>-3.9947700000000003E-2</c:v>
                </c:pt>
                <c:pt idx="26463">
                  <c:v>-4.1719600000000003E-2</c:v>
                </c:pt>
                <c:pt idx="26464">
                  <c:v>-4.4028499999999998E-2</c:v>
                </c:pt>
                <c:pt idx="26465">
                  <c:v>-4.5868199999999998E-2</c:v>
                </c:pt>
                <c:pt idx="26466">
                  <c:v>-4.7201399999999998E-2</c:v>
                </c:pt>
                <c:pt idx="26467">
                  <c:v>-4.8504100000000001E-2</c:v>
                </c:pt>
                <c:pt idx="26468">
                  <c:v>-5.0322699999999998E-2</c:v>
                </c:pt>
                <c:pt idx="26469">
                  <c:v>-5.2114599999999997E-2</c:v>
                </c:pt>
                <c:pt idx="26470">
                  <c:v>-5.4530200000000001E-2</c:v>
                </c:pt>
                <c:pt idx="26471">
                  <c:v>-5.5635499999999997E-2</c:v>
                </c:pt>
                <c:pt idx="26472">
                  <c:v>-6.3414300000000007E-2</c:v>
                </c:pt>
                <c:pt idx="26473">
                  <c:v>-6.5099000000000004E-2</c:v>
                </c:pt>
                <c:pt idx="26474">
                  <c:v>-6.6819000000000003E-2</c:v>
                </c:pt>
                <c:pt idx="26475">
                  <c:v>-6.9167599999999996E-2</c:v>
                </c:pt>
                <c:pt idx="26476">
                  <c:v>-7.1996000000000004E-2</c:v>
                </c:pt>
                <c:pt idx="26477">
                  <c:v>-7.4892200000000006E-2</c:v>
                </c:pt>
                <c:pt idx="26478">
                  <c:v>-7.6845300000000005E-2</c:v>
                </c:pt>
                <c:pt idx="26479">
                  <c:v>-7.8145099999999995E-2</c:v>
                </c:pt>
                <c:pt idx="26480">
                  <c:v>-8.1480200000000003E-2</c:v>
                </c:pt>
                <c:pt idx="26481">
                  <c:v>-8.3480200000000004E-2</c:v>
                </c:pt>
                <c:pt idx="26482">
                  <c:v>-8.44168E-2</c:v>
                </c:pt>
                <c:pt idx="26483">
                  <c:v>-8.4779099999999996E-2</c:v>
                </c:pt>
                <c:pt idx="26484">
                  <c:v>-8.6167599999999997E-2</c:v>
                </c:pt>
                <c:pt idx="26485">
                  <c:v>-8.6606100000000005E-2</c:v>
                </c:pt>
                <c:pt idx="26486">
                  <c:v>-8.70369E-2</c:v>
                </c:pt>
                <c:pt idx="26487">
                  <c:v>-8.8168499999999997E-2</c:v>
                </c:pt>
                <c:pt idx="26488">
                  <c:v>-9.6094799999999994E-2</c:v>
                </c:pt>
                <c:pt idx="26489">
                  <c:v>-9.7265299999999999E-2</c:v>
                </c:pt>
                <c:pt idx="26490">
                  <c:v>-9.9079500000000001E-2</c:v>
                </c:pt>
                <c:pt idx="26491">
                  <c:v>-0.102009</c:v>
                </c:pt>
                <c:pt idx="26492">
                  <c:v>-0.104975</c:v>
                </c:pt>
                <c:pt idx="26493">
                  <c:v>-0.106928</c:v>
                </c:pt>
                <c:pt idx="26494">
                  <c:v>-0.10938100000000001</c:v>
                </c:pt>
                <c:pt idx="26495">
                  <c:v>-0.11085</c:v>
                </c:pt>
                <c:pt idx="26496">
                  <c:v>-0.112306</c:v>
                </c:pt>
                <c:pt idx="26497">
                  <c:v>-0.113775</c:v>
                </c:pt>
                <c:pt idx="26498">
                  <c:v>-0.11473999999999999</c:v>
                </c:pt>
                <c:pt idx="26499">
                  <c:v>-0.115717</c:v>
                </c:pt>
                <c:pt idx="26500">
                  <c:v>-0.117191</c:v>
                </c:pt>
                <c:pt idx="26501">
                  <c:v>-0.118175</c:v>
                </c:pt>
                <c:pt idx="26502">
                  <c:v>-0.119121</c:v>
                </c:pt>
                <c:pt idx="26503">
                  <c:v>-0.120888</c:v>
                </c:pt>
                <c:pt idx="26504">
                  <c:v>-0.129881</c:v>
                </c:pt>
                <c:pt idx="26505">
                  <c:v>-0.13056899999999999</c:v>
                </c:pt>
                <c:pt idx="26506">
                  <c:v>-0.13112599999999999</c:v>
                </c:pt>
                <c:pt idx="26507">
                  <c:v>-0.131715</c:v>
                </c:pt>
                <c:pt idx="26508">
                  <c:v>-0.13372500000000001</c:v>
                </c:pt>
                <c:pt idx="26509">
                  <c:v>-0.13481599999999999</c:v>
                </c:pt>
                <c:pt idx="26510">
                  <c:v>-0.13733899999999999</c:v>
                </c:pt>
                <c:pt idx="26511">
                  <c:v>-0.13827400000000001</c:v>
                </c:pt>
                <c:pt idx="26512">
                  <c:v>-0.13928699999999999</c:v>
                </c:pt>
                <c:pt idx="26513">
                  <c:v>-0.13983499999999999</c:v>
                </c:pt>
                <c:pt idx="26514">
                  <c:v>-0.14094499999999999</c:v>
                </c:pt>
                <c:pt idx="26515">
                  <c:v>-0.14193800000000001</c:v>
                </c:pt>
                <c:pt idx="26516">
                  <c:v>-0.143205</c:v>
                </c:pt>
                <c:pt idx="26517">
                  <c:v>-0.14510899999999999</c:v>
                </c:pt>
                <c:pt idx="26518">
                  <c:v>-0.145616</c:v>
                </c:pt>
                <c:pt idx="26519">
                  <c:v>-0.14674899999999999</c:v>
                </c:pt>
                <c:pt idx="26520">
                  <c:v>-0.15074299999999999</c:v>
                </c:pt>
                <c:pt idx="26521">
                  <c:v>-0.157605</c:v>
                </c:pt>
                <c:pt idx="26522">
                  <c:v>-0.158443</c:v>
                </c:pt>
                <c:pt idx="26523">
                  <c:v>-0.16048899999999999</c:v>
                </c:pt>
                <c:pt idx="26524">
                  <c:v>-0.164217</c:v>
                </c:pt>
                <c:pt idx="26525">
                  <c:v>-0.16853099999999999</c:v>
                </c:pt>
                <c:pt idx="26526">
                  <c:v>-0.17171800000000001</c:v>
                </c:pt>
                <c:pt idx="26527">
                  <c:v>-0.17386399999999999</c:v>
                </c:pt>
                <c:pt idx="26528">
                  <c:v>-0.174175</c:v>
                </c:pt>
                <c:pt idx="26529">
                  <c:v>-0.17712700000000001</c:v>
                </c:pt>
                <c:pt idx="26530">
                  <c:v>-0.17961199999999999</c:v>
                </c:pt>
                <c:pt idx="26531">
                  <c:v>-0.181754</c:v>
                </c:pt>
                <c:pt idx="26532">
                  <c:v>-0.184723</c:v>
                </c:pt>
                <c:pt idx="26533">
                  <c:v>-0.18665899999999999</c:v>
                </c:pt>
                <c:pt idx="26534">
                  <c:v>-0.1875</c:v>
                </c:pt>
                <c:pt idx="26535">
                  <c:v>-0.18656900000000001</c:v>
                </c:pt>
                <c:pt idx="26536">
                  <c:v>-0.18957599999999999</c:v>
                </c:pt>
                <c:pt idx="26537">
                  <c:v>-0.19190299999999999</c:v>
                </c:pt>
                <c:pt idx="26538">
                  <c:v>-0.19012899999999999</c:v>
                </c:pt>
                <c:pt idx="26539">
                  <c:v>-0.18884000000000001</c:v>
                </c:pt>
                <c:pt idx="26540">
                  <c:v>-0.189579</c:v>
                </c:pt>
                <c:pt idx="26541">
                  <c:v>-0.190636</c:v>
                </c:pt>
                <c:pt idx="26542">
                  <c:v>-0.190164</c:v>
                </c:pt>
                <c:pt idx="26543">
                  <c:v>-0.19048100000000001</c:v>
                </c:pt>
                <c:pt idx="26544">
                  <c:v>-0.191138</c:v>
                </c:pt>
                <c:pt idx="26545">
                  <c:v>-0.19220300000000001</c:v>
                </c:pt>
                <c:pt idx="26546">
                  <c:v>-0.192966</c:v>
                </c:pt>
                <c:pt idx="26547">
                  <c:v>-0.19425100000000001</c:v>
                </c:pt>
                <c:pt idx="26548">
                  <c:v>-0.196494</c:v>
                </c:pt>
                <c:pt idx="26549">
                  <c:v>-0.198102</c:v>
                </c:pt>
                <c:pt idx="26550">
                  <c:v>-0.200935</c:v>
                </c:pt>
                <c:pt idx="26551">
                  <c:v>-0.20163700000000001</c:v>
                </c:pt>
                <c:pt idx="26552">
                  <c:v>-0.20966199999999999</c:v>
                </c:pt>
                <c:pt idx="26553">
                  <c:v>-0.21352499999999999</c:v>
                </c:pt>
                <c:pt idx="26554">
                  <c:v>-0.21596000000000001</c:v>
                </c:pt>
                <c:pt idx="26555">
                  <c:v>-0.21876000000000001</c:v>
                </c:pt>
                <c:pt idx="26556">
                  <c:v>-0.22098300000000001</c:v>
                </c:pt>
                <c:pt idx="26557">
                  <c:v>-0.22318099999999999</c:v>
                </c:pt>
                <c:pt idx="26558">
                  <c:v>-0.22534599999999999</c:v>
                </c:pt>
                <c:pt idx="26559">
                  <c:v>-0.22806899999999999</c:v>
                </c:pt>
                <c:pt idx="26560">
                  <c:v>-0.22975000000000001</c:v>
                </c:pt>
                <c:pt idx="26561">
                  <c:v>-0.23294599999999999</c:v>
                </c:pt>
                <c:pt idx="26562">
                  <c:v>-0.233598</c:v>
                </c:pt>
                <c:pt idx="26563">
                  <c:v>-0.23527400000000001</c:v>
                </c:pt>
                <c:pt idx="26564">
                  <c:v>-0.23591699999999999</c:v>
                </c:pt>
                <c:pt idx="26565">
                  <c:v>-0.237041</c:v>
                </c:pt>
                <c:pt idx="26566">
                  <c:v>-0.23785800000000001</c:v>
                </c:pt>
                <c:pt idx="26567">
                  <c:v>-0.241203</c:v>
                </c:pt>
                <c:pt idx="26568">
                  <c:v>-0.243645</c:v>
                </c:pt>
                <c:pt idx="26569">
                  <c:v>-0.24868199999999999</c:v>
                </c:pt>
                <c:pt idx="26570">
                  <c:v>-0.25886100000000001</c:v>
                </c:pt>
                <c:pt idx="26571">
                  <c:v>-0.26219700000000001</c:v>
                </c:pt>
                <c:pt idx="26572">
                  <c:v>-0.263428</c:v>
                </c:pt>
                <c:pt idx="26573">
                  <c:v>-0.26292100000000002</c:v>
                </c:pt>
                <c:pt idx="26574">
                  <c:v>-0.273953</c:v>
                </c:pt>
                <c:pt idx="26575">
                  <c:v>-0.27583200000000002</c:v>
                </c:pt>
                <c:pt idx="26576">
                  <c:v>-0.27943800000000002</c:v>
                </c:pt>
                <c:pt idx="26577">
                  <c:v>-0.282051</c:v>
                </c:pt>
                <c:pt idx="26578">
                  <c:v>-0.28350799999999998</c:v>
                </c:pt>
                <c:pt idx="26579">
                  <c:v>-0.28529900000000002</c:v>
                </c:pt>
                <c:pt idx="26580">
                  <c:v>-0.287607</c:v>
                </c:pt>
                <c:pt idx="26581">
                  <c:v>-0.289047</c:v>
                </c:pt>
                <c:pt idx="26582">
                  <c:v>-0.28983199999999998</c:v>
                </c:pt>
                <c:pt idx="26583">
                  <c:v>-0.29180299999999998</c:v>
                </c:pt>
                <c:pt idx="26584">
                  <c:v>-0.29380000000000001</c:v>
                </c:pt>
                <c:pt idx="26585">
                  <c:v>-0.29476599999999997</c:v>
                </c:pt>
                <c:pt idx="26586">
                  <c:v>-0.295597</c:v>
                </c:pt>
                <c:pt idx="26587">
                  <c:v>-0.29633700000000002</c:v>
                </c:pt>
                <c:pt idx="26588">
                  <c:v>-0.30102800000000002</c:v>
                </c:pt>
                <c:pt idx="26589">
                  <c:v>-0.30383399999999999</c:v>
                </c:pt>
                <c:pt idx="26590">
                  <c:v>-0.30346000000000001</c:v>
                </c:pt>
                <c:pt idx="26591">
                  <c:v>-0.30486400000000002</c:v>
                </c:pt>
                <c:pt idx="26592">
                  <c:v>-0.30559199999999997</c:v>
                </c:pt>
                <c:pt idx="26593">
                  <c:v>-0.30770399999999998</c:v>
                </c:pt>
                <c:pt idx="26594">
                  <c:v>-0.309423</c:v>
                </c:pt>
                <c:pt idx="26595">
                  <c:v>-0.31011499999999997</c:v>
                </c:pt>
                <c:pt idx="26596">
                  <c:v>-0.31192999999999999</c:v>
                </c:pt>
                <c:pt idx="26597">
                  <c:v>-0.313087</c:v>
                </c:pt>
                <c:pt idx="26598">
                  <c:v>-0.31262899999999999</c:v>
                </c:pt>
                <c:pt idx="26599">
                  <c:v>-0.31266500000000003</c:v>
                </c:pt>
                <c:pt idx="26600">
                  <c:v>-0.313614</c:v>
                </c:pt>
                <c:pt idx="26601">
                  <c:v>-0.31411600000000001</c:v>
                </c:pt>
                <c:pt idx="26602">
                  <c:v>-0.31495099999999998</c:v>
                </c:pt>
                <c:pt idx="26603">
                  <c:v>-0.31541799999999998</c:v>
                </c:pt>
                <c:pt idx="26604">
                  <c:v>-0.31656499999999999</c:v>
                </c:pt>
                <c:pt idx="26605">
                  <c:v>-0.31775199999999998</c:v>
                </c:pt>
                <c:pt idx="26606">
                  <c:v>-0.31753900000000002</c:v>
                </c:pt>
                <c:pt idx="26607">
                  <c:v>-0.315913</c:v>
                </c:pt>
                <c:pt idx="26608">
                  <c:v>-0.31511699999999998</c:v>
                </c:pt>
                <c:pt idx="26609">
                  <c:v>-0.31370700000000001</c:v>
                </c:pt>
                <c:pt idx="26610">
                  <c:v>-0.31195200000000001</c:v>
                </c:pt>
                <c:pt idx="26611">
                  <c:v>-0.31106299999999998</c:v>
                </c:pt>
                <c:pt idx="26612">
                  <c:v>-0.31433699999999998</c:v>
                </c:pt>
                <c:pt idx="26613">
                  <c:v>-0.31291400000000003</c:v>
                </c:pt>
                <c:pt idx="26614">
                  <c:v>-0.30891000000000002</c:v>
                </c:pt>
                <c:pt idx="26615">
                  <c:v>-0.30707499999999999</c:v>
                </c:pt>
                <c:pt idx="26616">
                  <c:v>-0.30814999999999998</c:v>
                </c:pt>
                <c:pt idx="26617">
                  <c:v>-0.308562</c:v>
                </c:pt>
                <c:pt idx="26618">
                  <c:v>-0.30957200000000001</c:v>
                </c:pt>
                <c:pt idx="26619">
                  <c:v>-0.31125000000000003</c:v>
                </c:pt>
                <c:pt idx="26620">
                  <c:v>-0.31340000000000001</c:v>
                </c:pt>
                <c:pt idx="26621">
                  <c:v>-0.31595299999999998</c:v>
                </c:pt>
                <c:pt idx="26622">
                  <c:v>-0.31963200000000003</c:v>
                </c:pt>
                <c:pt idx="26623">
                  <c:v>-0.32242199999999999</c:v>
                </c:pt>
                <c:pt idx="26624">
                  <c:v>-0.32591999999999999</c:v>
                </c:pt>
                <c:pt idx="26625">
                  <c:v>-0.32962399999999997</c:v>
                </c:pt>
                <c:pt idx="26626">
                  <c:v>-0.33331899999999998</c:v>
                </c:pt>
                <c:pt idx="26627">
                  <c:v>-0.33651399999999998</c:v>
                </c:pt>
                <c:pt idx="26628">
                  <c:v>-0.33973300000000001</c:v>
                </c:pt>
                <c:pt idx="26629">
                  <c:v>-0.34193699999999999</c:v>
                </c:pt>
                <c:pt idx="26630">
                  <c:v>-0.34483900000000001</c:v>
                </c:pt>
                <c:pt idx="26631">
                  <c:v>-0.34803600000000001</c:v>
                </c:pt>
                <c:pt idx="26632">
                  <c:v>-0.35068700000000003</c:v>
                </c:pt>
                <c:pt idx="26633">
                  <c:v>-0.35327199999999997</c:v>
                </c:pt>
                <c:pt idx="26634">
                  <c:v>-0.355267</c:v>
                </c:pt>
                <c:pt idx="26635">
                  <c:v>-0.35563</c:v>
                </c:pt>
                <c:pt idx="26636">
                  <c:v>-0.362516</c:v>
                </c:pt>
                <c:pt idx="26637">
                  <c:v>-0.365178</c:v>
                </c:pt>
                <c:pt idx="26638">
                  <c:v>-0.36514099999999999</c:v>
                </c:pt>
                <c:pt idx="26639">
                  <c:v>-0.364311</c:v>
                </c:pt>
                <c:pt idx="26640">
                  <c:v>-0.36441800000000002</c:v>
                </c:pt>
                <c:pt idx="26641">
                  <c:v>-0.365089</c:v>
                </c:pt>
                <c:pt idx="26642">
                  <c:v>-0.36514400000000002</c:v>
                </c:pt>
                <c:pt idx="26643">
                  <c:v>-0.365259</c:v>
                </c:pt>
                <c:pt idx="26644">
                  <c:v>-0.36435200000000001</c:v>
                </c:pt>
                <c:pt idx="26645">
                  <c:v>-0.36438199999999998</c:v>
                </c:pt>
                <c:pt idx="26646">
                  <c:v>-0.36485800000000002</c:v>
                </c:pt>
                <c:pt idx="26647">
                  <c:v>-0.36596299999999998</c:v>
                </c:pt>
                <c:pt idx="26648">
                  <c:v>-0.36751800000000001</c:v>
                </c:pt>
                <c:pt idx="26649">
                  <c:v>-0.368618</c:v>
                </c:pt>
                <c:pt idx="26650">
                  <c:v>-0.369363</c:v>
                </c:pt>
                <c:pt idx="26651">
                  <c:v>-0.37104599999999999</c:v>
                </c:pt>
                <c:pt idx="26652">
                  <c:v>-0.372332</c:v>
                </c:pt>
                <c:pt idx="26653">
                  <c:v>-0.37331700000000001</c:v>
                </c:pt>
                <c:pt idx="26654">
                  <c:v>-0.37359500000000001</c:v>
                </c:pt>
                <c:pt idx="26655">
                  <c:v>-0.37972899999999998</c:v>
                </c:pt>
                <c:pt idx="26656">
                  <c:v>-0.384938</c:v>
                </c:pt>
                <c:pt idx="26657">
                  <c:v>-0.38425300000000001</c:v>
                </c:pt>
                <c:pt idx="26658">
                  <c:v>-0.38433499999999998</c:v>
                </c:pt>
                <c:pt idx="26659">
                  <c:v>-0.38589400000000001</c:v>
                </c:pt>
                <c:pt idx="26660">
                  <c:v>-0.38742799999999999</c:v>
                </c:pt>
                <c:pt idx="26661">
                  <c:v>-0.38750299999999999</c:v>
                </c:pt>
                <c:pt idx="26662">
                  <c:v>-0.386519</c:v>
                </c:pt>
                <c:pt idx="26663">
                  <c:v>-0.38685399999999998</c:v>
                </c:pt>
                <c:pt idx="26664">
                  <c:v>-0.38795000000000002</c:v>
                </c:pt>
                <c:pt idx="26665">
                  <c:v>-0.38813199999999998</c:v>
                </c:pt>
                <c:pt idx="26666">
                  <c:v>-0.38840799999999998</c:v>
                </c:pt>
                <c:pt idx="26667">
                  <c:v>-0.38905499999999998</c:v>
                </c:pt>
                <c:pt idx="26668">
                  <c:v>-0.390461</c:v>
                </c:pt>
                <c:pt idx="26669">
                  <c:v>-0.39169199999999998</c:v>
                </c:pt>
                <c:pt idx="26670">
                  <c:v>-0.39307399999999998</c:v>
                </c:pt>
                <c:pt idx="26671">
                  <c:v>-0.39507100000000001</c:v>
                </c:pt>
                <c:pt idx="26672">
                  <c:v>-0.39717200000000003</c:v>
                </c:pt>
                <c:pt idx="26673">
                  <c:v>-0.39713700000000002</c:v>
                </c:pt>
                <c:pt idx="26674">
                  <c:v>-0.39841599999999999</c:v>
                </c:pt>
                <c:pt idx="26675">
                  <c:v>-0.40363199999999999</c:v>
                </c:pt>
                <c:pt idx="26676">
                  <c:v>-0.40325699999999998</c:v>
                </c:pt>
                <c:pt idx="26677">
                  <c:v>-0.403721</c:v>
                </c:pt>
                <c:pt idx="26678">
                  <c:v>-0.40387600000000001</c:v>
                </c:pt>
                <c:pt idx="26679">
                  <c:v>-0.40366099999999999</c:v>
                </c:pt>
                <c:pt idx="26680">
                  <c:v>-0.40406500000000001</c:v>
                </c:pt>
                <c:pt idx="26681">
                  <c:v>-0.405391</c:v>
                </c:pt>
                <c:pt idx="26682">
                  <c:v>-0.40655400000000003</c:v>
                </c:pt>
                <c:pt idx="26683">
                  <c:v>-0.40679100000000001</c:v>
                </c:pt>
                <c:pt idx="26684">
                  <c:v>-0.40760999999999997</c:v>
                </c:pt>
                <c:pt idx="26685">
                  <c:v>-0.40937400000000002</c:v>
                </c:pt>
                <c:pt idx="26686">
                  <c:v>-0.41110000000000002</c:v>
                </c:pt>
                <c:pt idx="26687">
                  <c:v>-0.41185500000000003</c:v>
                </c:pt>
                <c:pt idx="26688">
                  <c:v>-0.41115200000000002</c:v>
                </c:pt>
                <c:pt idx="26689">
                  <c:v>-0.409964</c:v>
                </c:pt>
                <c:pt idx="26690">
                  <c:v>-0.40827200000000002</c:v>
                </c:pt>
                <c:pt idx="26691">
                  <c:v>-0.40701500000000002</c:v>
                </c:pt>
                <c:pt idx="26692">
                  <c:v>-0.40665099999999998</c:v>
                </c:pt>
                <c:pt idx="26693">
                  <c:v>-0.40786499999999998</c:v>
                </c:pt>
                <c:pt idx="26694">
                  <c:v>-0.40825699999999998</c:v>
                </c:pt>
                <c:pt idx="26695">
                  <c:v>-0.40850599999999998</c:v>
                </c:pt>
                <c:pt idx="26696">
                  <c:v>-0.408744</c:v>
                </c:pt>
                <c:pt idx="26697">
                  <c:v>-0.40948200000000001</c:v>
                </c:pt>
                <c:pt idx="26698">
                  <c:v>-0.40986099999999998</c:v>
                </c:pt>
                <c:pt idx="26699">
                  <c:v>-0.41011500000000001</c:v>
                </c:pt>
                <c:pt idx="26700">
                  <c:v>-0.410416</c:v>
                </c:pt>
                <c:pt idx="26701">
                  <c:v>-0.41047099999999997</c:v>
                </c:pt>
                <c:pt idx="26702">
                  <c:v>-0.40983599999999998</c:v>
                </c:pt>
                <c:pt idx="26703">
                  <c:v>-0.41550999999999999</c:v>
                </c:pt>
                <c:pt idx="26704">
                  <c:v>-0.41876600000000003</c:v>
                </c:pt>
                <c:pt idx="26705">
                  <c:v>-0.41858499999999998</c:v>
                </c:pt>
                <c:pt idx="26706">
                  <c:v>-0.41802099999999998</c:v>
                </c:pt>
                <c:pt idx="26707">
                  <c:v>-0.41768499999999997</c:v>
                </c:pt>
                <c:pt idx="26708">
                  <c:v>-0.41726099999999999</c:v>
                </c:pt>
                <c:pt idx="26709">
                  <c:v>-0.41642899999999999</c:v>
                </c:pt>
                <c:pt idx="26710">
                  <c:v>-0.41642699999999999</c:v>
                </c:pt>
                <c:pt idx="26711">
                  <c:v>-0.41676099999999999</c:v>
                </c:pt>
                <c:pt idx="26712">
                  <c:v>-0.41754400000000003</c:v>
                </c:pt>
                <c:pt idx="26713">
                  <c:v>-0.41959400000000002</c:v>
                </c:pt>
                <c:pt idx="26714">
                  <c:v>-0.42169200000000001</c:v>
                </c:pt>
                <c:pt idx="26715">
                  <c:v>-0.42348000000000002</c:v>
                </c:pt>
                <c:pt idx="26716">
                  <c:v>-0.42517500000000003</c:v>
                </c:pt>
                <c:pt idx="26717">
                  <c:v>-0.42593700000000001</c:v>
                </c:pt>
                <c:pt idx="26718">
                  <c:v>-0.42627199999999998</c:v>
                </c:pt>
                <c:pt idx="26719">
                  <c:v>-0.42640899999999998</c:v>
                </c:pt>
                <c:pt idx="26720">
                  <c:v>-0.42626599999999998</c:v>
                </c:pt>
                <c:pt idx="26721">
                  <c:v>-0.42599199999999998</c:v>
                </c:pt>
                <c:pt idx="26722">
                  <c:v>-0.42507299999999998</c:v>
                </c:pt>
                <c:pt idx="26723">
                  <c:v>-0.42410599999999998</c:v>
                </c:pt>
                <c:pt idx="26724">
                  <c:v>-0.42377399999999998</c:v>
                </c:pt>
                <c:pt idx="26725">
                  <c:v>-0.42226999999999998</c:v>
                </c:pt>
                <c:pt idx="26726">
                  <c:v>-0.41978900000000002</c:v>
                </c:pt>
                <c:pt idx="26727">
                  <c:v>-0.41885800000000001</c:v>
                </c:pt>
                <c:pt idx="26728">
                  <c:v>-0.41800700000000002</c:v>
                </c:pt>
                <c:pt idx="26729">
                  <c:v>-0.41748600000000002</c:v>
                </c:pt>
                <c:pt idx="26730">
                  <c:v>-0.41787200000000002</c:v>
                </c:pt>
                <c:pt idx="26731">
                  <c:v>-0.41785699999999998</c:v>
                </c:pt>
                <c:pt idx="26732">
                  <c:v>-0.41848400000000002</c:v>
                </c:pt>
                <c:pt idx="26733">
                  <c:v>-0.41971399999999998</c:v>
                </c:pt>
                <c:pt idx="26734">
                  <c:v>-0.42079699999999998</c:v>
                </c:pt>
                <c:pt idx="26735">
                  <c:v>-0.420236</c:v>
                </c:pt>
                <c:pt idx="26736">
                  <c:v>-0.42409400000000003</c:v>
                </c:pt>
                <c:pt idx="26737">
                  <c:v>-0.43064999999999998</c:v>
                </c:pt>
                <c:pt idx="26738">
                  <c:v>-0.43126799999999998</c:v>
                </c:pt>
                <c:pt idx="26739">
                  <c:v>-0.43278800000000001</c:v>
                </c:pt>
                <c:pt idx="26740">
                  <c:v>-0.43374800000000002</c:v>
                </c:pt>
                <c:pt idx="26741">
                  <c:v>-0.434338</c:v>
                </c:pt>
                <c:pt idx="26742">
                  <c:v>-0.43470700000000001</c:v>
                </c:pt>
                <c:pt idx="26743">
                  <c:v>-0.43611299999999997</c:v>
                </c:pt>
                <c:pt idx="26744">
                  <c:v>-0.43635600000000002</c:v>
                </c:pt>
                <c:pt idx="26745">
                  <c:v>-0.43613600000000002</c:v>
                </c:pt>
                <c:pt idx="26746">
                  <c:v>-0.43583699999999997</c:v>
                </c:pt>
                <c:pt idx="26747">
                  <c:v>-0.43544899999999997</c:v>
                </c:pt>
                <c:pt idx="26748">
                  <c:v>-0.43397999999999998</c:v>
                </c:pt>
                <c:pt idx="26749">
                  <c:v>-0.432834</c:v>
                </c:pt>
                <c:pt idx="26750">
                  <c:v>-0.43065300000000001</c:v>
                </c:pt>
                <c:pt idx="26751">
                  <c:v>-0.42787599999999998</c:v>
                </c:pt>
                <c:pt idx="26752">
                  <c:v>-0.42435699999999998</c:v>
                </c:pt>
                <c:pt idx="26753">
                  <c:v>-0.42171599999999998</c:v>
                </c:pt>
                <c:pt idx="26754">
                  <c:v>-0.41766900000000001</c:v>
                </c:pt>
                <c:pt idx="26755">
                  <c:v>-0.41145399999999999</c:v>
                </c:pt>
                <c:pt idx="26756">
                  <c:v>-0.409001</c:v>
                </c:pt>
                <c:pt idx="26757">
                  <c:v>-0.40713300000000002</c:v>
                </c:pt>
                <c:pt idx="26758">
                  <c:v>-0.40125499999999997</c:v>
                </c:pt>
                <c:pt idx="26759">
                  <c:v>-0.39692699999999997</c:v>
                </c:pt>
                <c:pt idx="26760">
                  <c:v>-0.397229</c:v>
                </c:pt>
                <c:pt idx="26761">
                  <c:v>-0.39144299999999999</c:v>
                </c:pt>
                <c:pt idx="26762">
                  <c:v>-0.38664100000000001</c:v>
                </c:pt>
                <c:pt idx="26763">
                  <c:v>-0.38285599999999997</c:v>
                </c:pt>
                <c:pt idx="26764">
                  <c:v>-0.38190400000000002</c:v>
                </c:pt>
                <c:pt idx="26765">
                  <c:v>-0.381579</c:v>
                </c:pt>
                <c:pt idx="26766">
                  <c:v>-0.38159900000000002</c:v>
                </c:pt>
                <c:pt idx="26767">
                  <c:v>-0.380743</c:v>
                </c:pt>
                <c:pt idx="26768">
                  <c:v>-0.37944600000000001</c:v>
                </c:pt>
                <c:pt idx="26769">
                  <c:v>-0.38010500000000003</c:v>
                </c:pt>
                <c:pt idx="26770">
                  <c:v>-0.382461</c:v>
                </c:pt>
                <c:pt idx="26771">
                  <c:v>-0.38584499999999999</c:v>
                </c:pt>
                <c:pt idx="26772">
                  <c:v>-0.38975199999999999</c:v>
                </c:pt>
                <c:pt idx="26773">
                  <c:v>-0.39349299999999998</c:v>
                </c:pt>
                <c:pt idx="26774">
                  <c:v>-0.39694499999999999</c:v>
                </c:pt>
                <c:pt idx="26775">
                  <c:v>-0.402472</c:v>
                </c:pt>
                <c:pt idx="26776">
                  <c:v>-0.41144199999999997</c:v>
                </c:pt>
                <c:pt idx="26777">
                  <c:v>-0.414435</c:v>
                </c:pt>
                <c:pt idx="26778">
                  <c:v>-0.41901500000000003</c:v>
                </c:pt>
                <c:pt idx="26779">
                  <c:v>-0.42239199999999999</c:v>
                </c:pt>
                <c:pt idx="26780">
                  <c:v>-0.42575000000000002</c:v>
                </c:pt>
                <c:pt idx="26781">
                  <c:v>-0.427956</c:v>
                </c:pt>
                <c:pt idx="26782">
                  <c:v>-0.429151</c:v>
                </c:pt>
                <c:pt idx="26783">
                  <c:v>-0.43060300000000001</c:v>
                </c:pt>
                <c:pt idx="26784">
                  <c:v>-0.43290400000000001</c:v>
                </c:pt>
                <c:pt idx="26785">
                  <c:v>-0.43364900000000001</c:v>
                </c:pt>
                <c:pt idx="26786">
                  <c:v>-0.43389899999999998</c:v>
                </c:pt>
                <c:pt idx="26787">
                  <c:v>-0.43437199999999998</c:v>
                </c:pt>
                <c:pt idx="26788">
                  <c:v>-0.43652099999999999</c:v>
                </c:pt>
                <c:pt idx="26789">
                  <c:v>-0.43664599999999998</c:v>
                </c:pt>
                <c:pt idx="26790">
                  <c:v>-0.43948199999999998</c:v>
                </c:pt>
                <c:pt idx="26791">
                  <c:v>-0.44749899999999998</c:v>
                </c:pt>
                <c:pt idx="26792">
                  <c:v>-0.449266</c:v>
                </c:pt>
                <c:pt idx="26793">
                  <c:v>-0.45103900000000002</c:v>
                </c:pt>
                <c:pt idx="26794">
                  <c:v>-0.453685</c:v>
                </c:pt>
                <c:pt idx="26795">
                  <c:v>-0.45582800000000001</c:v>
                </c:pt>
                <c:pt idx="26796">
                  <c:v>-0.45745200000000003</c:v>
                </c:pt>
                <c:pt idx="26797">
                  <c:v>-0.46005600000000002</c:v>
                </c:pt>
                <c:pt idx="26798">
                  <c:v>-0.46143000000000001</c:v>
                </c:pt>
                <c:pt idx="26799">
                  <c:v>-0.46233200000000002</c:v>
                </c:pt>
                <c:pt idx="26800">
                  <c:v>-0.46473399999999998</c:v>
                </c:pt>
                <c:pt idx="26801">
                  <c:v>-0.466229</c:v>
                </c:pt>
                <c:pt idx="26802">
                  <c:v>-0.46798800000000002</c:v>
                </c:pt>
                <c:pt idx="26803">
                  <c:v>-0.47207399999999999</c:v>
                </c:pt>
                <c:pt idx="26804">
                  <c:v>-0.478271</c:v>
                </c:pt>
                <c:pt idx="26805">
                  <c:v>-0.47725099999999998</c:v>
                </c:pt>
                <c:pt idx="26806">
                  <c:v>-0.47677799999999998</c:v>
                </c:pt>
                <c:pt idx="26807">
                  <c:v>-0.47659899999999999</c:v>
                </c:pt>
                <c:pt idx="26808">
                  <c:v>-0.47833500000000001</c:v>
                </c:pt>
                <c:pt idx="26809">
                  <c:v>-0.47934900000000003</c:v>
                </c:pt>
                <c:pt idx="26810">
                  <c:v>-0.47926099999999999</c:v>
                </c:pt>
                <c:pt idx="26811">
                  <c:v>-0.47878300000000001</c:v>
                </c:pt>
                <c:pt idx="26812">
                  <c:v>-0.47753099999999998</c:v>
                </c:pt>
                <c:pt idx="26813">
                  <c:v>-0.47798099999999999</c:v>
                </c:pt>
                <c:pt idx="26814">
                  <c:v>-0.47816799999999998</c:v>
                </c:pt>
                <c:pt idx="26815">
                  <c:v>-0.479433</c:v>
                </c:pt>
                <c:pt idx="26816">
                  <c:v>-0.47831200000000001</c:v>
                </c:pt>
                <c:pt idx="26817">
                  <c:v>-0.47985</c:v>
                </c:pt>
                <c:pt idx="26818">
                  <c:v>-0.48478300000000002</c:v>
                </c:pt>
                <c:pt idx="26819">
                  <c:v>-0.48174400000000001</c:v>
                </c:pt>
                <c:pt idx="26820">
                  <c:v>-0.48017599999999999</c:v>
                </c:pt>
                <c:pt idx="26821">
                  <c:v>-0.47953299999999999</c:v>
                </c:pt>
                <c:pt idx="26822">
                  <c:v>-0.47845500000000002</c:v>
                </c:pt>
                <c:pt idx="26823">
                  <c:v>-0.47788000000000003</c:v>
                </c:pt>
                <c:pt idx="26824">
                  <c:v>-0.47733900000000001</c:v>
                </c:pt>
                <c:pt idx="26825">
                  <c:v>-0.47723300000000002</c:v>
                </c:pt>
                <c:pt idx="26826">
                  <c:v>-0.47639199999999998</c:v>
                </c:pt>
                <c:pt idx="26827">
                  <c:v>-0.47477000000000003</c:v>
                </c:pt>
                <c:pt idx="26828">
                  <c:v>-0.47373900000000002</c:v>
                </c:pt>
                <c:pt idx="26829">
                  <c:v>-0.47248499999999999</c:v>
                </c:pt>
                <c:pt idx="26830">
                  <c:v>-0.47335300000000002</c:v>
                </c:pt>
                <c:pt idx="26831">
                  <c:v>-0.47833900000000001</c:v>
                </c:pt>
                <c:pt idx="26832">
                  <c:v>-0.47712300000000002</c:v>
                </c:pt>
                <c:pt idx="26833">
                  <c:v>-0.47674699999999998</c:v>
                </c:pt>
                <c:pt idx="26834">
                  <c:v>-0.47713</c:v>
                </c:pt>
                <c:pt idx="26835">
                  <c:v>-0.47675800000000002</c:v>
                </c:pt>
                <c:pt idx="26836">
                  <c:v>-0.47512399999999999</c:v>
                </c:pt>
                <c:pt idx="26837">
                  <c:v>-0.47460400000000003</c:v>
                </c:pt>
                <c:pt idx="26838">
                  <c:v>-0.47520800000000002</c:v>
                </c:pt>
                <c:pt idx="26839">
                  <c:v>-0.47752499999999998</c:v>
                </c:pt>
                <c:pt idx="26840">
                  <c:v>-0.47824899999999998</c:v>
                </c:pt>
                <c:pt idx="26841">
                  <c:v>-0.47914000000000001</c:v>
                </c:pt>
                <c:pt idx="26842">
                  <c:v>-0.479906</c:v>
                </c:pt>
                <c:pt idx="26843">
                  <c:v>-0.47904799999999997</c:v>
                </c:pt>
                <c:pt idx="26844">
                  <c:v>-0.47951700000000003</c:v>
                </c:pt>
                <c:pt idx="26845">
                  <c:v>-0.48674899999999999</c:v>
                </c:pt>
                <c:pt idx="26846">
                  <c:v>-0.48669699999999999</c:v>
                </c:pt>
                <c:pt idx="26847">
                  <c:v>-0.48716799999999999</c:v>
                </c:pt>
                <c:pt idx="26848">
                  <c:v>-0.48797099999999999</c:v>
                </c:pt>
                <c:pt idx="26849">
                  <c:v>-0.48832799999999998</c:v>
                </c:pt>
                <c:pt idx="26850">
                  <c:v>-0.489147</c:v>
                </c:pt>
                <c:pt idx="26851">
                  <c:v>-0.48896800000000001</c:v>
                </c:pt>
                <c:pt idx="26852">
                  <c:v>-0.48934899999999998</c:v>
                </c:pt>
                <c:pt idx="26853">
                  <c:v>-0.49018200000000001</c:v>
                </c:pt>
                <c:pt idx="26854">
                  <c:v>-0.49052099999999998</c:v>
                </c:pt>
                <c:pt idx="26855">
                  <c:v>-0.490842</c:v>
                </c:pt>
                <c:pt idx="26856">
                  <c:v>-0.49179400000000001</c:v>
                </c:pt>
                <c:pt idx="26857">
                  <c:v>-0.49861699999999998</c:v>
                </c:pt>
                <c:pt idx="26858">
                  <c:v>-0.499392</c:v>
                </c:pt>
                <c:pt idx="26859">
                  <c:v>-0.49975199999999997</c:v>
                </c:pt>
                <c:pt idx="26860">
                  <c:v>-0.50060099999999996</c:v>
                </c:pt>
                <c:pt idx="26861">
                  <c:v>-0.50095299999999998</c:v>
                </c:pt>
                <c:pt idx="26862">
                  <c:v>-0.50081500000000001</c:v>
                </c:pt>
                <c:pt idx="26863">
                  <c:v>-0.50017199999999995</c:v>
                </c:pt>
                <c:pt idx="26864">
                  <c:v>-0.50002599999999997</c:v>
                </c:pt>
                <c:pt idx="26865">
                  <c:v>-0.499886</c:v>
                </c:pt>
                <c:pt idx="26866">
                  <c:v>-0.49976199999999998</c:v>
                </c:pt>
                <c:pt idx="26867">
                  <c:v>-0.49910399999999999</c:v>
                </c:pt>
                <c:pt idx="26868">
                  <c:v>-0.49997799999999998</c:v>
                </c:pt>
                <c:pt idx="26869">
                  <c:v>-0.49888399999999999</c:v>
                </c:pt>
                <c:pt idx="26870">
                  <c:v>-0.49826700000000002</c:v>
                </c:pt>
                <c:pt idx="26871">
                  <c:v>-0.49795</c:v>
                </c:pt>
                <c:pt idx="26872">
                  <c:v>-0.50383900000000004</c:v>
                </c:pt>
                <c:pt idx="26873">
                  <c:v>-0.50333899999999998</c:v>
                </c:pt>
                <c:pt idx="26874">
                  <c:v>-0.50441199999999997</c:v>
                </c:pt>
                <c:pt idx="26875">
                  <c:v>-0.49769000000000002</c:v>
                </c:pt>
                <c:pt idx="26876">
                  <c:v>-0.50323600000000002</c:v>
                </c:pt>
                <c:pt idx="26877">
                  <c:v>-0.50394300000000003</c:v>
                </c:pt>
                <c:pt idx="26878">
                  <c:v>-0.50472600000000001</c:v>
                </c:pt>
                <c:pt idx="26879">
                  <c:v>-0.50566299999999997</c:v>
                </c:pt>
                <c:pt idx="26880">
                  <c:v>-0.50610500000000003</c:v>
                </c:pt>
                <c:pt idx="26881">
                  <c:v>-0.50598299999999996</c:v>
                </c:pt>
                <c:pt idx="26882">
                  <c:v>-0.50732200000000005</c:v>
                </c:pt>
                <c:pt idx="26883">
                  <c:v>-0.50879200000000002</c:v>
                </c:pt>
                <c:pt idx="26884">
                  <c:v>-0.50921799999999995</c:v>
                </c:pt>
                <c:pt idx="26885">
                  <c:v>-0.51015500000000003</c:v>
                </c:pt>
                <c:pt idx="26886">
                  <c:v>-0.51009400000000005</c:v>
                </c:pt>
                <c:pt idx="26887">
                  <c:v>-0.51098399999999999</c:v>
                </c:pt>
                <c:pt idx="26888">
                  <c:v>-0.51190599999999997</c:v>
                </c:pt>
                <c:pt idx="26889">
                  <c:v>-0.51379699999999995</c:v>
                </c:pt>
                <c:pt idx="26890">
                  <c:v>-0.51579900000000001</c:v>
                </c:pt>
                <c:pt idx="26891">
                  <c:v>-0.516293</c:v>
                </c:pt>
                <c:pt idx="26892">
                  <c:v>-0.51675000000000004</c:v>
                </c:pt>
                <c:pt idx="26893">
                  <c:v>-0.51672499999999999</c:v>
                </c:pt>
                <c:pt idx="26894">
                  <c:v>-0.51668099999999995</c:v>
                </c:pt>
                <c:pt idx="26895">
                  <c:v>-0.51665099999999997</c:v>
                </c:pt>
                <c:pt idx="26896">
                  <c:v>-0.51661900000000005</c:v>
                </c:pt>
                <c:pt idx="26897">
                  <c:v>-0.51660499999999998</c:v>
                </c:pt>
                <c:pt idx="26898">
                  <c:v>-0.515621</c:v>
                </c:pt>
                <c:pt idx="26899">
                  <c:v>-0.51500299999999999</c:v>
                </c:pt>
                <c:pt idx="26900">
                  <c:v>-0.52051099999999995</c:v>
                </c:pt>
                <c:pt idx="26901">
                  <c:v>-0.52005599999999996</c:v>
                </c:pt>
                <c:pt idx="26902">
                  <c:v>-0.52054900000000004</c:v>
                </c:pt>
                <c:pt idx="26903">
                  <c:v>-0.52005400000000002</c:v>
                </c:pt>
                <c:pt idx="26904">
                  <c:v>-0.51906200000000002</c:v>
                </c:pt>
                <c:pt idx="26905">
                  <c:v>-0.51907199999999998</c:v>
                </c:pt>
                <c:pt idx="26906">
                  <c:v>-0.51808399999999999</c:v>
                </c:pt>
                <c:pt idx="26907">
                  <c:v>-0.51813200000000004</c:v>
                </c:pt>
                <c:pt idx="26908">
                  <c:v>-0.51869799999999999</c:v>
                </c:pt>
                <c:pt idx="26909">
                  <c:v>-0.52022800000000002</c:v>
                </c:pt>
                <c:pt idx="26910">
                  <c:v>-0.52077700000000005</c:v>
                </c:pt>
                <c:pt idx="26911">
                  <c:v>-0.52235200000000004</c:v>
                </c:pt>
                <c:pt idx="26912">
                  <c:v>-0.52400199999999997</c:v>
                </c:pt>
                <c:pt idx="26913">
                  <c:v>-0.523891</c:v>
                </c:pt>
                <c:pt idx="26914">
                  <c:v>-0.51687399999999994</c:v>
                </c:pt>
                <c:pt idx="26915">
                  <c:v>-0.52176999999999996</c:v>
                </c:pt>
                <c:pt idx="26916">
                  <c:v>-0.52036700000000002</c:v>
                </c:pt>
                <c:pt idx="26917">
                  <c:v>-0.52015800000000001</c:v>
                </c:pt>
                <c:pt idx="26918">
                  <c:v>-0.52017100000000005</c:v>
                </c:pt>
                <c:pt idx="26919">
                  <c:v>-0.51971000000000001</c:v>
                </c:pt>
                <c:pt idx="26920">
                  <c:v>-0.51935200000000004</c:v>
                </c:pt>
                <c:pt idx="26921">
                  <c:v>-0.51949100000000004</c:v>
                </c:pt>
                <c:pt idx="26922">
                  <c:v>-0.519513</c:v>
                </c:pt>
                <c:pt idx="26923">
                  <c:v>-0.51905100000000004</c:v>
                </c:pt>
                <c:pt idx="26924">
                  <c:v>-0.518737</c:v>
                </c:pt>
                <c:pt idx="26925">
                  <c:v>-0.51889600000000002</c:v>
                </c:pt>
                <c:pt idx="26926">
                  <c:v>-0.51895100000000005</c:v>
                </c:pt>
                <c:pt idx="26927">
                  <c:v>-0.51833099999999999</c:v>
                </c:pt>
                <c:pt idx="26928">
                  <c:v>-0.51777399999999996</c:v>
                </c:pt>
                <c:pt idx="26929">
                  <c:v>-0.51833700000000005</c:v>
                </c:pt>
                <c:pt idx="26930">
                  <c:v>-0.51780899999999996</c:v>
                </c:pt>
                <c:pt idx="26931">
                  <c:v>-0.51750399999999996</c:v>
                </c:pt>
                <c:pt idx="26932">
                  <c:v>-0.516988</c:v>
                </c:pt>
                <c:pt idx="26933">
                  <c:v>-0.51606099999999999</c:v>
                </c:pt>
                <c:pt idx="26934">
                  <c:v>-0.51521899999999998</c:v>
                </c:pt>
                <c:pt idx="26935">
                  <c:v>-0.51428099999999999</c:v>
                </c:pt>
                <c:pt idx="26936">
                  <c:v>-0.51372600000000002</c:v>
                </c:pt>
                <c:pt idx="26937">
                  <c:v>-0.51410299999999998</c:v>
                </c:pt>
                <c:pt idx="26938">
                  <c:v>-0.51372200000000001</c:v>
                </c:pt>
                <c:pt idx="26939">
                  <c:v>-0.51334199999999996</c:v>
                </c:pt>
                <c:pt idx="26940">
                  <c:v>-0.51283199999999995</c:v>
                </c:pt>
                <c:pt idx="26941">
                  <c:v>-0.51215599999999994</c:v>
                </c:pt>
                <c:pt idx="26942">
                  <c:v>-0.51306600000000002</c:v>
                </c:pt>
                <c:pt idx="26943">
                  <c:v>-0.51378800000000002</c:v>
                </c:pt>
                <c:pt idx="26944">
                  <c:v>-0.51387499999999997</c:v>
                </c:pt>
                <c:pt idx="26945">
                  <c:v>-0.51245600000000002</c:v>
                </c:pt>
                <c:pt idx="26946">
                  <c:v>-0.51562600000000003</c:v>
                </c:pt>
                <c:pt idx="26947">
                  <c:v>-0.51883100000000004</c:v>
                </c:pt>
                <c:pt idx="26948">
                  <c:v>-0.51731700000000003</c:v>
                </c:pt>
                <c:pt idx="26949">
                  <c:v>-0.51727100000000004</c:v>
                </c:pt>
                <c:pt idx="26950">
                  <c:v>-0.517737</c:v>
                </c:pt>
                <c:pt idx="26951">
                  <c:v>-0.51817599999999997</c:v>
                </c:pt>
                <c:pt idx="26952">
                  <c:v>-0.51634400000000003</c:v>
                </c:pt>
                <c:pt idx="26953">
                  <c:v>-0.51358700000000002</c:v>
                </c:pt>
                <c:pt idx="26954">
                  <c:v>-0.51147900000000002</c:v>
                </c:pt>
                <c:pt idx="26955">
                  <c:v>-0.51089600000000002</c:v>
                </c:pt>
                <c:pt idx="26956">
                  <c:v>-0.509355</c:v>
                </c:pt>
                <c:pt idx="26957">
                  <c:v>-0.50561800000000001</c:v>
                </c:pt>
                <c:pt idx="26958">
                  <c:v>-0.50241599999999997</c:v>
                </c:pt>
                <c:pt idx="26959">
                  <c:v>-0.50029199999999996</c:v>
                </c:pt>
                <c:pt idx="26960">
                  <c:v>-0.499442</c:v>
                </c:pt>
                <c:pt idx="26961">
                  <c:v>-0.49843900000000002</c:v>
                </c:pt>
                <c:pt idx="26962">
                  <c:v>-0.50377400000000006</c:v>
                </c:pt>
                <c:pt idx="26963">
                  <c:v>-0.50491600000000003</c:v>
                </c:pt>
                <c:pt idx="26964">
                  <c:v>-0.50485800000000003</c:v>
                </c:pt>
                <c:pt idx="26965">
                  <c:v>-0.50521799999999994</c:v>
                </c:pt>
                <c:pt idx="26966">
                  <c:v>-0.50390000000000001</c:v>
                </c:pt>
                <c:pt idx="26967">
                  <c:v>-0.50400900000000004</c:v>
                </c:pt>
                <c:pt idx="26968">
                  <c:v>-0.50367300000000004</c:v>
                </c:pt>
                <c:pt idx="26969">
                  <c:v>-0.504853</c:v>
                </c:pt>
                <c:pt idx="26970">
                  <c:v>-0.50457399999999997</c:v>
                </c:pt>
                <c:pt idx="26971">
                  <c:v>-0.50373900000000005</c:v>
                </c:pt>
                <c:pt idx="26972">
                  <c:v>-0.50137500000000002</c:v>
                </c:pt>
                <c:pt idx="26973">
                  <c:v>-0.49953199999999998</c:v>
                </c:pt>
                <c:pt idx="26974">
                  <c:v>-0.49942599999999998</c:v>
                </c:pt>
                <c:pt idx="26975">
                  <c:v>-0.50307599999999997</c:v>
                </c:pt>
                <c:pt idx="26976">
                  <c:v>-0.50257600000000002</c:v>
                </c:pt>
                <c:pt idx="26977">
                  <c:v>-0.50271900000000003</c:v>
                </c:pt>
                <c:pt idx="26978">
                  <c:v>-0.50122699999999998</c:v>
                </c:pt>
                <c:pt idx="26979">
                  <c:v>-0.499944</c:v>
                </c:pt>
                <c:pt idx="26980">
                  <c:v>-0.499172</c:v>
                </c:pt>
                <c:pt idx="26981">
                  <c:v>-0.49888199999999999</c:v>
                </c:pt>
                <c:pt idx="26982">
                  <c:v>-0.49838700000000002</c:v>
                </c:pt>
                <c:pt idx="26983">
                  <c:v>-0.49765700000000002</c:v>
                </c:pt>
                <c:pt idx="26984">
                  <c:v>-0.49697599999999997</c:v>
                </c:pt>
                <c:pt idx="26985">
                  <c:v>-0.49521300000000001</c:v>
                </c:pt>
                <c:pt idx="26986">
                  <c:v>-0.49418000000000001</c:v>
                </c:pt>
                <c:pt idx="26987">
                  <c:v>-0.49237300000000001</c:v>
                </c:pt>
                <c:pt idx="26988">
                  <c:v>-0.49172500000000002</c:v>
                </c:pt>
                <c:pt idx="26989">
                  <c:v>-0.491504</c:v>
                </c:pt>
                <c:pt idx="26990">
                  <c:v>-0.49051699999999998</c:v>
                </c:pt>
                <c:pt idx="26991">
                  <c:v>-0.492732</c:v>
                </c:pt>
                <c:pt idx="26992">
                  <c:v>-0.49760700000000002</c:v>
                </c:pt>
                <c:pt idx="26993">
                  <c:v>-0.49646800000000002</c:v>
                </c:pt>
                <c:pt idx="26994">
                  <c:v>-0.495834</c:v>
                </c:pt>
                <c:pt idx="26995">
                  <c:v>-0.49558099999999999</c:v>
                </c:pt>
                <c:pt idx="26996">
                  <c:v>-0.496031</c:v>
                </c:pt>
                <c:pt idx="26997">
                  <c:v>-0.49771399999999999</c:v>
                </c:pt>
                <c:pt idx="26998">
                  <c:v>-0.499583</c:v>
                </c:pt>
                <c:pt idx="26999">
                  <c:v>-0.49981700000000001</c:v>
                </c:pt>
                <c:pt idx="27000">
                  <c:v>-0.49928499999999998</c:v>
                </c:pt>
                <c:pt idx="27001">
                  <c:v>-0.49873400000000001</c:v>
                </c:pt>
                <c:pt idx="27002">
                  <c:v>-0.49897599999999998</c:v>
                </c:pt>
                <c:pt idx="27003">
                  <c:v>-0.50047799999999998</c:v>
                </c:pt>
                <c:pt idx="27004">
                  <c:v>-0.49977899999999997</c:v>
                </c:pt>
                <c:pt idx="27005">
                  <c:v>-0.49580099999999999</c:v>
                </c:pt>
                <c:pt idx="27006">
                  <c:v>-0.49340400000000001</c:v>
                </c:pt>
                <c:pt idx="27007">
                  <c:v>-0.49295099999999997</c:v>
                </c:pt>
                <c:pt idx="27008">
                  <c:v>-0.49077399999999999</c:v>
                </c:pt>
                <c:pt idx="27009">
                  <c:v>-0.49352800000000002</c:v>
                </c:pt>
                <c:pt idx="27010">
                  <c:v>-0.49535899999999999</c:v>
                </c:pt>
                <c:pt idx="27011">
                  <c:v>-0.49453000000000003</c:v>
                </c:pt>
                <c:pt idx="27012">
                  <c:v>-0.495147</c:v>
                </c:pt>
                <c:pt idx="27013">
                  <c:v>-0.494861</c:v>
                </c:pt>
                <c:pt idx="27014">
                  <c:v>-0.49467499999999998</c:v>
                </c:pt>
                <c:pt idx="27015">
                  <c:v>-0.494058</c:v>
                </c:pt>
                <c:pt idx="27016">
                  <c:v>-0.49250699999999997</c:v>
                </c:pt>
                <c:pt idx="27017">
                  <c:v>-0.491259</c:v>
                </c:pt>
                <c:pt idx="27018">
                  <c:v>-0.49027700000000002</c:v>
                </c:pt>
                <c:pt idx="27019">
                  <c:v>-0.48879299999999998</c:v>
                </c:pt>
                <c:pt idx="27020">
                  <c:v>-0.487425</c:v>
                </c:pt>
                <c:pt idx="27021">
                  <c:v>-0.48710999999999999</c:v>
                </c:pt>
                <c:pt idx="27022">
                  <c:v>-0.48685099999999998</c:v>
                </c:pt>
                <c:pt idx="27023">
                  <c:v>-0.48519299999999999</c:v>
                </c:pt>
                <c:pt idx="27024">
                  <c:v>-0.48498799999999997</c:v>
                </c:pt>
                <c:pt idx="27025">
                  <c:v>-0.48333900000000002</c:v>
                </c:pt>
                <c:pt idx="27026">
                  <c:v>-0.48806500000000003</c:v>
                </c:pt>
                <c:pt idx="27027">
                  <c:v>-0.489838</c:v>
                </c:pt>
                <c:pt idx="27028">
                  <c:v>-0.488591</c:v>
                </c:pt>
                <c:pt idx="27029">
                  <c:v>-0.48980600000000002</c:v>
                </c:pt>
                <c:pt idx="27030">
                  <c:v>-0.48953999999999998</c:v>
                </c:pt>
                <c:pt idx="27031">
                  <c:v>-0.489591</c:v>
                </c:pt>
                <c:pt idx="27032">
                  <c:v>-0.48949700000000002</c:v>
                </c:pt>
                <c:pt idx="27033">
                  <c:v>-0.48984</c:v>
                </c:pt>
                <c:pt idx="27034">
                  <c:v>-0.48880800000000002</c:v>
                </c:pt>
                <c:pt idx="27035">
                  <c:v>-0.48883199999999999</c:v>
                </c:pt>
                <c:pt idx="27036">
                  <c:v>-0.48804900000000001</c:v>
                </c:pt>
                <c:pt idx="27037">
                  <c:v>-0.4864</c:v>
                </c:pt>
                <c:pt idx="27038">
                  <c:v>-0.48413899999999999</c:v>
                </c:pt>
                <c:pt idx="27039">
                  <c:v>-0.48278100000000002</c:v>
                </c:pt>
                <c:pt idx="27040">
                  <c:v>-0.48069099999999998</c:v>
                </c:pt>
                <c:pt idx="27041">
                  <c:v>-0.479188</c:v>
                </c:pt>
                <c:pt idx="27042">
                  <c:v>-0.47762300000000002</c:v>
                </c:pt>
                <c:pt idx="27043">
                  <c:v>-0.475688</c:v>
                </c:pt>
                <c:pt idx="27044">
                  <c:v>-0.47474300000000003</c:v>
                </c:pt>
                <c:pt idx="27045">
                  <c:v>-0.47360600000000003</c:v>
                </c:pt>
                <c:pt idx="27046">
                  <c:v>-0.47226299999999999</c:v>
                </c:pt>
                <c:pt idx="27047">
                  <c:v>-0.470943</c:v>
                </c:pt>
                <c:pt idx="27048">
                  <c:v>-0.46969100000000003</c:v>
                </c:pt>
                <c:pt idx="27049">
                  <c:v>-0.46790399999999999</c:v>
                </c:pt>
                <c:pt idx="27050">
                  <c:v>-0.46634100000000001</c:v>
                </c:pt>
                <c:pt idx="27051">
                  <c:v>-0.463364</c:v>
                </c:pt>
                <c:pt idx="27052">
                  <c:v>-0.46846700000000002</c:v>
                </c:pt>
                <c:pt idx="27053">
                  <c:v>-0.46491399999999999</c:v>
                </c:pt>
                <c:pt idx="27054">
                  <c:v>-0.46127400000000002</c:v>
                </c:pt>
                <c:pt idx="27055">
                  <c:v>-0.46789500000000001</c:v>
                </c:pt>
                <c:pt idx="27056">
                  <c:v>-0.47012900000000002</c:v>
                </c:pt>
                <c:pt idx="27057">
                  <c:v>-0.47049999999999997</c:v>
                </c:pt>
                <c:pt idx="27058">
                  <c:v>-0.47084399999999998</c:v>
                </c:pt>
                <c:pt idx="27059">
                  <c:v>-0.46984599999999999</c:v>
                </c:pt>
                <c:pt idx="27060">
                  <c:v>-0.46947899999999998</c:v>
                </c:pt>
                <c:pt idx="27061">
                  <c:v>-0.47034399999999998</c:v>
                </c:pt>
                <c:pt idx="27062">
                  <c:v>-0.470947</c:v>
                </c:pt>
                <c:pt idx="27063">
                  <c:v>-0.47012900000000002</c:v>
                </c:pt>
                <c:pt idx="27064">
                  <c:v>-0.469858</c:v>
                </c:pt>
                <c:pt idx="27065">
                  <c:v>-0.46945999999999999</c:v>
                </c:pt>
                <c:pt idx="27066">
                  <c:v>-0.47015899999999999</c:v>
                </c:pt>
                <c:pt idx="27067">
                  <c:v>-0.47149400000000002</c:v>
                </c:pt>
                <c:pt idx="27068">
                  <c:v>-0.470694</c:v>
                </c:pt>
                <c:pt idx="27069">
                  <c:v>-0.46922700000000001</c:v>
                </c:pt>
                <c:pt idx="27070">
                  <c:v>-0.46891100000000002</c:v>
                </c:pt>
                <c:pt idx="27071">
                  <c:v>-0.468642</c:v>
                </c:pt>
                <c:pt idx="27072">
                  <c:v>-0.46660200000000002</c:v>
                </c:pt>
                <c:pt idx="27073">
                  <c:v>-0.46473199999999998</c:v>
                </c:pt>
                <c:pt idx="27074">
                  <c:v>-0.46387099999999998</c:v>
                </c:pt>
                <c:pt idx="27075">
                  <c:v>-0.46287400000000001</c:v>
                </c:pt>
                <c:pt idx="27076">
                  <c:v>-0.46145599999999998</c:v>
                </c:pt>
                <c:pt idx="27077">
                  <c:v>-0.45912500000000001</c:v>
                </c:pt>
                <c:pt idx="27078">
                  <c:v>-0.45650800000000002</c:v>
                </c:pt>
                <c:pt idx="27079">
                  <c:v>-0.45425500000000002</c:v>
                </c:pt>
                <c:pt idx="27080">
                  <c:v>-0.45192100000000002</c:v>
                </c:pt>
                <c:pt idx="27081">
                  <c:v>-0.44990799999999997</c:v>
                </c:pt>
                <c:pt idx="27082">
                  <c:v>-0.44747300000000001</c:v>
                </c:pt>
                <c:pt idx="27083">
                  <c:v>-0.44620599999999999</c:v>
                </c:pt>
                <c:pt idx="27084">
                  <c:v>-0.44802199999999998</c:v>
                </c:pt>
                <c:pt idx="27085">
                  <c:v>-0.44591900000000001</c:v>
                </c:pt>
                <c:pt idx="27086">
                  <c:v>-0.44523800000000002</c:v>
                </c:pt>
                <c:pt idx="27087">
                  <c:v>-0.44425300000000001</c:v>
                </c:pt>
                <c:pt idx="27088">
                  <c:v>-0.44207299999999999</c:v>
                </c:pt>
                <c:pt idx="27089">
                  <c:v>-0.44067499999999998</c:v>
                </c:pt>
                <c:pt idx="27090">
                  <c:v>-0.44030000000000002</c:v>
                </c:pt>
                <c:pt idx="27091">
                  <c:v>-0.44059199999999998</c:v>
                </c:pt>
                <c:pt idx="27092">
                  <c:v>-0.43969999999999998</c:v>
                </c:pt>
                <c:pt idx="27093">
                  <c:v>-0.43805300000000003</c:v>
                </c:pt>
                <c:pt idx="27094">
                  <c:v>-0.43698999999999999</c:v>
                </c:pt>
                <c:pt idx="27095">
                  <c:v>-0.43634000000000001</c:v>
                </c:pt>
                <c:pt idx="27096">
                  <c:v>-0.435645</c:v>
                </c:pt>
                <c:pt idx="27097">
                  <c:v>-0.43440699999999999</c:v>
                </c:pt>
                <c:pt idx="27098">
                  <c:v>-0.43223800000000001</c:v>
                </c:pt>
                <c:pt idx="27099">
                  <c:v>-0.43057699999999999</c:v>
                </c:pt>
                <c:pt idx="27100">
                  <c:v>-0.42889699999999997</c:v>
                </c:pt>
                <c:pt idx="27101">
                  <c:v>-0.42769000000000001</c:v>
                </c:pt>
                <c:pt idx="27102">
                  <c:v>-0.42696600000000001</c:v>
                </c:pt>
                <c:pt idx="27103">
                  <c:v>-0.42627500000000002</c:v>
                </c:pt>
                <c:pt idx="27104">
                  <c:v>-0.42509599999999997</c:v>
                </c:pt>
                <c:pt idx="27105">
                  <c:v>-0.42386699999999999</c:v>
                </c:pt>
                <c:pt idx="27106">
                  <c:v>-0.42267199999999999</c:v>
                </c:pt>
                <c:pt idx="27107">
                  <c:v>-0.42136299999999999</c:v>
                </c:pt>
                <c:pt idx="27108">
                  <c:v>-0.421265</c:v>
                </c:pt>
                <c:pt idx="27109">
                  <c:v>-0.42228100000000002</c:v>
                </c:pt>
                <c:pt idx="27110">
                  <c:v>-0.42111399999999999</c:v>
                </c:pt>
                <c:pt idx="27111">
                  <c:v>-0.42538100000000001</c:v>
                </c:pt>
                <c:pt idx="27112">
                  <c:v>-0.426871</c:v>
                </c:pt>
                <c:pt idx="27113">
                  <c:v>-0.42575000000000002</c:v>
                </c:pt>
                <c:pt idx="27114">
                  <c:v>-0.42520200000000002</c:v>
                </c:pt>
                <c:pt idx="27115">
                  <c:v>-0.423734</c:v>
                </c:pt>
                <c:pt idx="27116">
                  <c:v>-0.42210399999999998</c:v>
                </c:pt>
                <c:pt idx="27117">
                  <c:v>-0.42158099999999998</c:v>
                </c:pt>
                <c:pt idx="27118">
                  <c:v>-0.42091699999999999</c:v>
                </c:pt>
                <c:pt idx="27119">
                  <c:v>-0.41894999999999999</c:v>
                </c:pt>
                <c:pt idx="27120">
                  <c:v>-0.41695599999999999</c:v>
                </c:pt>
                <c:pt idx="27121">
                  <c:v>-0.41667300000000002</c:v>
                </c:pt>
                <c:pt idx="27122">
                  <c:v>-0.416296</c:v>
                </c:pt>
                <c:pt idx="27123">
                  <c:v>-0.414885</c:v>
                </c:pt>
                <c:pt idx="27124">
                  <c:v>-0.41343200000000002</c:v>
                </c:pt>
                <c:pt idx="27125">
                  <c:v>-0.41174100000000002</c:v>
                </c:pt>
                <c:pt idx="27126">
                  <c:v>-0.41067799999999999</c:v>
                </c:pt>
                <c:pt idx="27127">
                  <c:v>-0.40997899999999998</c:v>
                </c:pt>
                <c:pt idx="27128">
                  <c:v>-0.40893099999999999</c:v>
                </c:pt>
                <c:pt idx="27129">
                  <c:v>-0.40696300000000002</c:v>
                </c:pt>
                <c:pt idx="27130">
                  <c:v>-0.405555</c:v>
                </c:pt>
                <c:pt idx="27131">
                  <c:v>-0.40531299999999998</c:v>
                </c:pt>
                <c:pt idx="27132">
                  <c:v>-0.40433200000000002</c:v>
                </c:pt>
                <c:pt idx="27133">
                  <c:v>-0.40309</c:v>
                </c:pt>
                <c:pt idx="27134">
                  <c:v>-0.40233099999999999</c:v>
                </c:pt>
                <c:pt idx="27135">
                  <c:v>-0.40151700000000001</c:v>
                </c:pt>
                <c:pt idx="27136">
                  <c:v>-0.40072000000000002</c:v>
                </c:pt>
                <c:pt idx="27137">
                  <c:v>-0.39931499999999998</c:v>
                </c:pt>
                <c:pt idx="27138">
                  <c:v>-0.39879399999999998</c:v>
                </c:pt>
                <c:pt idx="27139">
                  <c:v>-0.40588299999999999</c:v>
                </c:pt>
                <c:pt idx="27140">
                  <c:v>-0.40751300000000001</c:v>
                </c:pt>
                <c:pt idx="27141">
                  <c:v>-0.40718100000000002</c:v>
                </c:pt>
                <c:pt idx="27142">
                  <c:v>-0.40781800000000001</c:v>
                </c:pt>
                <c:pt idx="27143">
                  <c:v>-0.40811199999999997</c:v>
                </c:pt>
                <c:pt idx="27144">
                  <c:v>-0.40725899999999998</c:v>
                </c:pt>
                <c:pt idx="27145">
                  <c:v>-0.40665800000000002</c:v>
                </c:pt>
                <c:pt idx="27146">
                  <c:v>-0.39918599999999999</c:v>
                </c:pt>
                <c:pt idx="27147">
                  <c:v>-0.40237800000000001</c:v>
                </c:pt>
                <c:pt idx="27148">
                  <c:v>-0.40297100000000002</c:v>
                </c:pt>
                <c:pt idx="27149">
                  <c:v>-0.40248600000000001</c:v>
                </c:pt>
                <c:pt idx="27150">
                  <c:v>-0.40312700000000001</c:v>
                </c:pt>
                <c:pt idx="27151">
                  <c:v>-0.40155999999999997</c:v>
                </c:pt>
                <c:pt idx="27152">
                  <c:v>-0.40142299999999997</c:v>
                </c:pt>
                <c:pt idx="27153">
                  <c:v>-0.40259099999999998</c:v>
                </c:pt>
                <c:pt idx="27154">
                  <c:v>-0.40158500000000003</c:v>
                </c:pt>
                <c:pt idx="27155">
                  <c:v>-0.39976</c:v>
                </c:pt>
                <c:pt idx="27156">
                  <c:v>-0.39989400000000003</c:v>
                </c:pt>
                <c:pt idx="27157">
                  <c:v>-0.40046399999999999</c:v>
                </c:pt>
                <c:pt idx="27158">
                  <c:v>-0.40054600000000001</c:v>
                </c:pt>
                <c:pt idx="27159">
                  <c:v>-0.39926699999999998</c:v>
                </c:pt>
                <c:pt idx="27160">
                  <c:v>-0.398364</c:v>
                </c:pt>
                <c:pt idx="27161">
                  <c:v>-0.39766200000000002</c:v>
                </c:pt>
                <c:pt idx="27162">
                  <c:v>-0.40027499999999999</c:v>
                </c:pt>
                <c:pt idx="27163">
                  <c:v>-0.402864</c:v>
                </c:pt>
                <c:pt idx="27164">
                  <c:v>-0.40082800000000002</c:v>
                </c:pt>
                <c:pt idx="27165">
                  <c:v>-0.40010000000000001</c:v>
                </c:pt>
                <c:pt idx="27166">
                  <c:v>-0.39918199999999998</c:v>
                </c:pt>
                <c:pt idx="27167">
                  <c:v>-0.39810899999999999</c:v>
                </c:pt>
                <c:pt idx="27168">
                  <c:v>-0.39757500000000001</c:v>
                </c:pt>
                <c:pt idx="27169">
                  <c:v>-0.39657999999999999</c:v>
                </c:pt>
                <c:pt idx="27170">
                  <c:v>-0.394816</c:v>
                </c:pt>
                <c:pt idx="27171">
                  <c:v>-0.39327600000000001</c:v>
                </c:pt>
                <c:pt idx="27172">
                  <c:v>-0.392426</c:v>
                </c:pt>
                <c:pt idx="27173">
                  <c:v>-0.39138600000000001</c:v>
                </c:pt>
                <c:pt idx="27174">
                  <c:v>-0.38941999999999999</c:v>
                </c:pt>
                <c:pt idx="27175">
                  <c:v>-0.38814700000000002</c:v>
                </c:pt>
                <c:pt idx="27176">
                  <c:v>-0.38626199999999999</c:v>
                </c:pt>
                <c:pt idx="27177">
                  <c:v>-0.38564999999999999</c:v>
                </c:pt>
                <c:pt idx="27178">
                  <c:v>-0.38393300000000002</c:v>
                </c:pt>
                <c:pt idx="27179">
                  <c:v>-0.38240299999999999</c:v>
                </c:pt>
                <c:pt idx="27180">
                  <c:v>-0.38000099999999998</c:v>
                </c:pt>
                <c:pt idx="27181">
                  <c:v>-0.37900899999999998</c:v>
                </c:pt>
                <c:pt idx="27182">
                  <c:v>-0.38318099999999999</c:v>
                </c:pt>
                <c:pt idx="27183">
                  <c:v>-0.38177699999999998</c:v>
                </c:pt>
                <c:pt idx="27184">
                  <c:v>-0.38178299999999998</c:v>
                </c:pt>
                <c:pt idx="27185">
                  <c:v>-0.38013000000000002</c:v>
                </c:pt>
                <c:pt idx="27186">
                  <c:v>-0.37862800000000002</c:v>
                </c:pt>
                <c:pt idx="27187">
                  <c:v>-0.37657400000000002</c:v>
                </c:pt>
                <c:pt idx="27188">
                  <c:v>-0.37468499999999999</c:v>
                </c:pt>
                <c:pt idx="27189">
                  <c:v>-0.37372300000000003</c:v>
                </c:pt>
                <c:pt idx="27190">
                  <c:v>-0.37222499999999997</c:v>
                </c:pt>
                <c:pt idx="27191">
                  <c:v>-0.37077300000000002</c:v>
                </c:pt>
                <c:pt idx="27192">
                  <c:v>-0.36936400000000003</c:v>
                </c:pt>
                <c:pt idx="27193">
                  <c:v>-0.36780299999999999</c:v>
                </c:pt>
                <c:pt idx="27194">
                  <c:v>-0.36623299999999998</c:v>
                </c:pt>
                <c:pt idx="27195">
                  <c:v>-0.37029699999999999</c:v>
                </c:pt>
                <c:pt idx="27196">
                  <c:v>-0.369201</c:v>
                </c:pt>
                <c:pt idx="27197">
                  <c:v>-0.36879000000000001</c:v>
                </c:pt>
                <c:pt idx="27198">
                  <c:v>-0.36639100000000002</c:v>
                </c:pt>
                <c:pt idx="27199">
                  <c:v>-0.36560900000000002</c:v>
                </c:pt>
                <c:pt idx="27200">
                  <c:v>-0.36534100000000003</c:v>
                </c:pt>
                <c:pt idx="27201">
                  <c:v>-0.36710900000000002</c:v>
                </c:pt>
                <c:pt idx="27202">
                  <c:v>-0.36927900000000002</c:v>
                </c:pt>
                <c:pt idx="27203">
                  <c:v>-0.37090899999999999</c:v>
                </c:pt>
                <c:pt idx="27204">
                  <c:v>-0.37156400000000001</c:v>
                </c:pt>
                <c:pt idx="27205">
                  <c:v>-0.37172100000000002</c:v>
                </c:pt>
                <c:pt idx="27206">
                  <c:v>-0.37087199999999998</c:v>
                </c:pt>
                <c:pt idx="27207">
                  <c:v>-0.36960399999999999</c:v>
                </c:pt>
                <c:pt idx="27208">
                  <c:v>-0.370313</c:v>
                </c:pt>
                <c:pt idx="27209">
                  <c:v>-0.37379200000000001</c:v>
                </c:pt>
                <c:pt idx="27210">
                  <c:v>-0.37121500000000002</c:v>
                </c:pt>
                <c:pt idx="27211">
                  <c:v>-0.36961100000000002</c:v>
                </c:pt>
                <c:pt idx="27212">
                  <c:v>-0.36723800000000001</c:v>
                </c:pt>
                <c:pt idx="27213">
                  <c:v>-0.36466700000000002</c:v>
                </c:pt>
                <c:pt idx="27214">
                  <c:v>-0.36288999999999999</c:v>
                </c:pt>
                <c:pt idx="27215">
                  <c:v>-0.36028700000000002</c:v>
                </c:pt>
                <c:pt idx="27216">
                  <c:v>-0.35852899999999999</c:v>
                </c:pt>
                <c:pt idx="27217">
                  <c:v>-0.35597000000000001</c:v>
                </c:pt>
                <c:pt idx="27218">
                  <c:v>-0.354188</c:v>
                </c:pt>
                <c:pt idx="27219">
                  <c:v>-0.35178700000000002</c:v>
                </c:pt>
                <c:pt idx="27220">
                  <c:v>-0.35048800000000002</c:v>
                </c:pt>
                <c:pt idx="27221">
                  <c:v>-0.35087099999999999</c:v>
                </c:pt>
                <c:pt idx="27222">
                  <c:v>-0.35449199999999997</c:v>
                </c:pt>
                <c:pt idx="27223">
                  <c:v>-0.352246</c:v>
                </c:pt>
                <c:pt idx="27224">
                  <c:v>-0.35156599999999999</c:v>
                </c:pt>
                <c:pt idx="27225">
                  <c:v>-0.35105199999999998</c:v>
                </c:pt>
                <c:pt idx="27226">
                  <c:v>-0.35030299999999998</c:v>
                </c:pt>
                <c:pt idx="27227">
                  <c:v>-0.34948200000000001</c:v>
                </c:pt>
                <c:pt idx="27228">
                  <c:v>-0.34857300000000002</c:v>
                </c:pt>
                <c:pt idx="27229">
                  <c:v>-0.346003</c:v>
                </c:pt>
                <c:pt idx="27230">
                  <c:v>-0.34421000000000002</c:v>
                </c:pt>
                <c:pt idx="27231">
                  <c:v>-0.34281400000000001</c:v>
                </c:pt>
                <c:pt idx="27232">
                  <c:v>-0.34124399999999999</c:v>
                </c:pt>
                <c:pt idx="27233">
                  <c:v>-0.33986300000000003</c:v>
                </c:pt>
                <c:pt idx="27234">
                  <c:v>-0.33799899999999999</c:v>
                </c:pt>
                <c:pt idx="27235">
                  <c:v>-0.336642</c:v>
                </c:pt>
                <c:pt idx="27236">
                  <c:v>-0.33497100000000002</c:v>
                </c:pt>
                <c:pt idx="27237">
                  <c:v>-0.332704</c:v>
                </c:pt>
                <c:pt idx="27238">
                  <c:v>-0.33448499999999998</c:v>
                </c:pt>
                <c:pt idx="27239">
                  <c:v>-0.33398299999999997</c:v>
                </c:pt>
                <c:pt idx="27240">
                  <c:v>-0.33144099999999999</c:v>
                </c:pt>
                <c:pt idx="27241">
                  <c:v>-0.32970899999999997</c:v>
                </c:pt>
                <c:pt idx="27242">
                  <c:v>-0.32735199999999998</c:v>
                </c:pt>
                <c:pt idx="27243">
                  <c:v>-0.32517800000000002</c:v>
                </c:pt>
                <c:pt idx="27244">
                  <c:v>-0.32454300000000003</c:v>
                </c:pt>
                <c:pt idx="27245">
                  <c:v>-0.32432699999999998</c:v>
                </c:pt>
                <c:pt idx="27246">
                  <c:v>-0.323048</c:v>
                </c:pt>
                <c:pt idx="27247">
                  <c:v>-0.32206499999999999</c:v>
                </c:pt>
                <c:pt idx="27248">
                  <c:v>-0.32219300000000001</c:v>
                </c:pt>
                <c:pt idx="27249">
                  <c:v>-0.32239600000000002</c:v>
                </c:pt>
                <c:pt idx="27250">
                  <c:v>-0.3221</c:v>
                </c:pt>
                <c:pt idx="27251">
                  <c:v>-0.32077699999999998</c:v>
                </c:pt>
                <c:pt idx="27252">
                  <c:v>-0.32099299999999997</c:v>
                </c:pt>
                <c:pt idx="27253">
                  <c:v>-0.32006800000000002</c:v>
                </c:pt>
                <c:pt idx="27254">
                  <c:v>-0.31884600000000002</c:v>
                </c:pt>
                <c:pt idx="27255">
                  <c:v>-0.31854100000000002</c:v>
                </c:pt>
                <c:pt idx="27256">
                  <c:v>-0.32036199999999998</c:v>
                </c:pt>
                <c:pt idx="27257">
                  <c:v>-0.32562400000000002</c:v>
                </c:pt>
                <c:pt idx="27258">
                  <c:v>-0.32435999999999998</c:v>
                </c:pt>
                <c:pt idx="27259">
                  <c:v>-0.32345099999999999</c:v>
                </c:pt>
                <c:pt idx="27260">
                  <c:v>-0.32310299999999997</c:v>
                </c:pt>
                <c:pt idx="27261">
                  <c:v>-0.32226399999999999</c:v>
                </c:pt>
                <c:pt idx="27262">
                  <c:v>-0.32144099999999998</c:v>
                </c:pt>
                <c:pt idx="27263">
                  <c:v>-0.32096200000000003</c:v>
                </c:pt>
                <c:pt idx="27264">
                  <c:v>-0.32030700000000001</c:v>
                </c:pt>
                <c:pt idx="27265">
                  <c:v>-0.31872800000000001</c:v>
                </c:pt>
                <c:pt idx="27266">
                  <c:v>-0.31639299999999998</c:v>
                </c:pt>
                <c:pt idx="27267">
                  <c:v>-0.31312699999999999</c:v>
                </c:pt>
                <c:pt idx="27268">
                  <c:v>-0.30998700000000001</c:v>
                </c:pt>
                <c:pt idx="27269">
                  <c:v>-0.30765799999999999</c:v>
                </c:pt>
                <c:pt idx="27270">
                  <c:v>-0.30457200000000001</c:v>
                </c:pt>
                <c:pt idx="27271">
                  <c:v>-0.30150199999999999</c:v>
                </c:pt>
                <c:pt idx="27272">
                  <c:v>-0.29906199999999999</c:v>
                </c:pt>
                <c:pt idx="27273">
                  <c:v>-0.29691600000000001</c:v>
                </c:pt>
                <c:pt idx="27274">
                  <c:v>-0.294049</c:v>
                </c:pt>
                <c:pt idx="27275">
                  <c:v>-0.297653</c:v>
                </c:pt>
                <c:pt idx="27276">
                  <c:v>-0.29631999999999997</c:v>
                </c:pt>
                <c:pt idx="27277">
                  <c:v>-0.29539300000000002</c:v>
                </c:pt>
                <c:pt idx="27278">
                  <c:v>-0.29616300000000001</c:v>
                </c:pt>
                <c:pt idx="27279">
                  <c:v>-0.29639100000000002</c:v>
                </c:pt>
                <c:pt idx="27280">
                  <c:v>-0.29557800000000001</c:v>
                </c:pt>
                <c:pt idx="27281">
                  <c:v>-0.295545</c:v>
                </c:pt>
                <c:pt idx="27282">
                  <c:v>-0.29730299999999998</c:v>
                </c:pt>
                <c:pt idx="27283">
                  <c:v>-0.29733599999999999</c:v>
                </c:pt>
                <c:pt idx="27284">
                  <c:v>-0.29699999999999999</c:v>
                </c:pt>
                <c:pt idx="27285">
                  <c:v>-0.297037</c:v>
                </c:pt>
                <c:pt idx="27286">
                  <c:v>-0.29855599999999999</c:v>
                </c:pt>
                <c:pt idx="27287">
                  <c:v>-0.30051</c:v>
                </c:pt>
                <c:pt idx="27288">
                  <c:v>-0.30279899999999998</c:v>
                </c:pt>
                <c:pt idx="27289">
                  <c:v>-0.30393599999999998</c:v>
                </c:pt>
                <c:pt idx="27290">
                  <c:v>-0.30392200000000003</c:v>
                </c:pt>
                <c:pt idx="27291">
                  <c:v>-0.30315700000000001</c:v>
                </c:pt>
                <c:pt idx="27292">
                  <c:v>-0.30671700000000002</c:v>
                </c:pt>
                <c:pt idx="27293">
                  <c:v>-0.30843999999999999</c:v>
                </c:pt>
                <c:pt idx="27294">
                  <c:v>-0.30518099999999998</c:v>
                </c:pt>
                <c:pt idx="27295">
                  <c:v>-0.30326500000000001</c:v>
                </c:pt>
                <c:pt idx="27296">
                  <c:v>-0.30163400000000001</c:v>
                </c:pt>
                <c:pt idx="27297">
                  <c:v>-0.30068899999999998</c:v>
                </c:pt>
                <c:pt idx="27298">
                  <c:v>-0.299678</c:v>
                </c:pt>
                <c:pt idx="27299">
                  <c:v>-0.29977799999999999</c:v>
                </c:pt>
                <c:pt idx="27300">
                  <c:v>-0.29854399999999998</c:v>
                </c:pt>
                <c:pt idx="27301">
                  <c:v>-0.298821</c:v>
                </c:pt>
                <c:pt idx="27302">
                  <c:v>-0.29898599999999997</c:v>
                </c:pt>
                <c:pt idx="27303">
                  <c:v>-0.30047400000000002</c:v>
                </c:pt>
                <c:pt idx="27304">
                  <c:v>-0.30128700000000003</c:v>
                </c:pt>
                <c:pt idx="27305">
                  <c:v>-0.30134699999999998</c:v>
                </c:pt>
                <c:pt idx="27306">
                  <c:v>-0.30240699999999998</c:v>
                </c:pt>
                <c:pt idx="27307">
                  <c:v>-0.30306</c:v>
                </c:pt>
                <c:pt idx="27308">
                  <c:v>-0.30313800000000002</c:v>
                </c:pt>
                <c:pt idx="27309">
                  <c:v>-0.308784</c:v>
                </c:pt>
                <c:pt idx="27310">
                  <c:v>-0.30866900000000003</c:v>
                </c:pt>
                <c:pt idx="27311">
                  <c:v>-0.30877700000000002</c:v>
                </c:pt>
                <c:pt idx="27312">
                  <c:v>-0.30877199999999999</c:v>
                </c:pt>
                <c:pt idx="27313">
                  <c:v>-0.308832</c:v>
                </c:pt>
                <c:pt idx="27314">
                  <c:v>-0.309452</c:v>
                </c:pt>
                <c:pt idx="27315">
                  <c:v>-0.31044699999999997</c:v>
                </c:pt>
                <c:pt idx="27316">
                  <c:v>-0.310805</c:v>
                </c:pt>
                <c:pt idx="27317">
                  <c:v>-0.31075199999999997</c:v>
                </c:pt>
                <c:pt idx="27318">
                  <c:v>-0.31069400000000003</c:v>
                </c:pt>
                <c:pt idx="27319">
                  <c:v>-0.31076900000000002</c:v>
                </c:pt>
                <c:pt idx="27320">
                  <c:v>-0.31121199999999999</c:v>
                </c:pt>
                <c:pt idx="27321">
                  <c:v>-0.31187700000000002</c:v>
                </c:pt>
                <c:pt idx="27322">
                  <c:v>-0.312413</c:v>
                </c:pt>
                <c:pt idx="27323">
                  <c:v>-0.31282599999999999</c:v>
                </c:pt>
                <c:pt idx="27324">
                  <c:v>-0.31255300000000003</c:v>
                </c:pt>
                <c:pt idx="27325">
                  <c:v>-0.31398599999999999</c:v>
                </c:pt>
                <c:pt idx="27326">
                  <c:v>-0.31809599999999999</c:v>
                </c:pt>
                <c:pt idx="27327">
                  <c:v>-0.31710700000000003</c:v>
                </c:pt>
                <c:pt idx="27328">
                  <c:v>-0.31586999999999998</c:v>
                </c:pt>
                <c:pt idx="27329">
                  <c:v>-0.31391400000000003</c:v>
                </c:pt>
                <c:pt idx="27330">
                  <c:v>-0.31278499999999998</c:v>
                </c:pt>
                <c:pt idx="27331">
                  <c:v>-0.31027100000000002</c:v>
                </c:pt>
                <c:pt idx="27332">
                  <c:v>-0.30691499999999999</c:v>
                </c:pt>
                <c:pt idx="27333">
                  <c:v>-0.30532999999999999</c:v>
                </c:pt>
                <c:pt idx="27334">
                  <c:v>-0.30433199999999999</c:v>
                </c:pt>
                <c:pt idx="27335">
                  <c:v>-0.302012</c:v>
                </c:pt>
                <c:pt idx="27336">
                  <c:v>-0.300485</c:v>
                </c:pt>
                <c:pt idx="27337">
                  <c:v>-0.30010599999999998</c:v>
                </c:pt>
                <c:pt idx="27338">
                  <c:v>-0.299896</c:v>
                </c:pt>
                <c:pt idx="27339">
                  <c:v>-0.29922900000000002</c:v>
                </c:pt>
                <c:pt idx="27340">
                  <c:v>-0.29873</c:v>
                </c:pt>
                <c:pt idx="27341">
                  <c:v>-0.29809099999999999</c:v>
                </c:pt>
                <c:pt idx="27342">
                  <c:v>-0.29744799999999999</c:v>
                </c:pt>
                <c:pt idx="27343">
                  <c:v>-0.29553400000000002</c:v>
                </c:pt>
                <c:pt idx="27344">
                  <c:v>-0.29825200000000002</c:v>
                </c:pt>
                <c:pt idx="27345">
                  <c:v>-0.30029299999999998</c:v>
                </c:pt>
                <c:pt idx="27346">
                  <c:v>-0.29330600000000001</c:v>
                </c:pt>
                <c:pt idx="27347">
                  <c:v>-0.29330000000000001</c:v>
                </c:pt>
                <c:pt idx="27348">
                  <c:v>-0.29438599999999998</c:v>
                </c:pt>
                <c:pt idx="27349">
                  <c:v>-0.29173900000000003</c:v>
                </c:pt>
                <c:pt idx="27350">
                  <c:v>-0.289995</c:v>
                </c:pt>
                <c:pt idx="27351">
                  <c:v>-0.28795399999999999</c:v>
                </c:pt>
                <c:pt idx="27352">
                  <c:v>-0.286138</c:v>
                </c:pt>
                <c:pt idx="27353">
                  <c:v>-0.28341</c:v>
                </c:pt>
                <c:pt idx="27354">
                  <c:v>-0.28099800000000003</c:v>
                </c:pt>
                <c:pt idx="27355">
                  <c:v>-0.279003</c:v>
                </c:pt>
                <c:pt idx="27356">
                  <c:v>-0.277443</c:v>
                </c:pt>
                <c:pt idx="27357">
                  <c:v>-0.27501900000000001</c:v>
                </c:pt>
                <c:pt idx="27358">
                  <c:v>-0.27201999999999998</c:v>
                </c:pt>
                <c:pt idx="27359">
                  <c:v>-0.27028200000000002</c:v>
                </c:pt>
                <c:pt idx="27360">
                  <c:v>-0.26827499999999999</c:v>
                </c:pt>
                <c:pt idx="27361">
                  <c:v>-0.267235</c:v>
                </c:pt>
                <c:pt idx="27362">
                  <c:v>-0.26591199999999998</c:v>
                </c:pt>
                <c:pt idx="27363">
                  <c:v>-0.26575100000000001</c:v>
                </c:pt>
                <c:pt idx="27364">
                  <c:v>-0.26636399999999999</c:v>
                </c:pt>
                <c:pt idx="27365">
                  <c:v>-0.265733</c:v>
                </c:pt>
                <c:pt idx="27366">
                  <c:v>-0.26382800000000001</c:v>
                </c:pt>
                <c:pt idx="27367">
                  <c:v>-0.26819100000000001</c:v>
                </c:pt>
                <c:pt idx="27368">
                  <c:v>-0.27148899999999998</c:v>
                </c:pt>
                <c:pt idx="27369">
                  <c:v>-0.270625</c:v>
                </c:pt>
                <c:pt idx="27370">
                  <c:v>-0.27049099999999998</c:v>
                </c:pt>
                <c:pt idx="27371">
                  <c:v>-0.27094600000000002</c:v>
                </c:pt>
                <c:pt idx="27372">
                  <c:v>-0.270955</c:v>
                </c:pt>
                <c:pt idx="27373">
                  <c:v>-0.26921299999999998</c:v>
                </c:pt>
                <c:pt idx="27374">
                  <c:v>-0.26783000000000001</c:v>
                </c:pt>
                <c:pt idx="27375">
                  <c:v>-0.26652300000000001</c:v>
                </c:pt>
                <c:pt idx="27376">
                  <c:v>-0.26577499999999998</c:v>
                </c:pt>
                <c:pt idx="27377">
                  <c:v>-0.26565899999999998</c:v>
                </c:pt>
                <c:pt idx="27378">
                  <c:v>-0.26502700000000001</c:v>
                </c:pt>
                <c:pt idx="27379">
                  <c:v>-0.26385900000000001</c:v>
                </c:pt>
                <c:pt idx="27380">
                  <c:v>-0.262847</c:v>
                </c:pt>
                <c:pt idx="27381">
                  <c:v>-0.26133800000000001</c:v>
                </c:pt>
                <c:pt idx="27382">
                  <c:v>-0.26132</c:v>
                </c:pt>
                <c:pt idx="27383">
                  <c:v>-0.26009199999999999</c:v>
                </c:pt>
                <c:pt idx="27384">
                  <c:v>-0.258876</c:v>
                </c:pt>
                <c:pt idx="27385">
                  <c:v>-0.256853</c:v>
                </c:pt>
                <c:pt idx="27386">
                  <c:v>-0.25723200000000002</c:v>
                </c:pt>
                <c:pt idx="27387">
                  <c:v>-0.25828899999999999</c:v>
                </c:pt>
                <c:pt idx="27388">
                  <c:v>-0.258127</c:v>
                </c:pt>
                <c:pt idx="27389">
                  <c:v>-0.25720100000000001</c:v>
                </c:pt>
                <c:pt idx="27390">
                  <c:v>-0.25740099999999999</c:v>
                </c:pt>
                <c:pt idx="27391">
                  <c:v>-0.25539099999999998</c:v>
                </c:pt>
                <c:pt idx="27392">
                  <c:v>-0.25014700000000001</c:v>
                </c:pt>
                <c:pt idx="27393">
                  <c:v>-0.25607000000000002</c:v>
                </c:pt>
                <c:pt idx="27394">
                  <c:v>-0.25560300000000002</c:v>
                </c:pt>
                <c:pt idx="27395">
                  <c:v>-0.25632500000000003</c:v>
                </c:pt>
                <c:pt idx="27396">
                  <c:v>-0.25583099999999998</c:v>
                </c:pt>
                <c:pt idx="27397">
                  <c:v>-0.25490099999999999</c:v>
                </c:pt>
                <c:pt idx="27398">
                  <c:v>-0.25419000000000003</c:v>
                </c:pt>
                <c:pt idx="27399">
                  <c:v>-0.25625399999999998</c:v>
                </c:pt>
                <c:pt idx="27400">
                  <c:v>-0.25531399999999999</c:v>
                </c:pt>
                <c:pt idx="27401">
                  <c:v>-0.25541799999999998</c:v>
                </c:pt>
                <c:pt idx="27402">
                  <c:v>-0.255519</c:v>
                </c:pt>
                <c:pt idx="27403">
                  <c:v>-0.255106</c:v>
                </c:pt>
                <c:pt idx="27404">
                  <c:v>-0.25518999999999997</c:v>
                </c:pt>
                <c:pt idx="27405">
                  <c:v>-0.254778</c:v>
                </c:pt>
                <c:pt idx="27406">
                  <c:v>-0.25519599999999998</c:v>
                </c:pt>
                <c:pt idx="27407">
                  <c:v>-0.25635799999999997</c:v>
                </c:pt>
                <c:pt idx="27408">
                  <c:v>-0.25597799999999998</c:v>
                </c:pt>
                <c:pt idx="27409">
                  <c:v>-0.256855</c:v>
                </c:pt>
                <c:pt idx="27410">
                  <c:v>-0.25712800000000002</c:v>
                </c:pt>
                <c:pt idx="27411">
                  <c:v>-0.257189</c:v>
                </c:pt>
                <c:pt idx="27412">
                  <c:v>-0.25679099999999999</c:v>
                </c:pt>
                <c:pt idx="27413">
                  <c:v>-0.25704500000000002</c:v>
                </c:pt>
                <c:pt idx="27414">
                  <c:v>-0.25779800000000003</c:v>
                </c:pt>
                <c:pt idx="27415">
                  <c:v>-0.25746999999999998</c:v>
                </c:pt>
                <c:pt idx="27416">
                  <c:v>-0.25778899999999999</c:v>
                </c:pt>
                <c:pt idx="27417">
                  <c:v>-0.25764599999999999</c:v>
                </c:pt>
                <c:pt idx="27418">
                  <c:v>-0.25789800000000002</c:v>
                </c:pt>
                <c:pt idx="27419">
                  <c:v>-0.259826</c:v>
                </c:pt>
                <c:pt idx="27420">
                  <c:v>-0.26107200000000003</c:v>
                </c:pt>
                <c:pt idx="27421">
                  <c:v>-0.26114999999999999</c:v>
                </c:pt>
                <c:pt idx="27422">
                  <c:v>-0.26138</c:v>
                </c:pt>
                <c:pt idx="27423">
                  <c:v>-0.26229400000000003</c:v>
                </c:pt>
                <c:pt idx="27424">
                  <c:v>-0.26297199999999998</c:v>
                </c:pt>
                <c:pt idx="27425">
                  <c:v>-0.26251400000000003</c:v>
                </c:pt>
                <c:pt idx="27426">
                  <c:v>-0.26130399999999998</c:v>
                </c:pt>
                <c:pt idx="27427">
                  <c:v>-0.259857</c:v>
                </c:pt>
                <c:pt idx="27428">
                  <c:v>-0.25843500000000003</c:v>
                </c:pt>
                <c:pt idx="27429">
                  <c:v>-0.25707799999999997</c:v>
                </c:pt>
                <c:pt idx="27430">
                  <c:v>-0.25543900000000003</c:v>
                </c:pt>
                <c:pt idx="27431">
                  <c:v>-0.25375999999999999</c:v>
                </c:pt>
                <c:pt idx="27432">
                  <c:v>-0.25298700000000002</c:v>
                </c:pt>
                <c:pt idx="27433">
                  <c:v>-0.25191599999999997</c:v>
                </c:pt>
                <c:pt idx="27434">
                  <c:v>-0.25046800000000002</c:v>
                </c:pt>
                <c:pt idx="27435">
                  <c:v>-0.24906400000000001</c:v>
                </c:pt>
                <c:pt idx="27436">
                  <c:v>-0.24768899999999999</c:v>
                </c:pt>
                <c:pt idx="27437">
                  <c:v>-0.24618000000000001</c:v>
                </c:pt>
                <c:pt idx="27438">
                  <c:v>-0.24743699999999999</c:v>
                </c:pt>
                <c:pt idx="27439">
                  <c:v>-0.25347700000000001</c:v>
                </c:pt>
                <c:pt idx="27440">
                  <c:v>-0.25208199999999997</c:v>
                </c:pt>
                <c:pt idx="27441">
                  <c:v>-0.25231500000000001</c:v>
                </c:pt>
                <c:pt idx="27442">
                  <c:v>-0.25183499999999998</c:v>
                </c:pt>
                <c:pt idx="27443">
                  <c:v>-0.251444</c:v>
                </c:pt>
                <c:pt idx="27444">
                  <c:v>-0.251029</c:v>
                </c:pt>
                <c:pt idx="27445">
                  <c:v>-0.250635</c:v>
                </c:pt>
                <c:pt idx="27446">
                  <c:v>-0.251222</c:v>
                </c:pt>
                <c:pt idx="27447">
                  <c:v>-0.25083299999999997</c:v>
                </c:pt>
                <c:pt idx="27448">
                  <c:v>-0.25091200000000002</c:v>
                </c:pt>
                <c:pt idx="27449">
                  <c:v>-0.25060500000000002</c:v>
                </c:pt>
                <c:pt idx="27450">
                  <c:v>-0.249221</c:v>
                </c:pt>
                <c:pt idx="27451">
                  <c:v>-0.24882799999999999</c:v>
                </c:pt>
                <c:pt idx="27452">
                  <c:v>-0.247507</c:v>
                </c:pt>
                <c:pt idx="27453">
                  <c:v>-0.24673600000000001</c:v>
                </c:pt>
                <c:pt idx="27454">
                  <c:v>-0.24402699999999999</c:v>
                </c:pt>
                <c:pt idx="27455">
                  <c:v>-0.242814</c:v>
                </c:pt>
                <c:pt idx="27456">
                  <c:v>-0.24230699999999999</c:v>
                </c:pt>
                <c:pt idx="27457">
                  <c:v>-0.24353900000000001</c:v>
                </c:pt>
                <c:pt idx="27458">
                  <c:v>-0.24509400000000001</c:v>
                </c:pt>
                <c:pt idx="27459">
                  <c:v>-0.244225</c:v>
                </c:pt>
                <c:pt idx="27460">
                  <c:v>-0.242812</c:v>
                </c:pt>
                <c:pt idx="27461">
                  <c:v>-0.24119399999999999</c:v>
                </c:pt>
                <c:pt idx="27462">
                  <c:v>-0.23919699999999999</c:v>
                </c:pt>
                <c:pt idx="27463">
                  <c:v>-0.23824600000000001</c:v>
                </c:pt>
                <c:pt idx="27464">
                  <c:v>-0.23666999999999999</c:v>
                </c:pt>
                <c:pt idx="27465">
                  <c:v>-0.23569799999999999</c:v>
                </c:pt>
                <c:pt idx="27466">
                  <c:v>-0.23592399999999999</c:v>
                </c:pt>
                <c:pt idx="27467">
                  <c:v>-0.235593</c:v>
                </c:pt>
                <c:pt idx="27468">
                  <c:v>-0.23447000000000001</c:v>
                </c:pt>
                <c:pt idx="27469">
                  <c:v>-0.23908499999999999</c:v>
                </c:pt>
                <c:pt idx="27470">
                  <c:v>-0.24165300000000001</c:v>
                </c:pt>
                <c:pt idx="27471">
                  <c:v>-0.24010200000000001</c:v>
                </c:pt>
                <c:pt idx="27472">
                  <c:v>-0.23947499999999999</c:v>
                </c:pt>
                <c:pt idx="27473">
                  <c:v>-0.23891999999999999</c:v>
                </c:pt>
                <c:pt idx="27474">
                  <c:v>-0.23857400000000001</c:v>
                </c:pt>
                <c:pt idx="27475">
                  <c:v>-0.23722499999999999</c:v>
                </c:pt>
                <c:pt idx="27476">
                  <c:v>-0.237201</c:v>
                </c:pt>
                <c:pt idx="27477">
                  <c:v>-0.23835600000000001</c:v>
                </c:pt>
                <c:pt idx="27478">
                  <c:v>-0.23780299999999999</c:v>
                </c:pt>
                <c:pt idx="27479">
                  <c:v>-0.237709</c:v>
                </c:pt>
                <c:pt idx="27480">
                  <c:v>-0.23838200000000001</c:v>
                </c:pt>
                <c:pt idx="27481">
                  <c:v>-0.23863100000000001</c:v>
                </c:pt>
                <c:pt idx="27482">
                  <c:v>-0.238623</c:v>
                </c:pt>
                <c:pt idx="27483">
                  <c:v>-0.242869</c:v>
                </c:pt>
                <c:pt idx="27484">
                  <c:v>-0.24812000000000001</c:v>
                </c:pt>
                <c:pt idx="27485">
                  <c:v>-0.24726899999999999</c:v>
                </c:pt>
                <c:pt idx="27486">
                  <c:v>-0.24735199999999999</c:v>
                </c:pt>
                <c:pt idx="27487">
                  <c:v>-0.24793200000000001</c:v>
                </c:pt>
                <c:pt idx="27488">
                  <c:v>-0.24948100000000001</c:v>
                </c:pt>
                <c:pt idx="27489">
                  <c:v>-0.25128200000000001</c:v>
                </c:pt>
                <c:pt idx="27490">
                  <c:v>-0.253056</c:v>
                </c:pt>
                <c:pt idx="27491">
                  <c:v>-0.25369900000000001</c:v>
                </c:pt>
                <c:pt idx="27492">
                  <c:v>-0.25286999999999998</c:v>
                </c:pt>
                <c:pt idx="27493">
                  <c:v>-0.25314999999999999</c:v>
                </c:pt>
                <c:pt idx="27494">
                  <c:v>-0.25377899999999998</c:v>
                </c:pt>
                <c:pt idx="27495">
                  <c:v>-0.25776399999999999</c:v>
                </c:pt>
                <c:pt idx="27496">
                  <c:v>-0.26402900000000001</c:v>
                </c:pt>
                <c:pt idx="27497">
                  <c:v>-0.26216800000000001</c:v>
                </c:pt>
                <c:pt idx="27498">
                  <c:v>-0.26045200000000002</c:v>
                </c:pt>
                <c:pt idx="27499">
                  <c:v>-0.25869999999999999</c:v>
                </c:pt>
                <c:pt idx="27500">
                  <c:v>-0.25870300000000002</c:v>
                </c:pt>
                <c:pt idx="27501">
                  <c:v>-0.25878099999999998</c:v>
                </c:pt>
                <c:pt idx="27502">
                  <c:v>-0.25951000000000002</c:v>
                </c:pt>
                <c:pt idx="27503">
                  <c:v>-0.25937100000000002</c:v>
                </c:pt>
                <c:pt idx="27504">
                  <c:v>-0.25975999999999999</c:v>
                </c:pt>
                <c:pt idx="27505">
                  <c:v>-0.25941599999999998</c:v>
                </c:pt>
                <c:pt idx="27506">
                  <c:v>-0.25809199999999999</c:v>
                </c:pt>
                <c:pt idx="27507">
                  <c:v>-0.26024799999999998</c:v>
                </c:pt>
                <c:pt idx="27508">
                  <c:v>-0.267013</c:v>
                </c:pt>
                <c:pt idx="27509">
                  <c:v>-0.26719399999999999</c:v>
                </c:pt>
                <c:pt idx="27510">
                  <c:v>-0.26816499999999999</c:v>
                </c:pt>
                <c:pt idx="27511">
                  <c:v>-0.26862799999999998</c:v>
                </c:pt>
                <c:pt idx="27512">
                  <c:v>-0.27021699999999998</c:v>
                </c:pt>
                <c:pt idx="27513">
                  <c:v>-0.272198</c:v>
                </c:pt>
                <c:pt idx="27514">
                  <c:v>-0.273893</c:v>
                </c:pt>
                <c:pt idx="27515">
                  <c:v>-0.27409099999999997</c:v>
                </c:pt>
                <c:pt idx="27516">
                  <c:v>-0.27410000000000001</c:v>
                </c:pt>
                <c:pt idx="27517">
                  <c:v>-0.27454699999999999</c:v>
                </c:pt>
                <c:pt idx="27518">
                  <c:v>-0.273428</c:v>
                </c:pt>
                <c:pt idx="27519">
                  <c:v>-0.27300600000000003</c:v>
                </c:pt>
                <c:pt idx="27520">
                  <c:v>-0.27777299999999999</c:v>
                </c:pt>
                <c:pt idx="27521">
                  <c:v>-0.27706199999999997</c:v>
                </c:pt>
                <c:pt idx="27522">
                  <c:v>-0.276731</c:v>
                </c:pt>
                <c:pt idx="27523">
                  <c:v>-0.27744099999999999</c:v>
                </c:pt>
                <c:pt idx="27524">
                  <c:v>-0.27882400000000002</c:v>
                </c:pt>
                <c:pt idx="27525">
                  <c:v>-0.27920099999999998</c:v>
                </c:pt>
                <c:pt idx="27526">
                  <c:v>-0.27884599999999998</c:v>
                </c:pt>
                <c:pt idx="27527">
                  <c:v>-0.27755999999999997</c:v>
                </c:pt>
                <c:pt idx="27528">
                  <c:v>-0.27805200000000002</c:v>
                </c:pt>
                <c:pt idx="27529">
                  <c:v>-0.27756399999999998</c:v>
                </c:pt>
                <c:pt idx="27530">
                  <c:v>-0.27732800000000002</c:v>
                </c:pt>
                <c:pt idx="27531">
                  <c:v>-0.27851999999999999</c:v>
                </c:pt>
                <c:pt idx="27532">
                  <c:v>-0.28398299999999999</c:v>
                </c:pt>
                <c:pt idx="27533">
                  <c:v>-0.28292400000000001</c:v>
                </c:pt>
                <c:pt idx="27534">
                  <c:v>-0.28299099999999999</c:v>
                </c:pt>
                <c:pt idx="27535">
                  <c:v>-0.28190300000000001</c:v>
                </c:pt>
                <c:pt idx="27536">
                  <c:v>-0.280779</c:v>
                </c:pt>
                <c:pt idx="27537">
                  <c:v>-0.27963199999999999</c:v>
                </c:pt>
                <c:pt idx="27538">
                  <c:v>-0.280192</c:v>
                </c:pt>
                <c:pt idx="27539">
                  <c:v>-0.279532</c:v>
                </c:pt>
                <c:pt idx="27540">
                  <c:v>-0.27839799999999998</c:v>
                </c:pt>
                <c:pt idx="27541">
                  <c:v>-0.277171</c:v>
                </c:pt>
                <c:pt idx="27542">
                  <c:v>-0.277366</c:v>
                </c:pt>
                <c:pt idx="27543">
                  <c:v>-0.27736899999999998</c:v>
                </c:pt>
                <c:pt idx="27544">
                  <c:v>-0.277451</c:v>
                </c:pt>
                <c:pt idx="27545">
                  <c:v>-0.27650200000000003</c:v>
                </c:pt>
                <c:pt idx="27546">
                  <c:v>-0.27791700000000003</c:v>
                </c:pt>
                <c:pt idx="27547">
                  <c:v>-0.28468399999999999</c:v>
                </c:pt>
                <c:pt idx="27548">
                  <c:v>-0.28597600000000001</c:v>
                </c:pt>
                <c:pt idx="27549">
                  <c:v>-0.28767700000000002</c:v>
                </c:pt>
                <c:pt idx="27550">
                  <c:v>-0.28929500000000002</c:v>
                </c:pt>
                <c:pt idx="27551">
                  <c:v>-0.29062300000000002</c:v>
                </c:pt>
                <c:pt idx="27552">
                  <c:v>-0.291242</c:v>
                </c:pt>
                <c:pt idx="27553">
                  <c:v>-0.29239199999999999</c:v>
                </c:pt>
                <c:pt idx="27554">
                  <c:v>-0.29358699999999999</c:v>
                </c:pt>
                <c:pt idx="27555">
                  <c:v>-0.29531600000000002</c:v>
                </c:pt>
                <c:pt idx="27556">
                  <c:v>-0.29664600000000002</c:v>
                </c:pt>
                <c:pt idx="27557">
                  <c:v>-0.297095</c:v>
                </c:pt>
                <c:pt idx="27558">
                  <c:v>-0.29691400000000001</c:v>
                </c:pt>
                <c:pt idx="27559">
                  <c:v>-0.30171799999999999</c:v>
                </c:pt>
                <c:pt idx="27560">
                  <c:v>-0.309726</c:v>
                </c:pt>
                <c:pt idx="27561">
                  <c:v>-0.31013400000000002</c:v>
                </c:pt>
                <c:pt idx="27562">
                  <c:v>-0.30895299999999998</c:v>
                </c:pt>
                <c:pt idx="27563">
                  <c:v>-0.30633300000000002</c:v>
                </c:pt>
                <c:pt idx="27564">
                  <c:v>-0.30698199999999998</c:v>
                </c:pt>
                <c:pt idx="27565">
                  <c:v>-0.306867</c:v>
                </c:pt>
                <c:pt idx="27566">
                  <c:v>-0.30754599999999999</c:v>
                </c:pt>
                <c:pt idx="27567">
                  <c:v>-0.30822300000000002</c:v>
                </c:pt>
                <c:pt idx="27568">
                  <c:v>-0.30904199999999998</c:v>
                </c:pt>
                <c:pt idx="27569">
                  <c:v>-0.309923</c:v>
                </c:pt>
                <c:pt idx="27570">
                  <c:v>-0.30998199999999998</c:v>
                </c:pt>
                <c:pt idx="27571">
                  <c:v>-0.309554</c:v>
                </c:pt>
                <c:pt idx="27572">
                  <c:v>-0.30688599999999999</c:v>
                </c:pt>
                <c:pt idx="27573">
                  <c:v>-0.31063299999999999</c:v>
                </c:pt>
                <c:pt idx="27574">
                  <c:v>-0.31501000000000001</c:v>
                </c:pt>
                <c:pt idx="27575">
                  <c:v>-0.31412200000000001</c:v>
                </c:pt>
                <c:pt idx="27576">
                  <c:v>-0.31382599999999999</c:v>
                </c:pt>
                <c:pt idx="27577">
                  <c:v>-0.31403399999999998</c:v>
                </c:pt>
                <c:pt idx="27578">
                  <c:v>-0.31434200000000001</c:v>
                </c:pt>
                <c:pt idx="27579">
                  <c:v>-0.31371900000000003</c:v>
                </c:pt>
                <c:pt idx="27580">
                  <c:v>-0.31424099999999999</c:v>
                </c:pt>
                <c:pt idx="27581">
                  <c:v>-0.31552000000000002</c:v>
                </c:pt>
                <c:pt idx="27582">
                  <c:v>-0.31680900000000001</c:v>
                </c:pt>
                <c:pt idx="27583">
                  <c:v>-0.31729200000000002</c:v>
                </c:pt>
                <c:pt idx="27584">
                  <c:v>-0.31806299999999998</c:v>
                </c:pt>
                <c:pt idx="27585">
                  <c:v>-0.318915</c:v>
                </c:pt>
                <c:pt idx="27586">
                  <c:v>-0.32018099999999999</c:v>
                </c:pt>
                <c:pt idx="27587">
                  <c:v>-0.31992300000000001</c:v>
                </c:pt>
                <c:pt idx="27588">
                  <c:v>-0.324882</c:v>
                </c:pt>
                <c:pt idx="27589">
                  <c:v>-0.32819700000000002</c:v>
                </c:pt>
                <c:pt idx="27590">
                  <c:v>-0.32829599999999998</c:v>
                </c:pt>
                <c:pt idx="27591">
                  <c:v>-0.32909899999999997</c:v>
                </c:pt>
                <c:pt idx="27592">
                  <c:v>-0.33021899999999998</c:v>
                </c:pt>
                <c:pt idx="27593">
                  <c:v>-0.33271600000000001</c:v>
                </c:pt>
                <c:pt idx="27594">
                  <c:v>-0.32767800000000002</c:v>
                </c:pt>
                <c:pt idx="27595">
                  <c:v>-0.33148699999999998</c:v>
                </c:pt>
                <c:pt idx="27596">
                  <c:v>-0.33440700000000001</c:v>
                </c:pt>
                <c:pt idx="27597">
                  <c:v>-0.33565400000000001</c:v>
                </c:pt>
                <c:pt idx="27598">
                  <c:v>-0.33821800000000002</c:v>
                </c:pt>
                <c:pt idx="27599">
                  <c:v>-0.33950000000000002</c:v>
                </c:pt>
                <c:pt idx="27600">
                  <c:v>-0.34117500000000001</c:v>
                </c:pt>
                <c:pt idx="27601">
                  <c:v>-0.341808</c:v>
                </c:pt>
                <c:pt idx="27602">
                  <c:v>-0.34173700000000001</c:v>
                </c:pt>
                <c:pt idx="27603">
                  <c:v>-0.34727599999999997</c:v>
                </c:pt>
                <c:pt idx="27604">
                  <c:v>-0.34728599999999998</c:v>
                </c:pt>
                <c:pt idx="27605">
                  <c:v>-0.344835</c:v>
                </c:pt>
                <c:pt idx="27606">
                  <c:v>-0.34175100000000003</c:v>
                </c:pt>
                <c:pt idx="27607">
                  <c:v>-0.33770299999999998</c:v>
                </c:pt>
                <c:pt idx="27608">
                  <c:v>-0.33650999999999998</c:v>
                </c:pt>
                <c:pt idx="27609">
                  <c:v>-0.33621800000000002</c:v>
                </c:pt>
                <c:pt idx="27610">
                  <c:v>-0.33588600000000002</c:v>
                </c:pt>
                <c:pt idx="27611">
                  <c:v>-0.33556999999999998</c:v>
                </c:pt>
                <c:pt idx="27612">
                  <c:v>-0.334839</c:v>
                </c:pt>
                <c:pt idx="27613">
                  <c:v>-0.33298299999999997</c:v>
                </c:pt>
                <c:pt idx="27614">
                  <c:v>-0.33215099999999997</c:v>
                </c:pt>
                <c:pt idx="27615">
                  <c:v>-0.32984200000000002</c:v>
                </c:pt>
                <c:pt idx="27616">
                  <c:v>-0.32890399999999997</c:v>
                </c:pt>
                <c:pt idx="27617">
                  <c:v>-0.32863700000000001</c:v>
                </c:pt>
                <c:pt idx="27618">
                  <c:v>-0.32672000000000001</c:v>
                </c:pt>
                <c:pt idx="27619">
                  <c:v>-0.33190199999999997</c:v>
                </c:pt>
                <c:pt idx="27620">
                  <c:v>-0.33207100000000001</c:v>
                </c:pt>
                <c:pt idx="27621">
                  <c:v>-0.33124999999999999</c:v>
                </c:pt>
                <c:pt idx="27622">
                  <c:v>-0.33192199999999999</c:v>
                </c:pt>
                <c:pt idx="27623">
                  <c:v>-0.33208900000000002</c:v>
                </c:pt>
                <c:pt idx="27624">
                  <c:v>-0.332733</c:v>
                </c:pt>
                <c:pt idx="27625">
                  <c:v>-0.33238299999999998</c:v>
                </c:pt>
                <c:pt idx="27626">
                  <c:v>-0.33312999999999998</c:v>
                </c:pt>
                <c:pt idx="27627">
                  <c:v>-0.33424100000000001</c:v>
                </c:pt>
                <c:pt idx="27628">
                  <c:v>-0.33434900000000001</c:v>
                </c:pt>
                <c:pt idx="27629">
                  <c:v>-0.33449600000000002</c:v>
                </c:pt>
                <c:pt idx="27630">
                  <c:v>-0.33401900000000001</c:v>
                </c:pt>
                <c:pt idx="27631">
                  <c:v>-0.33260200000000001</c:v>
                </c:pt>
                <c:pt idx="27632">
                  <c:v>-0.33121699999999998</c:v>
                </c:pt>
                <c:pt idx="27633">
                  <c:v>-0.32918799999999998</c:v>
                </c:pt>
                <c:pt idx="27634">
                  <c:v>-0.32700499999999999</c:v>
                </c:pt>
                <c:pt idx="27635">
                  <c:v>-0.32603900000000002</c:v>
                </c:pt>
                <c:pt idx="27636">
                  <c:v>-0.32435599999999998</c:v>
                </c:pt>
                <c:pt idx="27637">
                  <c:v>-0.32533099999999998</c:v>
                </c:pt>
                <c:pt idx="27638">
                  <c:v>-0.32628000000000001</c:v>
                </c:pt>
                <c:pt idx="27639">
                  <c:v>-0.32634099999999999</c:v>
                </c:pt>
                <c:pt idx="27640">
                  <c:v>-0.32639499999999999</c:v>
                </c:pt>
                <c:pt idx="27641">
                  <c:v>-0.32684600000000003</c:v>
                </c:pt>
                <c:pt idx="27642">
                  <c:v>-0.32741700000000001</c:v>
                </c:pt>
                <c:pt idx="27643">
                  <c:v>-0.32830999999999999</c:v>
                </c:pt>
                <c:pt idx="27644">
                  <c:v>-0.33254400000000001</c:v>
                </c:pt>
                <c:pt idx="27645">
                  <c:v>-0.32987899999999998</c:v>
                </c:pt>
                <c:pt idx="27646">
                  <c:v>-0.32886900000000002</c:v>
                </c:pt>
                <c:pt idx="27647">
                  <c:v>-0.32785399999999998</c:v>
                </c:pt>
                <c:pt idx="27648">
                  <c:v>-0.32623000000000002</c:v>
                </c:pt>
                <c:pt idx="27649">
                  <c:v>-0.32441399999999998</c:v>
                </c:pt>
                <c:pt idx="27650">
                  <c:v>-0.322938</c:v>
                </c:pt>
                <c:pt idx="27651">
                  <c:v>-0.32085999999999998</c:v>
                </c:pt>
                <c:pt idx="27652">
                  <c:v>-0.31924799999999998</c:v>
                </c:pt>
                <c:pt idx="27653">
                  <c:v>-0.31825399999999998</c:v>
                </c:pt>
                <c:pt idx="27654">
                  <c:v>-0.31679200000000002</c:v>
                </c:pt>
                <c:pt idx="27655">
                  <c:v>-0.31511299999999998</c:v>
                </c:pt>
                <c:pt idx="27656">
                  <c:v>-0.31355699999999997</c:v>
                </c:pt>
                <c:pt idx="27657">
                  <c:v>-0.31324600000000002</c:v>
                </c:pt>
                <c:pt idx="27658">
                  <c:v>-0.31168400000000002</c:v>
                </c:pt>
                <c:pt idx="27659">
                  <c:v>-0.30923400000000001</c:v>
                </c:pt>
                <c:pt idx="27660">
                  <c:v>-0.30738100000000002</c:v>
                </c:pt>
                <c:pt idx="27661">
                  <c:v>-0.30524600000000002</c:v>
                </c:pt>
                <c:pt idx="27662">
                  <c:v>-0.30260199999999998</c:v>
                </c:pt>
                <c:pt idx="27663">
                  <c:v>-0.30063299999999998</c:v>
                </c:pt>
                <c:pt idx="27664">
                  <c:v>-0.29985299999999998</c:v>
                </c:pt>
                <c:pt idx="27665">
                  <c:v>-0.298705</c:v>
                </c:pt>
                <c:pt idx="27666">
                  <c:v>-0.30082500000000001</c:v>
                </c:pt>
                <c:pt idx="27667">
                  <c:v>-0.30275200000000002</c:v>
                </c:pt>
                <c:pt idx="27668">
                  <c:v>-0.298711</c:v>
                </c:pt>
                <c:pt idx="27669">
                  <c:v>-0.29536299999999999</c:v>
                </c:pt>
                <c:pt idx="27670">
                  <c:v>-0.29321900000000001</c:v>
                </c:pt>
                <c:pt idx="27671">
                  <c:v>-0.291875</c:v>
                </c:pt>
                <c:pt idx="27672">
                  <c:v>-0.289053</c:v>
                </c:pt>
                <c:pt idx="27673">
                  <c:v>-0.28694199999999997</c:v>
                </c:pt>
                <c:pt idx="27674">
                  <c:v>-0.28559499999999999</c:v>
                </c:pt>
                <c:pt idx="27675">
                  <c:v>-0.28359499999999999</c:v>
                </c:pt>
                <c:pt idx="27676">
                  <c:v>-0.27977099999999999</c:v>
                </c:pt>
                <c:pt idx="27677">
                  <c:v>-0.27529100000000001</c:v>
                </c:pt>
                <c:pt idx="27678">
                  <c:v>-0.27138699999999999</c:v>
                </c:pt>
                <c:pt idx="27679">
                  <c:v>-0.268459</c:v>
                </c:pt>
                <c:pt idx="27680">
                  <c:v>-0.26651799999999998</c:v>
                </c:pt>
                <c:pt idx="27681">
                  <c:v>-0.26452999999999999</c:v>
                </c:pt>
                <c:pt idx="27682">
                  <c:v>-0.26195099999999999</c:v>
                </c:pt>
                <c:pt idx="27683">
                  <c:v>-0.259268</c:v>
                </c:pt>
                <c:pt idx="27684">
                  <c:v>-0.25552399999999997</c:v>
                </c:pt>
                <c:pt idx="27685">
                  <c:v>-0.254112</c:v>
                </c:pt>
                <c:pt idx="27686">
                  <c:v>-0.25453300000000001</c:v>
                </c:pt>
                <c:pt idx="27687">
                  <c:v>-0.25165300000000002</c:v>
                </c:pt>
                <c:pt idx="27688">
                  <c:v>-0.25028299999999998</c:v>
                </c:pt>
                <c:pt idx="27689">
                  <c:v>-0.24781700000000001</c:v>
                </c:pt>
                <c:pt idx="27690">
                  <c:v>-0.246285</c:v>
                </c:pt>
                <c:pt idx="27691">
                  <c:v>-0.24365700000000001</c:v>
                </c:pt>
                <c:pt idx="27692">
                  <c:v>-0.24060000000000001</c:v>
                </c:pt>
                <c:pt idx="27693">
                  <c:v>-0.23826600000000001</c:v>
                </c:pt>
                <c:pt idx="27694">
                  <c:v>-0.236045</c:v>
                </c:pt>
                <c:pt idx="27695">
                  <c:v>-0.23309199999999999</c:v>
                </c:pt>
                <c:pt idx="27696">
                  <c:v>-0.230213</c:v>
                </c:pt>
                <c:pt idx="27697">
                  <c:v>-0.227191</c:v>
                </c:pt>
                <c:pt idx="27698">
                  <c:v>-0.22511</c:v>
                </c:pt>
                <c:pt idx="27699">
                  <c:v>-0.225022</c:v>
                </c:pt>
                <c:pt idx="27700">
                  <c:v>-0.22328200000000001</c:v>
                </c:pt>
                <c:pt idx="27701">
                  <c:v>-0.22117300000000001</c:v>
                </c:pt>
                <c:pt idx="27702">
                  <c:v>-0.21854499999999999</c:v>
                </c:pt>
                <c:pt idx="27703">
                  <c:v>-0.21465999999999999</c:v>
                </c:pt>
                <c:pt idx="27704">
                  <c:v>-0.21496699999999999</c:v>
                </c:pt>
                <c:pt idx="27705">
                  <c:v>-0.21676500000000001</c:v>
                </c:pt>
                <c:pt idx="27706">
                  <c:v>-0.213725</c:v>
                </c:pt>
                <c:pt idx="27707">
                  <c:v>-0.21306900000000001</c:v>
                </c:pt>
                <c:pt idx="27708">
                  <c:v>-0.212255</c:v>
                </c:pt>
                <c:pt idx="27709">
                  <c:v>-0.21182799999999999</c:v>
                </c:pt>
                <c:pt idx="27710">
                  <c:v>-0.21229000000000001</c:v>
                </c:pt>
                <c:pt idx="27711">
                  <c:v>-0.21221400000000001</c:v>
                </c:pt>
                <c:pt idx="27712">
                  <c:v>-0.211564</c:v>
                </c:pt>
                <c:pt idx="27713">
                  <c:v>-0.21127899999999999</c:v>
                </c:pt>
                <c:pt idx="27714">
                  <c:v>-0.21046999999999999</c:v>
                </c:pt>
                <c:pt idx="27715">
                  <c:v>-0.20871700000000001</c:v>
                </c:pt>
                <c:pt idx="27716">
                  <c:v>-0.20526700000000001</c:v>
                </c:pt>
                <c:pt idx="27717">
                  <c:v>-0.20022100000000001</c:v>
                </c:pt>
                <c:pt idx="27718">
                  <c:v>-0.19312499999999999</c:v>
                </c:pt>
                <c:pt idx="27719">
                  <c:v>-0.189362</c:v>
                </c:pt>
                <c:pt idx="27720">
                  <c:v>-0.18776000000000001</c:v>
                </c:pt>
                <c:pt idx="27721">
                  <c:v>-0.185226</c:v>
                </c:pt>
                <c:pt idx="27722">
                  <c:v>-0.18190400000000001</c:v>
                </c:pt>
                <c:pt idx="27723">
                  <c:v>-0.18221499999999999</c:v>
                </c:pt>
                <c:pt idx="27724">
                  <c:v>-0.18693299999999999</c:v>
                </c:pt>
                <c:pt idx="27725">
                  <c:v>-0.185448</c:v>
                </c:pt>
                <c:pt idx="27726">
                  <c:v>-0.184225</c:v>
                </c:pt>
                <c:pt idx="27727">
                  <c:v>-0.18237400000000001</c:v>
                </c:pt>
                <c:pt idx="27728">
                  <c:v>-0.18061099999999999</c:v>
                </c:pt>
                <c:pt idx="27729">
                  <c:v>-0.17957100000000001</c:v>
                </c:pt>
                <c:pt idx="27730">
                  <c:v>-0.17969599999999999</c:v>
                </c:pt>
                <c:pt idx="27731">
                  <c:v>-0.178288</c:v>
                </c:pt>
                <c:pt idx="27732">
                  <c:v>-0.176289</c:v>
                </c:pt>
                <c:pt idx="27733">
                  <c:v>-0.17250299999999999</c:v>
                </c:pt>
                <c:pt idx="27734">
                  <c:v>-0.17035700000000001</c:v>
                </c:pt>
                <c:pt idx="27735">
                  <c:v>-0.168516</c:v>
                </c:pt>
                <c:pt idx="27736">
                  <c:v>-0.166214</c:v>
                </c:pt>
                <c:pt idx="27737">
                  <c:v>-0.16444500000000001</c:v>
                </c:pt>
                <c:pt idx="27738">
                  <c:v>-0.16314000000000001</c:v>
                </c:pt>
                <c:pt idx="27739">
                  <c:v>-0.16181000000000001</c:v>
                </c:pt>
                <c:pt idx="27740">
                  <c:v>-0.15997</c:v>
                </c:pt>
                <c:pt idx="27741">
                  <c:v>-0.15715399999999999</c:v>
                </c:pt>
                <c:pt idx="27742">
                  <c:v>-0.154836</c:v>
                </c:pt>
                <c:pt idx="27743">
                  <c:v>-0.15399499999999999</c:v>
                </c:pt>
                <c:pt idx="27744">
                  <c:v>-0.15268300000000001</c:v>
                </c:pt>
                <c:pt idx="27745">
                  <c:v>-0.15085299999999999</c:v>
                </c:pt>
                <c:pt idx="27746">
                  <c:v>-0.14948400000000001</c:v>
                </c:pt>
                <c:pt idx="27747">
                  <c:v>-0.14820900000000001</c:v>
                </c:pt>
                <c:pt idx="27748">
                  <c:v>-0.14584900000000001</c:v>
                </c:pt>
                <c:pt idx="27749">
                  <c:v>-0.145342</c:v>
                </c:pt>
                <c:pt idx="27750">
                  <c:v>-0.144737</c:v>
                </c:pt>
                <c:pt idx="27751">
                  <c:v>-0.14250499999999999</c:v>
                </c:pt>
                <c:pt idx="27752">
                  <c:v>-0.14638200000000001</c:v>
                </c:pt>
                <c:pt idx="27753">
                  <c:v>-0.14574400000000001</c:v>
                </c:pt>
                <c:pt idx="27754">
                  <c:v>-0.14463300000000001</c:v>
                </c:pt>
                <c:pt idx="27755">
                  <c:v>-0.14352100000000001</c:v>
                </c:pt>
                <c:pt idx="27756">
                  <c:v>-0.14124800000000001</c:v>
                </c:pt>
                <c:pt idx="27757">
                  <c:v>-0.13955300000000001</c:v>
                </c:pt>
                <c:pt idx="27758">
                  <c:v>-0.13964399999999999</c:v>
                </c:pt>
                <c:pt idx="27759">
                  <c:v>-0.138768</c:v>
                </c:pt>
                <c:pt idx="27760">
                  <c:v>-0.13883000000000001</c:v>
                </c:pt>
                <c:pt idx="27761">
                  <c:v>-0.131517</c:v>
                </c:pt>
                <c:pt idx="27762">
                  <c:v>-0.134216</c:v>
                </c:pt>
                <c:pt idx="27763">
                  <c:v>-0.134717</c:v>
                </c:pt>
                <c:pt idx="27764">
                  <c:v>-0.13297200000000001</c:v>
                </c:pt>
                <c:pt idx="27765">
                  <c:v>-0.13236100000000001</c:v>
                </c:pt>
                <c:pt idx="27766">
                  <c:v>-0.131468</c:v>
                </c:pt>
                <c:pt idx="27767">
                  <c:v>-0.13040499999999999</c:v>
                </c:pt>
                <c:pt idx="27768">
                  <c:v>-0.128446</c:v>
                </c:pt>
                <c:pt idx="27769">
                  <c:v>-0.12801199999999999</c:v>
                </c:pt>
                <c:pt idx="27770">
                  <c:v>-0.127771</c:v>
                </c:pt>
                <c:pt idx="27771">
                  <c:v>-0.12614</c:v>
                </c:pt>
                <c:pt idx="27772">
                  <c:v>-0.12446599999999999</c:v>
                </c:pt>
                <c:pt idx="27773">
                  <c:v>-0.123835</c:v>
                </c:pt>
                <c:pt idx="27774">
                  <c:v>-0.123367</c:v>
                </c:pt>
                <c:pt idx="27775">
                  <c:v>-0.12217699999999999</c:v>
                </c:pt>
                <c:pt idx="27776">
                  <c:v>-0.124822</c:v>
                </c:pt>
                <c:pt idx="27777">
                  <c:v>-0.12561700000000001</c:v>
                </c:pt>
                <c:pt idx="27778">
                  <c:v>-0.12353</c:v>
                </c:pt>
                <c:pt idx="27779">
                  <c:v>-0.122142</c:v>
                </c:pt>
                <c:pt idx="27780">
                  <c:v>-0.120361</c:v>
                </c:pt>
                <c:pt idx="27781">
                  <c:v>-0.119753</c:v>
                </c:pt>
                <c:pt idx="27782">
                  <c:v>-0.11898499999999999</c:v>
                </c:pt>
                <c:pt idx="27783">
                  <c:v>-0.11766699999999999</c:v>
                </c:pt>
                <c:pt idx="27784">
                  <c:v>-0.115894</c:v>
                </c:pt>
                <c:pt idx="27785">
                  <c:v>-0.113653</c:v>
                </c:pt>
                <c:pt idx="27786">
                  <c:v>-0.11233700000000001</c:v>
                </c:pt>
                <c:pt idx="27787">
                  <c:v>-0.111917</c:v>
                </c:pt>
                <c:pt idx="27788">
                  <c:v>-0.11131000000000001</c:v>
                </c:pt>
                <c:pt idx="27789">
                  <c:v>-0.109503</c:v>
                </c:pt>
                <c:pt idx="27790">
                  <c:v>-0.107118</c:v>
                </c:pt>
                <c:pt idx="27791">
                  <c:v>-0.10505100000000001</c:v>
                </c:pt>
                <c:pt idx="27792">
                  <c:v>-0.103433</c:v>
                </c:pt>
                <c:pt idx="27793">
                  <c:v>-0.101366</c:v>
                </c:pt>
                <c:pt idx="27794">
                  <c:v>-0.103605</c:v>
                </c:pt>
                <c:pt idx="27795">
                  <c:v>-0.108069</c:v>
                </c:pt>
                <c:pt idx="27796">
                  <c:v>-0.108323</c:v>
                </c:pt>
                <c:pt idx="27797">
                  <c:v>-0.109527</c:v>
                </c:pt>
                <c:pt idx="27798">
                  <c:v>-0.108016</c:v>
                </c:pt>
                <c:pt idx="27799">
                  <c:v>-0.105809</c:v>
                </c:pt>
                <c:pt idx="27800">
                  <c:v>-0.105125</c:v>
                </c:pt>
                <c:pt idx="27801">
                  <c:v>-0.10278</c:v>
                </c:pt>
                <c:pt idx="27802">
                  <c:v>-0.100498</c:v>
                </c:pt>
                <c:pt idx="27803">
                  <c:v>-9.9427799999999997E-2</c:v>
                </c:pt>
                <c:pt idx="27804">
                  <c:v>-9.8307099999999994E-2</c:v>
                </c:pt>
                <c:pt idx="27805">
                  <c:v>-9.7746200000000005E-2</c:v>
                </c:pt>
                <c:pt idx="27806">
                  <c:v>-9.7893300000000003E-2</c:v>
                </c:pt>
                <c:pt idx="27807">
                  <c:v>-9.9890800000000002E-2</c:v>
                </c:pt>
                <c:pt idx="27808">
                  <c:v>-0.102324</c:v>
                </c:pt>
                <c:pt idx="27809">
                  <c:v>-0.101359</c:v>
                </c:pt>
                <c:pt idx="27810">
                  <c:v>-0.10005799999999999</c:v>
                </c:pt>
                <c:pt idx="27811">
                  <c:v>-0.100462</c:v>
                </c:pt>
                <c:pt idx="27812">
                  <c:v>-0.102119</c:v>
                </c:pt>
                <c:pt idx="27813">
                  <c:v>-0.106082</c:v>
                </c:pt>
                <c:pt idx="27814">
                  <c:v>-0.10483199999999999</c:v>
                </c:pt>
                <c:pt idx="27815">
                  <c:v>-0.10530100000000001</c:v>
                </c:pt>
                <c:pt idx="27816">
                  <c:v>-0.10381899999999999</c:v>
                </c:pt>
                <c:pt idx="27817">
                  <c:v>-0.104516</c:v>
                </c:pt>
                <c:pt idx="27818">
                  <c:v>-0.10358100000000001</c:v>
                </c:pt>
                <c:pt idx="27819">
                  <c:v>-0.101799</c:v>
                </c:pt>
                <c:pt idx="27820">
                  <c:v>-0.102038</c:v>
                </c:pt>
                <c:pt idx="27821">
                  <c:v>-0.1014</c:v>
                </c:pt>
                <c:pt idx="27822">
                  <c:v>-9.8719799999999996E-2</c:v>
                </c:pt>
                <c:pt idx="27823">
                  <c:v>-9.5991000000000007E-2</c:v>
                </c:pt>
                <c:pt idx="27824">
                  <c:v>-9.4481099999999998E-2</c:v>
                </c:pt>
                <c:pt idx="27825">
                  <c:v>-9.2041200000000004E-2</c:v>
                </c:pt>
                <c:pt idx="27826">
                  <c:v>-8.9854100000000006E-2</c:v>
                </c:pt>
                <c:pt idx="27827">
                  <c:v>-8.8885900000000004E-2</c:v>
                </c:pt>
                <c:pt idx="27828">
                  <c:v>-8.6810499999999999E-2</c:v>
                </c:pt>
                <c:pt idx="27829">
                  <c:v>-8.4585400000000005E-2</c:v>
                </c:pt>
                <c:pt idx="27830">
                  <c:v>-8.2584400000000002E-2</c:v>
                </c:pt>
                <c:pt idx="27831">
                  <c:v>-8.2117899999999994E-2</c:v>
                </c:pt>
                <c:pt idx="27832">
                  <c:v>-8.3609799999999998E-2</c:v>
                </c:pt>
                <c:pt idx="27833">
                  <c:v>-8.1325999999999996E-2</c:v>
                </c:pt>
                <c:pt idx="27834">
                  <c:v>-8.0189700000000003E-2</c:v>
                </c:pt>
                <c:pt idx="27835">
                  <c:v>-7.8134899999999993E-2</c:v>
                </c:pt>
                <c:pt idx="27836">
                  <c:v>-7.6619999999999994E-2</c:v>
                </c:pt>
                <c:pt idx="27837">
                  <c:v>-7.53664E-2</c:v>
                </c:pt>
                <c:pt idx="27838">
                  <c:v>-7.5004699999999994E-2</c:v>
                </c:pt>
                <c:pt idx="27839">
                  <c:v>-7.4180700000000002E-2</c:v>
                </c:pt>
                <c:pt idx="27840">
                  <c:v>-7.2236099999999998E-2</c:v>
                </c:pt>
                <c:pt idx="27841">
                  <c:v>-7.0785500000000001E-2</c:v>
                </c:pt>
                <c:pt idx="27842">
                  <c:v>-7.0150500000000005E-2</c:v>
                </c:pt>
                <c:pt idx="27843">
                  <c:v>-6.9502300000000003E-2</c:v>
                </c:pt>
                <c:pt idx="27844">
                  <c:v>-6.9254800000000005E-2</c:v>
                </c:pt>
                <c:pt idx="27845">
                  <c:v>-6.9466299999999995E-2</c:v>
                </c:pt>
                <c:pt idx="27846">
                  <c:v>-6.9660899999999998E-2</c:v>
                </c:pt>
                <c:pt idx="27847">
                  <c:v>-6.7821300000000001E-2</c:v>
                </c:pt>
                <c:pt idx="27848">
                  <c:v>-6.5187300000000004E-2</c:v>
                </c:pt>
                <c:pt idx="27849">
                  <c:v>-6.7698800000000003E-2</c:v>
                </c:pt>
                <c:pt idx="27850">
                  <c:v>-7.2491200000000006E-2</c:v>
                </c:pt>
                <c:pt idx="27851">
                  <c:v>-7.2149199999999997E-2</c:v>
                </c:pt>
                <c:pt idx="27852">
                  <c:v>-7.2908100000000003E-2</c:v>
                </c:pt>
                <c:pt idx="27853">
                  <c:v>-7.1807499999999996E-2</c:v>
                </c:pt>
                <c:pt idx="27854">
                  <c:v>-7.1789500000000006E-2</c:v>
                </c:pt>
                <c:pt idx="27855">
                  <c:v>-7.4550000000000005E-2</c:v>
                </c:pt>
                <c:pt idx="27856">
                  <c:v>-7.4867500000000003E-2</c:v>
                </c:pt>
                <c:pt idx="27857">
                  <c:v>-7.2453600000000007E-2</c:v>
                </c:pt>
                <c:pt idx="27858">
                  <c:v>-6.86253E-2</c:v>
                </c:pt>
                <c:pt idx="27859">
                  <c:v>-6.3984100000000002E-2</c:v>
                </c:pt>
                <c:pt idx="27860">
                  <c:v>-5.9642300000000002E-2</c:v>
                </c:pt>
                <c:pt idx="27861">
                  <c:v>-5.6413199999999997E-2</c:v>
                </c:pt>
                <c:pt idx="27862">
                  <c:v>-5.2704300000000003E-2</c:v>
                </c:pt>
                <c:pt idx="27863">
                  <c:v>-4.9866099999999997E-2</c:v>
                </c:pt>
                <c:pt idx="27864">
                  <c:v>-4.77087E-2</c:v>
                </c:pt>
                <c:pt idx="27865">
                  <c:v>-4.75801E-2</c:v>
                </c:pt>
                <c:pt idx="27866">
                  <c:v>-4.44921E-2</c:v>
                </c:pt>
                <c:pt idx="27867">
                  <c:v>-4.7075100000000002E-2</c:v>
                </c:pt>
                <c:pt idx="27868">
                  <c:v>-4.9038699999999998E-2</c:v>
                </c:pt>
                <c:pt idx="27869">
                  <c:v>-4.67833E-2</c:v>
                </c:pt>
                <c:pt idx="27870">
                  <c:v>-4.56885E-2</c:v>
                </c:pt>
                <c:pt idx="27871">
                  <c:v>-4.5632600000000002E-2</c:v>
                </c:pt>
                <c:pt idx="27872">
                  <c:v>-4.4305499999999998E-2</c:v>
                </c:pt>
                <c:pt idx="27873">
                  <c:v>-4.2781E-2</c:v>
                </c:pt>
                <c:pt idx="27874">
                  <c:v>-4.2448899999999998E-2</c:v>
                </c:pt>
                <c:pt idx="27875">
                  <c:v>-4.1266200000000003E-2</c:v>
                </c:pt>
                <c:pt idx="27876">
                  <c:v>-4.28867E-2</c:v>
                </c:pt>
                <c:pt idx="27877">
                  <c:v>-4.5216199999999998E-2</c:v>
                </c:pt>
                <c:pt idx="27878">
                  <c:v>-4.4736499999999998E-2</c:v>
                </c:pt>
                <c:pt idx="27879">
                  <c:v>-4.3772400000000003E-2</c:v>
                </c:pt>
                <c:pt idx="27880">
                  <c:v>-4.2028200000000002E-2</c:v>
                </c:pt>
                <c:pt idx="27881">
                  <c:v>-4.03337E-2</c:v>
                </c:pt>
                <c:pt idx="27882">
                  <c:v>-3.91238E-2</c:v>
                </c:pt>
                <c:pt idx="27883">
                  <c:v>-3.6632100000000001E-2</c:v>
                </c:pt>
                <c:pt idx="27884">
                  <c:v>-3.9542599999999997E-2</c:v>
                </c:pt>
                <c:pt idx="27885">
                  <c:v>-4.0005199999999998E-2</c:v>
                </c:pt>
                <c:pt idx="27886">
                  <c:v>-3.9404700000000001E-2</c:v>
                </c:pt>
                <c:pt idx="27887">
                  <c:v>-3.8122400000000001E-2</c:v>
                </c:pt>
                <c:pt idx="27888">
                  <c:v>-3.6679000000000003E-2</c:v>
                </c:pt>
                <c:pt idx="27889">
                  <c:v>-3.4321999999999998E-2</c:v>
                </c:pt>
                <c:pt idx="27890">
                  <c:v>-3.2165300000000001E-2</c:v>
                </c:pt>
                <c:pt idx="27891">
                  <c:v>-3.1411599999999998E-2</c:v>
                </c:pt>
                <c:pt idx="27892">
                  <c:v>-3.2737299999999997E-2</c:v>
                </c:pt>
                <c:pt idx="27893">
                  <c:v>-3.4452499999999997E-2</c:v>
                </c:pt>
                <c:pt idx="27894">
                  <c:v>-3.37866E-2</c:v>
                </c:pt>
                <c:pt idx="27895">
                  <c:v>-3.1681599999999997E-2</c:v>
                </c:pt>
                <c:pt idx="27896">
                  <c:v>-3.2008700000000001E-2</c:v>
                </c:pt>
                <c:pt idx="27897">
                  <c:v>-3.2191999999999998E-2</c:v>
                </c:pt>
                <c:pt idx="27898">
                  <c:v>-3.11138E-2</c:v>
                </c:pt>
                <c:pt idx="27899">
                  <c:v>-3.2536500000000003E-2</c:v>
                </c:pt>
                <c:pt idx="27900">
                  <c:v>-3.4757000000000003E-2</c:v>
                </c:pt>
                <c:pt idx="27901">
                  <c:v>-4.3333799999999999E-2</c:v>
                </c:pt>
                <c:pt idx="27902">
                  <c:v>-4.3766600000000003E-2</c:v>
                </c:pt>
                <c:pt idx="27903">
                  <c:v>-4.1692100000000003E-2</c:v>
                </c:pt>
                <c:pt idx="27904">
                  <c:v>-4.1151399999999998E-2</c:v>
                </c:pt>
                <c:pt idx="27905">
                  <c:v>-4.0647099999999999E-2</c:v>
                </c:pt>
                <c:pt idx="27906">
                  <c:v>-4.0130600000000002E-2</c:v>
                </c:pt>
                <c:pt idx="27907">
                  <c:v>-3.96076E-2</c:v>
                </c:pt>
                <c:pt idx="27908">
                  <c:v>-3.90876E-2</c:v>
                </c:pt>
                <c:pt idx="27909">
                  <c:v>-3.7051399999999998E-2</c:v>
                </c:pt>
                <c:pt idx="27910">
                  <c:v>-3.5518800000000003E-2</c:v>
                </c:pt>
                <c:pt idx="27911">
                  <c:v>-3.4477399999999998E-2</c:v>
                </c:pt>
                <c:pt idx="27912">
                  <c:v>-3.34524E-2</c:v>
                </c:pt>
                <c:pt idx="27913">
                  <c:v>-3.3406100000000001E-2</c:v>
                </c:pt>
                <c:pt idx="27914">
                  <c:v>-3.2328999999999997E-2</c:v>
                </c:pt>
                <c:pt idx="27915">
                  <c:v>-3.1856799999999998E-2</c:v>
                </c:pt>
                <c:pt idx="27916">
                  <c:v>-3.27362E-2</c:v>
                </c:pt>
                <c:pt idx="27917">
                  <c:v>-3.2944599999999997E-2</c:v>
                </c:pt>
                <c:pt idx="27918">
                  <c:v>-3.9840100000000003E-2</c:v>
                </c:pt>
                <c:pt idx="27919">
                  <c:v>-3.8429100000000001E-2</c:v>
                </c:pt>
                <c:pt idx="27920">
                  <c:v>-3.6940099999999997E-2</c:v>
                </c:pt>
                <c:pt idx="27921">
                  <c:v>-3.5882299999999999E-2</c:v>
                </c:pt>
                <c:pt idx="27922">
                  <c:v>-3.5312000000000003E-2</c:v>
                </c:pt>
                <c:pt idx="27923">
                  <c:v>-3.4745699999999997E-2</c:v>
                </c:pt>
                <c:pt idx="27924">
                  <c:v>-3.46717E-2</c:v>
                </c:pt>
                <c:pt idx="27925">
                  <c:v>-3.4597099999999999E-2</c:v>
                </c:pt>
                <c:pt idx="27926">
                  <c:v>-3.5024300000000001E-2</c:v>
                </c:pt>
                <c:pt idx="27927">
                  <c:v>-3.5413699999999999E-2</c:v>
                </c:pt>
                <c:pt idx="27928">
                  <c:v>-3.5172000000000002E-2</c:v>
                </c:pt>
                <c:pt idx="27929">
                  <c:v>-3.3557099999999999E-2</c:v>
                </c:pt>
                <c:pt idx="27930">
                  <c:v>-3.2988499999999997E-2</c:v>
                </c:pt>
                <c:pt idx="27931">
                  <c:v>-3.2400199999999997E-2</c:v>
                </c:pt>
                <c:pt idx="27932">
                  <c:v>-3.1577399999999999E-2</c:v>
                </c:pt>
                <c:pt idx="27933">
                  <c:v>-3.03865E-2</c:v>
                </c:pt>
                <c:pt idx="27934">
                  <c:v>-3.47716E-2</c:v>
                </c:pt>
                <c:pt idx="27935">
                  <c:v>-3.4252199999999997E-2</c:v>
                </c:pt>
                <c:pt idx="27936">
                  <c:v>-3.3104300000000003E-2</c:v>
                </c:pt>
                <c:pt idx="27937">
                  <c:v>-3.14054E-2</c:v>
                </c:pt>
                <c:pt idx="27938">
                  <c:v>-2.9812399999999999E-2</c:v>
                </c:pt>
                <c:pt idx="27939">
                  <c:v>-2.9264800000000001E-2</c:v>
                </c:pt>
                <c:pt idx="27940">
                  <c:v>-2.8993999999999999E-2</c:v>
                </c:pt>
                <c:pt idx="27941">
                  <c:v>-2.7291900000000001E-2</c:v>
                </c:pt>
                <c:pt idx="27942">
                  <c:v>-2.6114399999999999E-2</c:v>
                </c:pt>
                <c:pt idx="27943">
                  <c:v>-2.44505E-2</c:v>
                </c:pt>
                <c:pt idx="27944">
                  <c:v>-2.3240799999999999E-2</c:v>
                </c:pt>
                <c:pt idx="27945">
                  <c:v>-2.16154E-2</c:v>
                </c:pt>
                <c:pt idx="27946">
                  <c:v>-2.1501800000000001E-2</c:v>
                </c:pt>
                <c:pt idx="27947">
                  <c:v>-2.06416E-2</c:v>
                </c:pt>
                <c:pt idx="27948">
                  <c:v>-2.0380599999999999E-2</c:v>
                </c:pt>
                <c:pt idx="27949">
                  <c:v>-2.5026900000000001E-2</c:v>
                </c:pt>
                <c:pt idx="27950">
                  <c:v>-2.29795E-2</c:v>
                </c:pt>
                <c:pt idx="27951">
                  <c:v>-2.1954499999999998E-2</c:v>
                </c:pt>
                <c:pt idx="27952">
                  <c:v>-2.1645000000000001E-2</c:v>
                </c:pt>
                <c:pt idx="27953">
                  <c:v>-1.9348199999999999E-2</c:v>
                </c:pt>
                <c:pt idx="27954">
                  <c:v>-1.7132399999999999E-2</c:v>
                </c:pt>
                <c:pt idx="27955">
                  <c:v>-1.49528E-2</c:v>
                </c:pt>
                <c:pt idx="27956">
                  <c:v>-1.42994E-2</c:v>
                </c:pt>
                <c:pt idx="27957">
                  <c:v>-1.4005699999999999E-2</c:v>
                </c:pt>
                <c:pt idx="27958">
                  <c:v>-1.2223400000000001E-2</c:v>
                </c:pt>
                <c:pt idx="27959">
                  <c:v>-1.0478400000000001E-2</c:v>
                </c:pt>
                <c:pt idx="27960">
                  <c:v>-8.7591600000000002E-3</c:v>
                </c:pt>
                <c:pt idx="27961">
                  <c:v>-7.99097E-3</c:v>
                </c:pt>
                <c:pt idx="27962">
                  <c:v>-6.2453500000000002E-3</c:v>
                </c:pt>
                <c:pt idx="27963">
                  <c:v>-5.9791100000000002E-3</c:v>
                </c:pt>
                <c:pt idx="27964">
                  <c:v>-5.7560199999999997E-3</c:v>
                </c:pt>
                <c:pt idx="27965">
                  <c:v>-1.04566E-2</c:v>
                </c:pt>
                <c:pt idx="27966">
                  <c:v>-9.1605000000000002E-3</c:v>
                </c:pt>
                <c:pt idx="27967">
                  <c:v>-7.87793E-3</c:v>
                </c:pt>
                <c:pt idx="27968">
                  <c:v>-7.0990899999999997E-3</c:v>
                </c:pt>
                <c:pt idx="27969">
                  <c:v>-5.8206600000000001E-3</c:v>
                </c:pt>
                <c:pt idx="27970">
                  <c:v>-4.0635599999999999E-3</c:v>
                </c:pt>
                <c:pt idx="27971">
                  <c:v>-8.1867300000000001E-4</c:v>
                </c:pt>
                <c:pt idx="27972">
                  <c:v>2.4921000000000001E-3</c:v>
                </c:pt>
                <c:pt idx="27973">
                  <c:v>4.8253200000000001E-3</c:v>
                </c:pt>
                <c:pt idx="27974">
                  <c:v>6.6272700000000002E-3</c:v>
                </c:pt>
                <c:pt idx="27975">
                  <c:v>8.8649999999999996E-3</c:v>
                </c:pt>
                <c:pt idx="27976">
                  <c:v>1.2115600000000001E-2</c:v>
                </c:pt>
                <c:pt idx="27977">
                  <c:v>1.5057299999999999E-2</c:v>
                </c:pt>
                <c:pt idx="27978">
                  <c:v>1.59264E-2</c:v>
                </c:pt>
                <c:pt idx="27979">
                  <c:v>1.7683299999999999E-2</c:v>
                </c:pt>
                <c:pt idx="27980">
                  <c:v>1.9013800000000001E-2</c:v>
                </c:pt>
                <c:pt idx="27981">
                  <c:v>2.1226399999999999E-2</c:v>
                </c:pt>
                <c:pt idx="27982">
                  <c:v>2.3595399999999999E-2</c:v>
                </c:pt>
                <c:pt idx="27983">
                  <c:v>2.5491300000000001E-2</c:v>
                </c:pt>
                <c:pt idx="27984">
                  <c:v>2.71887E-2</c:v>
                </c:pt>
                <c:pt idx="27985">
                  <c:v>3.0402499999999999E-2</c:v>
                </c:pt>
                <c:pt idx="27986">
                  <c:v>3.2930599999999997E-2</c:v>
                </c:pt>
                <c:pt idx="27987">
                  <c:v>3.4800600000000001E-2</c:v>
                </c:pt>
                <c:pt idx="27988">
                  <c:v>3.6562799999999999E-2</c:v>
                </c:pt>
                <c:pt idx="27989">
                  <c:v>3.9209899999999999E-2</c:v>
                </c:pt>
                <c:pt idx="27990">
                  <c:v>4.2480900000000002E-2</c:v>
                </c:pt>
                <c:pt idx="27991">
                  <c:v>4.5888199999999997E-2</c:v>
                </c:pt>
                <c:pt idx="27992">
                  <c:v>4.8953299999999998E-2</c:v>
                </c:pt>
                <c:pt idx="27993">
                  <c:v>5.35215E-2</c:v>
                </c:pt>
                <c:pt idx="27994">
                  <c:v>5.0911900000000003E-2</c:v>
                </c:pt>
                <c:pt idx="27995">
                  <c:v>5.1190600000000003E-2</c:v>
                </c:pt>
                <c:pt idx="27996">
                  <c:v>5.3799199999999998E-2</c:v>
                </c:pt>
                <c:pt idx="27997">
                  <c:v>5.6208500000000002E-2</c:v>
                </c:pt>
                <c:pt idx="27998">
                  <c:v>5.7268100000000002E-2</c:v>
                </c:pt>
                <c:pt idx="27999">
                  <c:v>5.6268400000000003E-2</c:v>
                </c:pt>
                <c:pt idx="28000">
                  <c:v>5.6103800000000002E-2</c:v>
                </c:pt>
                <c:pt idx="28001">
                  <c:v>5.7232199999999997E-2</c:v>
                </c:pt>
                <c:pt idx="28002">
                  <c:v>5.9225600000000003E-2</c:v>
                </c:pt>
                <c:pt idx="28003">
                  <c:v>6.23557E-2</c:v>
                </c:pt>
                <c:pt idx="28004">
                  <c:v>6.5660499999999997E-2</c:v>
                </c:pt>
                <c:pt idx="28005">
                  <c:v>6.9609099999999993E-2</c:v>
                </c:pt>
                <c:pt idx="28006">
                  <c:v>7.4342800000000001E-2</c:v>
                </c:pt>
                <c:pt idx="28007">
                  <c:v>7.9102400000000003E-2</c:v>
                </c:pt>
                <c:pt idx="28008">
                  <c:v>8.2042500000000004E-2</c:v>
                </c:pt>
                <c:pt idx="28009">
                  <c:v>8.4636299999999998E-2</c:v>
                </c:pt>
                <c:pt idx="28010">
                  <c:v>8.71749E-2</c:v>
                </c:pt>
                <c:pt idx="28011">
                  <c:v>8.9896500000000004E-2</c:v>
                </c:pt>
                <c:pt idx="28012">
                  <c:v>9.2123099999999999E-2</c:v>
                </c:pt>
                <c:pt idx="28013">
                  <c:v>9.4325900000000004E-2</c:v>
                </c:pt>
                <c:pt idx="28014">
                  <c:v>9.5982999999999999E-2</c:v>
                </c:pt>
                <c:pt idx="28015">
                  <c:v>9.8241899999999993E-2</c:v>
                </c:pt>
                <c:pt idx="28016">
                  <c:v>0.100368</c:v>
                </c:pt>
                <c:pt idx="28017">
                  <c:v>0.101909</c:v>
                </c:pt>
                <c:pt idx="28018">
                  <c:v>0.103335</c:v>
                </c:pt>
                <c:pt idx="28019">
                  <c:v>0.104173</c:v>
                </c:pt>
                <c:pt idx="28020">
                  <c:v>0.106184</c:v>
                </c:pt>
                <c:pt idx="28021">
                  <c:v>0.10489</c:v>
                </c:pt>
                <c:pt idx="28022">
                  <c:v>0.10344299999999999</c:v>
                </c:pt>
                <c:pt idx="28023">
                  <c:v>0.10546899999999999</c:v>
                </c:pt>
                <c:pt idx="28024">
                  <c:v>0.10628700000000001</c:v>
                </c:pt>
                <c:pt idx="28025">
                  <c:v>0.107802</c:v>
                </c:pt>
                <c:pt idx="28026">
                  <c:v>0.11025699999999999</c:v>
                </c:pt>
                <c:pt idx="28027">
                  <c:v>0.112705</c:v>
                </c:pt>
                <c:pt idx="28028">
                  <c:v>0.11439299999999999</c:v>
                </c:pt>
                <c:pt idx="28029">
                  <c:v>0.11669</c:v>
                </c:pt>
                <c:pt idx="28030">
                  <c:v>0.12049799999999999</c:v>
                </c:pt>
                <c:pt idx="28031">
                  <c:v>0.12281</c:v>
                </c:pt>
                <c:pt idx="28032">
                  <c:v>0.12710199999999999</c:v>
                </c:pt>
                <c:pt idx="28033">
                  <c:v>0.13461799999999999</c:v>
                </c:pt>
                <c:pt idx="28034">
                  <c:v>0.14122999999999999</c:v>
                </c:pt>
                <c:pt idx="28035">
                  <c:v>0.14458799999999999</c:v>
                </c:pt>
                <c:pt idx="28036">
                  <c:v>0.14674200000000001</c:v>
                </c:pt>
                <c:pt idx="28037">
                  <c:v>0.14993799999999999</c:v>
                </c:pt>
                <c:pt idx="28038">
                  <c:v>0.152119</c:v>
                </c:pt>
                <c:pt idx="28039">
                  <c:v>0.15554599999999999</c:v>
                </c:pt>
                <c:pt idx="28040">
                  <c:v>0.160971</c:v>
                </c:pt>
                <c:pt idx="28041">
                  <c:v>0.16622799999999999</c:v>
                </c:pt>
                <c:pt idx="28042">
                  <c:v>0.16964000000000001</c:v>
                </c:pt>
                <c:pt idx="28043">
                  <c:v>0.17178499999999999</c:v>
                </c:pt>
                <c:pt idx="28044">
                  <c:v>0.172459</c:v>
                </c:pt>
                <c:pt idx="28045">
                  <c:v>0.17302999999999999</c:v>
                </c:pt>
                <c:pt idx="28046">
                  <c:v>0.17488699999999999</c:v>
                </c:pt>
                <c:pt idx="28047">
                  <c:v>0.175756</c:v>
                </c:pt>
                <c:pt idx="28048">
                  <c:v>0.17285200000000001</c:v>
                </c:pt>
                <c:pt idx="28049">
                  <c:v>0.176172</c:v>
                </c:pt>
                <c:pt idx="28050">
                  <c:v>0.178369</c:v>
                </c:pt>
                <c:pt idx="28051">
                  <c:v>0.179618</c:v>
                </c:pt>
                <c:pt idx="28052">
                  <c:v>0.181612</c:v>
                </c:pt>
                <c:pt idx="28053">
                  <c:v>0.18379100000000001</c:v>
                </c:pt>
                <c:pt idx="28054">
                  <c:v>0.18543599999999999</c:v>
                </c:pt>
                <c:pt idx="28055">
                  <c:v>0.18742400000000001</c:v>
                </c:pt>
                <c:pt idx="28056">
                  <c:v>0.190329</c:v>
                </c:pt>
                <c:pt idx="28057">
                  <c:v>0.19278899999999999</c:v>
                </c:pt>
                <c:pt idx="28058">
                  <c:v>0.19454099999999999</c:v>
                </c:pt>
                <c:pt idx="28059">
                  <c:v>0.196904</c:v>
                </c:pt>
                <c:pt idx="28060">
                  <c:v>0.19989999999999999</c:v>
                </c:pt>
                <c:pt idx="28061">
                  <c:v>0.202681</c:v>
                </c:pt>
                <c:pt idx="28062">
                  <c:v>0.20386199999999999</c:v>
                </c:pt>
                <c:pt idx="28063">
                  <c:v>0.20549600000000001</c:v>
                </c:pt>
                <c:pt idx="28064">
                  <c:v>0.20696100000000001</c:v>
                </c:pt>
                <c:pt idx="28065">
                  <c:v>0.20888499999999999</c:v>
                </c:pt>
                <c:pt idx="28066">
                  <c:v>0.209727</c:v>
                </c:pt>
                <c:pt idx="28067">
                  <c:v>0.21218100000000001</c:v>
                </c:pt>
                <c:pt idx="28068">
                  <c:v>0.21116399999999999</c:v>
                </c:pt>
                <c:pt idx="28069">
                  <c:v>0.207117</c:v>
                </c:pt>
                <c:pt idx="28070">
                  <c:v>0.20935200000000001</c:v>
                </c:pt>
                <c:pt idx="28071">
                  <c:v>0.210092</c:v>
                </c:pt>
                <c:pt idx="28072">
                  <c:v>0.21301800000000001</c:v>
                </c:pt>
                <c:pt idx="28073">
                  <c:v>0.217469</c:v>
                </c:pt>
                <c:pt idx="28074">
                  <c:v>0.21104000000000001</c:v>
                </c:pt>
                <c:pt idx="28075">
                  <c:v>0.21252099999999999</c:v>
                </c:pt>
                <c:pt idx="28076">
                  <c:v>0.21338799999999999</c:v>
                </c:pt>
                <c:pt idx="28077">
                  <c:v>0.21407899999999999</c:v>
                </c:pt>
                <c:pt idx="28078">
                  <c:v>0.21462600000000001</c:v>
                </c:pt>
                <c:pt idx="28079">
                  <c:v>0.214721</c:v>
                </c:pt>
                <c:pt idx="28080">
                  <c:v>0.214947</c:v>
                </c:pt>
                <c:pt idx="28081">
                  <c:v>0.21590000000000001</c:v>
                </c:pt>
                <c:pt idx="28082">
                  <c:v>0.21760599999999999</c:v>
                </c:pt>
                <c:pt idx="28083">
                  <c:v>0.21938099999999999</c:v>
                </c:pt>
                <c:pt idx="28084">
                  <c:v>0.22251299999999999</c:v>
                </c:pt>
                <c:pt idx="28085">
                  <c:v>0.22250700000000001</c:v>
                </c:pt>
                <c:pt idx="28086">
                  <c:v>0.21901899999999999</c:v>
                </c:pt>
                <c:pt idx="28087">
                  <c:v>0.22165699999999999</c:v>
                </c:pt>
                <c:pt idx="28088">
                  <c:v>0.22333500000000001</c:v>
                </c:pt>
                <c:pt idx="28089">
                  <c:v>0.22447600000000001</c:v>
                </c:pt>
                <c:pt idx="28090">
                  <c:v>0.22530900000000001</c:v>
                </c:pt>
                <c:pt idx="28091">
                  <c:v>0.22542200000000001</c:v>
                </c:pt>
                <c:pt idx="28092">
                  <c:v>0.226299</c:v>
                </c:pt>
                <c:pt idx="28093">
                  <c:v>0.227323</c:v>
                </c:pt>
                <c:pt idx="28094">
                  <c:v>0.227771</c:v>
                </c:pt>
                <c:pt idx="28095">
                  <c:v>0.22883400000000001</c:v>
                </c:pt>
                <c:pt idx="28096">
                  <c:v>0.23003299999999999</c:v>
                </c:pt>
                <c:pt idx="28097">
                  <c:v>0.23010900000000001</c:v>
                </c:pt>
                <c:pt idx="28098">
                  <c:v>0.23083300000000001</c:v>
                </c:pt>
                <c:pt idx="28099">
                  <c:v>0.23135</c:v>
                </c:pt>
                <c:pt idx="28100">
                  <c:v>0.232129</c:v>
                </c:pt>
                <c:pt idx="28101">
                  <c:v>0.229356</c:v>
                </c:pt>
                <c:pt idx="28102">
                  <c:v>0.22425700000000001</c:v>
                </c:pt>
                <c:pt idx="28103">
                  <c:v>0.22445899999999999</c:v>
                </c:pt>
                <c:pt idx="28104">
                  <c:v>0.22536600000000001</c:v>
                </c:pt>
                <c:pt idx="28105">
                  <c:v>0.22492699999999999</c:v>
                </c:pt>
                <c:pt idx="28106">
                  <c:v>0.22397600000000001</c:v>
                </c:pt>
                <c:pt idx="28107">
                  <c:v>0.22289100000000001</c:v>
                </c:pt>
                <c:pt idx="28108">
                  <c:v>0.22131200000000001</c:v>
                </c:pt>
                <c:pt idx="28109">
                  <c:v>0.21890299999999999</c:v>
                </c:pt>
                <c:pt idx="28110">
                  <c:v>0.21752099999999999</c:v>
                </c:pt>
                <c:pt idx="28111">
                  <c:v>0.21768699999999999</c:v>
                </c:pt>
                <c:pt idx="28112">
                  <c:v>0.217059</c:v>
                </c:pt>
                <c:pt idx="28113">
                  <c:v>0.21707000000000001</c:v>
                </c:pt>
                <c:pt idx="28114">
                  <c:v>0.21798000000000001</c:v>
                </c:pt>
                <c:pt idx="28115">
                  <c:v>0.219139</c:v>
                </c:pt>
                <c:pt idx="28116">
                  <c:v>0.22148100000000001</c:v>
                </c:pt>
                <c:pt idx="28117">
                  <c:v>0.21973799999999999</c:v>
                </c:pt>
                <c:pt idx="28118">
                  <c:v>0.21698600000000001</c:v>
                </c:pt>
                <c:pt idx="28119">
                  <c:v>0.21882299999999999</c:v>
                </c:pt>
                <c:pt idx="28120">
                  <c:v>0.219891</c:v>
                </c:pt>
                <c:pt idx="28121">
                  <c:v>0.220137</c:v>
                </c:pt>
                <c:pt idx="28122">
                  <c:v>0.22022800000000001</c:v>
                </c:pt>
                <c:pt idx="28123">
                  <c:v>0.22012200000000001</c:v>
                </c:pt>
                <c:pt idx="28124">
                  <c:v>0.21934899999999999</c:v>
                </c:pt>
                <c:pt idx="28125">
                  <c:v>0.218552</c:v>
                </c:pt>
                <c:pt idx="28126">
                  <c:v>0.21682599999999999</c:v>
                </c:pt>
                <c:pt idx="28127">
                  <c:v>0.214333</c:v>
                </c:pt>
                <c:pt idx="28128">
                  <c:v>0.213586</c:v>
                </c:pt>
                <c:pt idx="28129">
                  <c:v>0.21406900000000001</c:v>
                </c:pt>
                <c:pt idx="28130">
                  <c:v>0.214893</c:v>
                </c:pt>
                <c:pt idx="28131">
                  <c:v>0.21438199999999999</c:v>
                </c:pt>
                <c:pt idx="28132">
                  <c:v>0.214618</c:v>
                </c:pt>
                <c:pt idx="28133">
                  <c:v>0.21537500000000001</c:v>
                </c:pt>
                <c:pt idx="28134">
                  <c:v>0.215222</c:v>
                </c:pt>
                <c:pt idx="28135">
                  <c:v>0.21568499999999999</c:v>
                </c:pt>
                <c:pt idx="28136">
                  <c:v>0.211954</c:v>
                </c:pt>
                <c:pt idx="28137">
                  <c:v>0.209704</c:v>
                </c:pt>
                <c:pt idx="28138">
                  <c:v>0.210593</c:v>
                </c:pt>
                <c:pt idx="28139">
                  <c:v>0.20916399999999999</c:v>
                </c:pt>
                <c:pt idx="28140">
                  <c:v>0.208036</c:v>
                </c:pt>
                <c:pt idx="28141">
                  <c:v>0.208176</c:v>
                </c:pt>
                <c:pt idx="28142">
                  <c:v>0.20802300000000001</c:v>
                </c:pt>
                <c:pt idx="28143">
                  <c:v>0.20743400000000001</c:v>
                </c:pt>
                <c:pt idx="28144">
                  <c:v>0.20811199999999999</c:v>
                </c:pt>
                <c:pt idx="28145">
                  <c:v>0.209036</c:v>
                </c:pt>
                <c:pt idx="28146">
                  <c:v>0.20960400000000001</c:v>
                </c:pt>
                <c:pt idx="28147">
                  <c:v>0.21027799999999999</c:v>
                </c:pt>
                <c:pt idx="28148">
                  <c:v>0.21060400000000001</c:v>
                </c:pt>
                <c:pt idx="28149">
                  <c:v>0.20802000000000001</c:v>
                </c:pt>
                <c:pt idx="28150">
                  <c:v>0.20535100000000001</c:v>
                </c:pt>
                <c:pt idx="28151">
                  <c:v>0.20455200000000001</c:v>
                </c:pt>
                <c:pt idx="28152">
                  <c:v>0.20493500000000001</c:v>
                </c:pt>
                <c:pt idx="28153">
                  <c:v>0.20321500000000001</c:v>
                </c:pt>
                <c:pt idx="28154">
                  <c:v>0.20194699999999999</c:v>
                </c:pt>
                <c:pt idx="28155">
                  <c:v>0.20255999999999999</c:v>
                </c:pt>
                <c:pt idx="28156">
                  <c:v>0.20288800000000001</c:v>
                </c:pt>
                <c:pt idx="28157">
                  <c:v>0.20249300000000001</c:v>
                </c:pt>
                <c:pt idx="28158">
                  <c:v>0.19551299999999999</c:v>
                </c:pt>
                <c:pt idx="28159">
                  <c:v>0.192686</c:v>
                </c:pt>
                <c:pt idx="28160">
                  <c:v>0.19200200000000001</c:v>
                </c:pt>
                <c:pt idx="28161">
                  <c:v>0.189749</c:v>
                </c:pt>
                <c:pt idx="28162">
                  <c:v>0.18908800000000001</c:v>
                </c:pt>
                <c:pt idx="28163">
                  <c:v>0.18879000000000001</c:v>
                </c:pt>
                <c:pt idx="28164">
                  <c:v>0.18892300000000001</c:v>
                </c:pt>
                <c:pt idx="28165">
                  <c:v>0.18831899999999999</c:v>
                </c:pt>
                <c:pt idx="28166">
                  <c:v>0.185694</c:v>
                </c:pt>
                <c:pt idx="28167">
                  <c:v>0.183896</c:v>
                </c:pt>
                <c:pt idx="28168">
                  <c:v>0.18269099999999999</c:v>
                </c:pt>
                <c:pt idx="28169">
                  <c:v>0.181696</c:v>
                </c:pt>
                <c:pt idx="28170">
                  <c:v>0.18107300000000001</c:v>
                </c:pt>
                <c:pt idx="28171">
                  <c:v>0.17957000000000001</c:v>
                </c:pt>
                <c:pt idx="28172">
                  <c:v>0.177955</c:v>
                </c:pt>
                <c:pt idx="28173">
                  <c:v>0.177066</c:v>
                </c:pt>
                <c:pt idx="28174">
                  <c:v>0.17142099999999999</c:v>
                </c:pt>
                <c:pt idx="28175">
                  <c:v>0.16972599999999999</c:v>
                </c:pt>
                <c:pt idx="28176">
                  <c:v>0.17344799999999999</c:v>
                </c:pt>
                <c:pt idx="28177">
                  <c:v>0.17626500000000001</c:v>
                </c:pt>
                <c:pt idx="28178">
                  <c:v>0.177759</c:v>
                </c:pt>
                <c:pt idx="28179">
                  <c:v>0.178647</c:v>
                </c:pt>
                <c:pt idx="28180">
                  <c:v>0.179286</c:v>
                </c:pt>
                <c:pt idx="28181">
                  <c:v>0.18051500000000001</c:v>
                </c:pt>
                <c:pt idx="28182">
                  <c:v>0.18105499999999999</c:v>
                </c:pt>
                <c:pt idx="28183">
                  <c:v>0.181675</c:v>
                </c:pt>
                <c:pt idx="28184">
                  <c:v>0.18182999999999999</c:v>
                </c:pt>
                <c:pt idx="28185">
                  <c:v>0.18154300000000001</c:v>
                </c:pt>
                <c:pt idx="28186">
                  <c:v>0.18107599999999999</c:v>
                </c:pt>
                <c:pt idx="28187">
                  <c:v>0.17996400000000001</c:v>
                </c:pt>
                <c:pt idx="28188">
                  <c:v>0.178785</c:v>
                </c:pt>
                <c:pt idx="28189">
                  <c:v>0.17732500000000001</c:v>
                </c:pt>
                <c:pt idx="28190">
                  <c:v>0.177284</c:v>
                </c:pt>
                <c:pt idx="28191">
                  <c:v>0.17422299999999999</c:v>
                </c:pt>
                <c:pt idx="28192">
                  <c:v>0.172095</c:v>
                </c:pt>
                <c:pt idx="28193">
                  <c:v>0.172791</c:v>
                </c:pt>
                <c:pt idx="28194">
                  <c:v>0.17429700000000001</c:v>
                </c:pt>
                <c:pt idx="28195">
                  <c:v>0.17534</c:v>
                </c:pt>
                <c:pt idx="28196">
                  <c:v>0.174982</c:v>
                </c:pt>
                <c:pt idx="28197">
                  <c:v>0.17372599999999999</c:v>
                </c:pt>
                <c:pt idx="28198">
                  <c:v>0.17355799999999999</c:v>
                </c:pt>
                <c:pt idx="28199">
                  <c:v>0.17305899999999999</c:v>
                </c:pt>
                <c:pt idx="28200">
                  <c:v>0.17199500000000001</c:v>
                </c:pt>
                <c:pt idx="28201">
                  <c:v>0.171234</c:v>
                </c:pt>
                <c:pt idx="28202">
                  <c:v>0.16939499999999999</c:v>
                </c:pt>
                <c:pt idx="28203">
                  <c:v>0.16916900000000001</c:v>
                </c:pt>
                <c:pt idx="28204">
                  <c:v>0.16970199999999999</c:v>
                </c:pt>
                <c:pt idx="28205">
                  <c:v>0.169235</c:v>
                </c:pt>
                <c:pt idx="28206">
                  <c:v>0.171124</c:v>
                </c:pt>
                <c:pt idx="28207">
                  <c:v>0.165967</c:v>
                </c:pt>
                <c:pt idx="28208">
                  <c:v>0.16090699999999999</c:v>
                </c:pt>
                <c:pt idx="28209">
                  <c:v>0.161715</c:v>
                </c:pt>
                <c:pt idx="28210">
                  <c:v>0.16148899999999999</c:v>
                </c:pt>
                <c:pt idx="28211">
                  <c:v>0.160383</c:v>
                </c:pt>
                <c:pt idx="28212">
                  <c:v>0.164579</c:v>
                </c:pt>
                <c:pt idx="28213">
                  <c:v>0.16430900000000001</c:v>
                </c:pt>
                <c:pt idx="28214">
                  <c:v>0.160029</c:v>
                </c:pt>
                <c:pt idx="28215">
                  <c:v>0.161053</c:v>
                </c:pt>
                <c:pt idx="28216">
                  <c:v>0.16079299999999999</c:v>
                </c:pt>
                <c:pt idx="28217">
                  <c:v>0.161111</c:v>
                </c:pt>
                <c:pt idx="28218">
                  <c:v>0.16189600000000001</c:v>
                </c:pt>
                <c:pt idx="28219">
                  <c:v>0.16295799999999999</c:v>
                </c:pt>
                <c:pt idx="28220">
                  <c:v>0.16251599999999999</c:v>
                </c:pt>
                <c:pt idx="28221">
                  <c:v>0.160829</c:v>
                </c:pt>
                <c:pt idx="28222">
                  <c:v>0.15976399999999999</c:v>
                </c:pt>
                <c:pt idx="28223">
                  <c:v>0.15973999999999999</c:v>
                </c:pt>
                <c:pt idx="28224">
                  <c:v>0.15934899999999999</c:v>
                </c:pt>
                <c:pt idx="28225">
                  <c:v>0.158249</c:v>
                </c:pt>
                <c:pt idx="28226">
                  <c:v>0.15760099999999999</c:v>
                </c:pt>
                <c:pt idx="28227">
                  <c:v>0.15814700000000001</c:v>
                </c:pt>
                <c:pt idx="28228">
                  <c:v>0.15798300000000001</c:v>
                </c:pt>
                <c:pt idx="28229">
                  <c:v>0.158523</c:v>
                </c:pt>
                <c:pt idx="28230">
                  <c:v>0.15909899999999999</c:v>
                </c:pt>
                <c:pt idx="28231">
                  <c:v>0.15839800000000001</c:v>
                </c:pt>
                <c:pt idx="28232">
                  <c:v>0.15932399999999999</c:v>
                </c:pt>
                <c:pt idx="28233">
                  <c:v>0.16028600000000001</c:v>
                </c:pt>
                <c:pt idx="28234">
                  <c:v>0.16155700000000001</c:v>
                </c:pt>
                <c:pt idx="28235">
                  <c:v>0.15848200000000001</c:v>
                </c:pt>
                <c:pt idx="28236">
                  <c:v>0.153835</c:v>
                </c:pt>
                <c:pt idx="28237">
                  <c:v>0.15562500000000001</c:v>
                </c:pt>
                <c:pt idx="28238">
                  <c:v>0.15595800000000001</c:v>
                </c:pt>
                <c:pt idx="28239">
                  <c:v>0.156052</c:v>
                </c:pt>
                <c:pt idx="28240">
                  <c:v>0.15570500000000001</c:v>
                </c:pt>
                <c:pt idx="28241">
                  <c:v>0.15559000000000001</c:v>
                </c:pt>
                <c:pt idx="28242">
                  <c:v>0.154806</c:v>
                </c:pt>
                <c:pt idx="28243">
                  <c:v>0.15412000000000001</c:v>
                </c:pt>
                <c:pt idx="28244">
                  <c:v>0.15391099999999999</c:v>
                </c:pt>
                <c:pt idx="28245">
                  <c:v>0.152893</c:v>
                </c:pt>
                <c:pt idx="28246">
                  <c:v>0.15359300000000001</c:v>
                </c:pt>
                <c:pt idx="28247">
                  <c:v>0.15395800000000001</c:v>
                </c:pt>
                <c:pt idx="28248">
                  <c:v>0.15359900000000001</c:v>
                </c:pt>
                <c:pt idx="28249">
                  <c:v>0.15324299999999999</c:v>
                </c:pt>
                <c:pt idx="28250">
                  <c:v>0.15337500000000001</c:v>
                </c:pt>
                <c:pt idx="28251">
                  <c:v>0.153835</c:v>
                </c:pt>
                <c:pt idx="28252">
                  <c:v>0.153472</c:v>
                </c:pt>
                <c:pt idx="28253">
                  <c:v>0.15294199999999999</c:v>
                </c:pt>
                <c:pt idx="28254">
                  <c:v>0.152527</c:v>
                </c:pt>
                <c:pt idx="28255">
                  <c:v>0.15364900000000001</c:v>
                </c:pt>
                <c:pt idx="28256">
                  <c:v>0.154506</c:v>
                </c:pt>
                <c:pt idx="28257">
                  <c:v>0.15460499999999999</c:v>
                </c:pt>
                <c:pt idx="28258">
                  <c:v>0.154755</c:v>
                </c:pt>
                <c:pt idx="28259">
                  <c:v>0.155199</c:v>
                </c:pt>
                <c:pt idx="28260">
                  <c:v>0.15552199999999999</c:v>
                </c:pt>
                <c:pt idx="28261">
                  <c:v>0.15540300000000001</c:v>
                </c:pt>
                <c:pt idx="28262">
                  <c:v>0.156198</c:v>
                </c:pt>
                <c:pt idx="28263">
                  <c:v>0.15310199999999999</c:v>
                </c:pt>
                <c:pt idx="28264">
                  <c:v>0.14962</c:v>
                </c:pt>
                <c:pt idx="28265">
                  <c:v>0.15135899999999999</c:v>
                </c:pt>
                <c:pt idx="28266">
                  <c:v>0.150753</c:v>
                </c:pt>
                <c:pt idx="28267">
                  <c:v>0.150285</c:v>
                </c:pt>
                <c:pt idx="28268">
                  <c:v>0.15035100000000001</c:v>
                </c:pt>
                <c:pt idx="28269">
                  <c:v>0.15004200000000001</c:v>
                </c:pt>
                <c:pt idx="28270">
                  <c:v>0.15049100000000001</c:v>
                </c:pt>
                <c:pt idx="28271">
                  <c:v>0.150973</c:v>
                </c:pt>
                <c:pt idx="28272">
                  <c:v>0.15112500000000001</c:v>
                </c:pt>
                <c:pt idx="28273">
                  <c:v>0.15095900000000001</c:v>
                </c:pt>
                <c:pt idx="28274">
                  <c:v>0.14979400000000001</c:v>
                </c:pt>
                <c:pt idx="28275">
                  <c:v>0.14841199999999999</c:v>
                </c:pt>
                <c:pt idx="28276">
                  <c:v>0.147032</c:v>
                </c:pt>
                <c:pt idx="28277">
                  <c:v>0.14709800000000001</c:v>
                </c:pt>
                <c:pt idx="28278">
                  <c:v>0.147843</c:v>
                </c:pt>
                <c:pt idx="28279">
                  <c:v>0.14733099999999999</c:v>
                </c:pt>
                <c:pt idx="28280">
                  <c:v>0.14805699999999999</c:v>
                </c:pt>
                <c:pt idx="28281">
                  <c:v>0.14884500000000001</c:v>
                </c:pt>
                <c:pt idx="28282">
                  <c:v>0.15034600000000001</c:v>
                </c:pt>
                <c:pt idx="28283">
                  <c:v>0.152475</c:v>
                </c:pt>
                <c:pt idx="28284">
                  <c:v>0.152418</c:v>
                </c:pt>
                <c:pt idx="28285">
                  <c:v>0.150474</c:v>
                </c:pt>
                <c:pt idx="28286">
                  <c:v>0.14810699999999999</c:v>
                </c:pt>
                <c:pt idx="28287">
                  <c:v>0.14940500000000001</c:v>
                </c:pt>
                <c:pt idx="28288">
                  <c:v>0.14882500000000001</c:v>
                </c:pt>
                <c:pt idx="28289">
                  <c:v>0.14877499999999999</c:v>
                </c:pt>
                <c:pt idx="28290">
                  <c:v>0.15212800000000001</c:v>
                </c:pt>
                <c:pt idx="28291">
                  <c:v>0.15239900000000001</c:v>
                </c:pt>
                <c:pt idx="28292">
                  <c:v>0.15220700000000001</c:v>
                </c:pt>
                <c:pt idx="28293">
                  <c:v>0.15218200000000001</c:v>
                </c:pt>
                <c:pt idx="28294">
                  <c:v>0.15304000000000001</c:v>
                </c:pt>
                <c:pt idx="28295">
                  <c:v>0.15462300000000001</c:v>
                </c:pt>
                <c:pt idx="28296">
                  <c:v>0.15686600000000001</c:v>
                </c:pt>
                <c:pt idx="28297">
                  <c:v>0.15875500000000001</c:v>
                </c:pt>
                <c:pt idx="28298">
                  <c:v>0.16009000000000001</c:v>
                </c:pt>
                <c:pt idx="28299">
                  <c:v>0.16109899999999999</c:v>
                </c:pt>
                <c:pt idx="28300">
                  <c:v>0.16242699999999999</c:v>
                </c:pt>
                <c:pt idx="28301">
                  <c:v>0.16253500000000001</c:v>
                </c:pt>
                <c:pt idx="28302">
                  <c:v>0.16314400000000001</c:v>
                </c:pt>
                <c:pt idx="28303">
                  <c:v>0.164294</c:v>
                </c:pt>
                <c:pt idx="28304">
                  <c:v>0.16562299999999999</c:v>
                </c:pt>
                <c:pt idx="28305">
                  <c:v>0.16728499999999999</c:v>
                </c:pt>
                <c:pt idx="28306">
                  <c:v>0.166992</c:v>
                </c:pt>
                <c:pt idx="28307">
                  <c:v>0.16739799999999999</c:v>
                </c:pt>
                <c:pt idx="28308">
                  <c:v>0.16839999999999999</c:v>
                </c:pt>
                <c:pt idx="28309">
                  <c:v>0.168874</c:v>
                </c:pt>
                <c:pt idx="28310">
                  <c:v>0.16965</c:v>
                </c:pt>
                <c:pt idx="28311">
                  <c:v>0.16953399999999999</c:v>
                </c:pt>
                <c:pt idx="28312">
                  <c:v>0.169542</c:v>
                </c:pt>
                <c:pt idx="28313">
                  <c:v>0.164659</c:v>
                </c:pt>
                <c:pt idx="28314">
                  <c:v>0.160218</c:v>
                </c:pt>
                <c:pt idx="28315">
                  <c:v>0.160111</c:v>
                </c:pt>
                <c:pt idx="28316">
                  <c:v>0.15929399999999999</c:v>
                </c:pt>
                <c:pt idx="28317">
                  <c:v>0.15864800000000001</c:v>
                </c:pt>
                <c:pt idx="28318">
                  <c:v>0.15847800000000001</c:v>
                </c:pt>
                <c:pt idx="28319">
                  <c:v>0.15928800000000001</c:v>
                </c:pt>
                <c:pt idx="28320">
                  <c:v>0.16022800000000001</c:v>
                </c:pt>
                <c:pt idx="28321">
                  <c:v>0.16270699999999999</c:v>
                </c:pt>
                <c:pt idx="28322">
                  <c:v>0.16508500000000001</c:v>
                </c:pt>
                <c:pt idx="28323">
                  <c:v>0.166571</c:v>
                </c:pt>
                <c:pt idx="28324">
                  <c:v>0.16799700000000001</c:v>
                </c:pt>
                <c:pt idx="28325">
                  <c:v>0.16861799999999999</c:v>
                </c:pt>
                <c:pt idx="28326">
                  <c:v>0.16780700000000001</c:v>
                </c:pt>
                <c:pt idx="28327">
                  <c:v>0.16822200000000001</c:v>
                </c:pt>
                <c:pt idx="28328">
                  <c:v>0.169099</c:v>
                </c:pt>
                <c:pt idx="28329">
                  <c:v>0.16975100000000001</c:v>
                </c:pt>
                <c:pt idx="28330">
                  <c:v>0.163491</c:v>
                </c:pt>
                <c:pt idx="28331">
                  <c:v>0.16642999999999999</c:v>
                </c:pt>
                <c:pt idx="28332">
                  <c:v>0.166544</c:v>
                </c:pt>
                <c:pt idx="28333">
                  <c:v>0.16447999999999999</c:v>
                </c:pt>
                <c:pt idx="28334">
                  <c:v>0.166987</c:v>
                </c:pt>
                <c:pt idx="28335">
                  <c:v>0.16922000000000001</c:v>
                </c:pt>
                <c:pt idx="28336">
                  <c:v>0.17016400000000001</c:v>
                </c:pt>
                <c:pt idx="28337">
                  <c:v>0.16977500000000001</c:v>
                </c:pt>
                <c:pt idx="28338">
                  <c:v>0.16977300000000001</c:v>
                </c:pt>
                <c:pt idx="28339">
                  <c:v>0.169851</c:v>
                </c:pt>
                <c:pt idx="28340">
                  <c:v>0.16831299999999999</c:v>
                </c:pt>
                <c:pt idx="28341">
                  <c:v>0.16738400000000001</c:v>
                </c:pt>
                <c:pt idx="28342">
                  <c:v>0.16718</c:v>
                </c:pt>
                <c:pt idx="28343">
                  <c:v>0.16705300000000001</c:v>
                </c:pt>
                <c:pt idx="28344">
                  <c:v>0.167272</c:v>
                </c:pt>
                <c:pt idx="28345">
                  <c:v>0.16029199999999999</c:v>
                </c:pt>
                <c:pt idx="28346">
                  <c:v>0.156862</c:v>
                </c:pt>
                <c:pt idx="28347">
                  <c:v>0.15698100000000001</c:v>
                </c:pt>
                <c:pt idx="28348">
                  <c:v>0.15592400000000001</c:v>
                </c:pt>
                <c:pt idx="28349">
                  <c:v>0.155247</c:v>
                </c:pt>
                <c:pt idx="28350">
                  <c:v>0.15409900000000001</c:v>
                </c:pt>
                <c:pt idx="28351">
                  <c:v>0.15279599999999999</c:v>
                </c:pt>
                <c:pt idx="28352">
                  <c:v>0.151447</c:v>
                </c:pt>
                <c:pt idx="28353">
                  <c:v>0.1507</c:v>
                </c:pt>
                <c:pt idx="28354">
                  <c:v>0.15121399999999999</c:v>
                </c:pt>
                <c:pt idx="28355">
                  <c:v>0.15178800000000001</c:v>
                </c:pt>
                <c:pt idx="28356">
                  <c:v>0.15365400000000001</c:v>
                </c:pt>
                <c:pt idx="28357">
                  <c:v>0.15497900000000001</c:v>
                </c:pt>
                <c:pt idx="28358">
                  <c:v>0.15589900000000001</c:v>
                </c:pt>
                <c:pt idx="28359">
                  <c:v>0.15704499999999999</c:v>
                </c:pt>
                <c:pt idx="28360">
                  <c:v>0.157078</c:v>
                </c:pt>
                <c:pt idx="28361">
                  <c:v>0.158777</c:v>
                </c:pt>
                <c:pt idx="28362">
                  <c:v>0.15551899999999999</c:v>
                </c:pt>
                <c:pt idx="28363">
                  <c:v>0.152754</c:v>
                </c:pt>
                <c:pt idx="28364">
                  <c:v>0.15368899999999999</c:v>
                </c:pt>
                <c:pt idx="28365">
                  <c:v>0.15448500000000001</c:v>
                </c:pt>
                <c:pt idx="28366">
                  <c:v>0.15479599999999999</c:v>
                </c:pt>
                <c:pt idx="28367">
                  <c:v>0.155973</c:v>
                </c:pt>
                <c:pt idx="28368">
                  <c:v>0.15762699999999999</c:v>
                </c:pt>
                <c:pt idx="28369">
                  <c:v>0.15860099999999999</c:v>
                </c:pt>
                <c:pt idx="28370">
                  <c:v>0.158994</c:v>
                </c:pt>
                <c:pt idx="28371">
                  <c:v>0.15972500000000001</c:v>
                </c:pt>
                <c:pt idx="28372">
                  <c:v>0.16158500000000001</c:v>
                </c:pt>
                <c:pt idx="28373">
                  <c:v>0.162466</c:v>
                </c:pt>
                <c:pt idx="28374">
                  <c:v>0.16301599999999999</c:v>
                </c:pt>
                <c:pt idx="28375">
                  <c:v>0.16333700000000001</c:v>
                </c:pt>
                <c:pt idx="28376">
                  <c:v>0.16311200000000001</c:v>
                </c:pt>
                <c:pt idx="28377">
                  <c:v>0.162601</c:v>
                </c:pt>
                <c:pt idx="28378">
                  <c:v>0.162439</c:v>
                </c:pt>
                <c:pt idx="28379">
                  <c:v>0.16423199999999999</c:v>
                </c:pt>
                <c:pt idx="28380">
                  <c:v>0.161159</c:v>
                </c:pt>
                <c:pt idx="28381">
                  <c:v>0.15760099999999999</c:v>
                </c:pt>
                <c:pt idx="28382">
                  <c:v>0.15836700000000001</c:v>
                </c:pt>
                <c:pt idx="28383">
                  <c:v>0.15876299999999999</c:v>
                </c:pt>
                <c:pt idx="28384">
                  <c:v>0.159807</c:v>
                </c:pt>
                <c:pt idx="28385">
                  <c:v>0.16007099999999999</c:v>
                </c:pt>
                <c:pt idx="28386">
                  <c:v>0.16018199999999999</c:v>
                </c:pt>
                <c:pt idx="28387">
                  <c:v>0.159967</c:v>
                </c:pt>
                <c:pt idx="28388">
                  <c:v>0.158555</c:v>
                </c:pt>
                <c:pt idx="28389">
                  <c:v>0.157884</c:v>
                </c:pt>
                <c:pt idx="28390">
                  <c:v>0.15784500000000001</c:v>
                </c:pt>
                <c:pt idx="28391">
                  <c:v>0.15763199999999999</c:v>
                </c:pt>
                <c:pt idx="28392">
                  <c:v>0.157696</c:v>
                </c:pt>
                <c:pt idx="28393">
                  <c:v>0.15809200000000001</c:v>
                </c:pt>
                <c:pt idx="28394">
                  <c:v>0.15848100000000001</c:v>
                </c:pt>
                <c:pt idx="28395">
                  <c:v>0.15865399999999999</c:v>
                </c:pt>
                <c:pt idx="28396">
                  <c:v>0.158528</c:v>
                </c:pt>
                <c:pt idx="28397">
                  <c:v>0.15933700000000001</c:v>
                </c:pt>
                <c:pt idx="28398">
                  <c:v>0.156921</c:v>
                </c:pt>
                <c:pt idx="28399">
                  <c:v>0.153696</c:v>
                </c:pt>
                <c:pt idx="28400">
                  <c:v>0.15576599999999999</c:v>
                </c:pt>
                <c:pt idx="28401">
                  <c:v>0.155394</c:v>
                </c:pt>
                <c:pt idx="28402">
                  <c:v>0.155698</c:v>
                </c:pt>
                <c:pt idx="28403">
                  <c:v>0.155838</c:v>
                </c:pt>
                <c:pt idx="28404">
                  <c:v>0.157523</c:v>
                </c:pt>
                <c:pt idx="28405">
                  <c:v>0.158252</c:v>
                </c:pt>
                <c:pt idx="28406">
                  <c:v>0.157716</c:v>
                </c:pt>
                <c:pt idx="28407">
                  <c:v>0.15809699999999999</c:v>
                </c:pt>
                <c:pt idx="28408">
                  <c:v>0.15892300000000001</c:v>
                </c:pt>
                <c:pt idx="28409">
                  <c:v>0.160279</c:v>
                </c:pt>
                <c:pt idx="28410">
                  <c:v>0.15887799999999999</c:v>
                </c:pt>
                <c:pt idx="28411">
                  <c:v>0.15857299999999999</c:v>
                </c:pt>
                <c:pt idx="28412">
                  <c:v>0.158993</c:v>
                </c:pt>
                <c:pt idx="28413">
                  <c:v>0.15932199999999999</c:v>
                </c:pt>
                <c:pt idx="28414">
                  <c:v>0.15974099999999999</c:v>
                </c:pt>
                <c:pt idx="28415">
                  <c:v>0.160721</c:v>
                </c:pt>
                <c:pt idx="28416">
                  <c:v>0.16206100000000001</c:v>
                </c:pt>
                <c:pt idx="28417">
                  <c:v>0.162715</c:v>
                </c:pt>
                <c:pt idx="28418">
                  <c:v>0.16253000000000001</c:v>
                </c:pt>
                <c:pt idx="28419">
                  <c:v>0.162304</c:v>
                </c:pt>
                <c:pt idx="28420">
                  <c:v>0.16173999999999999</c:v>
                </c:pt>
                <c:pt idx="28421">
                  <c:v>0.162132</c:v>
                </c:pt>
                <c:pt idx="28422">
                  <c:v>0.163272</c:v>
                </c:pt>
                <c:pt idx="28423">
                  <c:v>0.16377800000000001</c:v>
                </c:pt>
                <c:pt idx="28424">
                  <c:v>0.157778</c:v>
                </c:pt>
                <c:pt idx="28425">
                  <c:v>0.15851299999999999</c:v>
                </c:pt>
                <c:pt idx="28426">
                  <c:v>0.15768199999999999</c:v>
                </c:pt>
                <c:pt idx="28427">
                  <c:v>0.15702199999999999</c:v>
                </c:pt>
                <c:pt idx="28428">
                  <c:v>0.155193</c:v>
                </c:pt>
                <c:pt idx="28429">
                  <c:v>0.15141399999999999</c:v>
                </c:pt>
                <c:pt idx="28430">
                  <c:v>0.14733499999999999</c:v>
                </c:pt>
                <c:pt idx="28431">
                  <c:v>0.145283</c:v>
                </c:pt>
                <c:pt idx="28432">
                  <c:v>0.14525199999999999</c:v>
                </c:pt>
                <c:pt idx="28433">
                  <c:v>0.14810599999999999</c:v>
                </c:pt>
                <c:pt idx="28434">
                  <c:v>0.15032200000000001</c:v>
                </c:pt>
                <c:pt idx="28435">
                  <c:v>0.15160699999999999</c:v>
                </c:pt>
                <c:pt idx="28436">
                  <c:v>0.153389</c:v>
                </c:pt>
                <c:pt idx="28437">
                  <c:v>0.15465200000000001</c:v>
                </c:pt>
                <c:pt idx="28438">
                  <c:v>0.15541099999999999</c:v>
                </c:pt>
                <c:pt idx="28439">
                  <c:v>0.15517700000000001</c:v>
                </c:pt>
                <c:pt idx="28440">
                  <c:v>0.15495300000000001</c:v>
                </c:pt>
                <c:pt idx="28441">
                  <c:v>0.155221</c:v>
                </c:pt>
                <c:pt idx="28442">
                  <c:v>0.15597900000000001</c:v>
                </c:pt>
                <c:pt idx="28443">
                  <c:v>0.15623500000000001</c:v>
                </c:pt>
                <c:pt idx="28444">
                  <c:v>0.15698000000000001</c:v>
                </c:pt>
                <c:pt idx="28445">
                  <c:v>0.15773400000000001</c:v>
                </c:pt>
                <c:pt idx="28446">
                  <c:v>0.157476</c:v>
                </c:pt>
                <c:pt idx="28447">
                  <c:v>0.157721</c:v>
                </c:pt>
                <c:pt idx="28448">
                  <c:v>0.156946</c:v>
                </c:pt>
                <c:pt idx="28449">
                  <c:v>0.15812899999999999</c:v>
                </c:pt>
                <c:pt idx="28450">
                  <c:v>0.15984899999999999</c:v>
                </c:pt>
                <c:pt idx="28451">
                  <c:v>0.16156599999999999</c:v>
                </c:pt>
                <c:pt idx="28452">
                  <c:v>0.163717</c:v>
                </c:pt>
                <c:pt idx="28453">
                  <c:v>0.16656399999999999</c:v>
                </c:pt>
                <c:pt idx="28454">
                  <c:v>0.16280800000000001</c:v>
                </c:pt>
                <c:pt idx="28455">
                  <c:v>0.16433200000000001</c:v>
                </c:pt>
                <c:pt idx="28456">
                  <c:v>0.166544</c:v>
                </c:pt>
                <c:pt idx="28457">
                  <c:v>0.16921600000000001</c:v>
                </c:pt>
                <c:pt idx="28458">
                  <c:v>0.17188100000000001</c:v>
                </c:pt>
                <c:pt idx="28459">
                  <c:v>0.17554500000000001</c:v>
                </c:pt>
                <c:pt idx="28460">
                  <c:v>0.17874200000000001</c:v>
                </c:pt>
                <c:pt idx="28461">
                  <c:v>0.18189900000000001</c:v>
                </c:pt>
                <c:pt idx="28462">
                  <c:v>0.18510499999999999</c:v>
                </c:pt>
                <c:pt idx="28463">
                  <c:v>0.186333</c:v>
                </c:pt>
                <c:pt idx="28464">
                  <c:v>0.18695400000000001</c:v>
                </c:pt>
                <c:pt idx="28465">
                  <c:v>0.189557</c:v>
                </c:pt>
                <c:pt idx="28466">
                  <c:v>0.192718</c:v>
                </c:pt>
                <c:pt idx="28467">
                  <c:v>0.19630600000000001</c:v>
                </c:pt>
                <c:pt idx="28468">
                  <c:v>0.20246500000000001</c:v>
                </c:pt>
                <c:pt idx="28469">
                  <c:v>0.20519399999999999</c:v>
                </c:pt>
                <c:pt idx="28470">
                  <c:v>0.20633499999999999</c:v>
                </c:pt>
                <c:pt idx="28471">
                  <c:v>0.20794299999999999</c:v>
                </c:pt>
                <c:pt idx="28472">
                  <c:v>0.211065</c:v>
                </c:pt>
                <c:pt idx="28473">
                  <c:v>0.21419299999999999</c:v>
                </c:pt>
                <c:pt idx="28474">
                  <c:v>0.21831600000000001</c:v>
                </c:pt>
                <c:pt idx="28475">
                  <c:v>0.223442</c:v>
                </c:pt>
                <c:pt idx="28476">
                  <c:v>0.22806699999999999</c:v>
                </c:pt>
                <c:pt idx="28477">
                  <c:v>0.22566700000000001</c:v>
                </c:pt>
                <c:pt idx="28478">
                  <c:v>0.227797</c:v>
                </c:pt>
                <c:pt idx="28479">
                  <c:v>0.22889200000000001</c:v>
                </c:pt>
                <c:pt idx="28480">
                  <c:v>0.232067</c:v>
                </c:pt>
                <c:pt idx="28481">
                  <c:v>0.23822199999999999</c:v>
                </c:pt>
                <c:pt idx="28482">
                  <c:v>0.24376800000000001</c:v>
                </c:pt>
                <c:pt idx="28483">
                  <c:v>0.24629699999999999</c:v>
                </c:pt>
                <c:pt idx="28484">
                  <c:v>0.24785799999999999</c:v>
                </c:pt>
                <c:pt idx="28485">
                  <c:v>0.24840499999999999</c:v>
                </c:pt>
                <c:pt idx="28486">
                  <c:v>0.24904599999999999</c:v>
                </c:pt>
                <c:pt idx="28487">
                  <c:v>0.25058000000000002</c:v>
                </c:pt>
                <c:pt idx="28488">
                  <c:v>0.25065500000000002</c:v>
                </c:pt>
                <c:pt idx="28489">
                  <c:v>0.25170199999999998</c:v>
                </c:pt>
                <c:pt idx="28490">
                  <c:v>0.25120799999999999</c:v>
                </c:pt>
                <c:pt idx="28491">
                  <c:v>0.25132900000000002</c:v>
                </c:pt>
                <c:pt idx="28492">
                  <c:v>0.25130799999999998</c:v>
                </c:pt>
                <c:pt idx="28493">
                  <c:v>0.250969</c:v>
                </c:pt>
                <c:pt idx="28494">
                  <c:v>0.25202599999999997</c:v>
                </c:pt>
                <c:pt idx="28495">
                  <c:v>0.25203500000000001</c:v>
                </c:pt>
                <c:pt idx="28496">
                  <c:v>0.25193900000000002</c:v>
                </c:pt>
                <c:pt idx="28497">
                  <c:v>0.25120100000000001</c:v>
                </c:pt>
                <c:pt idx="28498">
                  <c:v>0.250531</c:v>
                </c:pt>
                <c:pt idx="28499">
                  <c:v>0.24475</c:v>
                </c:pt>
                <c:pt idx="28500">
                  <c:v>0.245393</c:v>
                </c:pt>
                <c:pt idx="28501">
                  <c:v>0.24582100000000001</c:v>
                </c:pt>
                <c:pt idx="28502">
                  <c:v>0.246367</c:v>
                </c:pt>
                <c:pt idx="28503">
                  <c:v>0.24698100000000001</c:v>
                </c:pt>
                <c:pt idx="28504">
                  <c:v>0.24799399999999999</c:v>
                </c:pt>
                <c:pt idx="28505">
                  <c:v>0.24843799999999999</c:v>
                </c:pt>
                <c:pt idx="28506">
                  <c:v>0.249116</c:v>
                </c:pt>
                <c:pt idx="28507">
                  <c:v>0.25088500000000002</c:v>
                </c:pt>
                <c:pt idx="28508">
                  <c:v>0.25361400000000001</c:v>
                </c:pt>
                <c:pt idx="28509">
                  <c:v>0.25659100000000001</c:v>
                </c:pt>
                <c:pt idx="28510">
                  <c:v>0.25909700000000002</c:v>
                </c:pt>
                <c:pt idx="28511">
                  <c:v>0.26255099999999998</c:v>
                </c:pt>
                <c:pt idx="28512">
                  <c:v>0.26614300000000002</c:v>
                </c:pt>
                <c:pt idx="28513">
                  <c:v>0.26735500000000001</c:v>
                </c:pt>
                <c:pt idx="28514">
                  <c:v>0.26814300000000002</c:v>
                </c:pt>
                <c:pt idx="28515">
                  <c:v>0.26815600000000001</c:v>
                </c:pt>
                <c:pt idx="28516">
                  <c:v>0.268868</c:v>
                </c:pt>
                <c:pt idx="28517">
                  <c:v>0.27000999999999997</c:v>
                </c:pt>
                <c:pt idx="28518">
                  <c:v>0.27068900000000001</c:v>
                </c:pt>
                <c:pt idx="28519">
                  <c:v>0.27194400000000002</c:v>
                </c:pt>
                <c:pt idx="28520">
                  <c:v>0.27032099999999998</c:v>
                </c:pt>
                <c:pt idx="28521">
                  <c:v>0.26497199999999999</c:v>
                </c:pt>
                <c:pt idx="28522">
                  <c:v>0.26595800000000003</c:v>
                </c:pt>
                <c:pt idx="28523">
                  <c:v>0.26549299999999998</c:v>
                </c:pt>
                <c:pt idx="28524">
                  <c:v>0.26530900000000002</c:v>
                </c:pt>
                <c:pt idx="28525">
                  <c:v>0.26486999999999999</c:v>
                </c:pt>
                <c:pt idx="28526">
                  <c:v>0.26442599999999999</c:v>
                </c:pt>
                <c:pt idx="28527">
                  <c:v>0.26457900000000001</c:v>
                </c:pt>
                <c:pt idx="28528">
                  <c:v>0.26338</c:v>
                </c:pt>
                <c:pt idx="28529">
                  <c:v>0.26242799999999999</c:v>
                </c:pt>
                <c:pt idx="28530">
                  <c:v>0.26149499999999998</c:v>
                </c:pt>
                <c:pt idx="28531">
                  <c:v>0.26019399999999998</c:v>
                </c:pt>
                <c:pt idx="28532">
                  <c:v>0.25914300000000001</c:v>
                </c:pt>
                <c:pt idx="28533">
                  <c:v>0.25847199999999998</c:v>
                </c:pt>
                <c:pt idx="28534">
                  <c:v>0.25779200000000002</c:v>
                </c:pt>
                <c:pt idx="28535">
                  <c:v>0.25659700000000002</c:v>
                </c:pt>
                <c:pt idx="28536">
                  <c:v>0.25492399999999998</c:v>
                </c:pt>
                <c:pt idx="28537">
                  <c:v>0.25404399999999999</c:v>
                </c:pt>
                <c:pt idx="28538">
                  <c:v>0.25471100000000002</c:v>
                </c:pt>
                <c:pt idx="28539">
                  <c:v>0.25056899999999999</c:v>
                </c:pt>
                <c:pt idx="28540">
                  <c:v>0.246532</c:v>
                </c:pt>
                <c:pt idx="28541">
                  <c:v>0.24668599999999999</c:v>
                </c:pt>
                <c:pt idx="28542">
                  <c:v>0.24659500000000001</c:v>
                </c:pt>
                <c:pt idx="28543">
                  <c:v>0.24706400000000001</c:v>
                </c:pt>
                <c:pt idx="28544">
                  <c:v>0.24665899999999999</c:v>
                </c:pt>
                <c:pt idx="28545">
                  <c:v>0.24676400000000001</c:v>
                </c:pt>
                <c:pt idx="28546">
                  <c:v>0.246917</c:v>
                </c:pt>
                <c:pt idx="28547">
                  <c:v>0.24626400000000001</c:v>
                </c:pt>
                <c:pt idx="28548">
                  <c:v>0.24588699999999999</c:v>
                </c:pt>
                <c:pt idx="28549">
                  <c:v>0.24557200000000001</c:v>
                </c:pt>
                <c:pt idx="28550">
                  <c:v>0.246028</c:v>
                </c:pt>
                <c:pt idx="28551">
                  <c:v>0.24668899999999999</c:v>
                </c:pt>
                <c:pt idx="28552">
                  <c:v>0.246308</c:v>
                </c:pt>
                <c:pt idx="28553">
                  <c:v>0.245864</c:v>
                </c:pt>
                <c:pt idx="28554">
                  <c:v>0.24537600000000001</c:v>
                </c:pt>
                <c:pt idx="28555">
                  <c:v>0.245338</c:v>
                </c:pt>
                <c:pt idx="28556">
                  <c:v>0.24684800000000001</c:v>
                </c:pt>
                <c:pt idx="28557">
                  <c:v>0.242593</c:v>
                </c:pt>
                <c:pt idx="28558">
                  <c:v>0.239846</c:v>
                </c:pt>
                <c:pt idx="28559">
                  <c:v>0.24162900000000001</c:v>
                </c:pt>
                <c:pt idx="28560">
                  <c:v>0.24249100000000001</c:v>
                </c:pt>
                <c:pt idx="28561">
                  <c:v>0.24304600000000001</c:v>
                </c:pt>
                <c:pt idx="28562">
                  <c:v>0.243367</c:v>
                </c:pt>
                <c:pt idx="28563">
                  <c:v>0.24304700000000001</c:v>
                </c:pt>
                <c:pt idx="28564">
                  <c:v>0.24283099999999999</c:v>
                </c:pt>
                <c:pt idx="28565">
                  <c:v>0.24371100000000001</c:v>
                </c:pt>
                <c:pt idx="28566">
                  <c:v>0.244528</c:v>
                </c:pt>
                <c:pt idx="28567">
                  <c:v>0.24504999999999999</c:v>
                </c:pt>
                <c:pt idx="28568">
                  <c:v>0.245923</c:v>
                </c:pt>
                <c:pt idx="28569">
                  <c:v>0.24759</c:v>
                </c:pt>
                <c:pt idx="28570">
                  <c:v>0.24843100000000001</c:v>
                </c:pt>
                <c:pt idx="28571">
                  <c:v>0.251641</c:v>
                </c:pt>
                <c:pt idx="28572">
                  <c:v>0.247776</c:v>
                </c:pt>
                <c:pt idx="28573">
                  <c:v>0.24717</c:v>
                </c:pt>
                <c:pt idx="28574">
                  <c:v>0.247611</c:v>
                </c:pt>
                <c:pt idx="28575">
                  <c:v>0.24626000000000001</c:v>
                </c:pt>
                <c:pt idx="28576">
                  <c:v>0.24638599999999999</c:v>
                </c:pt>
                <c:pt idx="28577">
                  <c:v>0.246254</c:v>
                </c:pt>
                <c:pt idx="28578">
                  <c:v>0.25330799999999998</c:v>
                </c:pt>
                <c:pt idx="28579">
                  <c:v>0.247868</c:v>
                </c:pt>
                <c:pt idx="28580">
                  <c:v>0.24127499999999999</c:v>
                </c:pt>
                <c:pt idx="28581">
                  <c:v>0.23987700000000001</c:v>
                </c:pt>
                <c:pt idx="28582">
                  <c:v>0.238817</c:v>
                </c:pt>
                <c:pt idx="28583">
                  <c:v>0.238431</c:v>
                </c:pt>
                <c:pt idx="28584">
                  <c:v>0.237708</c:v>
                </c:pt>
                <c:pt idx="28585">
                  <c:v>0.237092</c:v>
                </c:pt>
                <c:pt idx="28586">
                  <c:v>0.23777100000000001</c:v>
                </c:pt>
                <c:pt idx="28587">
                  <c:v>0.23938899999999999</c:v>
                </c:pt>
                <c:pt idx="28588">
                  <c:v>0.23491699999999999</c:v>
                </c:pt>
                <c:pt idx="28589">
                  <c:v>0.23336699999999999</c:v>
                </c:pt>
                <c:pt idx="28590">
                  <c:v>0.23427300000000001</c:v>
                </c:pt>
                <c:pt idx="28591">
                  <c:v>0.235289</c:v>
                </c:pt>
                <c:pt idx="28592">
                  <c:v>0.23596200000000001</c:v>
                </c:pt>
                <c:pt idx="28593">
                  <c:v>0.23455599999999999</c:v>
                </c:pt>
                <c:pt idx="28594">
                  <c:v>0.23263500000000001</c:v>
                </c:pt>
                <c:pt idx="28595">
                  <c:v>0.23086599999999999</c:v>
                </c:pt>
                <c:pt idx="28596">
                  <c:v>0.22897999999999999</c:v>
                </c:pt>
                <c:pt idx="28597">
                  <c:v>0.227606</c:v>
                </c:pt>
                <c:pt idx="28598">
                  <c:v>0.22593199999999999</c:v>
                </c:pt>
                <c:pt idx="28599">
                  <c:v>0.224358</c:v>
                </c:pt>
                <c:pt idx="28600">
                  <c:v>0.22386500000000001</c:v>
                </c:pt>
                <c:pt idx="28601">
                  <c:v>0.22354099999999999</c:v>
                </c:pt>
                <c:pt idx="28602">
                  <c:v>0.223686</c:v>
                </c:pt>
                <c:pt idx="28603">
                  <c:v>0.22342699999999999</c:v>
                </c:pt>
                <c:pt idx="28604">
                  <c:v>0.22373799999999999</c:v>
                </c:pt>
                <c:pt idx="28605">
                  <c:v>0.22225</c:v>
                </c:pt>
                <c:pt idx="28606">
                  <c:v>0.221993</c:v>
                </c:pt>
                <c:pt idx="28607">
                  <c:v>0.221472</c:v>
                </c:pt>
                <c:pt idx="28608">
                  <c:v>0.223609</c:v>
                </c:pt>
                <c:pt idx="28609">
                  <c:v>0.215944</c:v>
                </c:pt>
                <c:pt idx="28610">
                  <c:v>0.21229500000000001</c:v>
                </c:pt>
                <c:pt idx="28611">
                  <c:v>0.213144</c:v>
                </c:pt>
                <c:pt idx="28612">
                  <c:v>0.213561</c:v>
                </c:pt>
                <c:pt idx="28613">
                  <c:v>0.214253</c:v>
                </c:pt>
                <c:pt idx="28614">
                  <c:v>0.21568699999999999</c:v>
                </c:pt>
                <c:pt idx="28615">
                  <c:v>0.217393</c:v>
                </c:pt>
                <c:pt idx="28616">
                  <c:v>0.21973599999999999</c:v>
                </c:pt>
                <c:pt idx="28617">
                  <c:v>0.22292400000000001</c:v>
                </c:pt>
                <c:pt idx="28618">
                  <c:v>0.22600100000000001</c:v>
                </c:pt>
                <c:pt idx="28619">
                  <c:v>0.230404</c:v>
                </c:pt>
                <c:pt idx="28620">
                  <c:v>0.23697199999999999</c:v>
                </c:pt>
                <c:pt idx="28621">
                  <c:v>0.24254300000000001</c:v>
                </c:pt>
                <c:pt idx="28622">
                  <c:v>0.246063</c:v>
                </c:pt>
                <c:pt idx="28623">
                  <c:v>0.24926200000000001</c:v>
                </c:pt>
                <c:pt idx="28624">
                  <c:v>0.25223200000000001</c:v>
                </c:pt>
                <c:pt idx="28625">
                  <c:v>0.25456400000000001</c:v>
                </c:pt>
                <c:pt idx="28626">
                  <c:v>0.25685599999999997</c:v>
                </c:pt>
                <c:pt idx="28627">
                  <c:v>0.25852700000000001</c:v>
                </c:pt>
                <c:pt idx="28628">
                  <c:v>0.25922899999999999</c:v>
                </c:pt>
                <c:pt idx="28629">
                  <c:v>0.26069100000000001</c:v>
                </c:pt>
                <c:pt idx="28630">
                  <c:v>0.261961</c:v>
                </c:pt>
                <c:pt idx="28631">
                  <c:v>0.26188600000000001</c:v>
                </c:pt>
                <c:pt idx="28632">
                  <c:v>0.25963799999999998</c:v>
                </c:pt>
                <c:pt idx="28633">
                  <c:v>0.257579</c:v>
                </c:pt>
                <c:pt idx="28634">
                  <c:v>0.257214</c:v>
                </c:pt>
                <c:pt idx="28635">
                  <c:v>0.25644299999999998</c:v>
                </c:pt>
                <c:pt idx="28636">
                  <c:v>0.25474400000000003</c:v>
                </c:pt>
                <c:pt idx="28637">
                  <c:v>0.25326599999999999</c:v>
                </c:pt>
                <c:pt idx="28638">
                  <c:v>0.25226199999999999</c:v>
                </c:pt>
                <c:pt idx="28639">
                  <c:v>0.25215900000000002</c:v>
                </c:pt>
                <c:pt idx="28640">
                  <c:v>0.25235299999999999</c:v>
                </c:pt>
                <c:pt idx="28641">
                  <c:v>0.25110700000000002</c:v>
                </c:pt>
                <c:pt idx="28642">
                  <c:v>0.24956100000000001</c:v>
                </c:pt>
                <c:pt idx="28643">
                  <c:v>0.25034600000000001</c:v>
                </c:pt>
                <c:pt idx="28644">
                  <c:v>0.25047199999999997</c:v>
                </c:pt>
                <c:pt idx="28645">
                  <c:v>0.25004100000000001</c:v>
                </c:pt>
                <c:pt idx="28646">
                  <c:v>0.25066500000000003</c:v>
                </c:pt>
                <c:pt idx="28647">
                  <c:v>0.25171900000000003</c:v>
                </c:pt>
                <c:pt idx="28648">
                  <c:v>0.25292399999999998</c:v>
                </c:pt>
                <c:pt idx="28649">
                  <c:v>0.25453399999999998</c:v>
                </c:pt>
                <c:pt idx="28650">
                  <c:v>0.25578099999999998</c:v>
                </c:pt>
                <c:pt idx="28651">
                  <c:v>0.25644400000000001</c:v>
                </c:pt>
                <c:pt idx="28652">
                  <c:v>0.25868099999999999</c:v>
                </c:pt>
                <c:pt idx="28653">
                  <c:v>0.255411</c:v>
                </c:pt>
                <c:pt idx="28654">
                  <c:v>0.25268600000000002</c:v>
                </c:pt>
                <c:pt idx="28655">
                  <c:v>0.25510899999999997</c:v>
                </c:pt>
                <c:pt idx="28656">
                  <c:v>0.25628899999999999</c:v>
                </c:pt>
                <c:pt idx="28657">
                  <c:v>0.25613599999999997</c:v>
                </c:pt>
                <c:pt idx="28658">
                  <c:v>0.25375900000000001</c:v>
                </c:pt>
                <c:pt idx="28659">
                  <c:v>0.25178299999999998</c:v>
                </c:pt>
                <c:pt idx="28660">
                  <c:v>0.25200299999999998</c:v>
                </c:pt>
                <c:pt idx="28661">
                  <c:v>0.252859</c:v>
                </c:pt>
                <c:pt idx="28662">
                  <c:v>0.25339299999999998</c:v>
                </c:pt>
                <c:pt idx="28663">
                  <c:v>0.25325799999999998</c:v>
                </c:pt>
                <c:pt idx="28664">
                  <c:v>0.25331500000000001</c:v>
                </c:pt>
                <c:pt idx="28665">
                  <c:v>0.25307000000000002</c:v>
                </c:pt>
                <c:pt idx="28666">
                  <c:v>0.25245600000000001</c:v>
                </c:pt>
                <c:pt idx="28667">
                  <c:v>0.25217400000000001</c:v>
                </c:pt>
                <c:pt idx="28668">
                  <c:v>0.252361</c:v>
                </c:pt>
                <c:pt idx="28669">
                  <c:v>0.25318600000000002</c:v>
                </c:pt>
                <c:pt idx="28670">
                  <c:v>0.25393700000000002</c:v>
                </c:pt>
                <c:pt idx="28671">
                  <c:v>0.25442599999999999</c:v>
                </c:pt>
                <c:pt idx="28672">
                  <c:v>0.25466100000000003</c:v>
                </c:pt>
                <c:pt idx="28673">
                  <c:v>0.25468400000000002</c:v>
                </c:pt>
                <c:pt idx="28674">
                  <c:v>0.25567099999999998</c:v>
                </c:pt>
                <c:pt idx="28675">
                  <c:v>0.25112899999999999</c:v>
                </c:pt>
                <c:pt idx="28676">
                  <c:v>0.25121500000000002</c:v>
                </c:pt>
                <c:pt idx="28677">
                  <c:v>0.25381199999999998</c:v>
                </c:pt>
                <c:pt idx="28678">
                  <c:v>0.250332</c:v>
                </c:pt>
                <c:pt idx="28679">
                  <c:v>0.25270999999999999</c:v>
                </c:pt>
                <c:pt idx="28680">
                  <c:v>0.25314700000000001</c:v>
                </c:pt>
                <c:pt idx="28681">
                  <c:v>0.25342199999999998</c:v>
                </c:pt>
                <c:pt idx="28682">
                  <c:v>0.25357000000000002</c:v>
                </c:pt>
                <c:pt idx="28683">
                  <c:v>0.25376599999999999</c:v>
                </c:pt>
                <c:pt idx="28684">
                  <c:v>0.25294299999999997</c:v>
                </c:pt>
                <c:pt idx="28685">
                  <c:v>0.25152099999999999</c:v>
                </c:pt>
                <c:pt idx="28686">
                  <c:v>0.249444</c:v>
                </c:pt>
                <c:pt idx="28687">
                  <c:v>0.24848000000000001</c:v>
                </c:pt>
                <c:pt idx="28688">
                  <c:v>0.24926000000000001</c:v>
                </c:pt>
                <c:pt idx="28689">
                  <c:v>0.25025199999999997</c:v>
                </c:pt>
                <c:pt idx="28690">
                  <c:v>0.25020599999999998</c:v>
                </c:pt>
                <c:pt idx="28691">
                  <c:v>0.25057200000000002</c:v>
                </c:pt>
                <c:pt idx="28692">
                  <c:v>0.25067200000000001</c:v>
                </c:pt>
                <c:pt idx="28693">
                  <c:v>0.25081500000000001</c:v>
                </c:pt>
                <c:pt idx="28694">
                  <c:v>0.25029000000000001</c:v>
                </c:pt>
                <c:pt idx="28695">
                  <c:v>0.246167</c:v>
                </c:pt>
                <c:pt idx="28696">
                  <c:v>0.24071999999999999</c:v>
                </c:pt>
                <c:pt idx="28697">
                  <c:v>0.24057300000000001</c:v>
                </c:pt>
                <c:pt idx="28698">
                  <c:v>0.23910100000000001</c:v>
                </c:pt>
                <c:pt idx="28699">
                  <c:v>0.237345</c:v>
                </c:pt>
                <c:pt idx="28700">
                  <c:v>0.23424300000000001</c:v>
                </c:pt>
                <c:pt idx="28701">
                  <c:v>0.230627</c:v>
                </c:pt>
                <c:pt idx="28702">
                  <c:v>0.22600100000000001</c:v>
                </c:pt>
                <c:pt idx="28703">
                  <c:v>0.22264500000000001</c:v>
                </c:pt>
                <c:pt idx="28704">
                  <c:v>0.22099199999999999</c:v>
                </c:pt>
                <c:pt idx="28705">
                  <c:v>0.21954899999999999</c:v>
                </c:pt>
                <c:pt idx="28706">
                  <c:v>0.21978600000000001</c:v>
                </c:pt>
                <c:pt idx="28707">
                  <c:v>0.22042800000000001</c:v>
                </c:pt>
                <c:pt idx="28708">
                  <c:v>0.22147900000000001</c:v>
                </c:pt>
                <c:pt idx="28709">
                  <c:v>0.223075</c:v>
                </c:pt>
                <c:pt idx="28710">
                  <c:v>0.22420499999999999</c:v>
                </c:pt>
                <c:pt idx="28711">
                  <c:v>0.22523499999999999</c:v>
                </c:pt>
                <c:pt idx="28712">
                  <c:v>0.22709499999999999</c:v>
                </c:pt>
                <c:pt idx="28713">
                  <c:v>0.23041800000000001</c:v>
                </c:pt>
                <c:pt idx="28714">
                  <c:v>0.23247000000000001</c:v>
                </c:pt>
                <c:pt idx="28715">
                  <c:v>0.23344699999999999</c:v>
                </c:pt>
                <c:pt idx="28716">
                  <c:v>0.23477899999999999</c:v>
                </c:pt>
                <c:pt idx="28717">
                  <c:v>0.231542</c:v>
                </c:pt>
                <c:pt idx="28718">
                  <c:v>0.22629099999999999</c:v>
                </c:pt>
                <c:pt idx="28719">
                  <c:v>0.22794600000000001</c:v>
                </c:pt>
                <c:pt idx="28720">
                  <c:v>0.22795199999999999</c:v>
                </c:pt>
                <c:pt idx="28721">
                  <c:v>0.22577900000000001</c:v>
                </c:pt>
                <c:pt idx="28722">
                  <c:v>0.22417500000000001</c:v>
                </c:pt>
                <c:pt idx="28723">
                  <c:v>0.222855</c:v>
                </c:pt>
                <c:pt idx="28724">
                  <c:v>0.221493</c:v>
                </c:pt>
                <c:pt idx="28725">
                  <c:v>0.220136</c:v>
                </c:pt>
                <c:pt idx="28726">
                  <c:v>0.21878300000000001</c:v>
                </c:pt>
                <c:pt idx="28727">
                  <c:v>0.21740200000000001</c:v>
                </c:pt>
                <c:pt idx="28728">
                  <c:v>0.21613499999999999</c:v>
                </c:pt>
                <c:pt idx="28729">
                  <c:v>0.215644</c:v>
                </c:pt>
                <c:pt idx="28730">
                  <c:v>0.215945</c:v>
                </c:pt>
                <c:pt idx="28731">
                  <c:v>0.215727</c:v>
                </c:pt>
                <c:pt idx="28732">
                  <c:v>0.21468799999999999</c:v>
                </c:pt>
                <c:pt idx="28733">
                  <c:v>0.214116</c:v>
                </c:pt>
                <c:pt idx="28734">
                  <c:v>0.21337900000000001</c:v>
                </c:pt>
                <c:pt idx="28735">
                  <c:v>0.213448</c:v>
                </c:pt>
                <c:pt idx="28736">
                  <c:v>0.214702</c:v>
                </c:pt>
                <c:pt idx="28737">
                  <c:v>0.21387500000000001</c:v>
                </c:pt>
                <c:pt idx="28738">
                  <c:v>0.21295</c:v>
                </c:pt>
                <c:pt idx="28739">
                  <c:v>0.21224000000000001</c:v>
                </c:pt>
                <c:pt idx="28740">
                  <c:v>0.20668800000000001</c:v>
                </c:pt>
                <c:pt idx="28741">
                  <c:v>0.198987</c:v>
                </c:pt>
                <c:pt idx="28742">
                  <c:v>0.19781899999999999</c:v>
                </c:pt>
                <c:pt idx="28743">
                  <c:v>0.19661400000000001</c:v>
                </c:pt>
                <c:pt idx="28744">
                  <c:v>0.19647899999999999</c:v>
                </c:pt>
                <c:pt idx="28745">
                  <c:v>0.19688</c:v>
                </c:pt>
                <c:pt idx="28746">
                  <c:v>0.197105</c:v>
                </c:pt>
                <c:pt idx="28747">
                  <c:v>0.196877</c:v>
                </c:pt>
                <c:pt idx="28748">
                  <c:v>0.196633</c:v>
                </c:pt>
                <c:pt idx="28749">
                  <c:v>0.197245</c:v>
                </c:pt>
                <c:pt idx="28750">
                  <c:v>0.19888800000000001</c:v>
                </c:pt>
                <c:pt idx="28751">
                  <c:v>0.198745</c:v>
                </c:pt>
                <c:pt idx="28752">
                  <c:v>0.198713</c:v>
                </c:pt>
                <c:pt idx="28753">
                  <c:v>0.198355</c:v>
                </c:pt>
                <c:pt idx="28754">
                  <c:v>0.198852</c:v>
                </c:pt>
                <c:pt idx="28755">
                  <c:v>0.200271</c:v>
                </c:pt>
                <c:pt idx="28756">
                  <c:v>0.20171700000000001</c:v>
                </c:pt>
                <c:pt idx="28757">
                  <c:v>0.202767</c:v>
                </c:pt>
                <c:pt idx="28758">
                  <c:v>0.20511099999999999</c:v>
                </c:pt>
                <c:pt idx="28759">
                  <c:v>0.20377799999999999</c:v>
                </c:pt>
                <c:pt idx="28760">
                  <c:v>0.201347</c:v>
                </c:pt>
                <c:pt idx="28761">
                  <c:v>0.203955</c:v>
                </c:pt>
                <c:pt idx="28762">
                  <c:v>0.20455999999999999</c:v>
                </c:pt>
                <c:pt idx="28763">
                  <c:v>0.20500099999999999</c:v>
                </c:pt>
                <c:pt idx="28764">
                  <c:v>0.20502200000000001</c:v>
                </c:pt>
                <c:pt idx="28765">
                  <c:v>0.20518400000000001</c:v>
                </c:pt>
                <c:pt idx="28766">
                  <c:v>0.205065</c:v>
                </c:pt>
                <c:pt idx="28767">
                  <c:v>0.20464599999999999</c:v>
                </c:pt>
                <c:pt idx="28768">
                  <c:v>0.20408200000000001</c:v>
                </c:pt>
                <c:pt idx="28769">
                  <c:v>0.203015</c:v>
                </c:pt>
                <c:pt idx="28770">
                  <c:v>0.20260500000000001</c:v>
                </c:pt>
                <c:pt idx="28771">
                  <c:v>0.20252600000000001</c:v>
                </c:pt>
                <c:pt idx="28772">
                  <c:v>0.20236000000000001</c:v>
                </c:pt>
                <c:pt idx="28773">
                  <c:v>0.20209299999999999</c:v>
                </c:pt>
                <c:pt idx="28774">
                  <c:v>0.202491</c:v>
                </c:pt>
                <c:pt idx="28775">
                  <c:v>0.19824</c:v>
                </c:pt>
                <c:pt idx="28776">
                  <c:v>0.19278899999999999</c:v>
                </c:pt>
                <c:pt idx="28777">
                  <c:v>0.193055</c:v>
                </c:pt>
                <c:pt idx="28778">
                  <c:v>0.192413</c:v>
                </c:pt>
                <c:pt idx="28779">
                  <c:v>0.192053</c:v>
                </c:pt>
                <c:pt idx="28780">
                  <c:v>0.19197700000000001</c:v>
                </c:pt>
                <c:pt idx="28781">
                  <c:v>0.191278</c:v>
                </c:pt>
                <c:pt idx="28782">
                  <c:v>0.18951899999999999</c:v>
                </c:pt>
                <c:pt idx="28783">
                  <c:v>0.19031000000000001</c:v>
                </c:pt>
                <c:pt idx="28784">
                  <c:v>0.19040299999999999</c:v>
                </c:pt>
                <c:pt idx="28785">
                  <c:v>0.190055</c:v>
                </c:pt>
                <c:pt idx="28786">
                  <c:v>0.18909200000000001</c:v>
                </c:pt>
                <c:pt idx="28787">
                  <c:v>0.188328</c:v>
                </c:pt>
                <c:pt idx="28788">
                  <c:v>0.188193</c:v>
                </c:pt>
                <c:pt idx="28789">
                  <c:v>0.18564</c:v>
                </c:pt>
                <c:pt idx="28790">
                  <c:v>0.18390799999999999</c:v>
                </c:pt>
                <c:pt idx="28791">
                  <c:v>0.18002699999999999</c:v>
                </c:pt>
                <c:pt idx="28792">
                  <c:v>0.175369</c:v>
                </c:pt>
                <c:pt idx="28793">
                  <c:v>0.1757</c:v>
                </c:pt>
                <c:pt idx="28794">
                  <c:v>0.17420099999999999</c:v>
                </c:pt>
                <c:pt idx="28795">
                  <c:v>0.178088</c:v>
                </c:pt>
                <c:pt idx="28796">
                  <c:v>0.17860699999999999</c:v>
                </c:pt>
                <c:pt idx="28797">
                  <c:v>0.172792</c:v>
                </c:pt>
                <c:pt idx="28798">
                  <c:v>0.173124</c:v>
                </c:pt>
                <c:pt idx="28799">
                  <c:v>0.172788</c:v>
                </c:pt>
                <c:pt idx="28800">
                  <c:v>0.17280999999999999</c:v>
                </c:pt>
                <c:pt idx="28801">
                  <c:v>0.17235700000000001</c:v>
                </c:pt>
                <c:pt idx="28802">
                  <c:v>0.17200499999999999</c:v>
                </c:pt>
                <c:pt idx="28803">
                  <c:v>0.17164599999999999</c:v>
                </c:pt>
                <c:pt idx="28804">
                  <c:v>0.17122299999999999</c:v>
                </c:pt>
                <c:pt idx="28805">
                  <c:v>0.17111599999999999</c:v>
                </c:pt>
                <c:pt idx="28806">
                  <c:v>0.171154</c:v>
                </c:pt>
                <c:pt idx="28807">
                  <c:v>0.17196600000000001</c:v>
                </c:pt>
                <c:pt idx="28808">
                  <c:v>0.173569</c:v>
                </c:pt>
                <c:pt idx="28809">
                  <c:v>0.174542</c:v>
                </c:pt>
                <c:pt idx="28810">
                  <c:v>0.176009</c:v>
                </c:pt>
                <c:pt idx="28811">
                  <c:v>0.17733399999999999</c:v>
                </c:pt>
                <c:pt idx="28812">
                  <c:v>0.17893000000000001</c:v>
                </c:pt>
                <c:pt idx="28813">
                  <c:v>0.176288</c:v>
                </c:pt>
                <c:pt idx="28814">
                  <c:v>0.172095</c:v>
                </c:pt>
                <c:pt idx="28815">
                  <c:v>0.17244999999999999</c:v>
                </c:pt>
                <c:pt idx="28816">
                  <c:v>0.17216100000000001</c:v>
                </c:pt>
                <c:pt idx="28817">
                  <c:v>0.17215900000000001</c:v>
                </c:pt>
                <c:pt idx="28818">
                  <c:v>0.17196900000000001</c:v>
                </c:pt>
                <c:pt idx="28819">
                  <c:v>0.172038</c:v>
                </c:pt>
                <c:pt idx="28820">
                  <c:v>0.17141400000000001</c:v>
                </c:pt>
                <c:pt idx="28821">
                  <c:v>0.170545</c:v>
                </c:pt>
                <c:pt idx="28822">
                  <c:v>0.169683</c:v>
                </c:pt>
                <c:pt idx="28823">
                  <c:v>0.168985</c:v>
                </c:pt>
                <c:pt idx="28824">
                  <c:v>0.168931</c:v>
                </c:pt>
                <c:pt idx="28825">
                  <c:v>0.16896800000000001</c:v>
                </c:pt>
                <c:pt idx="28826">
                  <c:v>0.168432</c:v>
                </c:pt>
                <c:pt idx="28827">
                  <c:v>0.16870099999999999</c:v>
                </c:pt>
                <c:pt idx="28828">
                  <c:v>0.169987</c:v>
                </c:pt>
                <c:pt idx="28829">
                  <c:v>0.17121500000000001</c:v>
                </c:pt>
                <c:pt idx="28830">
                  <c:v>0.17191500000000001</c:v>
                </c:pt>
                <c:pt idx="28831">
                  <c:v>0.17238400000000001</c:v>
                </c:pt>
                <c:pt idx="28832">
                  <c:v>0.17350299999999999</c:v>
                </c:pt>
                <c:pt idx="28833">
                  <c:v>0.17405899999999999</c:v>
                </c:pt>
                <c:pt idx="28834">
                  <c:v>0.174815</c:v>
                </c:pt>
                <c:pt idx="28835">
                  <c:v>0.175202</c:v>
                </c:pt>
                <c:pt idx="28836">
                  <c:v>0.17568500000000001</c:v>
                </c:pt>
                <c:pt idx="28837">
                  <c:v>0.175618</c:v>
                </c:pt>
                <c:pt idx="28838">
                  <c:v>0.17446</c:v>
                </c:pt>
                <c:pt idx="28839">
                  <c:v>0.17410999999999999</c:v>
                </c:pt>
                <c:pt idx="28840">
                  <c:v>0.17444599999999999</c:v>
                </c:pt>
                <c:pt idx="28841">
                  <c:v>0.17114299999999999</c:v>
                </c:pt>
                <c:pt idx="28842">
                  <c:v>0.16440299999999999</c:v>
                </c:pt>
                <c:pt idx="28843">
                  <c:v>0.162795</c:v>
                </c:pt>
                <c:pt idx="28844">
                  <c:v>0.16064000000000001</c:v>
                </c:pt>
                <c:pt idx="28845">
                  <c:v>0.159252</c:v>
                </c:pt>
                <c:pt idx="28846">
                  <c:v>0.157584</c:v>
                </c:pt>
                <c:pt idx="28847">
                  <c:v>0.155946</c:v>
                </c:pt>
                <c:pt idx="28848">
                  <c:v>0.15380099999999999</c:v>
                </c:pt>
                <c:pt idx="28849">
                  <c:v>0.152641</c:v>
                </c:pt>
                <c:pt idx="28850">
                  <c:v>0.151175</c:v>
                </c:pt>
                <c:pt idx="28851">
                  <c:v>0.15028</c:v>
                </c:pt>
                <c:pt idx="28852">
                  <c:v>0.150728</c:v>
                </c:pt>
                <c:pt idx="28853">
                  <c:v>0.15149199999999999</c:v>
                </c:pt>
                <c:pt idx="28854">
                  <c:v>0.15179400000000001</c:v>
                </c:pt>
                <c:pt idx="28855">
                  <c:v>0.151673</c:v>
                </c:pt>
                <c:pt idx="28856">
                  <c:v>0.15464</c:v>
                </c:pt>
                <c:pt idx="28857">
                  <c:v>0.16089899999999999</c:v>
                </c:pt>
                <c:pt idx="28858">
                  <c:v>0.16650300000000001</c:v>
                </c:pt>
                <c:pt idx="28859">
                  <c:v>0.16914000000000001</c:v>
                </c:pt>
                <c:pt idx="28860">
                  <c:v>0.170406</c:v>
                </c:pt>
                <c:pt idx="28861">
                  <c:v>0.16825699999999999</c:v>
                </c:pt>
                <c:pt idx="28862">
                  <c:v>0.16239500000000001</c:v>
                </c:pt>
                <c:pt idx="28863">
                  <c:v>0.16197900000000001</c:v>
                </c:pt>
                <c:pt idx="28864">
                  <c:v>0.15823200000000001</c:v>
                </c:pt>
                <c:pt idx="28865">
                  <c:v>0.154339</c:v>
                </c:pt>
                <c:pt idx="28866">
                  <c:v>0.15232499999999999</c:v>
                </c:pt>
                <c:pt idx="28867">
                  <c:v>0.14951600000000001</c:v>
                </c:pt>
                <c:pt idx="28868">
                  <c:v>0.145756</c:v>
                </c:pt>
                <c:pt idx="28869">
                  <c:v>0.14319699999999999</c:v>
                </c:pt>
                <c:pt idx="28870">
                  <c:v>0.14180400000000001</c:v>
                </c:pt>
                <c:pt idx="28871">
                  <c:v>0.141455</c:v>
                </c:pt>
                <c:pt idx="28872">
                  <c:v>0.140601</c:v>
                </c:pt>
                <c:pt idx="28873">
                  <c:v>0.14046500000000001</c:v>
                </c:pt>
                <c:pt idx="28874">
                  <c:v>0.14052600000000001</c:v>
                </c:pt>
                <c:pt idx="28875">
                  <c:v>0.14013200000000001</c:v>
                </c:pt>
                <c:pt idx="28876">
                  <c:v>0.139733</c:v>
                </c:pt>
                <c:pt idx="28877">
                  <c:v>0.13961200000000001</c:v>
                </c:pt>
                <c:pt idx="28878">
                  <c:v>0.14026</c:v>
                </c:pt>
                <c:pt idx="28879">
                  <c:v>0.14119200000000001</c:v>
                </c:pt>
                <c:pt idx="28880">
                  <c:v>0.13963800000000001</c:v>
                </c:pt>
                <c:pt idx="28881">
                  <c:v>0.13392999999999999</c:v>
                </c:pt>
                <c:pt idx="28882">
                  <c:v>0.13417599999999999</c:v>
                </c:pt>
                <c:pt idx="28883">
                  <c:v>0.13314200000000001</c:v>
                </c:pt>
                <c:pt idx="28884">
                  <c:v>0.13298399999999999</c:v>
                </c:pt>
                <c:pt idx="28885">
                  <c:v>0.13312199999999999</c:v>
                </c:pt>
                <c:pt idx="28886">
                  <c:v>0.132353</c:v>
                </c:pt>
                <c:pt idx="28887">
                  <c:v>0.130575</c:v>
                </c:pt>
                <c:pt idx="28888">
                  <c:v>0.12970599999999999</c:v>
                </c:pt>
                <c:pt idx="28889">
                  <c:v>0.12834200000000001</c:v>
                </c:pt>
                <c:pt idx="28890">
                  <c:v>0.12753400000000001</c:v>
                </c:pt>
                <c:pt idx="28891">
                  <c:v>0.12751999999999999</c:v>
                </c:pt>
                <c:pt idx="28892">
                  <c:v>0.12939400000000001</c:v>
                </c:pt>
                <c:pt idx="28893">
                  <c:v>0.130609</c:v>
                </c:pt>
                <c:pt idx="28894">
                  <c:v>0.13089700000000001</c:v>
                </c:pt>
                <c:pt idx="28895">
                  <c:v>0.13254199999999999</c:v>
                </c:pt>
                <c:pt idx="28896">
                  <c:v>0.13370599999999999</c:v>
                </c:pt>
                <c:pt idx="28897">
                  <c:v>0.13514499999999999</c:v>
                </c:pt>
                <c:pt idx="28898">
                  <c:v>0.13672100000000001</c:v>
                </c:pt>
                <c:pt idx="28899">
                  <c:v>0.137521</c:v>
                </c:pt>
                <c:pt idx="28900">
                  <c:v>0.13444400000000001</c:v>
                </c:pt>
                <c:pt idx="28901">
                  <c:v>0.13941999999999999</c:v>
                </c:pt>
                <c:pt idx="28902">
                  <c:v>0.14230000000000001</c:v>
                </c:pt>
                <c:pt idx="28903">
                  <c:v>0.14324899999999999</c:v>
                </c:pt>
                <c:pt idx="28904">
                  <c:v>0.144346</c:v>
                </c:pt>
                <c:pt idx="28905">
                  <c:v>0.14554500000000001</c:v>
                </c:pt>
                <c:pt idx="28906">
                  <c:v>0.14879000000000001</c:v>
                </c:pt>
                <c:pt idx="28907">
                  <c:v>0.153695</c:v>
                </c:pt>
                <c:pt idx="28908">
                  <c:v>0.15660299999999999</c:v>
                </c:pt>
                <c:pt idx="28909">
                  <c:v>0.159522</c:v>
                </c:pt>
                <c:pt idx="28910">
                  <c:v>0.160777</c:v>
                </c:pt>
                <c:pt idx="28911">
                  <c:v>0.161273</c:v>
                </c:pt>
                <c:pt idx="28912">
                  <c:v>0.16106100000000001</c:v>
                </c:pt>
                <c:pt idx="28913">
                  <c:v>0.15942899999999999</c:v>
                </c:pt>
                <c:pt idx="28914">
                  <c:v>0.15740399999999999</c:v>
                </c:pt>
                <c:pt idx="28915">
                  <c:v>0.155751</c:v>
                </c:pt>
                <c:pt idx="28916">
                  <c:v>0.154474</c:v>
                </c:pt>
                <c:pt idx="28917">
                  <c:v>0.15062200000000001</c:v>
                </c:pt>
                <c:pt idx="28918">
                  <c:v>0.146901</c:v>
                </c:pt>
                <c:pt idx="28919">
                  <c:v>0.14391499999999999</c:v>
                </c:pt>
                <c:pt idx="28920">
                  <c:v>0.14043900000000001</c:v>
                </c:pt>
                <c:pt idx="28921">
                  <c:v>0.13675599999999999</c:v>
                </c:pt>
                <c:pt idx="28922">
                  <c:v>0.13325600000000001</c:v>
                </c:pt>
                <c:pt idx="28923">
                  <c:v>0.13001399999999999</c:v>
                </c:pt>
                <c:pt idx="28924">
                  <c:v>0.12552099999999999</c:v>
                </c:pt>
                <c:pt idx="28925">
                  <c:v>0.12718299999999999</c:v>
                </c:pt>
                <c:pt idx="28926">
                  <c:v>0.127332</c:v>
                </c:pt>
                <c:pt idx="28927">
                  <c:v>0.127498</c:v>
                </c:pt>
                <c:pt idx="28928">
                  <c:v>0.12795599999999999</c:v>
                </c:pt>
                <c:pt idx="28929">
                  <c:v>0.12886700000000001</c:v>
                </c:pt>
                <c:pt idx="28930">
                  <c:v>0.130691</c:v>
                </c:pt>
                <c:pt idx="28931">
                  <c:v>0.13105600000000001</c:v>
                </c:pt>
                <c:pt idx="28932">
                  <c:v>0.131439</c:v>
                </c:pt>
                <c:pt idx="28933">
                  <c:v>0.13162499999999999</c:v>
                </c:pt>
                <c:pt idx="28934">
                  <c:v>0.13267599999999999</c:v>
                </c:pt>
                <c:pt idx="28935">
                  <c:v>0.13289799999999999</c:v>
                </c:pt>
                <c:pt idx="28936">
                  <c:v>0.13316900000000001</c:v>
                </c:pt>
                <c:pt idx="28937">
                  <c:v>0.134017</c:v>
                </c:pt>
                <c:pt idx="28938">
                  <c:v>0.13390299999999999</c:v>
                </c:pt>
                <c:pt idx="28939">
                  <c:v>0.13381499999999999</c:v>
                </c:pt>
                <c:pt idx="28940">
                  <c:v>0.134245</c:v>
                </c:pt>
                <c:pt idx="28941">
                  <c:v>0.13564300000000001</c:v>
                </c:pt>
                <c:pt idx="28942">
                  <c:v>0.13589499999999999</c:v>
                </c:pt>
                <c:pt idx="28943">
                  <c:v>0.13675899999999999</c:v>
                </c:pt>
                <c:pt idx="28944">
                  <c:v>0.13808200000000001</c:v>
                </c:pt>
                <c:pt idx="28945">
                  <c:v>0.13945199999999999</c:v>
                </c:pt>
                <c:pt idx="28946">
                  <c:v>0.141984</c:v>
                </c:pt>
                <c:pt idx="28947">
                  <c:v>0.14377899999999999</c:v>
                </c:pt>
                <c:pt idx="28948">
                  <c:v>0.14493400000000001</c:v>
                </c:pt>
                <c:pt idx="28949">
                  <c:v>0.14523900000000001</c:v>
                </c:pt>
                <c:pt idx="28950">
                  <c:v>0.14601900000000001</c:v>
                </c:pt>
                <c:pt idx="28951">
                  <c:v>0.147732</c:v>
                </c:pt>
                <c:pt idx="28952">
                  <c:v>0.14857000000000001</c:v>
                </c:pt>
                <c:pt idx="28953">
                  <c:v>0.14872299999999999</c:v>
                </c:pt>
                <c:pt idx="28954">
                  <c:v>0.14590700000000001</c:v>
                </c:pt>
                <c:pt idx="28955">
                  <c:v>0.140712</c:v>
                </c:pt>
                <c:pt idx="28956">
                  <c:v>0.14040800000000001</c:v>
                </c:pt>
                <c:pt idx="28957">
                  <c:v>0.140095</c:v>
                </c:pt>
                <c:pt idx="28958">
                  <c:v>0.13977500000000001</c:v>
                </c:pt>
                <c:pt idx="28959">
                  <c:v>0.13937099999999999</c:v>
                </c:pt>
                <c:pt idx="28960">
                  <c:v>0.13835</c:v>
                </c:pt>
                <c:pt idx="28961">
                  <c:v>0.13805000000000001</c:v>
                </c:pt>
                <c:pt idx="28962">
                  <c:v>0.13814799999999999</c:v>
                </c:pt>
                <c:pt idx="28963">
                  <c:v>0.137542</c:v>
                </c:pt>
                <c:pt idx="28964">
                  <c:v>0.13697500000000001</c:v>
                </c:pt>
                <c:pt idx="28965">
                  <c:v>0.13775100000000001</c:v>
                </c:pt>
                <c:pt idx="28966">
                  <c:v>0.13747500000000001</c:v>
                </c:pt>
                <c:pt idx="28967">
                  <c:v>0.13635800000000001</c:v>
                </c:pt>
                <c:pt idx="28968">
                  <c:v>0.136486</c:v>
                </c:pt>
                <c:pt idx="28969">
                  <c:v>0.13642699999999999</c:v>
                </c:pt>
                <c:pt idx="28970">
                  <c:v>0.13772699999999999</c:v>
                </c:pt>
                <c:pt idx="28971">
                  <c:v>0.13428000000000001</c:v>
                </c:pt>
                <c:pt idx="28972">
                  <c:v>0.12970200000000001</c:v>
                </c:pt>
                <c:pt idx="28973">
                  <c:v>0.130773</c:v>
                </c:pt>
                <c:pt idx="28974">
                  <c:v>0.13128400000000001</c:v>
                </c:pt>
                <c:pt idx="28975">
                  <c:v>0.132213</c:v>
                </c:pt>
                <c:pt idx="28976">
                  <c:v>0.131939</c:v>
                </c:pt>
                <c:pt idx="28977">
                  <c:v>0.13191</c:v>
                </c:pt>
                <c:pt idx="28978">
                  <c:v>0.132081</c:v>
                </c:pt>
                <c:pt idx="28979">
                  <c:v>0.13256899999999999</c:v>
                </c:pt>
                <c:pt idx="28980">
                  <c:v>0.133239</c:v>
                </c:pt>
                <c:pt idx="28981">
                  <c:v>0.13423399999999999</c:v>
                </c:pt>
                <c:pt idx="28982">
                  <c:v>0.135458</c:v>
                </c:pt>
                <c:pt idx="28983">
                  <c:v>0.13666800000000001</c:v>
                </c:pt>
                <c:pt idx="28984">
                  <c:v>0.13791600000000001</c:v>
                </c:pt>
                <c:pt idx="28985">
                  <c:v>0.13867099999999999</c:v>
                </c:pt>
                <c:pt idx="28986">
                  <c:v>0.13833100000000001</c:v>
                </c:pt>
                <c:pt idx="28987">
                  <c:v>0.13825799999999999</c:v>
                </c:pt>
                <c:pt idx="28988">
                  <c:v>0.13275899999999999</c:v>
                </c:pt>
                <c:pt idx="28989">
                  <c:v>0.129834</c:v>
                </c:pt>
                <c:pt idx="28990">
                  <c:v>0.13270999999999999</c:v>
                </c:pt>
                <c:pt idx="28991">
                  <c:v>0.134044</c:v>
                </c:pt>
                <c:pt idx="28992">
                  <c:v>0.13328200000000001</c:v>
                </c:pt>
                <c:pt idx="28993">
                  <c:v>0.13289799999999999</c:v>
                </c:pt>
                <c:pt idx="28994">
                  <c:v>0.132435</c:v>
                </c:pt>
                <c:pt idx="28995">
                  <c:v>0.13310900000000001</c:v>
                </c:pt>
                <c:pt idx="28996">
                  <c:v>0.13480800000000001</c:v>
                </c:pt>
                <c:pt idx="28997">
                  <c:v>0.13594999999999999</c:v>
                </c:pt>
                <c:pt idx="28998">
                  <c:v>0.13663</c:v>
                </c:pt>
                <c:pt idx="28999">
                  <c:v>0.13671900000000001</c:v>
                </c:pt>
                <c:pt idx="29000">
                  <c:v>0.13675599999999999</c:v>
                </c:pt>
                <c:pt idx="29001">
                  <c:v>0.13628199999999999</c:v>
                </c:pt>
                <c:pt idx="29002">
                  <c:v>0.13633700000000001</c:v>
                </c:pt>
                <c:pt idx="29003">
                  <c:v>0.13492399999999999</c:v>
                </c:pt>
                <c:pt idx="29004">
                  <c:v>0.13572799999999999</c:v>
                </c:pt>
                <c:pt idx="29005">
                  <c:v>0.135329</c:v>
                </c:pt>
                <c:pt idx="29006">
                  <c:v>0.13578599999999999</c:v>
                </c:pt>
                <c:pt idx="29007">
                  <c:v>0.127889</c:v>
                </c:pt>
                <c:pt idx="29008">
                  <c:v>0.13015399999999999</c:v>
                </c:pt>
                <c:pt idx="29009">
                  <c:v>0.12696499999999999</c:v>
                </c:pt>
                <c:pt idx="29010">
                  <c:v>0.123029</c:v>
                </c:pt>
                <c:pt idx="29011">
                  <c:v>0.12424200000000001</c:v>
                </c:pt>
                <c:pt idx="29012">
                  <c:v>0.123598</c:v>
                </c:pt>
                <c:pt idx="29013">
                  <c:v>0.12515899999999999</c:v>
                </c:pt>
                <c:pt idx="29014">
                  <c:v>0.128302</c:v>
                </c:pt>
                <c:pt idx="29015">
                  <c:v>0.13095899999999999</c:v>
                </c:pt>
                <c:pt idx="29016">
                  <c:v>0.13358700000000001</c:v>
                </c:pt>
                <c:pt idx="29017">
                  <c:v>0.13802600000000001</c:v>
                </c:pt>
                <c:pt idx="29018">
                  <c:v>0.14061000000000001</c:v>
                </c:pt>
                <c:pt idx="29019">
                  <c:v>0.14116999999999999</c:v>
                </c:pt>
                <c:pt idx="29020">
                  <c:v>0.14183699999999999</c:v>
                </c:pt>
                <c:pt idx="29021">
                  <c:v>0.141572</c:v>
                </c:pt>
                <c:pt idx="29022">
                  <c:v>0.141568</c:v>
                </c:pt>
                <c:pt idx="29023">
                  <c:v>0.14061499999999999</c:v>
                </c:pt>
                <c:pt idx="29024">
                  <c:v>0.138652</c:v>
                </c:pt>
                <c:pt idx="29025">
                  <c:v>0.13386000000000001</c:v>
                </c:pt>
                <c:pt idx="29026">
                  <c:v>0.12662799999999999</c:v>
                </c:pt>
                <c:pt idx="29027">
                  <c:v>0.122338</c:v>
                </c:pt>
                <c:pt idx="29028">
                  <c:v>0.121347</c:v>
                </c:pt>
                <c:pt idx="29029">
                  <c:v>0.12117799999999999</c:v>
                </c:pt>
                <c:pt idx="29030">
                  <c:v>0.114481</c:v>
                </c:pt>
                <c:pt idx="29031">
                  <c:v>0.112776</c:v>
                </c:pt>
                <c:pt idx="29032">
                  <c:v>0.11421199999999999</c:v>
                </c:pt>
                <c:pt idx="29033">
                  <c:v>0.11451600000000001</c:v>
                </c:pt>
                <c:pt idx="29034">
                  <c:v>0.115549</c:v>
                </c:pt>
                <c:pt idx="29035">
                  <c:v>0.116553</c:v>
                </c:pt>
                <c:pt idx="29036">
                  <c:v>0.118351</c:v>
                </c:pt>
                <c:pt idx="29037">
                  <c:v>0.120487</c:v>
                </c:pt>
                <c:pt idx="29038">
                  <c:v>0.122847</c:v>
                </c:pt>
                <c:pt idx="29039">
                  <c:v>0.12574399999999999</c:v>
                </c:pt>
                <c:pt idx="29040">
                  <c:v>0.12670999999999999</c:v>
                </c:pt>
                <c:pt idx="29041">
                  <c:v>0.126137</c:v>
                </c:pt>
                <c:pt idx="29042">
                  <c:v>0.124232</c:v>
                </c:pt>
                <c:pt idx="29043">
                  <c:v>0.12192600000000001</c:v>
                </c:pt>
                <c:pt idx="29044">
                  <c:v>0.121159</c:v>
                </c:pt>
                <c:pt idx="29045">
                  <c:v>0.120639</c:v>
                </c:pt>
                <c:pt idx="29046">
                  <c:v>0.119353</c:v>
                </c:pt>
                <c:pt idx="29047">
                  <c:v>0.11826</c:v>
                </c:pt>
                <c:pt idx="29048">
                  <c:v>0.117733</c:v>
                </c:pt>
                <c:pt idx="29049">
                  <c:v>0.11758200000000001</c:v>
                </c:pt>
                <c:pt idx="29050">
                  <c:v>0.116505</c:v>
                </c:pt>
                <c:pt idx="29051">
                  <c:v>0.11750099999999999</c:v>
                </c:pt>
                <c:pt idx="29052">
                  <c:v>0.113222</c:v>
                </c:pt>
                <c:pt idx="29053">
                  <c:v>0.10888299999999999</c:v>
                </c:pt>
                <c:pt idx="29054">
                  <c:v>0.108908</c:v>
                </c:pt>
                <c:pt idx="29055">
                  <c:v>0.10800899999999999</c:v>
                </c:pt>
                <c:pt idx="29056">
                  <c:v>0.106086</c:v>
                </c:pt>
                <c:pt idx="29057">
                  <c:v>0.103607</c:v>
                </c:pt>
                <c:pt idx="29058">
                  <c:v>0.10186099999999999</c:v>
                </c:pt>
                <c:pt idx="29059">
                  <c:v>0.10079</c:v>
                </c:pt>
                <c:pt idx="29060">
                  <c:v>0.100622</c:v>
                </c:pt>
                <c:pt idx="29061">
                  <c:v>0.10047</c:v>
                </c:pt>
                <c:pt idx="29062">
                  <c:v>9.9077600000000002E-2</c:v>
                </c:pt>
                <c:pt idx="29063">
                  <c:v>9.7002099999999994E-2</c:v>
                </c:pt>
                <c:pt idx="29064">
                  <c:v>9.4580999999999998E-2</c:v>
                </c:pt>
                <c:pt idx="29065">
                  <c:v>9.2826699999999998E-2</c:v>
                </c:pt>
                <c:pt idx="29066">
                  <c:v>9.1524599999999998E-2</c:v>
                </c:pt>
                <c:pt idx="29067">
                  <c:v>9.0805899999999995E-2</c:v>
                </c:pt>
                <c:pt idx="29068">
                  <c:v>9.1640799999999994E-2</c:v>
                </c:pt>
                <c:pt idx="29069">
                  <c:v>9.2799800000000002E-2</c:v>
                </c:pt>
                <c:pt idx="29070">
                  <c:v>9.2936900000000003E-2</c:v>
                </c:pt>
                <c:pt idx="29071">
                  <c:v>9.2889299999999994E-2</c:v>
                </c:pt>
                <c:pt idx="29072">
                  <c:v>9.2737600000000003E-2</c:v>
                </c:pt>
                <c:pt idx="29073">
                  <c:v>9.3321600000000005E-2</c:v>
                </c:pt>
                <c:pt idx="29074">
                  <c:v>9.0495300000000001E-2</c:v>
                </c:pt>
                <c:pt idx="29075">
                  <c:v>8.5114400000000007E-2</c:v>
                </c:pt>
                <c:pt idx="29076">
                  <c:v>8.5611300000000001E-2</c:v>
                </c:pt>
                <c:pt idx="29077">
                  <c:v>8.5498699999999997E-2</c:v>
                </c:pt>
                <c:pt idx="29078">
                  <c:v>8.5410700000000006E-2</c:v>
                </c:pt>
                <c:pt idx="29079">
                  <c:v>8.5557300000000003E-2</c:v>
                </c:pt>
                <c:pt idx="29080">
                  <c:v>8.5179099999999994E-2</c:v>
                </c:pt>
                <c:pt idx="29081">
                  <c:v>8.5128400000000007E-2</c:v>
                </c:pt>
                <c:pt idx="29082">
                  <c:v>8.5232500000000003E-2</c:v>
                </c:pt>
                <c:pt idx="29083">
                  <c:v>8.5071800000000003E-2</c:v>
                </c:pt>
                <c:pt idx="29084">
                  <c:v>8.52715E-2</c:v>
                </c:pt>
                <c:pt idx="29085">
                  <c:v>8.4881600000000001E-2</c:v>
                </c:pt>
                <c:pt idx="29086">
                  <c:v>8.4914000000000003E-2</c:v>
                </c:pt>
                <c:pt idx="29087">
                  <c:v>8.6568199999999998E-2</c:v>
                </c:pt>
                <c:pt idx="29088">
                  <c:v>8.8596800000000003E-2</c:v>
                </c:pt>
                <c:pt idx="29089">
                  <c:v>8.8978799999999997E-2</c:v>
                </c:pt>
                <c:pt idx="29090">
                  <c:v>8.87159E-2</c:v>
                </c:pt>
                <c:pt idx="29091">
                  <c:v>8.8354600000000005E-2</c:v>
                </c:pt>
                <c:pt idx="29092">
                  <c:v>8.7723700000000002E-2</c:v>
                </c:pt>
                <c:pt idx="29093">
                  <c:v>8.7250900000000006E-2</c:v>
                </c:pt>
                <c:pt idx="29094">
                  <c:v>8.6394499999999999E-2</c:v>
                </c:pt>
                <c:pt idx="29095">
                  <c:v>8.5062399999999996E-2</c:v>
                </c:pt>
                <c:pt idx="29096">
                  <c:v>7.7082700000000004E-2</c:v>
                </c:pt>
                <c:pt idx="29097">
                  <c:v>7.6467999999999994E-2</c:v>
                </c:pt>
                <c:pt idx="29098">
                  <c:v>7.5075799999999998E-2</c:v>
                </c:pt>
                <c:pt idx="29099">
                  <c:v>7.3883599999999994E-2</c:v>
                </c:pt>
                <c:pt idx="29100">
                  <c:v>7.3267200000000005E-2</c:v>
                </c:pt>
                <c:pt idx="29101">
                  <c:v>7.3418300000000006E-2</c:v>
                </c:pt>
                <c:pt idx="29102">
                  <c:v>7.1657999999999999E-2</c:v>
                </c:pt>
                <c:pt idx="29103">
                  <c:v>7.0918400000000006E-2</c:v>
                </c:pt>
                <c:pt idx="29104">
                  <c:v>6.8618200000000004E-2</c:v>
                </c:pt>
                <c:pt idx="29105">
                  <c:v>6.5899799999999994E-2</c:v>
                </c:pt>
                <c:pt idx="29106">
                  <c:v>6.3691300000000006E-2</c:v>
                </c:pt>
                <c:pt idx="29107">
                  <c:v>6.2956399999999996E-2</c:v>
                </c:pt>
                <c:pt idx="29108">
                  <c:v>6.3194700000000006E-2</c:v>
                </c:pt>
                <c:pt idx="29109">
                  <c:v>6.2940599999999999E-2</c:v>
                </c:pt>
                <c:pt idx="29110">
                  <c:v>6.2675900000000007E-2</c:v>
                </c:pt>
                <c:pt idx="29111">
                  <c:v>6.24206E-2</c:v>
                </c:pt>
                <c:pt idx="29112">
                  <c:v>6.2127399999999999E-2</c:v>
                </c:pt>
                <c:pt idx="29113">
                  <c:v>6.2392900000000001E-2</c:v>
                </c:pt>
                <c:pt idx="29114">
                  <c:v>6.1206700000000003E-2</c:v>
                </c:pt>
                <c:pt idx="29115">
                  <c:v>6.0345900000000001E-2</c:v>
                </c:pt>
                <c:pt idx="29116">
                  <c:v>6.04868E-2</c:v>
                </c:pt>
                <c:pt idx="29117">
                  <c:v>6.1189800000000003E-2</c:v>
                </c:pt>
                <c:pt idx="29118">
                  <c:v>6.11832E-2</c:v>
                </c:pt>
                <c:pt idx="29119">
                  <c:v>5.8884400000000003E-2</c:v>
                </c:pt>
                <c:pt idx="29120">
                  <c:v>5.8326900000000001E-2</c:v>
                </c:pt>
                <c:pt idx="29121">
                  <c:v>5.32411E-2</c:v>
                </c:pt>
                <c:pt idx="29122">
                  <c:v>5.2998799999999999E-2</c:v>
                </c:pt>
                <c:pt idx="29123">
                  <c:v>5.4011999999999998E-2</c:v>
                </c:pt>
                <c:pt idx="29124">
                  <c:v>5.4146699999999999E-2</c:v>
                </c:pt>
                <c:pt idx="29125">
                  <c:v>5.4843099999999999E-2</c:v>
                </c:pt>
                <c:pt idx="29126">
                  <c:v>5.4738599999999998E-2</c:v>
                </c:pt>
                <c:pt idx="29127">
                  <c:v>5.4347399999999997E-2</c:v>
                </c:pt>
                <c:pt idx="29128">
                  <c:v>5.44076E-2</c:v>
                </c:pt>
                <c:pt idx="29129">
                  <c:v>5.5007E-2</c:v>
                </c:pt>
                <c:pt idx="29130">
                  <c:v>5.5703099999999998E-2</c:v>
                </c:pt>
                <c:pt idx="29131">
                  <c:v>5.6156400000000002E-2</c:v>
                </c:pt>
                <c:pt idx="29132">
                  <c:v>5.5048300000000001E-2</c:v>
                </c:pt>
                <c:pt idx="29133">
                  <c:v>5.4429600000000002E-2</c:v>
                </c:pt>
                <c:pt idx="29134">
                  <c:v>5.3895199999999997E-2</c:v>
                </c:pt>
                <c:pt idx="29135">
                  <c:v>5.2324200000000001E-2</c:v>
                </c:pt>
                <c:pt idx="29136">
                  <c:v>5.0252199999999997E-2</c:v>
                </c:pt>
                <c:pt idx="29137">
                  <c:v>4.9641900000000003E-2</c:v>
                </c:pt>
                <c:pt idx="29138">
                  <c:v>4.8565999999999998E-2</c:v>
                </c:pt>
                <c:pt idx="29139">
                  <c:v>4.7698699999999997E-2</c:v>
                </c:pt>
                <c:pt idx="29140">
                  <c:v>4.5610299999999999E-2</c:v>
                </c:pt>
                <c:pt idx="29141">
                  <c:v>4.4654100000000002E-2</c:v>
                </c:pt>
                <c:pt idx="29142">
                  <c:v>4.3605600000000001E-2</c:v>
                </c:pt>
                <c:pt idx="29143">
                  <c:v>4.3195900000000002E-2</c:v>
                </c:pt>
                <c:pt idx="29144">
                  <c:v>4.28809E-2</c:v>
                </c:pt>
                <c:pt idx="29145">
                  <c:v>4.14483E-2</c:v>
                </c:pt>
                <c:pt idx="29146">
                  <c:v>4.0677400000000002E-2</c:v>
                </c:pt>
                <c:pt idx="29147">
                  <c:v>4.0445500000000002E-2</c:v>
                </c:pt>
                <c:pt idx="29148">
                  <c:v>3.95883E-2</c:v>
                </c:pt>
                <c:pt idx="29149">
                  <c:v>3.8847600000000003E-2</c:v>
                </c:pt>
                <c:pt idx="29150">
                  <c:v>3.2451300000000002E-2</c:v>
                </c:pt>
                <c:pt idx="29151">
                  <c:v>2.8019499999999999E-2</c:v>
                </c:pt>
                <c:pt idx="29152">
                  <c:v>2.7606200000000001E-2</c:v>
                </c:pt>
                <c:pt idx="29153">
                  <c:v>2.64678E-2</c:v>
                </c:pt>
                <c:pt idx="29154">
                  <c:v>2.58981E-2</c:v>
                </c:pt>
                <c:pt idx="29155">
                  <c:v>2.5270399999999998E-2</c:v>
                </c:pt>
                <c:pt idx="29156">
                  <c:v>2.3850900000000001E-2</c:v>
                </c:pt>
                <c:pt idx="29157">
                  <c:v>2.29952E-2</c:v>
                </c:pt>
                <c:pt idx="29158">
                  <c:v>2.2371599999999998E-2</c:v>
                </c:pt>
                <c:pt idx="29159">
                  <c:v>2.1188200000000001E-2</c:v>
                </c:pt>
                <c:pt idx="29160">
                  <c:v>2.08454E-2</c:v>
                </c:pt>
                <c:pt idx="29161">
                  <c:v>1.8642499999999999E-2</c:v>
                </c:pt>
                <c:pt idx="29162">
                  <c:v>1.5136800000000001E-2</c:v>
                </c:pt>
                <c:pt idx="29163">
                  <c:v>1.4324E-2</c:v>
                </c:pt>
                <c:pt idx="29164">
                  <c:v>1.20593E-2</c:v>
                </c:pt>
                <c:pt idx="29165">
                  <c:v>9.2429999999999995E-3</c:v>
                </c:pt>
                <c:pt idx="29166">
                  <c:v>8.7848600000000002E-3</c:v>
                </c:pt>
                <c:pt idx="29167">
                  <c:v>9.0699700000000001E-3</c:v>
                </c:pt>
                <c:pt idx="29168">
                  <c:v>7.75642E-3</c:v>
                </c:pt>
                <c:pt idx="29169">
                  <c:v>6.2436899999999997E-3</c:v>
                </c:pt>
                <c:pt idx="29170">
                  <c:v>6.3720799999999996E-3</c:v>
                </c:pt>
                <c:pt idx="29171">
                  <c:v>1.2455000000000001E-3</c:v>
                </c:pt>
                <c:pt idx="29172">
                  <c:v>-3.49694E-3</c:v>
                </c:pt>
                <c:pt idx="29173">
                  <c:v>-4.7277700000000001E-3</c:v>
                </c:pt>
                <c:pt idx="29174">
                  <c:v>-6.1529899999999997E-3</c:v>
                </c:pt>
                <c:pt idx="29175">
                  <c:v>-6.96526E-3</c:v>
                </c:pt>
                <c:pt idx="29176">
                  <c:v>-7.0600799999999998E-3</c:v>
                </c:pt>
                <c:pt idx="29177">
                  <c:v>-8.0506799999999993E-3</c:v>
                </c:pt>
                <c:pt idx="29178">
                  <c:v>-9.52274E-3</c:v>
                </c:pt>
                <c:pt idx="29179">
                  <c:v>-1.03652E-2</c:v>
                </c:pt>
                <c:pt idx="29180">
                  <c:v>-1.04157E-2</c:v>
                </c:pt>
                <c:pt idx="29181">
                  <c:v>-1.18104E-2</c:v>
                </c:pt>
                <c:pt idx="29182">
                  <c:v>-1.35654E-2</c:v>
                </c:pt>
                <c:pt idx="29183">
                  <c:v>-1.4255800000000001E-2</c:v>
                </c:pt>
                <c:pt idx="29184">
                  <c:v>-1.48922E-2</c:v>
                </c:pt>
                <c:pt idx="29185">
                  <c:v>-1.55316E-2</c:v>
                </c:pt>
                <c:pt idx="29186">
                  <c:v>-1.62162E-2</c:v>
                </c:pt>
                <c:pt idx="29187">
                  <c:v>-1.6759300000000001E-2</c:v>
                </c:pt>
                <c:pt idx="29188">
                  <c:v>-1.7988000000000001E-2</c:v>
                </c:pt>
                <c:pt idx="29189">
                  <c:v>-1.7808299999999999E-2</c:v>
                </c:pt>
                <c:pt idx="29190">
                  <c:v>-1.7737900000000001E-2</c:v>
                </c:pt>
                <c:pt idx="29191">
                  <c:v>-2.3872999999999998E-2</c:v>
                </c:pt>
                <c:pt idx="29192">
                  <c:v>-2.5885200000000001E-2</c:v>
                </c:pt>
                <c:pt idx="29193">
                  <c:v>-2.6379900000000001E-2</c:v>
                </c:pt>
                <c:pt idx="29194">
                  <c:v>-2.8393700000000001E-2</c:v>
                </c:pt>
                <c:pt idx="29195">
                  <c:v>-2.9859400000000001E-2</c:v>
                </c:pt>
                <c:pt idx="29196">
                  <c:v>-2.9890099999999999E-2</c:v>
                </c:pt>
                <c:pt idx="29197">
                  <c:v>-3.01804E-2</c:v>
                </c:pt>
                <c:pt idx="29198">
                  <c:v>-3.1423800000000002E-2</c:v>
                </c:pt>
                <c:pt idx="29199">
                  <c:v>-3.2287299999999998E-2</c:v>
                </c:pt>
                <c:pt idx="29200">
                  <c:v>-3.3015700000000002E-2</c:v>
                </c:pt>
                <c:pt idx="29201">
                  <c:v>-3.3696700000000003E-2</c:v>
                </c:pt>
                <c:pt idx="29202">
                  <c:v>-3.49316E-2</c:v>
                </c:pt>
                <c:pt idx="29203">
                  <c:v>-3.56666E-2</c:v>
                </c:pt>
                <c:pt idx="29204">
                  <c:v>-3.7659400000000003E-2</c:v>
                </c:pt>
                <c:pt idx="29205">
                  <c:v>-3.9382100000000003E-2</c:v>
                </c:pt>
                <c:pt idx="29206">
                  <c:v>-3.8911099999999997E-2</c:v>
                </c:pt>
                <c:pt idx="29207">
                  <c:v>-3.8417800000000002E-2</c:v>
                </c:pt>
                <c:pt idx="29208">
                  <c:v>-3.9179800000000001E-2</c:v>
                </c:pt>
                <c:pt idx="29209">
                  <c:v>-4.0238700000000002E-2</c:v>
                </c:pt>
                <c:pt idx="29210">
                  <c:v>-4.7939099999999998E-2</c:v>
                </c:pt>
                <c:pt idx="29211">
                  <c:v>-4.9236299999999997E-2</c:v>
                </c:pt>
                <c:pt idx="29212">
                  <c:v>-5.0147499999999998E-2</c:v>
                </c:pt>
                <c:pt idx="29213">
                  <c:v>-5.2034700000000003E-2</c:v>
                </c:pt>
                <c:pt idx="29214">
                  <c:v>-5.3390600000000003E-2</c:v>
                </c:pt>
                <c:pt idx="29215">
                  <c:v>-5.4691499999999997E-2</c:v>
                </c:pt>
                <c:pt idx="29216">
                  <c:v>-5.6470100000000002E-2</c:v>
                </c:pt>
                <c:pt idx="29217">
                  <c:v>-5.8813200000000003E-2</c:v>
                </c:pt>
                <c:pt idx="29218">
                  <c:v>-6.06866E-2</c:v>
                </c:pt>
                <c:pt idx="29219">
                  <c:v>-6.2062399999999997E-2</c:v>
                </c:pt>
                <c:pt idx="29220">
                  <c:v>-6.2403300000000002E-2</c:v>
                </c:pt>
                <c:pt idx="29221">
                  <c:v>-6.3237500000000002E-2</c:v>
                </c:pt>
                <c:pt idx="29222">
                  <c:v>-6.3576499999999994E-2</c:v>
                </c:pt>
                <c:pt idx="29223">
                  <c:v>-6.4443200000000006E-2</c:v>
                </c:pt>
                <c:pt idx="29224">
                  <c:v>-6.6313499999999997E-2</c:v>
                </c:pt>
                <c:pt idx="29225">
                  <c:v>-6.8217600000000003E-2</c:v>
                </c:pt>
                <c:pt idx="29226">
                  <c:v>-6.9886000000000004E-2</c:v>
                </c:pt>
                <c:pt idx="29227">
                  <c:v>-7.0809899999999995E-2</c:v>
                </c:pt>
                <c:pt idx="29228">
                  <c:v>-8.0223600000000006E-2</c:v>
                </c:pt>
                <c:pt idx="29229">
                  <c:v>-8.2229099999999999E-2</c:v>
                </c:pt>
                <c:pt idx="29230">
                  <c:v>-8.5648000000000002E-2</c:v>
                </c:pt>
                <c:pt idx="29231">
                  <c:v>-8.6864800000000006E-2</c:v>
                </c:pt>
                <c:pt idx="29232">
                  <c:v>-8.8160000000000002E-2</c:v>
                </c:pt>
                <c:pt idx="29233">
                  <c:v>-8.8506600000000005E-2</c:v>
                </c:pt>
                <c:pt idx="29234">
                  <c:v>-8.9424199999999995E-2</c:v>
                </c:pt>
                <c:pt idx="29235">
                  <c:v>-8.9503299999999994E-2</c:v>
                </c:pt>
                <c:pt idx="29236">
                  <c:v>-8.8128200000000004E-2</c:v>
                </c:pt>
                <c:pt idx="29237">
                  <c:v>-8.6509299999999997E-2</c:v>
                </c:pt>
                <c:pt idx="29238">
                  <c:v>-8.5598300000000002E-2</c:v>
                </c:pt>
                <c:pt idx="29239">
                  <c:v>-8.5657700000000003E-2</c:v>
                </c:pt>
                <c:pt idx="29240">
                  <c:v>-8.6074600000000001E-2</c:v>
                </c:pt>
                <c:pt idx="29241">
                  <c:v>-8.63487E-2</c:v>
                </c:pt>
                <c:pt idx="29242">
                  <c:v>-8.5974400000000006E-2</c:v>
                </c:pt>
                <c:pt idx="29243">
                  <c:v>-8.5487300000000002E-2</c:v>
                </c:pt>
                <c:pt idx="29244">
                  <c:v>-8.5171999999999998E-2</c:v>
                </c:pt>
                <c:pt idx="29245">
                  <c:v>-8.2383700000000004E-2</c:v>
                </c:pt>
                <c:pt idx="29246">
                  <c:v>-8.3697499999999994E-2</c:v>
                </c:pt>
                <c:pt idx="29247">
                  <c:v>-8.8880200000000006E-2</c:v>
                </c:pt>
                <c:pt idx="29248">
                  <c:v>-8.8169300000000006E-2</c:v>
                </c:pt>
                <c:pt idx="29249">
                  <c:v>-8.8184799999999994E-2</c:v>
                </c:pt>
                <c:pt idx="29250">
                  <c:v>-8.8145299999999996E-2</c:v>
                </c:pt>
                <c:pt idx="29251">
                  <c:v>-8.8814500000000005E-2</c:v>
                </c:pt>
                <c:pt idx="29252">
                  <c:v>-8.7990899999999997E-2</c:v>
                </c:pt>
                <c:pt idx="29253">
                  <c:v>-8.5671499999999998E-2</c:v>
                </c:pt>
                <c:pt idx="29254">
                  <c:v>-8.4796999999999997E-2</c:v>
                </c:pt>
                <c:pt idx="29255">
                  <c:v>-8.5090499999999999E-2</c:v>
                </c:pt>
                <c:pt idx="29256">
                  <c:v>-8.5132399999999997E-2</c:v>
                </c:pt>
                <c:pt idx="29257">
                  <c:v>-8.5249000000000005E-2</c:v>
                </c:pt>
                <c:pt idx="29258">
                  <c:v>-8.5384799999999997E-2</c:v>
                </c:pt>
                <c:pt idx="29259">
                  <c:v>-8.5133200000000006E-2</c:v>
                </c:pt>
                <c:pt idx="29260">
                  <c:v>-8.5197899999999993E-2</c:v>
                </c:pt>
                <c:pt idx="29261">
                  <c:v>-8.6016300000000004E-2</c:v>
                </c:pt>
                <c:pt idx="29262">
                  <c:v>-8.6064299999999996E-2</c:v>
                </c:pt>
                <c:pt idx="29263">
                  <c:v>-8.45751E-2</c:v>
                </c:pt>
                <c:pt idx="29264">
                  <c:v>-8.3087400000000006E-2</c:v>
                </c:pt>
                <c:pt idx="29265">
                  <c:v>-8.2377099999999995E-2</c:v>
                </c:pt>
                <c:pt idx="29266">
                  <c:v>-8.1076499999999996E-2</c:v>
                </c:pt>
                <c:pt idx="29267">
                  <c:v>-7.9709699999999994E-2</c:v>
                </c:pt>
                <c:pt idx="29268">
                  <c:v>-8.6304099999999995E-2</c:v>
                </c:pt>
                <c:pt idx="29269">
                  <c:v>-8.9399599999999996E-2</c:v>
                </c:pt>
                <c:pt idx="29270">
                  <c:v>-8.7761000000000006E-2</c:v>
                </c:pt>
                <c:pt idx="29271">
                  <c:v>-8.8220300000000001E-2</c:v>
                </c:pt>
                <c:pt idx="29272">
                  <c:v>-8.8584999999999997E-2</c:v>
                </c:pt>
                <c:pt idx="29273">
                  <c:v>-8.9828900000000003E-2</c:v>
                </c:pt>
                <c:pt idx="29274">
                  <c:v>-8.9528399999999994E-2</c:v>
                </c:pt>
                <c:pt idx="29275">
                  <c:v>-8.9231000000000005E-2</c:v>
                </c:pt>
                <c:pt idx="29276">
                  <c:v>-8.8072999999999999E-2</c:v>
                </c:pt>
                <c:pt idx="29277">
                  <c:v>-8.8157299999999994E-2</c:v>
                </c:pt>
                <c:pt idx="29278">
                  <c:v>-8.7225200000000003E-2</c:v>
                </c:pt>
                <c:pt idx="29279">
                  <c:v>-8.62927E-2</c:v>
                </c:pt>
                <c:pt idx="29280">
                  <c:v>-8.5677000000000003E-2</c:v>
                </c:pt>
                <c:pt idx="29281">
                  <c:v>-8.4317100000000006E-2</c:v>
                </c:pt>
                <c:pt idx="29282">
                  <c:v>-8.4806500000000007E-2</c:v>
                </c:pt>
                <c:pt idx="29283">
                  <c:v>-8.5237599999999997E-2</c:v>
                </c:pt>
                <c:pt idx="29284">
                  <c:v>-8.4976599999999999E-2</c:v>
                </c:pt>
                <c:pt idx="29285">
                  <c:v>-8.5117200000000004E-2</c:v>
                </c:pt>
                <c:pt idx="29286">
                  <c:v>-8.5804099999999994E-2</c:v>
                </c:pt>
                <c:pt idx="29287">
                  <c:v>-8.6245699999999995E-2</c:v>
                </c:pt>
                <c:pt idx="29288">
                  <c:v>-8.5900299999999999E-2</c:v>
                </c:pt>
                <c:pt idx="29289">
                  <c:v>-9.2943399999999995E-2</c:v>
                </c:pt>
                <c:pt idx="29290">
                  <c:v>-9.3922900000000004E-2</c:v>
                </c:pt>
                <c:pt idx="29291">
                  <c:v>-9.3897900000000006E-2</c:v>
                </c:pt>
                <c:pt idx="29292">
                  <c:v>-9.5032900000000003E-2</c:v>
                </c:pt>
                <c:pt idx="29293">
                  <c:v>-9.67663E-2</c:v>
                </c:pt>
                <c:pt idx="29294">
                  <c:v>-9.7123299999999996E-2</c:v>
                </c:pt>
                <c:pt idx="29295">
                  <c:v>-9.6294599999999994E-2</c:v>
                </c:pt>
                <c:pt idx="29296">
                  <c:v>-9.6399200000000004E-2</c:v>
                </c:pt>
                <c:pt idx="29297">
                  <c:v>-9.7001500000000004E-2</c:v>
                </c:pt>
                <c:pt idx="29298">
                  <c:v>-9.9089099999999999E-2</c:v>
                </c:pt>
                <c:pt idx="29299">
                  <c:v>-0.10130699999999999</c:v>
                </c:pt>
                <c:pt idx="29300">
                  <c:v>-0.10294499999999999</c:v>
                </c:pt>
                <c:pt idx="29301">
                  <c:v>-0.10556599999999999</c:v>
                </c:pt>
                <c:pt idx="29302">
                  <c:v>-0.10775999999999999</c:v>
                </c:pt>
                <c:pt idx="29303">
                  <c:v>-0.109446</c:v>
                </c:pt>
                <c:pt idx="29304">
                  <c:v>-0.11013199999999999</c:v>
                </c:pt>
                <c:pt idx="29305">
                  <c:v>-0.11028</c:v>
                </c:pt>
                <c:pt idx="29306">
                  <c:v>-0.109946</c:v>
                </c:pt>
                <c:pt idx="29307">
                  <c:v>-0.109041</c:v>
                </c:pt>
                <c:pt idx="29308">
                  <c:v>-0.109123</c:v>
                </c:pt>
                <c:pt idx="29309">
                  <c:v>-0.109193</c:v>
                </c:pt>
                <c:pt idx="29310">
                  <c:v>-0.110308</c:v>
                </c:pt>
                <c:pt idx="29311">
                  <c:v>-0.111621</c:v>
                </c:pt>
                <c:pt idx="29312">
                  <c:v>-0.120116</c:v>
                </c:pt>
                <c:pt idx="29313">
                  <c:v>-0.123057</c:v>
                </c:pt>
                <c:pt idx="29314">
                  <c:v>-0.12411700000000001</c:v>
                </c:pt>
                <c:pt idx="29315">
                  <c:v>-0.12517700000000001</c:v>
                </c:pt>
                <c:pt idx="29316">
                  <c:v>-0.12672700000000001</c:v>
                </c:pt>
                <c:pt idx="29317">
                  <c:v>-0.12826899999999999</c:v>
                </c:pt>
                <c:pt idx="29318">
                  <c:v>-0.13072600000000001</c:v>
                </c:pt>
                <c:pt idx="29319">
                  <c:v>-0.13466700000000001</c:v>
                </c:pt>
                <c:pt idx="29320">
                  <c:v>-0.13966500000000001</c:v>
                </c:pt>
                <c:pt idx="29321">
                  <c:v>-0.145096</c:v>
                </c:pt>
                <c:pt idx="29322">
                  <c:v>-0.151695</c:v>
                </c:pt>
                <c:pt idx="29323">
                  <c:v>-0.15503800000000001</c:v>
                </c:pt>
                <c:pt idx="29324">
                  <c:v>-0.15615899999999999</c:v>
                </c:pt>
                <c:pt idx="29325">
                  <c:v>-0.156699</c:v>
                </c:pt>
                <c:pt idx="29326">
                  <c:v>-0.15723500000000001</c:v>
                </c:pt>
                <c:pt idx="29327">
                  <c:v>-0.157331</c:v>
                </c:pt>
                <c:pt idx="29328">
                  <c:v>-0.15684600000000001</c:v>
                </c:pt>
                <c:pt idx="29329">
                  <c:v>-0.15682499999999999</c:v>
                </c:pt>
                <c:pt idx="29330">
                  <c:v>-0.156775</c:v>
                </c:pt>
                <c:pt idx="29331">
                  <c:v>-0.15770200000000001</c:v>
                </c:pt>
                <c:pt idx="29332">
                  <c:v>-0.158278</c:v>
                </c:pt>
                <c:pt idx="29333">
                  <c:v>-0.15874199999999999</c:v>
                </c:pt>
                <c:pt idx="29334">
                  <c:v>-0.159248</c:v>
                </c:pt>
                <c:pt idx="29335">
                  <c:v>-0.15967600000000001</c:v>
                </c:pt>
                <c:pt idx="29336">
                  <c:v>-0.160359</c:v>
                </c:pt>
                <c:pt idx="29337">
                  <c:v>-0.160053</c:v>
                </c:pt>
                <c:pt idx="29338">
                  <c:v>-0.166769</c:v>
                </c:pt>
                <c:pt idx="29339">
                  <c:v>-0.16242400000000001</c:v>
                </c:pt>
                <c:pt idx="29340">
                  <c:v>-0.16184100000000001</c:v>
                </c:pt>
                <c:pt idx="29341">
                  <c:v>-0.16959099999999999</c:v>
                </c:pt>
                <c:pt idx="29342">
                  <c:v>-0.170345</c:v>
                </c:pt>
                <c:pt idx="29343">
                  <c:v>-0.17122000000000001</c:v>
                </c:pt>
                <c:pt idx="29344">
                  <c:v>-0.17143</c:v>
                </c:pt>
                <c:pt idx="29345">
                  <c:v>-0.17305499999999999</c:v>
                </c:pt>
                <c:pt idx="29346">
                  <c:v>-0.17341999999999999</c:v>
                </c:pt>
                <c:pt idx="29347">
                  <c:v>-0.17442199999999999</c:v>
                </c:pt>
                <c:pt idx="29348">
                  <c:v>-0.17557600000000001</c:v>
                </c:pt>
                <c:pt idx="29349">
                  <c:v>-0.17655399999999999</c:v>
                </c:pt>
                <c:pt idx="29350">
                  <c:v>-0.17674400000000001</c:v>
                </c:pt>
                <c:pt idx="29351">
                  <c:v>-0.17671700000000001</c:v>
                </c:pt>
                <c:pt idx="29352">
                  <c:v>-0.17596899999999999</c:v>
                </c:pt>
                <c:pt idx="29353">
                  <c:v>-0.174821</c:v>
                </c:pt>
                <c:pt idx="29354">
                  <c:v>-0.17400199999999999</c:v>
                </c:pt>
                <c:pt idx="29355">
                  <c:v>-0.17421800000000001</c:v>
                </c:pt>
                <c:pt idx="29356">
                  <c:v>-0.17430000000000001</c:v>
                </c:pt>
                <c:pt idx="29357">
                  <c:v>-0.17458699999999999</c:v>
                </c:pt>
                <c:pt idx="29358">
                  <c:v>-0.17460200000000001</c:v>
                </c:pt>
                <c:pt idx="29359">
                  <c:v>-0.17523</c:v>
                </c:pt>
                <c:pt idx="29360">
                  <c:v>-0.17552799999999999</c:v>
                </c:pt>
                <c:pt idx="29361">
                  <c:v>-0.175928</c:v>
                </c:pt>
                <c:pt idx="29362">
                  <c:v>-0.17697399999999999</c:v>
                </c:pt>
                <c:pt idx="29363">
                  <c:v>-0.177623</c:v>
                </c:pt>
                <c:pt idx="29364">
                  <c:v>-0.176118</c:v>
                </c:pt>
                <c:pt idx="29365">
                  <c:v>-0.180448</c:v>
                </c:pt>
                <c:pt idx="29366">
                  <c:v>-0.17993899999999999</c:v>
                </c:pt>
                <c:pt idx="29367">
                  <c:v>-0.17438799999999999</c:v>
                </c:pt>
                <c:pt idx="29368">
                  <c:v>-0.179954</c:v>
                </c:pt>
                <c:pt idx="29369">
                  <c:v>-0.18525700000000001</c:v>
                </c:pt>
                <c:pt idx="29370">
                  <c:v>-0.18537000000000001</c:v>
                </c:pt>
                <c:pt idx="29371">
                  <c:v>-0.185945</c:v>
                </c:pt>
                <c:pt idx="29372">
                  <c:v>-0.18612300000000001</c:v>
                </c:pt>
                <c:pt idx="29373">
                  <c:v>-0.185947</c:v>
                </c:pt>
                <c:pt idx="29374">
                  <c:v>-0.186117</c:v>
                </c:pt>
                <c:pt idx="29375">
                  <c:v>-0.18645</c:v>
                </c:pt>
                <c:pt idx="29376">
                  <c:v>-0.18603800000000001</c:v>
                </c:pt>
                <c:pt idx="29377">
                  <c:v>-0.18576799999999999</c:v>
                </c:pt>
                <c:pt idx="29378">
                  <c:v>-0.186475</c:v>
                </c:pt>
                <c:pt idx="29379">
                  <c:v>-0.18745600000000001</c:v>
                </c:pt>
                <c:pt idx="29380">
                  <c:v>-0.188166</c:v>
                </c:pt>
                <c:pt idx="29381">
                  <c:v>-0.18746099999999999</c:v>
                </c:pt>
                <c:pt idx="29382">
                  <c:v>-0.185976</c:v>
                </c:pt>
                <c:pt idx="29383">
                  <c:v>-0.18485299999999999</c:v>
                </c:pt>
                <c:pt idx="29384">
                  <c:v>-0.18438399999999999</c:v>
                </c:pt>
                <c:pt idx="29385">
                  <c:v>-0.18424399999999999</c:v>
                </c:pt>
                <c:pt idx="29386">
                  <c:v>-0.18215799999999999</c:v>
                </c:pt>
                <c:pt idx="29387">
                  <c:v>-0.18129999999999999</c:v>
                </c:pt>
                <c:pt idx="29388">
                  <c:v>-0.180178</c:v>
                </c:pt>
                <c:pt idx="29389">
                  <c:v>-0.179254</c:v>
                </c:pt>
                <c:pt idx="29390">
                  <c:v>-0.178757</c:v>
                </c:pt>
                <c:pt idx="29391">
                  <c:v>-0.17725199999999999</c:v>
                </c:pt>
                <c:pt idx="29392">
                  <c:v>-0.17501900000000001</c:v>
                </c:pt>
                <c:pt idx="29393">
                  <c:v>-0.17455399999999999</c:v>
                </c:pt>
                <c:pt idx="29394">
                  <c:v>-0.17361099999999999</c:v>
                </c:pt>
                <c:pt idx="29395">
                  <c:v>-0.173597</c:v>
                </c:pt>
                <c:pt idx="29396">
                  <c:v>-0.17302799999999999</c:v>
                </c:pt>
                <c:pt idx="29397">
                  <c:v>-0.172401</c:v>
                </c:pt>
                <c:pt idx="29398">
                  <c:v>-0.17074500000000001</c:v>
                </c:pt>
                <c:pt idx="29399">
                  <c:v>-0.171738</c:v>
                </c:pt>
                <c:pt idx="29400">
                  <c:v>-0.177402</c:v>
                </c:pt>
                <c:pt idx="29401">
                  <c:v>-0.17685400000000001</c:v>
                </c:pt>
                <c:pt idx="29402">
                  <c:v>-0.17635500000000001</c:v>
                </c:pt>
                <c:pt idx="29403">
                  <c:v>-0.17474799999999999</c:v>
                </c:pt>
                <c:pt idx="29404">
                  <c:v>-0.17336499999999999</c:v>
                </c:pt>
                <c:pt idx="29405">
                  <c:v>-0.172875</c:v>
                </c:pt>
                <c:pt idx="29406">
                  <c:v>-0.17185900000000001</c:v>
                </c:pt>
                <c:pt idx="29407">
                  <c:v>-0.17084199999999999</c:v>
                </c:pt>
                <c:pt idx="29408">
                  <c:v>-0.16937099999999999</c:v>
                </c:pt>
                <c:pt idx="29409">
                  <c:v>-0.16899600000000001</c:v>
                </c:pt>
                <c:pt idx="29410">
                  <c:v>-0.170044</c:v>
                </c:pt>
                <c:pt idx="29411">
                  <c:v>-0.17105600000000001</c:v>
                </c:pt>
                <c:pt idx="29412">
                  <c:v>-0.17205400000000001</c:v>
                </c:pt>
                <c:pt idx="29413">
                  <c:v>-0.17150499999999999</c:v>
                </c:pt>
                <c:pt idx="29414">
                  <c:v>-0.169048</c:v>
                </c:pt>
                <c:pt idx="29415">
                  <c:v>-0.16761300000000001</c:v>
                </c:pt>
                <c:pt idx="29416">
                  <c:v>-0.165655</c:v>
                </c:pt>
                <c:pt idx="29417">
                  <c:v>-0.16372700000000001</c:v>
                </c:pt>
                <c:pt idx="29418">
                  <c:v>-0.16378599999999999</c:v>
                </c:pt>
                <c:pt idx="29419">
                  <c:v>-0.16384599999999999</c:v>
                </c:pt>
                <c:pt idx="29420">
                  <c:v>-0.16292300000000001</c:v>
                </c:pt>
                <c:pt idx="29421">
                  <c:v>-0.161498</c:v>
                </c:pt>
                <c:pt idx="29422">
                  <c:v>-0.160552</c:v>
                </c:pt>
                <c:pt idx="29423">
                  <c:v>-0.160637</c:v>
                </c:pt>
                <c:pt idx="29424">
                  <c:v>-0.15972500000000001</c:v>
                </c:pt>
                <c:pt idx="29425">
                  <c:v>-0.15979499999999999</c:v>
                </c:pt>
                <c:pt idx="29426">
                  <c:v>-0.159409</c:v>
                </c:pt>
                <c:pt idx="29427">
                  <c:v>-0.15900400000000001</c:v>
                </c:pt>
                <c:pt idx="29428">
                  <c:v>-0.158166</c:v>
                </c:pt>
                <c:pt idx="29429">
                  <c:v>-0.15754299999999999</c:v>
                </c:pt>
                <c:pt idx="29430">
                  <c:v>-0.162662</c:v>
                </c:pt>
                <c:pt idx="29431">
                  <c:v>-0.16154099999999999</c:v>
                </c:pt>
                <c:pt idx="29432">
                  <c:v>-0.16106500000000001</c:v>
                </c:pt>
                <c:pt idx="29433">
                  <c:v>-0.16023399999999999</c:v>
                </c:pt>
                <c:pt idx="29434">
                  <c:v>-0.159831</c:v>
                </c:pt>
                <c:pt idx="29435">
                  <c:v>-0.15948000000000001</c:v>
                </c:pt>
                <c:pt idx="29436">
                  <c:v>-0.15912299999999999</c:v>
                </c:pt>
                <c:pt idx="29437">
                  <c:v>-0.15876599999999999</c:v>
                </c:pt>
                <c:pt idx="29438">
                  <c:v>-0.158446</c:v>
                </c:pt>
                <c:pt idx="29439">
                  <c:v>-0.15760299999999999</c:v>
                </c:pt>
                <c:pt idx="29440">
                  <c:v>-0.15726399999999999</c:v>
                </c:pt>
                <c:pt idx="29441">
                  <c:v>-0.15643299999999999</c:v>
                </c:pt>
                <c:pt idx="29442">
                  <c:v>-0.15611700000000001</c:v>
                </c:pt>
                <c:pt idx="29443">
                  <c:v>-0.154834</c:v>
                </c:pt>
                <c:pt idx="29444">
                  <c:v>-0.153975</c:v>
                </c:pt>
                <c:pt idx="29445">
                  <c:v>-0.153173</c:v>
                </c:pt>
                <c:pt idx="29446">
                  <c:v>-0.15235699999999999</c:v>
                </c:pt>
                <c:pt idx="29447">
                  <c:v>-0.15157200000000001</c:v>
                </c:pt>
                <c:pt idx="29448">
                  <c:v>-0.15070800000000001</c:v>
                </c:pt>
                <c:pt idx="29449">
                  <c:v>-0.15096000000000001</c:v>
                </c:pt>
                <c:pt idx="29450">
                  <c:v>-0.15043500000000001</c:v>
                </c:pt>
                <c:pt idx="29451">
                  <c:v>-0.156082</c:v>
                </c:pt>
                <c:pt idx="29452">
                  <c:v>-0.15659999999999999</c:v>
                </c:pt>
                <c:pt idx="29453">
                  <c:v>-0.15677199999999999</c:v>
                </c:pt>
                <c:pt idx="29454">
                  <c:v>-0.15651200000000001</c:v>
                </c:pt>
                <c:pt idx="29455">
                  <c:v>-0.15676200000000001</c:v>
                </c:pt>
                <c:pt idx="29456">
                  <c:v>-0.15598600000000001</c:v>
                </c:pt>
                <c:pt idx="29457">
                  <c:v>-0.15670500000000001</c:v>
                </c:pt>
                <c:pt idx="29458">
                  <c:v>-0.15646599999999999</c:v>
                </c:pt>
                <c:pt idx="29459">
                  <c:v>-0.157197</c:v>
                </c:pt>
                <c:pt idx="29460">
                  <c:v>-0.15745799999999999</c:v>
                </c:pt>
                <c:pt idx="29461">
                  <c:v>-0.158217</c:v>
                </c:pt>
                <c:pt idx="29462">
                  <c:v>-0.15801399999999999</c:v>
                </c:pt>
                <c:pt idx="29463">
                  <c:v>-0.15726999999999999</c:v>
                </c:pt>
                <c:pt idx="29464">
                  <c:v>-0.15703400000000001</c:v>
                </c:pt>
                <c:pt idx="29465">
                  <c:v>-0.15679799999999999</c:v>
                </c:pt>
                <c:pt idx="29466">
                  <c:v>-0.15659600000000001</c:v>
                </c:pt>
                <c:pt idx="29467">
                  <c:v>-0.15534300000000001</c:v>
                </c:pt>
                <c:pt idx="29468">
                  <c:v>-0.16264600000000001</c:v>
                </c:pt>
                <c:pt idx="29469">
                  <c:v>-0.16342799999999999</c:v>
                </c:pt>
                <c:pt idx="29470">
                  <c:v>-0.16472899999999999</c:v>
                </c:pt>
                <c:pt idx="29471">
                  <c:v>-0.16450300000000001</c:v>
                </c:pt>
                <c:pt idx="29472">
                  <c:v>-0.16430400000000001</c:v>
                </c:pt>
                <c:pt idx="29473">
                  <c:v>-0.164107</c:v>
                </c:pt>
                <c:pt idx="29474">
                  <c:v>-0.163879</c:v>
                </c:pt>
                <c:pt idx="29475">
                  <c:v>-0.162686</c:v>
                </c:pt>
                <c:pt idx="29476">
                  <c:v>-0.16250200000000001</c:v>
                </c:pt>
                <c:pt idx="29477">
                  <c:v>-0.16122700000000001</c:v>
                </c:pt>
                <c:pt idx="29478">
                  <c:v>-0.159022</c:v>
                </c:pt>
                <c:pt idx="29479">
                  <c:v>-0.15795999999999999</c:v>
                </c:pt>
                <c:pt idx="29480">
                  <c:v>-0.15884200000000001</c:v>
                </c:pt>
                <c:pt idx="29481">
                  <c:v>-0.159029</c:v>
                </c:pt>
                <c:pt idx="29482">
                  <c:v>-0.157828</c:v>
                </c:pt>
                <c:pt idx="29483">
                  <c:v>-0.15648699999999999</c:v>
                </c:pt>
                <c:pt idx="29484">
                  <c:v>-0.155331</c:v>
                </c:pt>
                <c:pt idx="29485">
                  <c:v>-0.16014500000000001</c:v>
                </c:pt>
                <c:pt idx="29486">
                  <c:v>-0.16031799999999999</c:v>
                </c:pt>
                <c:pt idx="29487">
                  <c:v>-0.15925900000000001</c:v>
                </c:pt>
                <c:pt idx="29488">
                  <c:v>-0.15364800000000001</c:v>
                </c:pt>
                <c:pt idx="29489">
                  <c:v>-0.16126299999999999</c:v>
                </c:pt>
                <c:pt idx="29490">
                  <c:v>-0.16039800000000001</c:v>
                </c:pt>
                <c:pt idx="29491">
                  <c:v>-0.16084799999999999</c:v>
                </c:pt>
                <c:pt idx="29492">
                  <c:v>-0.160134</c:v>
                </c:pt>
                <c:pt idx="29493">
                  <c:v>-0.16067300000000001</c:v>
                </c:pt>
                <c:pt idx="29494">
                  <c:v>-0.16142200000000001</c:v>
                </c:pt>
                <c:pt idx="29495">
                  <c:v>-0.16184799999999999</c:v>
                </c:pt>
                <c:pt idx="29496">
                  <c:v>-0.16250500000000001</c:v>
                </c:pt>
                <c:pt idx="29497">
                  <c:v>-0.16176299999999999</c:v>
                </c:pt>
                <c:pt idx="29498">
                  <c:v>-0.16173599999999999</c:v>
                </c:pt>
                <c:pt idx="29499">
                  <c:v>-0.161333</c:v>
                </c:pt>
                <c:pt idx="29500">
                  <c:v>-0.16295100000000001</c:v>
                </c:pt>
                <c:pt idx="29501">
                  <c:v>-0.16825000000000001</c:v>
                </c:pt>
                <c:pt idx="29502">
                  <c:v>-0.16725499999999999</c:v>
                </c:pt>
                <c:pt idx="29503">
                  <c:v>-0.166963</c:v>
                </c:pt>
                <c:pt idx="29504">
                  <c:v>-0.16720499999999999</c:v>
                </c:pt>
                <c:pt idx="29505">
                  <c:v>-0.16719899999999999</c:v>
                </c:pt>
                <c:pt idx="29506">
                  <c:v>-0.16811599999999999</c:v>
                </c:pt>
                <c:pt idx="29507">
                  <c:v>-0.16808999999999999</c:v>
                </c:pt>
                <c:pt idx="29508">
                  <c:v>-0.16759199999999999</c:v>
                </c:pt>
                <c:pt idx="29509">
                  <c:v>-0.16799900000000001</c:v>
                </c:pt>
                <c:pt idx="29510">
                  <c:v>-0.168514</c:v>
                </c:pt>
                <c:pt idx="29511">
                  <c:v>-0.169047</c:v>
                </c:pt>
                <c:pt idx="29512">
                  <c:v>-0.16814000000000001</c:v>
                </c:pt>
                <c:pt idx="29513">
                  <c:v>-0.16778999999999999</c:v>
                </c:pt>
                <c:pt idx="29514">
                  <c:v>-0.168186</c:v>
                </c:pt>
                <c:pt idx="29515">
                  <c:v>-0.16861300000000001</c:v>
                </c:pt>
                <c:pt idx="29516">
                  <c:v>-0.16958799999999999</c:v>
                </c:pt>
                <c:pt idx="29517">
                  <c:v>-0.17005400000000001</c:v>
                </c:pt>
                <c:pt idx="29518">
                  <c:v>-0.16997699999999999</c:v>
                </c:pt>
                <c:pt idx="29519">
                  <c:v>-0.169048</c:v>
                </c:pt>
                <c:pt idx="29520">
                  <c:v>-0.170955</c:v>
                </c:pt>
                <c:pt idx="29521">
                  <c:v>-0.17618800000000001</c:v>
                </c:pt>
                <c:pt idx="29522">
                  <c:v>-0.17544199999999999</c:v>
                </c:pt>
                <c:pt idx="29523">
                  <c:v>-0.17565700000000001</c:v>
                </c:pt>
                <c:pt idx="29524">
                  <c:v>-0.17574300000000001</c:v>
                </c:pt>
                <c:pt idx="29525">
                  <c:v>-0.175788</c:v>
                </c:pt>
                <c:pt idx="29526">
                  <c:v>-0.17568700000000001</c:v>
                </c:pt>
                <c:pt idx="29527">
                  <c:v>-0.17543800000000001</c:v>
                </c:pt>
                <c:pt idx="29528">
                  <c:v>-0.17629</c:v>
                </c:pt>
                <c:pt idx="29529">
                  <c:v>-0.17636099999999999</c:v>
                </c:pt>
                <c:pt idx="29530">
                  <c:v>-0.175904</c:v>
                </c:pt>
                <c:pt idx="29531">
                  <c:v>-0.17536299999999999</c:v>
                </c:pt>
                <c:pt idx="29532">
                  <c:v>-0.175125</c:v>
                </c:pt>
                <c:pt idx="29533">
                  <c:v>-0.17394100000000001</c:v>
                </c:pt>
                <c:pt idx="29534">
                  <c:v>-0.17224300000000001</c:v>
                </c:pt>
                <c:pt idx="29535">
                  <c:v>-0.17152899999999999</c:v>
                </c:pt>
                <c:pt idx="29536">
                  <c:v>-0.17130300000000001</c:v>
                </c:pt>
                <c:pt idx="29537">
                  <c:v>-0.17144400000000001</c:v>
                </c:pt>
                <c:pt idx="29538">
                  <c:v>-0.16969300000000001</c:v>
                </c:pt>
                <c:pt idx="29539">
                  <c:v>-0.17190800000000001</c:v>
                </c:pt>
                <c:pt idx="29540">
                  <c:v>-0.17537900000000001</c:v>
                </c:pt>
                <c:pt idx="29541">
                  <c:v>-0.171379</c:v>
                </c:pt>
                <c:pt idx="29542">
                  <c:v>-0.16927900000000001</c:v>
                </c:pt>
                <c:pt idx="29543">
                  <c:v>-0.16658999999999999</c:v>
                </c:pt>
                <c:pt idx="29544">
                  <c:v>-0.16480300000000001</c:v>
                </c:pt>
                <c:pt idx="29545">
                  <c:v>-0.165156</c:v>
                </c:pt>
                <c:pt idx="29546">
                  <c:v>-0.16494500000000001</c:v>
                </c:pt>
                <c:pt idx="29547">
                  <c:v>-0.16422600000000001</c:v>
                </c:pt>
                <c:pt idx="29548">
                  <c:v>-0.16445699999999999</c:v>
                </c:pt>
                <c:pt idx="29549">
                  <c:v>-0.16394600000000001</c:v>
                </c:pt>
                <c:pt idx="29550">
                  <c:v>-0.16319800000000001</c:v>
                </c:pt>
                <c:pt idx="29551">
                  <c:v>-0.16361000000000001</c:v>
                </c:pt>
                <c:pt idx="29552">
                  <c:v>-0.16400000000000001</c:v>
                </c:pt>
                <c:pt idx="29553">
                  <c:v>-0.16494800000000001</c:v>
                </c:pt>
                <c:pt idx="29554">
                  <c:v>-0.16659199999999999</c:v>
                </c:pt>
                <c:pt idx="29555">
                  <c:v>-0.16769500000000001</c:v>
                </c:pt>
                <c:pt idx="29556">
                  <c:v>-0.16783100000000001</c:v>
                </c:pt>
                <c:pt idx="29557">
                  <c:v>-0.16781399999999999</c:v>
                </c:pt>
                <c:pt idx="29558">
                  <c:v>-0.167768</c:v>
                </c:pt>
                <c:pt idx="29559">
                  <c:v>-0.16636000000000001</c:v>
                </c:pt>
                <c:pt idx="29560">
                  <c:v>-0.168238</c:v>
                </c:pt>
                <c:pt idx="29561">
                  <c:v>-0.172204</c:v>
                </c:pt>
                <c:pt idx="29562">
                  <c:v>-0.167521</c:v>
                </c:pt>
                <c:pt idx="29563">
                  <c:v>-0.16255600000000001</c:v>
                </c:pt>
                <c:pt idx="29564">
                  <c:v>-0.16597300000000001</c:v>
                </c:pt>
                <c:pt idx="29565">
                  <c:v>-0.16925000000000001</c:v>
                </c:pt>
                <c:pt idx="29566">
                  <c:v>-0.167793</c:v>
                </c:pt>
                <c:pt idx="29567">
                  <c:v>-0.16684599999999999</c:v>
                </c:pt>
                <c:pt idx="29568">
                  <c:v>-0.16588600000000001</c:v>
                </c:pt>
                <c:pt idx="29569">
                  <c:v>-0.164494</c:v>
                </c:pt>
                <c:pt idx="29570">
                  <c:v>-0.16342000000000001</c:v>
                </c:pt>
                <c:pt idx="29571">
                  <c:v>-0.16272700000000001</c:v>
                </c:pt>
                <c:pt idx="29572">
                  <c:v>-0.16168199999999999</c:v>
                </c:pt>
                <c:pt idx="29573">
                  <c:v>-0.160466</c:v>
                </c:pt>
                <c:pt idx="29574">
                  <c:v>-0.16008</c:v>
                </c:pt>
                <c:pt idx="29575">
                  <c:v>-0.15918399999999999</c:v>
                </c:pt>
                <c:pt idx="29576">
                  <c:v>-0.157224</c:v>
                </c:pt>
                <c:pt idx="29577">
                  <c:v>-0.15543000000000001</c:v>
                </c:pt>
                <c:pt idx="29578">
                  <c:v>-0.153753</c:v>
                </c:pt>
                <c:pt idx="29579">
                  <c:v>-0.15146999999999999</c:v>
                </c:pt>
                <c:pt idx="29580">
                  <c:v>-0.15318499999999999</c:v>
                </c:pt>
                <c:pt idx="29581">
                  <c:v>-0.15595200000000001</c:v>
                </c:pt>
                <c:pt idx="29582">
                  <c:v>-0.15303800000000001</c:v>
                </c:pt>
                <c:pt idx="29583">
                  <c:v>-0.15109900000000001</c:v>
                </c:pt>
                <c:pt idx="29584">
                  <c:v>-0.14930299999999999</c:v>
                </c:pt>
                <c:pt idx="29585">
                  <c:v>-0.147449</c:v>
                </c:pt>
                <c:pt idx="29586">
                  <c:v>-0.145811</c:v>
                </c:pt>
                <c:pt idx="29587">
                  <c:v>-0.144593</c:v>
                </c:pt>
                <c:pt idx="29588">
                  <c:v>-0.14305899999999999</c:v>
                </c:pt>
                <c:pt idx="29589">
                  <c:v>-0.14124600000000001</c:v>
                </c:pt>
                <c:pt idx="29590">
                  <c:v>-0.139206</c:v>
                </c:pt>
                <c:pt idx="29591">
                  <c:v>-0.137049</c:v>
                </c:pt>
                <c:pt idx="29592">
                  <c:v>-0.13511999999999999</c:v>
                </c:pt>
                <c:pt idx="29593">
                  <c:v>-0.13272300000000001</c:v>
                </c:pt>
                <c:pt idx="29594">
                  <c:v>-0.13042999999999999</c:v>
                </c:pt>
                <c:pt idx="29595">
                  <c:v>-0.12806400000000001</c:v>
                </c:pt>
                <c:pt idx="29596">
                  <c:v>-0.12590000000000001</c:v>
                </c:pt>
                <c:pt idx="29597">
                  <c:v>-0.124157</c:v>
                </c:pt>
                <c:pt idx="29598">
                  <c:v>-0.122197</c:v>
                </c:pt>
                <c:pt idx="29599">
                  <c:v>-0.120865</c:v>
                </c:pt>
                <c:pt idx="29600">
                  <c:v>-0.120615</c:v>
                </c:pt>
                <c:pt idx="29601">
                  <c:v>-0.119337</c:v>
                </c:pt>
                <c:pt idx="29602">
                  <c:v>-0.11758299999999999</c:v>
                </c:pt>
                <c:pt idx="29603">
                  <c:v>-0.116301</c:v>
                </c:pt>
                <c:pt idx="29604">
                  <c:v>-0.115048</c:v>
                </c:pt>
                <c:pt idx="29605">
                  <c:v>-0.114436</c:v>
                </c:pt>
                <c:pt idx="29606">
                  <c:v>-0.112954</c:v>
                </c:pt>
                <c:pt idx="29607">
                  <c:v>-0.113527</c:v>
                </c:pt>
                <c:pt idx="29608">
                  <c:v>-0.11652</c:v>
                </c:pt>
                <c:pt idx="29609">
                  <c:v>-0.114285</c:v>
                </c:pt>
                <c:pt idx="29610">
                  <c:v>-0.113314</c:v>
                </c:pt>
                <c:pt idx="29611">
                  <c:v>-0.110953</c:v>
                </c:pt>
                <c:pt idx="29612">
                  <c:v>-0.10891000000000001</c:v>
                </c:pt>
                <c:pt idx="29613">
                  <c:v>-0.105195</c:v>
                </c:pt>
                <c:pt idx="29614">
                  <c:v>-0.101703</c:v>
                </c:pt>
                <c:pt idx="29615">
                  <c:v>-9.9633600000000003E-2</c:v>
                </c:pt>
                <c:pt idx="29616">
                  <c:v>-9.7842299999999993E-2</c:v>
                </c:pt>
                <c:pt idx="29617">
                  <c:v>-9.6864199999999998E-2</c:v>
                </c:pt>
                <c:pt idx="29618">
                  <c:v>-9.6268800000000002E-2</c:v>
                </c:pt>
                <c:pt idx="29619">
                  <c:v>-9.4305100000000003E-2</c:v>
                </c:pt>
                <c:pt idx="29620">
                  <c:v>-9.2362399999999997E-2</c:v>
                </c:pt>
                <c:pt idx="29621">
                  <c:v>-9.0163800000000002E-2</c:v>
                </c:pt>
                <c:pt idx="29622">
                  <c:v>-8.8987800000000006E-2</c:v>
                </c:pt>
                <c:pt idx="29623">
                  <c:v>-8.8354699999999994E-2</c:v>
                </c:pt>
                <c:pt idx="29624">
                  <c:v>-8.7710399999999994E-2</c:v>
                </c:pt>
                <c:pt idx="29625">
                  <c:v>-8.5966200000000006E-2</c:v>
                </c:pt>
                <c:pt idx="29626">
                  <c:v>-8.5056800000000002E-2</c:v>
                </c:pt>
                <c:pt idx="29627">
                  <c:v>-8.3191399999999999E-2</c:v>
                </c:pt>
                <c:pt idx="29628">
                  <c:v>-8.1924200000000003E-2</c:v>
                </c:pt>
                <c:pt idx="29629">
                  <c:v>-8.0609500000000001E-2</c:v>
                </c:pt>
                <c:pt idx="29630">
                  <c:v>-7.9142400000000002E-2</c:v>
                </c:pt>
                <c:pt idx="29631">
                  <c:v>-7.7492900000000003E-2</c:v>
                </c:pt>
                <c:pt idx="29632">
                  <c:v>-7.6490199999999994E-2</c:v>
                </c:pt>
                <c:pt idx="29633">
                  <c:v>-7.3344099999999995E-2</c:v>
                </c:pt>
                <c:pt idx="29634">
                  <c:v>-7.0265300000000003E-2</c:v>
                </c:pt>
                <c:pt idx="29635">
                  <c:v>-6.9270499999999999E-2</c:v>
                </c:pt>
                <c:pt idx="29636">
                  <c:v>-6.8027599999999994E-2</c:v>
                </c:pt>
                <c:pt idx="29637">
                  <c:v>-6.7154400000000003E-2</c:v>
                </c:pt>
                <c:pt idx="29638">
                  <c:v>-7.1550100000000005E-2</c:v>
                </c:pt>
                <c:pt idx="29639">
                  <c:v>-6.9719900000000001E-2</c:v>
                </c:pt>
                <c:pt idx="29640">
                  <c:v>-6.9053000000000003E-2</c:v>
                </c:pt>
                <c:pt idx="29641">
                  <c:v>-6.8268999999999996E-2</c:v>
                </c:pt>
                <c:pt idx="29642">
                  <c:v>-6.7857799999999996E-2</c:v>
                </c:pt>
                <c:pt idx="29643">
                  <c:v>-6.6550300000000007E-2</c:v>
                </c:pt>
                <c:pt idx="29644">
                  <c:v>-6.6342300000000007E-2</c:v>
                </c:pt>
                <c:pt idx="29645">
                  <c:v>-6.5882300000000005E-2</c:v>
                </c:pt>
                <c:pt idx="29646">
                  <c:v>-6.3881300000000002E-2</c:v>
                </c:pt>
                <c:pt idx="29647">
                  <c:v>-6.17522E-2</c:v>
                </c:pt>
                <c:pt idx="29648">
                  <c:v>-6.1481599999999997E-2</c:v>
                </c:pt>
                <c:pt idx="29649">
                  <c:v>-6.0029699999999998E-2</c:v>
                </c:pt>
                <c:pt idx="29650">
                  <c:v>-5.7582099999999997E-2</c:v>
                </c:pt>
                <c:pt idx="29651">
                  <c:v>-5.4996000000000003E-2</c:v>
                </c:pt>
                <c:pt idx="29652">
                  <c:v>-5.5249300000000001E-2</c:v>
                </c:pt>
                <c:pt idx="29653">
                  <c:v>-5.4414700000000003E-2</c:v>
                </c:pt>
                <c:pt idx="29654">
                  <c:v>-5.4657200000000003E-2</c:v>
                </c:pt>
                <c:pt idx="29655">
                  <c:v>-5.4871000000000003E-2</c:v>
                </c:pt>
                <c:pt idx="29656">
                  <c:v>-5.5527199999999999E-2</c:v>
                </c:pt>
                <c:pt idx="29657">
                  <c:v>-5.5172300000000001E-2</c:v>
                </c:pt>
                <c:pt idx="29658">
                  <c:v>-5.4869800000000003E-2</c:v>
                </c:pt>
                <c:pt idx="29659">
                  <c:v>-5.45905E-2</c:v>
                </c:pt>
                <c:pt idx="29660">
                  <c:v>-5.4183700000000001E-2</c:v>
                </c:pt>
                <c:pt idx="29661">
                  <c:v>-5.4247900000000002E-2</c:v>
                </c:pt>
                <c:pt idx="29662">
                  <c:v>-6.0871500000000002E-2</c:v>
                </c:pt>
                <c:pt idx="29663">
                  <c:v>-5.9768700000000001E-2</c:v>
                </c:pt>
                <c:pt idx="29664">
                  <c:v>-5.85298E-2</c:v>
                </c:pt>
                <c:pt idx="29665">
                  <c:v>-5.7244799999999998E-2</c:v>
                </c:pt>
                <c:pt idx="29666">
                  <c:v>-5.6448900000000003E-2</c:v>
                </c:pt>
                <c:pt idx="29667">
                  <c:v>-5.5172499999999999E-2</c:v>
                </c:pt>
                <c:pt idx="29668">
                  <c:v>-5.4903100000000003E-2</c:v>
                </c:pt>
                <c:pt idx="29669">
                  <c:v>-5.4083199999999998E-2</c:v>
                </c:pt>
                <c:pt idx="29670">
                  <c:v>-5.3358900000000001E-2</c:v>
                </c:pt>
                <c:pt idx="29671">
                  <c:v>-5.5085200000000001E-2</c:v>
                </c:pt>
                <c:pt idx="29672">
                  <c:v>-5.5266799999999998E-2</c:v>
                </c:pt>
                <c:pt idx="29673">
                  <c:v>-5.5501399999999999E-2</c:v>
                </c:pt>
                <c:pt idx="29674">
                  <c:v>-5.6221699999999999E-2</c:v>
                </c:pt>
                <c:pt idx="29675">
                  <c:v>-5.6952099999999999E-2</c:v>
                </c:pt>
                <c:pt idx="29676">
                  <c:v>-5.81664E-2</c:v>
                </c:pt>
                <c:pt idx="29677">
                  <c:v>-5.7885699999999998E-2</c:v>
                </c:pt>
                <c:pt idx="29678">
                  <c:v>-5.7612499999999997E-2</c:v>
                </c:pt>
                <c:pt idx="29679">
                  <c:v>-5.63472E-2</c:v>
                </c:pt>
                <c:pt idx="29680">
                  <c:v>-5.6585799999999999E-2</c:v>
                </c:pt>
                <c:pt idx="29681">
                  <c:v>-5.6321200000000002E-2</c:v>
                </c:pt>
                <c:pt idx="29682">
                  <c:v>-5.4562300000000001E-2</c:v>
                </c:pt>
                <c:pt idx="29683">
                  <c:v>-5.3299100000000002E-2</c:v>
                </c:pt>
                <c:pt idx="29684">
                  <c:v>-5.4040900000000003E-2</c:v>
                </c:pt>
                <c:pt idx="29685">
                  <c:v>-5.37756E-2</c:v>
                </c:pt>
                <c:pt idx="29686">
                  <c:v>-5.6028500000000002E-2</c:v>
                </c:pt>
                <c:pt idx="29687">
                  <c:v>-5.5748800000000001E-2</c:v>
                </c:pt>
                <c:pt idx="29688">
                  <c:v>-6.1486300000000001E-2</c:v>
                </c:pt>
                <c:pt idx="29689">
                  <c:v>-6.1310400000000001E-2</c:v>
                </c:pt>
                <c:pt idx="29690">
                  <c:v>-6.0548299999999999E-2</c:v>
                </c:pt>
                <c:pt idx="29691">
                  <c:v>-6.0311499999999997E-2</c:v>
                </c:pt>
                <c:pt idx="29692">
                  <c:v>-5.9576299999999999E-2</c:v>
                </c:pt>
                <c:pt idx="29693">
                  <c:v>-5.9326299999999998E-2</c:v>
                </c:pt>
                <c:pt idx="29694">
                  <c:v>-5.9594099999999997E-2</c:v>
                </c:pt>
                <c:pt idx="29695">
                  <c:v>-5.9367200000000002E-2</c:v>
                </c:pt>
                <c:pt idx="29696">
                  <c:v>-5.9145499999999997E-2</c:v>
                </c:pt>
                <c:pt idx="29697">
                  <c:v>-5.8413899999999998E-2</c:v>
                </c:pt>
                <c:pt idx="29698">
                  <c:v>-5.9134199999999998E-2</c:v>
                </c:pt>
                <c:pt idx="29699">
                  <c:v>-6.1902100000000002E-2</c:v>
                </c:pt>
                <c:pt idx="29700">
                  <c:v>-6.3703200000000001E-2</c:v>
                </c:pt>
                <c:pt idx="29701">
                  <c:v>-6.5479499999999996E-2</c:v>
                </c:pt>
                <c:pt idx="29702">
                  <c:v>-6.7266800000000002E-2</c:v>
                </c:pt>
                <c:pt idx="29703">
                  <c:v>-6.9056199999999998E-2</c:v>
                </c:pt>
                <c:pt idx="29704">
                  <c:v>-7.0380600000000001E-2</c:v>
                </c:pt>
                <c:pt idx="29705">
                  <c:v>-7.0187600000000003E-2</c:v>
                </c:pt>
                <c:pt idx="29706">
                  <c:v>-7.0475700000000002E-2</c:v>
                </c:pt>
                <c:pt idx="29707">
                  <c:v>-6.9822300000000004E-2</c:v>
                </c:pt>
                <c:pt idx="29708">
                  <c:v>-6.9481100000000004E-2</c:v>
                </c:pt>
                <c:pt idx="29709">
                  <c:v>-7.6775200000000002E-2</c:v>
                </c:pt>
                <c:pt idx="29710">
                  <c:v>-7.7216999999999994E-2</c:v>
                </c:pt>
                <c:pt idx="29711">
                  <c:v>-7.7011200000000002E-2</c:v>
                </c:pt>
                <c:pt idx="29712">
                  <c:v>-7.6320299999999994E-2</c:v>
                </c:pt>
                <c:pt idx="29713">
                  <c:v>-7.7108899999999994E-2</c:v>
                </c:pt>
                <c:pt idx="29714">
                  <c:v>-7.7945299999999995E-2</c:v>
                </c:pt>
                <c:pt idx="29715">
                  <c:v>-7.8250299999999995E-2</c:v>
                </c:pt>
                <c:pt idx="29716">
                  <c:v>-8.0068399999999998E-2</c:v>
                </c:pt>
                <c:pt idx="29717">
                  <c:v>-8.0904799999999999E-2</c:v>
                </c:pt>
                <c:pt idx="29718">
                  <c:v>-8.2229399999999994E-2</c:v>
                </c:pt>
                <c:pt idx="29719">
                  <c:v>-8.3071900000000004E-2</c:v>
                </c:pt>
                <c:pt idx="29720">
                  <c:v>-8.3893400000000007E-2</c:v>
                </c:pt>
                <c:pt idx="29721">
                  <c:v>-8.6230500000000002E-2</c:v>
                </c:pt>
                <c:pt idx="29722">
                  <c:v>-8.7578100000000006E-2</c:v>
                </c:pt>
                <c:pt idx="29723">
                  <c:v>-8.8428900000000005E-2</c:v>
                </c:pt>
                <c:pt idx="29724">
                  <c:v>-8.8762199999999999E-2</c:v>
                </c:pt>
                <c:pt idx="29725">
                  <c:v>-9.4615400000000002E-2</c:v>
                </c:pt>
                <c:pt idx="29726">
                  <c:v>-9.6470899999999998E-2</c:v>
                </c:pt>
                <c:pt idx="29727">
                  <c:v>-9.7828100000000001E-2</c:v>
                </c:pt>
                <c:pt idx="29728">
                  <c:v>-9.9184900000000006E-2</c:v>
                </c:pt>
                <c:pt idx="29729">
                  <c:v>-0.100032</c:v>
                </c:pt>
                <c:pt idx="29730">
                  <c:v>-9.9397200000000005E-2</c:v>
                </c:pt>
                <c:pt idx="29731">
                  <c:v>-0.10077899999999999</c:v>
                </c:pt>
                <c:pt idx="29732">
                  <c:v>-0.10215299999999999</c:v>
                </c:pt>
                <c:pt idx="29733">
                  <c:v>-0.104536</c:v>
                </c:pt>
                <c:pt idx="29734">
                  <c:v>-0.106393</c:v>
                </c:pt>
                <c:pt idx="29735">
                  <c:v>-0.107234</c:v>
                </c:pt>
                <c:pt idx="29736">
                  <c:v>-0.10712099999999999</c:v>
                </c:pt>
                <c:pt idx="29737">
                  <c:v>-0.107998</c:v>
                </c:pt>
                <c:pt idx="29738">
                  <c:v>-0.107863</c:v>
                </c:pt>
                <c:pt idx="29739">
                  <c:v>-0.108262</c:v>
                </c:pt>
                <c:pt idx="29740">
                  <c:v>-0.10865</c:v>
                </c:pt>
                <c:pt idx="29741">
                  <c:v>-0.11014500000000001</c:v>
                </c:pt>
                <c:pt idx="29742">
                  <c:v>-0.113524</c:v>
                </c:pt>
                <c:pt idx="29743">
                  <c:v>-0.116607</c:v>
                </c:pt>
                <c:pt idx="29744">
                  <c:v>-0.123977</c:v>
                </c:pt>
                <c:pt idx="29745">
                  <c:v>-0.12560199999999999</c:v>
                </c:pt>
                <c:pt idx="29746">
                  <c:v>-0.12599299999999999</c:v>
                </c:pt>
                <c:pt idx="29747">
                  <c:v>-0.125865</c:v>
                </c:pt>
                <c:pt idx="29748">
                  <c:v>-0.12579699999999999</c:v>
                </c:pt>
                <c:pt idx="29749">
                  <c:v>-0.12622700000000001</c:v>
                </c:pt>
                <c:pt idx="29750">
                  <c:v>-0.126607</c:v>
                </c:pt>
                <c:pt idx="29751">
                  <c:v>-0.126467</c:v>
                </c:pt>
                <c:pt idx="29752">
                  <c:v>-0.12584300000000001</c:v>
                </c:pt>
                <c:pt idx="29753">
                  <c:v>-0.125306</c:v>
                </c:pt>
                <c:pt idx="29754">
                  <c:v>-0.12584200000000001</c:v>
                </c:pt>
                <c:pt idx="29755">
                  <c:v>-0.12729099999999999</c:v>
                </c:pt>
                <c:pt idx="29756">
                  <c:v>-0.128742</c:v>
                </c:pt>
                <c:pt idx="29757">
                  <c:v>-0.13069900000000001</c:v>
                </c:pt>
                <c:pt idx="29758">
                  <c:v>-0.13192499999999999</c:v>
                </c:pt>
                <c:pt idx="29759">
                  <c:v>-0.13190099999999999</c:v>
                </c:pt>
                <c:pt idx="29760">
                  <c:v>-0.13344400000000001</c:v>
                </c:pt>
                <c:pt idx="29761">
                  <c:v>-0.13412199999999999</c:v>
                </c:pt>
                <c:pt idx="29762">
                  <c:v>-0.13289000000000001</c:v>
                </c:pt>
                <c:pt idx="29763">
                  <c:v>-0.13200200000000001</c:v>
                </c:pt>
                <c:pt idx="29764">
                  <c:v>-0.13178400000000001</c:v>
                </c:pt>
                <c:pt idx="29765">
                  <c:v>-0.13250700000000001</c:v>
                </c:pt>
                <c:pt idx="29766">
                  <c:v>-0.137659</c:v>
                </c:pt>
                <c:pt idx="29767">
                  <c:v>-0.13725599999999999</c:v>
                </c:pt>
                <c:pt idx="29768">
                  <c:v>-0.13818800000000001</c:v>
                </c:pt>
                <c:pt idx="29769">
                  <c:v>-0.13755899999999999</c:v>
                </c:pt>
                <c:pt idx="29770">
                  <c:v>-0.13820299999999999</c:v>
                </c:pt>
                <c:pt idx="29771">
                  <c:v>-0.139103</c:v>
                </c:pt>
                <c:pt idx="29772">
                  <c:v>-0.14022599999999999</c:v>
                </c:pt>
                <c:pt idx="29773">
                  <c:v>-0.142959</c:v>
                </c:pt>
                <c:pt idx="29774">
                  <c:v>-0.145594</c:v>
                </c:pt>
                <c:pt idx="29775">
                  <c:v>-0.14641399999999999</c:v>
                </c:pt>
                <c:pt idx="29776">
                  <c:v>-0.14721600000000001</c:v>
                </c:pt>
                <c:pt idx="29777">
                  <c:v>-0.14715600000000001</c:v>
                </c:pt>
                <c:pt idx="29778">
                  <c:v>-0.14762800000000001</c:v>
                </c:pt>
                <c:pt idx="29779">
                  <c:v>-0.14823600000000001</c:v>
                </c:pt>
                <c:pt idx="29780">
                  <c:v>-0.14978</c:v>
                </c:pt>
                <c:pt idx="29781">
                  <c:v>-0.15029400000000001</c:v>
                </c:pt>
                <c:pt idx="29782">
                  <c:v>-0.148974</c:v>
                </c:pt>
                <c:pt idx="29783">
                  <c:v>-0.14738799999999999</c:v>
                </c:pt>
                <c:pt idx="29784">
                  <c:v>-0.14591999999999999</c:v>
                </c:pt>
                <c:pt idx="29785">
                  <c:v>-0.14494399999999999</c:v>
                </c:pt>
                <c:pt idx="29786">
                  <c:v>-0.14372399999999999</c:v>
                </c:pt>
                <c:pt idx="29787">
                  <c:v>-0.14130100000000001</c:v>
                </c:pt>
                <c:pt idx="29788">
                  <c:v>-0.141347</c:v>
                </c:pt>
                <c:pt idx="29789">
                  <c:v>-0.144707</c:v>
                </c:pt>
                <c:pt idx="29790">
                  <c:v>-0.14283999999999999</c:v>
                </c:pt>
                <c:pt idx="29791">
                  <c:v>-0.14158399999999999</c:v>
                </c:pt>
                <c:pt idx="29792">
                  <c:v>-0.14029700000000001</c:v>
                </c:pt>
                <c:pt idx="29793">
                  <c:v>-0.138101</c:v>
                </c:pt>
                <c:pt idx="29794">
                  <c:v>-0.13617199999999999</c:v>
                </c:pt>
                <c:pt idx="29795">
                  <c:v>-0.13475599999999999</c:v>
                </c:pt>
                <c:pt idx="29796">
                  <c:v>-0.13386400000000001</c:v>
                </c:pt>
                <c:pt idx="29797">
                  <c:v>-0.133377</c:v>
                </c:pt>
                <c:pt idx="29798">
                  <c:v>-0.13267499999999999</c:v>
                </c:pt>
                <c:pt idx="29799">
                  <c:v>-0.13153000000000001</c:v>
                </c:pt>
                <c:pt idx="29800">
                  <c:v>-0.13062499999999999</c:v>
                </c:pt>
                <c:pt idx="29801">
                  <c:v>-0.13012099999999999</c:v>
                </c:pt>
                <c:pt idx="29802">
                  <c:v>-0.129523</c:v>
                </c:pt>
                <c:pt idx="29803">
                  <c:v>-0.129054</c:v>
                </c:pt>
                <c:pt idx="29804">
                  <c:v>-0.12811600000000001</c:v>
                </c:pt>
                <c:pt idx="29805">
                  <c:v>-0.126724</c:v>
                </c:pt>
                <c:pt idx="29806">
                  <c:v>-0.12645000000000001</c:v>
                </c:pt>
                <c:pt idx="29807">
                  <c:v>-0.12642800000000001</c:v>
                </c:pt>
                <c:pt idx="29808">
                  <c:v>-0.12625500000000001</c:v>
                </c:pt>
                <c:pt idx="29809">
                  <c:v>-0.125391</c:v>
                </c:pt>
                <c:pt idx="29810">
                  <c:v>-0.12460499999999999</c:v>
                </c:pt>
                <c:pt idx="29811">
                  <c:v>-0.123531</c:v>
                </c:pt>
                <c:pt idx="29812">
                  <c:v>-0.12538199999999999</c:v>
                </c:pt>
                <c:pt idx="29813">
                  <c:v>-0.128665</c:v>
                </c:pt>
                <c:pt idx="29814">
                  <c:v>-0.12742999999999999</c:v>
                </c:pt>
                <c:pt idx="29815">
                  <c:v>-0.12775700000000001</c:v>
                </c:pt>
                <c:pt idx="29816">
                  <c:v>-0.12612499999999999</c:v>
                </c:pt>
                <c:pt idx="29817">
                  <c:v>-0.122364</c:v>
                </c:pt>
                <c:pt idx="29818">
                  <c:v>-0.117781</c:v>
                </c:pt>
                <c:pt idx="29819">
                  <c:v>-0.114995</c:v>
                </c:pt>
                <c:pt idx="29820">
                  <c:v>-0.113164</c:v>
                </c:pt>
                <c:pt idx="29821">
                  <c:v>-0.112729</c:v>
                </c:pt>
                <c:pt idx="29822">
                  <c:v>-0.11103499999999999</c:v>
                </c:pt>
                <c:pt idx="29823">
                  <c:v>-0.109398</c:v>
                </c:pt>
                <c:pt idx="29824">
                  <c:v>-0.109264</c:v>
                </c:pt>
                <c:pt idx="29825">
                  <c:v>-0.108892</c:v>
                </c:pt>
                <c:pt idx="29826">
                  <c:v>-0.108691</c:v>
                </c:pt>
                <c:pt idx="29827">
                  <c:v>-0.10904899999999999</c:v>
                </c:pt>
                <c:pt idx="29828">
                  <c:v>-0.10879900000000001</c:v>
                </c:pt>
                <c:pt idx="29829">
                  <c:v>-0.109067</c:v>
                </c:pt>
                <c:pt idx="29830">
                  <c:v>-0.108973</c:v>
                </c:pt>
                <c:pt idx="29831">
                  <c:v>-0.108874</c:v>
                </c:pt>
                <c:pt idx="29832">
                  <c:v>-0.10852299999999999</c:v>
                </c:pt>
                <c:pt idx="29833">
                  <c:v>-0.10697</c:v>
                </c:pt>
                <c:pt idx="29834">
                  <c:v>-0.105605</c:v>
                </c:pt>
                <c:pt idx="29835">
                  <c:v>-0.10320699999999999</c:v>
                </c:pt>
                <c:pt idx="29836">
                  <c:v>-0.100481</c:v>
                </c:pt>
                <c:pt idx="29837">
                  <c:v>-0.101393</c:v>
                </c:pt>
                <c:pt idx="29838">
                  <c:v>-0.10402400000000001</c:v>
                </c:pt>
                <c:pt idx="29839">
                  <c:v>-0.103893</c:v>
                </c:pt>
                <c:pt idx="29840">
                  <c:v>-0.103259</c:v>
                </c:pt>
                <c:pt idx="29841">
                  <c:v>-0.102785</c:v>
                </c:pt>
                <c:pt idx="29842">
                  <c:v>-0.102829</c:v>
                </c:pt>
                <c:pt idx="29843">
                  <c:v>-0.101064</c:v>
                </c:pt>
                <c:pt idx="29844">
                  <c:v>-0.10048700000000001</c:v>
                </c:pt>
                <c:pt idx="29845">
                  <c:v>-0.100343</c:v>
                </c:pt>
                <c:pt idx="29846">
                  <c:v>-9.9438100000000001E-2</c:v>
                </c:pt>
                <c:pt idx="29847">
                  <c:v>-9.9480299999999994E-2</c:v>
                </c:pt>
                <c:pt idx="29848">
                  <c:v>-9.7749299999999997E-2</c:v>
                </c:pt>
                <c:pt idx="29849">
                  <c:v>-9.4120599999999999E-2</c:v>
                </c:pt>
                <c:pt idx="29850">
                  <c:v>-9.23403E-2</c:v>
                </c:pt>
                <c:pt idx="29851">
                  <c:v>-9.2624200000000004E-2</c:v>
                </c:pt>
                <c:pt idx="29852">
                  <c:v>-9.1924699999999998E-2</c:v>
                </c:pt>
                <c:pt idx="29853">
                  <c:v>-9.1019600000000006E-2</c:v>
                </c:pt>
                <c:pt idx="29854">
                  <c:v>-9.1584100000000002E-2</c:v>
                </c:pt>
                <c:pt idx="29855">
                  <c:v>-9.1900999999999997E-2</c:v>
                </c:pt>
                <c:pt idx="29856">
                  <c:v>-9.0950799999999998E-2</c:v>
                </c:pt>
                <c:pt idx="29857">
                  <c:v>-8.9446399999999995E-2</c:v>
                </c:pt>
                <c:pt idx="29858">
                  <c:v>-8.6878700000000003E-2</c:v>
                </c:pt>
                <c:pt idx="29859">
                  <c:v>-8.3332199999999995E-2</c:v>
                </c:pt>
                <c:pt idx="29860">
                  <c:v>-8.3228800000000006E-2</c:v>
                </c:pt>
                <c:pt idx="29861">
                  <c:v>-8.4586999999999996E-2</c:v>
                </c:pt>
                <c:pt idx="29862">
                  <c:v>-8.3043400000000003E-2</c:v>
                </c:pt>
                <c:pt idx="29863">
                  <c:v>-8.3058000000000007E-2</c:v>
                </c:pt>
                <c:pt idx="29864">
                  <c:v>-8.3246200000000006E-2</c:v>
                </c:pt>
                <c:pt idx="29865">
                  <c:v>-8.3067199999999994E-2</c:v>
                </c:pt>
                <c:pt idx="29866">
                  <c:v>-8.2754999999999995E-2</c:v>
                </c:pt>
                <c:pt idx="29867">
                  <c:v>-8.1904299999999999E-2</c:v>
                </c:pt>
                <c:pt idx="29868">
                  <c:v>-8.0400100000000002E-2</c:v>
                </c:pt>
                <c:pt idx="29869">
                  <c:v>-7.7687800000000001E-2</c:v>
                </c:pt>
                <c:pt idx="29870">
                  <c:v>-7.3289300000000002E-2</c:v>
                </c:pt>
                <c:pt idx="29871">
                  <c:v>-6.9532700000000003E-2</c:v>
                </c:pt>
                <c:pt idx="29872">
                  <c:v>-6.7846799999999999E-2</c:v>
                </c:pt>
                <c:pt idx="29873">
                  <c:v>-6.6216399999999995E-2</c:v>
                </c:pt>
                <c:pt idx="29874">
                  <c:v>-6.4331600000000003E-2</c:v>
                </c:pt>
                <c:pt idx="29875">
                  <c:v>-6.2274900000000001E-2</c:v>
                </c:pt>
                <c:pt idx="29876">
                  <c:v>-6.0838900000000001E-2</c:v>
                </c:pt>
                <c:pt idx="29877">
                  <c:v>-5.9827499999999999E-2</c:v>
                </c:pt>
                <c:pt idx="29878">
                  <c:v>-5.8077799999999999E-2</c:v>
                </c:pt>
                <c:pt idx="29879">
                  <c:v>-5.3909499999999999E-2</c:v>
                </c:pt>
                <c:pt idx="29880">
                  <c:v>-4.8819899999999999E-2</c:v>
                </c:pt>
                <c:pt idx="29881">
                  <c:v>-4.5382499999999999E-2</c:v>
                </c:pt>
                <c:pt idx="29882">
                  <c:v>-4.1473200000000002E-2</c:v>
                </c:pt>
                <c:pt idx="29883">
                  <c:v>-4.0401300000000001E-2</c:v>
                </c:pt>
                <c:pt idx="29884">
                  <c:v>-4.2379399999999998E-2</c:v>
                </c:pt>
                <c:pt idx="29885">
                  <c:v>-3.9873100000000002E-2</c:v>
                </c:pt>
                <c:pt idx="29886">
                  <c:v>-3.7620599999999997E-2</c:v>
                </c:pt>
                <c:pt idx="29887">
                  <c:v>-3.0025699999999999E-2</c:v>
                </c:pt>
                <c:pt idx="29888">
                  <c:v>-2.5048600000000001E-2</c:v>
                </c:pt>
                <c:pt idx="29889">
                  <c:v>-2.4357199999999999E-2</c:v>
                </c:pt>
                <c:pt idx="29890">
                  <c:v>-1.9351299999999998E-2</c:v>
                </c:pt>
                <c:pt idx="29891">
                  <c:v>-2.1336899999999999E-2</c:v>
                </c:pt>
                <c:pt idx="29892">
                  <c:v>-1.8122200000000002E-2</c:v>
                </c:pt>
                <c:pt idx="29893">
                  <c:v>-1.6555199999999999E-2</c:v>
                </c:pt>
                <c:pt idx="29894">
                  <c:v>-1.45217E-2</c:v>
                </c:pt>
                <c:pt idx="29895">
                  <c:v>-1.3487900000000001E-2</c:v>
                </c:pt>
                <c:pt idx="29896">
                  <c:v>-1.2186900000000001E-2</c:v>
                </c:pt>
                <c:pt idx="29897">
                  <c:v>-1.01403E-2</c:v>
                </c:pt>
                <c:pt idx="29898">
                  <c:v>-7.4830900000000004E-3</c:v>
                </c:pt>
                <c:pt idx="29899">
                  <c:v>-6.5394499999999996E-3</c:v>
                </c:pt>
                <c:pt idx="29900">
                  <c:v>-5.6152199999999998E-3</c:v>
                </c:pt>
                <c:pt idx="29901">
                  <c:v>-2.2143800000000002E-3</c:v>
                </c:pt>
                <c:pt idx="29902">
                  <c:v>1.39288E-3</c:v>
                </c:pt>
                <c:pt idx="29903">
                  <c:v>5.7573700000000004E-3</c:v>
                </c:pt>
                <c:pt idx="29904">
                  <c:v>8.1456700000000007E-3</c:v>
                </c:pt>
                <c:pt idx="29905">
                  <c:v>1.0084600000000001E-2</c:v>
                </c:pt>
                <c:pt idx="29906">
                  <c:v>1.22922E-2</c:v>
                </c:pt>
                <c:pt idx="29907">
                  <c:v>1.2811899999999999E-2</c:v>
                </c:pt>
                <c:pt idx="29908">
                  <c:v>9.8466500000000002E-3</c:v>
                </c:pt>
                <c:pt idx="29909">
                  <c:v>1.3506000000000001E-2</c:v>
                </c:pt>
                <c:pt idx="29910">
                  <c:v>1.6309400000000002E-2</c:v>
                </c:pt>
                <c:pt idx="29911">
                  <c:v>1.8490199999999998E-2</c:v>
                </c:pt>
                <c:pt idx="29912">
                  <c:v>2.05445E-2</c:v>
                </c:pt>
                <c:pt idx="29913">
                  <c:v>2.0564099999999998E-2</c:v>
                </c:pt>
                <c:pt idx="29914">
                  <c:v>2.2428400000000001E-2</c:v>
                </c:pt>
                <c:pt idx="29915">
                  <c:v>2.6268199999999998E-2</c:v>
                </c:pt>
                <c:pt idx="29916">
                  <c:v>2.1049999999999999E-2</c:v>
                </c:pt>
                <c:pt idx="29917">
                  <c:v>2.3094300000000002E-2</c:v>
                </c:pt>
                <c:pt idx="29918">
                  <c:v>2.3338100000000001E-2</c:v>
                </c:pt>
                <c:pt idx="29919">
                  <c:v>2.3085999999999999E-2</c:v>
                </c:pt>
                <c:pt idx="29920">
                  <c:v>2.3447200000000001E-2</c:v>
                </c:pt>
                <c:pt idx="29921">
                  <c:v>2.49015E-2</c:v>
                </c:pt>
                <c:pt idx="29922">
                  <c:v>2.70437E-2</c:v>
                </c:pt>
                <c:pt idx="29923">
                  <c:v>2.8022600000000002E-2</c:v>
                </c:pt>
                <c:pt idx="29924">
                  <c:v>2.8905199999999999E-2</c:v>
                </c:pt>
                <c:pt idx="29925">
                  <c:v>3.12483E-2</c:v>
                </c:pt>
                <c:pt idx="29926">
                  <c:v>3.3298300000000003E-2</c:v>
                </c:pt>
                <c:pt idx="29927">
                  <c:v>3.5144000000000002E-2</c:v>
                </c:pt>
                <c:pt idx="29928">
                  <c:v>3.8447700000000001E-2</c:v>
                </c:pt>
                <c:pt idx="29929">
                  <c:v>4.0850499999999998E-2</c:v>
                </c:pt>
                <c:pt idx="29930">
                  <c:v>4.1424799999999998E-2</c:v>
                </c:pt>
                <c:pt idx="29931">
                  <c:v>4.2171800000000002E-2</c:v>
                </c:pt>
                <c:pt idx="29932">
                  <c:v>4.35117E-2</c:v>
                </c:pt>
                <c:pt idx="29933">
                  <c:v>4.4970000000000003E-2</c:v>
                </c:pt>
                <c:pt idx="29934">
                  <c:v>4.48133E-2</c:v>
                </c:pt>
                <c:pt idx="29935">
                  <c:v>4.4940899999999999E-2</c:v>
                </c:pt>
                <c:pt idx="29936">
                  <c:v>3.9906700000000003E-2</c:v>
                </c:pt>
                <c:pt idx="29937">
                  <c:v>4.2516900000000003E-2</c:v>
                </c:pt>
                <c:pt idx="29938">
                  <c:v>4.3520000000000003E-2</c:v>
                </c:pt>
                <c:pt idx="29939">
                  <c:v>4.4779699999999999E-2</c:v>
                </c:pt>
                <c:pt idx="29940">
                  <c:v>4.6495500000000002E-2</c:v>
                </c:pt>
                <c:pt idx="29941">
                  <c:v>4.8108900000000003E-2</c:v>
                </c:pt>
                <c:pt idx="29942">
                  <c:v>4.9411700000000003E-2</c:v>
                </c:pt>
                <c:pt idx="29943">
                  <c:v>5.2550100000000002E-2</c:v>
                </c:pt>
                <c:pt idx="29944">
                  <c:v>5.3128099999999998E-2</c:v>
                </c:pt>
                <c:pt idx="29945">
                  <c:v>5.3237300000000001E-2</c:v>
                </c:pt>
                <c:pt idx="29946">
                  <c:v>5.14048E-2</c:v>
                </c:pt>
                <c:pt idx="29947">
                  <c:v>5.06384E-2</c:v>
                </c:pt>
                <c:pt idx="29948">
                  <c:v>4.9818000000000001E-2</c:v>
                </c:pt>
                <c:pt idx="29949">
                  <c:v>4.9001999999999997E-2</c:v>
                </c:pt>
                <c:pt idx="29950">
                  <c:v>4.8206800000000001E-2</c:v>
                </c:pt>
                <c:pt idx="29951">
                  <c:v>4.8404500000000003E-2</c:v>
                </c:pt>
                <c:pt idx="29952">
                  <c:v>4.8044299999999998E-2</c:v>
                </c:pt>
                <c:pt idx="29953">
                  <c:v>4.6233799999999999E-2</c:v>
                </c:pt>
                <c:pt idx="29954">
                  <c:v>4.6437600000000002E-2</c:v>
                </c:pt>
                <c:pt idx="29955">
                  <c:v>4.7609600000000002E-2</c:v>
                </c:pt>
                <c:pt idx="29956">
                  <c:v>4.8774999999999999E-2</c:v>
                </c:pt>
                <c:pt idx="29957">
                  <c:v>5.0434100000000003E-2</c:v>
                </c:pt>
                <c:pt idx="29958">
                  <c:v>5.46086E-2</c:v>
                </c:pt>
                <c:pt idx="29959">
                  <c:v>5.2789999999999997E-2</c:v>
                </c:pt>
                <c:pt idx="29960">
                  <c:v>5.5400499999999998E-2</c:v>
                </c:pt>
                <c:pt idx="29961">
                  <c:v>5.7108199999999998E-2</c:v>
                </c:pt>
                <c:pt idx="29962">
                  <c:v>5.7280499999999998E-2</c:v>
                </c:pt>
                <c:pt idx="29963">
                  <c:v>5.7449500000000001E-2</c:v>
                </c:pt>
                <c:pt idx="29964">
                  <c:v>5.7119200000000002E-2</c:v>
                </c:pt>
                <c:pt idx="29965">
                  <c:v>5.6800400000000001E-2</c:v>
                </c:pt>
                <c:pt idx="29966">
                  <c:v>5.5929399999999997E-2</c:v>
                </c:pt>
                <c:pt idx="29967">
                  <c:v>5.7015400000000001E-2</c:v>
                </c:pt>
                <c:pt idx="29968">
                  <c:v>5.8199399999999998E-2</c:v>
                </c:pt>
                <c:pt idx="29969">
                  <c:v>5.8864199999999998E-2</c:v>
                </c:pt>
                <c:pt idx="29970">
                  <c:v>5.9503800000000003E-2</c:v>
                </c:pt>
                <c:pt idx="29971">
                  <c:v>6.0179200000000002E-2</c:v>
                </c:pt>
                <c:pt idx="29972">
                  <c:v>6.0320699999999998E-2</c:v>
                </c:pt>
                <c:pt idx="29973">
                  <c:v>6.0978200000000003E-2</c:v>
                </c:pt>
                <c:pt idx="29974">
                  <c:v>6.1068299999999999E-2</c:v>
                </c:pt>
                <c:pt idx="29975">
                  <c:v>6.3124100000000002E-2</c:v>
                </c:pt>
                <c:pt idx="29976">
                  <c:v>6.4377599999999993E-2</c:v>
                </c:pt>
                <c:pt idx="29977">
                  <c:v>6.5010899999999996E-2</c:v>
                </c:pt>
                <c:pt idx="29978">
                  <c:v>6.5687099999999998E-2</c:v>
                </c:pt>
                <c:pt idx="29979">
                  <c:v>6.6171300000000002E-2</c:v>
                </c:pt>
                <c:pt idx="29980">
                  <c:v>6.9620299999999996E-2</c:v>
                </c:pt>
                <c:pt idx="29981">
                  <c:v>7.1735400000000005E-2</c:v>
                </c:pt>
                <c:pt idx="29982">
                  <c:v>6.8930699999999998E-2</c:v>
                </c:pt>
                <c:pt idx="29983">
                  <c:v>6.9716200000000006E-2</c:v>
                </c:pt>
                <c:pt idx="29984">
                  <c:v>7.0463300000000006E-2</c:v>
                </c:pt>
                <c:pt idx="29985">
                  <c:v>7.1842699999999995E-2</c:v>
                </c:pt>
                <c:pt idx="29986">
                  <c:v>7.5020199999999995E-2</c:v>
                </c:pt>
                <c:pt idx="29987">
                  <c:v>7.6208499999999998E-2</c:v>
                </c:pt>
                <c:pt idx="29988">
                  <c:v>7.8793199999999994E-2</c:v>
                </c:pt>
                <c:pt idx="29989">
                  <c:v>7.95265E-2</c:v>
                </c:pt>
                <c:pt idx="29990">
                  <c:v>8.1537499999999999E-2</c:v>
                </c:pt>
                <c:pt idx="29991">
                  <c:v>8.2340300000000005E-2</c:v>
                </c:pt>
                <c:pt idx="29992">
                  <c:v>8.2956199999999994E-2</c:v>
                </c:pt>
                <c:pt idx="29993">
                  <c:v>8.2730499999999998E-2</c:v>
                </c:pt>
                <c:pt idx="29994">
                  <c:v>8.1828200000000004E-2</c:v>
                </c:pt>
                <c:pt idx="29995">
                  <c:v>8.1086400000000003E-2</c:v>
                </c:pt>
                <c:pt idx="29996">
                  <c:v>7.8678899999999996E-2</c:v>
                </c:pt>
                <c:pt idx="29997">
                  <c:v>7.8519199999999997E-2</c:v>
                </c:pt>
                <c:pt idx="29998">
                  <c:v>7.8219300000000005E-2</c:v>
                </c:pt>
                <c:pt idx="29999">
                  <c:v>7.8268900000000002E-2</c:v>
                </c:pt>
                <c:pt idx="30000">
                  <c:v>7.7931799999999996E-2</c:v>
                </c:pt>
                <c:pt idx="30001">
                  <c:v>7.7896999999999994E-2</c:v>
                </c:pt>
                <c:pt idx="30002">
                  <c:v>7.9134200000000002E-2</c:v>
                </c:pt>
                <c:pt idx="30003">
                  <c:v>8.2138799999999998E-2</c:v>
                </c:pt>
                <c:pt idx="30004">
                  <c:v>7.8982800000000006E-2</c:v>
                </c:pt>
                <c:pt idx="30005">
                  <c:v>7.6005400000000001E-2</c:v>
                </c:pt>
                <c:pt idx="30006">
                  <c:v>7.6152800000000007E-2</c:v>
                </c:pt>
                <c:pt idx="30007">
                  <c:v>7.8348799999999996E-2</c:v>
                </c:pt>
                <c:pt idx="30008">
                  <c:v>7.9005800000000001E-2</c:v>
                </c:pt>
                <c:pt idx="30009">
                  <c:v>8.4876099999999996E-2</c:v>
                </c:pt>
                <c:pt idx="30010">
                  <c:v>8.1060999999999994E-2</c:v>
                </c:pt>
                <c:pt idx="30011">
                  <c:v>8.0543299999999998E-2</c:v>
                </c:pt>
                <c:pt idx="30012">
                  <c:v>8.1335500000000005E-2</c:v>
                </c:pt>
                <c:pt idx="30013">
                  <c:v>8.2710099999999995E-2</c:v>
                </c:pt>
                <c:pt idx="30014">
                  <c:v>8.4003700000000001E-2</c:v>
                </c:pt>
                <c:pt idx="30015">
                  <c:v>8.4099099999999996E-2</c:v>
                </c:pt>
                <c:pt idx="30016">
                  <c:v>8.5012900000000002E-2</c:v>
                </c:pt>
                <c:pt idx="30017">
                  <c:v>8.5810399999999995E-2</c:v>
                </c:pt>
                <c:pt idx="30018">
                  <c:v>8.5050600000000004E-2</c:v>
                </c:pt>
                <c:pt idx="30019">
                  <c:v>8.4362199999999998E-2</c:v>
                </c:pt>
                <c:pt idx="30020">
                  <c:v>8.5319900000000004E-2</c:v>
                </c:pt>
                <c:pt idx="30021">
                  <c:v>8.5864800000000005E-2</c:v>
                </c:pt>
                <c:pt idx="30022">
                  <c:v>8.7442699999999998E-2</c:v>
                </c:pt>
                <c:pt idx="30023">
                  <c:v>8.7206699999999998E-2</c:v>
                </c:pt>
                <c:pt idx="30024">
                  <c:v>8.7949299999999994E-2</c:v>
                </c:pt>
                <c:pt idx="30025">
                  <c:v>8.9426400000000003E-2</c:v>
                </c:pt>
                <c:pt idx="30026">
                  <c:v>9.0713799999999997E-2</c:v>
                </c:pt>
                <c:pt idx="30027">
                  <c:v>8.5599700000000001E-2</c:v>
                </c:pt>
                <c:pt idx="30028">
                  <c:v>8.5048399999999996E-2</c:v>
                </c:pt>
                <c:pt idx="30029">
                  <c:v>8.6343500000000004E-2</c:v>
                </c:pt>
                <c:pt idx="30030">
                  <c:v>8.6855299999999996E-2</c:v>
                </c:pt>
                <c:pt idx="30031">
                  <c:v>8.7838299999999994E-2</c:v>
                </c:pt>
                <c:pt idx="30032">
                  <c:v>8.8549100000000006E-2</c:v>
                </c:pt>
                <c:pt idx="30033">
                  <c:v>8.8168899999999994E-2</c:v>
                </c:pt>
                <c:pt idx="30034">
                  <c:v>8.8065699999999997E-2</c:v>
                </c:pt>
                <c:pt idx="30035">
                  <c:v>8.8542499999999996E-2</c:v>
                </c:pt>
                <c:pt idx="30036">
                  <c:v>8.8835200000000003E-2</c:v>
                </c:pt>
                <c:pt idx="30037">
                  <c:v>8.6709700000000001E-2</c:v>
                </c:pt>
                <c:pt idx="30038">
                  <c:v>8.4023600000000004E-2</c:v>
                </c:pt>
                <c:pt idx="30039">
                  <c:v>8.3186599999999999E-2</c:v>
                </c:pt>
                <c:pt idx="30040">
                  <c:v>8.4054500000000004E-2</c:v>
                </c:pt>
                <c:pt idx="30041">
                  <c:v>8.5165599999999994E-2</c:v>
                </c:pt>
                <c:pt idx="30042">
                  <c:v>8.53627E-2</c:v>
                </c:pt>
                <c:pt idx="30043">
                  <c:v>8.5113400000000006E-2</c:v>
                </c:pt>
                <c:pt idx="30044">
                  <c:v>8.6280999999999997E-2</c:v>
                </c:pt>
                <c:pt idx="30045">
                  <c:v>8.0880599999999997E-2</c:v>
                </c:pt>
                <c:pt idx="30046">
                  <c:v>8.6401199999999997E-2</c:v>
                </c:pt>
                <c:pt idx="30047">
                  <c:v>8.1349400000000002E-2</c:v>
                </c:pt>
                <c:pt idx="30048">
                  <c:v>8.0059199999999997E-2</c:v>
                </c:pt>
                <c:pt idx="30049">
                  <c:v>8.0407500000000007E-2</c:v>
                </c:pt>
                <c:pt idx="30050">
                  <c:v>7.9941799999999993E-2</c:v>
                </c:pt>
                <c:pt idx="30051">
                  <c:v>7.8877100000000006E-2</c:v>
                </c:pt>
                <c:pt idx="30052">
                  <c:v>7.9239199999999996E-2</c:v>
                </c:pt>
                <c:pt idx="30053">
                  <c:v>7.9251199999999994E-2</c:v>
                </c:pt>
                <c:pt idx="30054">
                  <c:v>8.0143199999999998E-2</c:v>
                </c:pt>
                <c:pt idx="30055">
                  <c:v>8.0696100000000007E-2</c:v>
                </c:pt>
                <c:pt idx="30056">
                  <c:v>8.1563899999999995E-2</c:v>
                </c:pt>
                <c:pt idx="30057">
                  <c:v>8.3050799999999994E-2</c:v>
                </c:pt>
                <c:pt idx="30058">
                  <c:v>8.40838E-2</c:v>
                </c:pt>
                <c:pt idx="30059">
                  <c:v>8.5076899999999997E-2</c:v>
                </c:pt>
                <c:pt idx="30060">
                  <c:v>8.5622299999999998E-2</c:v>
                </c:pt>
                <c:pt idx="30061">
                  <c:v>8.6024199999999995E-2</c:v>
                </c:pt>
                <c:pt idx="30062">
                  <c:v>8.7402800000000003E-2</c:v>
                </c:pt>
                <c:pt idx="30063">
                  <c:v>8.8588399999999998E-2</c:v>
                </c:pt>
                <c:pt idx="30064">
                  <c:v>8.7959200000000001E-2</c:v>
                </c:pt>
                <c:pt idx="30065">
                  <c:v>8.88597E-2</c:v>
                </c:pt>
                <c:pt idx="30066">
                  <c:v>8.2006700000000002E-2</c:v>
                </c:pt>
                <c:pt idx="30067">
                  <c:v>8.1755900000000006E-2</c:v>
                </c:pt>
                <c:pt idx="30068">
                  <c:v>8.1553700000000007E-2</c:v>
                </c:pt>
                <c:pt idx="30069">
                  <c:v>7.9928100000000002E-2</c:v>
                </c:pt>
                <c:pt idx="30070">
                  <c:v>7.9418600000000006E-2</c:v>
                </c:pt>
                <c:pt idx="30071">
                  <c:v>7.6975799999999997E-2</c:v>
                </c:pt>
                <c:pt idx="30072">
                  <c:v>7.5278600000000001E-2</c:v>
                </c:pt>
                <c:pt idx="30073">
                  <c:v>7.4664300000000003E-2</c:v>
                </c:pt>
                <c:pt idx="30074">
                  <c:v>7.4599299999999993E-2</c:v>
                </c:pt>
                <c:pt idx="30075">
                  <c:v>7.41174E-2</c:v>
                </c:pt>
                <c:pt idx="30076">
                  <c:v>7.2582599999999997E-2</c:v>
                </c:pt>
                <c:pt idx="30077">
                  <c:v>7.1463899999999997E-2</c:v>
                </c:pt>
                <c:pt idx="30078">
                  <c:v>7.0888300000000001E-2</c:v>
                </c:pt>
                <c:pt idx="30079">
                  <c:v>7.0316000000000004E-2</c:v>
                </c:pt>
                <c:pt idx="30080">
                  <c:v>6.9353999999999999E-2</c:v>
                </c:pt>
                <c:pt idx="30081">
                  <c:v>6.6246399999999997E-2</c:v>
                </c:pt>
                <c:pt idx="30082">
                  <c:v>6.6521499999999997E-2</c:v>
                </c:pt>
                <c:pt idx="30083">
                  <c:v>6.7516300000000001E-2</c:v>
                </c:pt>
                <c:pt idx="30084">
                  <c:v>6.6944100000000006E-2</c:v>
                </c:pt>
                <c:pt idx="30085">
                  <c:v>6.6012799999999996E-2</c:v>
                </c:pt>
                <c:pt idx="30086">
                  <c:v>5.9392599999999997E-2</c:v>
                </c:pt>
                <c:pt idx="30087">
                  <c:v>5.9693299999999998E-2</c:v>
                </c:pt>
                <c:pt idx="30088">
                  <c:v>5.9130299999999997E-2</c:v>
                </c:pt>
                <c:pt idx="30089">
                  <c:v>6.0533000000000003E-2</c:v>
                </c:pt>
                <c:pt idx="30090">
                  <c:v>6.0964499999999998E-2</c:v>
                </c:pt>
                <c:pt idx="30091">
                  <c:v>6.1877099999999997E-2</c:v>
                </c:pt>
                <c:pt idx="30092">
                  <c:v>6.32992E-2</c:v>
                </c:pt>
                <c:pt idx="30093">
                  <c:v>6.3711400000000001E-2</c:v>
                </c:pt>
                <c:pt idx="30094">
                  <c:v>6.3630000000000006E-2</c:v>
                </c:pt>
                <c:pt idx="30095">
                  <c:v>6.4546800000000001E-2</c:v>
                </c:pt>
                <c:pt idx="30096">
                  <c:v>6.4433599999999994E-2</c:v>
                </c:pt>
                <c:pt idx="30097">
                  <c:v>6.3852000000000006E-2</c:v>
                </c:pt>
                <c:pt idx="30098">
                  <c:v>6.42871E-2</c:v>
                </c:pt>
                <c:pt idx="30099">
                  <c:v>6.4657000000000006E-2</c:v>
                </c:pt>
                <c:pt idx="30100">
                  <c:v>6.35294E-2</c:v>
                </c:pt>
                <c:pt idx="30101">
                  <c:v>6.2430399999999997E-2</c:v>
                </c:pt>
                <c:pt idx="30102">
                  <c:v>6.1359799999999999E-2</c:v>
                </c:pt>
                <c:pt idx="30103">
                  <c:v>6.1293399999999998E-2</c:v>
                </c:pt>
                <c:pt idx="30104">
                  <c:v>6.1183700000000001E-2</c:v>
                </c:pt>
                <c:pt idx="30105">
                  <c:v>6.1101599999999999E-2</c:v>
                </c:pt>
                <c:pt idx="30106">
                  <c:v>6.09484E-2</c:v>
                </c:pt>
                <c:pt idx="30107">
                  <c:v>6.0442799999999998E-2</c:v>
                </c:pt>
                <c:pt idx="30108">
                  <c:v>6.0005799999999998E-2</c:v>
                </c:pt>
                <c:pt idx="30109">
                  <c:v>5.49802E-2</c:v>
                </c:pt>
                <c:pt idx="30110">
                  <c:v>5.5708100000000003E-2</c:v>
                </c:pt>
                <c:pt idx="30111">
                  <c:v>5.59874E-2</c:v>
                </c:pt>
                <c:pt idx="30112">
                  <c:v>5.5871299999999999E-2</c:v>
                </c:pt>
                <c:pt idx="30113">
                  <c:v>5.5824400000000003E-2</c:v>
                </c:pt>
                <c:pt idx="30114">
                  <c:v>5.6858600000000002E-2</c:v>
                </c:pt>
                <c:pt idx="30115">
                  <c:v>5.8819900000000001E-2</c:v>
                </c:pt>
                <c:pt idx="30116">
                  <c:v>6.06651E-2</c:v>
                </c:pt>
                <c:pt idx="30117">
                  <c:v>6.1359700000000003E-2</c:v>
                </c:pt>
                <c:pt idx="30118">
                  <c:v>6.0717699999999999E-2</c:v>
                </c:pt>
                <c:pt idx="30119">
                  <c:v>6.06989E-2</c:v>
                </c:pt>
                <c:pt idx="30120">
                  <c:v>6.1205599999999999E-2</c:v>
                </c:pt>
                <c:pt idx="30121">
                  <c:v>6.1996200000000001E-2</c:v>
                </c:pt>
                <c:pt idx="30122">
                  <c:v>6.1946500000000002E-2</c:v>
                </c:pt>
                <c:pt idx="30123">
                  <c:v>6.2881500000000007E-2</c:v>
                </c:pt>
                <c:pt idx="30124">
                  <c:v>6.3235899999999998E-2</c:v>
                </c:pt>
                <c:pt idx="30125">
                  <c:v>6.3597799999999996E-2</c:v>
                </c:pt>
                <c:pt idx="30126">
                  <c:v>6.3436699999999999E-2</c:v>
                </c:pt>
                <c:pt idx="30127">
                  <c:v>6.2634599999999999E-2</c:v>
                </c:pt>
                <c:pt idx="30128">
                  <c:v>6.0322599999999997E-2</c:v>
                </c:pt>
                <c:pt idx="30129">
                  <c:v>5.78148E-2</c:v>
                </c:pt>
                <c:pt idx="30130">
                  <c:v>5.5606299999999997E-2</c:v>
                </c:pt>
                <c:pt idx="30131">
                  <c:v>5.3238199999999999E-2</c:v>
                </c:pt>
                <c:pt idx="30132">
                  <c:v>5.11794E-2</c:v>
                </c:pt>
                <c:pt idx="30133">
                  <c:v>4.7516999999999997E-2</c:v>
                </c:pt>
                <c:pt idx="30134">
                  <c:v>4.50336E-2</c:v>
                </c:pt>
                <c:pt idx="30135">
                  <c:v>3.85046E-2</c:v>
                </c:pt>
                <c:pt idx="30136">
                  <c:v>3.9183900000000001E-2</c:v>
                </c:pt>
                <c:pt idx="30137">
                  <c:v>3.8804100000000001E-2</c:v>
                </c:pt>
                <c:pt idx="30138">
                  <c:v>3.8224000000000001E-2</c:v>
                </c:pt>
                <c:pt idx="30139">
                  <c:v>3.8513699999999998E-2</c:v>
                </c:pt>
                <c:pt idx="30140">
                  <c:v>3.9759500000000003E-2</c:v>
                </c:pt>
                <c:pt idx="30141">
                  <c:v>3.96134E-2</c:v>
                </c:pt>
                <c:pt idx="30142">
                  <c:v>4.0051999999999997E-2</c:v>
                </c:pt>
                <c:pt idx="30143">
                  <c:v>3.9814799999999997E-2</c:v>
                </c:pt>
                <c:pt idx="30144">
                  <c:v>4.0091700000000001E-2</c:v>
                </c:pt>
                <c:pt idx="30145">
                  <c:v>4.14297E-2</c:v>
                </c:pt>
                <c:pt idx="30146">
                  <c:v>4.1840299999999997E-2</c:v>
                </c:pt>
                <c:pt idx="30147">
                  <c:v>4.2783099999999998E-2</c:v>
                </c:pt>
                <c:pt idx="30148">
                  <c:v>4.3955800000000003E-2</c:v>
                </c:pt>
                <c:pt idx="30149">
                  <c:v>4.5720400000000001E-2</c:v>
                </c:pt>
                <c:pt idx="30150">
                  <c:v>4.6811400000000003E-2</c:v>
                </c:pt>
                <c:pt idx="30151">
                  <c:v>4.8567300000000001E-2</c:v>
                </c:pt>
                <c:pt idx="30152">
                  <c:v>4.8853100000000003E-2</c:v>
                </c:pt>
                <c:pt idx="30153">
                  <c:v>4.9252299999999999E-2</c:v>
                </c:pt>
                <c:pt idx="30154">
                  <c:v>5.0031300000000001E-2</c:v>
                </c:pt>
                <c:pt idx="30155">
                  <c:v>5.1956700000000001E-2</c:v>
                </c:pt>
                <c:pt idx="30156">
                  <c:v>5.2618499999999999E-2</c:v>
                </c:pt>
                <c:pt idx="30157">
                  <c:v>5.32194E-2</c:v>
                </c:pt>
                <c:pt idx="30158">
                  <c:v>5.1117799999999998E-2</c:v>
                </c:pt>
                <c:pt idx="30159">
                  <c:v>4.5851299999999998E-2</c:v>
                </c:pt>
                <c:pt idx="30160">
                  <c:v>4.6371799999999998E-2</c:v>
                </c:pt>
                <c:pt idx="30161">
                  <c:v>4.5748799999999999E-2</c:v>
                </c:pt>
                <c:pt idx="30162">
                  <c:v>4.56173E-2</c:v>
                </c:pt>
                <c:pt idx="30163">
                  <c:v>4.5393799999999998E-2</c:v>
                </c:pt>
                <c:pt idx="30164">
                  <c:v>4.6198400000000001E-2</c:v>
                </c:pt>
                <c:pt idx="30165">
                  <c:v>4.5535699999999998E-2</c:v>
                </c:pt>
                <c:pt idx="30166">
                  <c:v>4.4831799999999998E-2</c:v>
                </c:pt>
                <c:pt idx="30167">
                  <c:v>4.3282399999999999E-2</c:v>
                </c:pt>
                <c:pt idx="30168">
                  <c:v>4.2401899999999999E-2</c:v>
                </c:pt>
                <c:pt idx="30169">
                  <c:v>4.2036299999999999E-2</c:v>
                </c:pt>
                <c:pt idx="30170">
                  <c:v>4.1936300000000003E-2</c:v>
                </c:pt>
                <c:pt idx="30171">
                  <c:v>4.1442800000000002E-2</c:v>
                </c:pt>
                <c:pt idx="30172">
                  <c:v>4.15477E-2</c:v>
                </c:pt>
                <c:pt idx="30173">
                  <c:v>4.1291099999999997E-2</c:v>
                </c:pt>
                <c:pt idx="30174">
                  <c:v>4.0328299999999997E-2</c:v>
                </c:pt>
                <c:pt idx="30175">
                  <c:v>3.9734899999999997E-2</c:v>
                </c:pt>
                <c:pt idx="30176">
                  <c:v>3.8907200000000003E-2</c:v>
                </c:pt>
                <c:pt idx="30177">
                  <c:v>3.8791899999999997E-2</c:v>
                </c:pt>
                <c:pt idx="30178">
                  <c:v>3.7820199999999998E-2</c:v>
                </c:pt>
                <c:pt idx="30179">
                  <c:v>3.8062899999999997E-2</c:v>
                </c:pt>
                <c:pt idx="30180">
                  <c:v>3.8442499999999998E-2</c:v>
                </c:pt>
                <c:pt idx="30181">
                  <c:v>3.8570300000000002E-2</c:v>
                </c:pt>
                <c:pt idx="30182">
                  <c:v>3.7084300000000001E-2</c:v>
                </c:pt>
                <c:pt idx="30183">
                  <c:v>3.2593700000000003E-2</c:v>
                </c:pt>
                <c:pt idx="30184">
                  <c:v>3.3752900000000002E-2</c:v>
                </c:pt>
                <c:pt idx="30185">
                  <c:v>3.4631700000000001E-2</c:v>
                </c:pt>
                <c:pt idx="30186">
                  <c:v>3.4923500000000003E-2</c:v>
                </c:pt>
                <c:pt idx="30187">
                  <c:v>3.45863E-2</c:v>
                </c:pt>
                <c:pt idx="30188">
                  <c:v>3.4910499999999997E-2</c:v>
                </c:pt>
                <c:pt idx="30189">
                  <c:v>3.4103099999999997E-2</c:v>
                </c:pt>
                <c:pt idx="30190">
                  <c:v>3.5159700000000002E-2</c:v>
                </c:pt>
                <c:pt idx="30191">
                  <c:v>3.5920800000000003E-2</c:v>
                </c:pt>
                <c:pt idx="30192">
                  <c:v>3.8327100000000003E-2</c:v>
                </c:pt>
                <c:pt idx="30193">
                  <c:v>3.8799399999999998E-2</c:v>
                </c:pt>
                <c:pt idx="30194">
                  <c:v>4.1118200000000001E-2</c:v>
                </c:pt>
                <c:pt idx="30195">
                  <c:v>4.4047700000000002E-2</c:v>
                </c:pt>
                <c:pt idx="30196">
                  <c:v>4.52983E-2</c:v>
                </c:pt>
                <c:pt idx="30197">
                  <c:v>4.5318200000000003E-2</c:v>
                </c:pt>
                <c:pt idx="30198">
                  <c:v>4.5888400000000003E-2</c:v>
                </c:pt>
                <c:pt idx="30199">
                  <c:v>4.64643E-2</c:v>
                </c:pt>
                <c:pt idx="30200">
                  <c:v>4.7496200000000002E-2</c:v>
                </c:pt>
                <c:pt idx="30201">
                  <c:v>4.7981099999999999E-2</c:v>
                </c:pt>
                <c:pt idx="30202">
                  <c:v>4.8596800000000002E-2</c:v>
                </c:pt>
                <c:pt idx="30203">
                  <c:v>5.01944E-2</c:v>
                </c:pt>
                <c:pt idx="30204">
                  <c:v>5.1671500000000002E-2</c:v>
                </c:pt>
                <c:pt idx="30205">
                  <c:v>5.2126199999999998E-2</c:v>
                </c:pt>
                <c:pt idx="30206">
                  <c:v>5.2847100000000001E-2</c:v>
                </c:pt>
                <c:pt idx="30207">
                  <c:v>5.4636700000000003E-2</c:v>
                </c:pt>
                <c:pt idx="30208">
                  <c:v>5.1186500000000003E-2</c:v>
                </c:pt>
                <c:pt idx="30209">
                  <c:v>5.24132E-2</c:v>
                </c:pt>
                <c:pt idx="30210">
                  <c:v>5.3435400000000001E-2</c:v>
                </c:pt>
                <c:pt idx="30211">
                  <c:v>5.4978899999999997E-2</c:v>
                </c:pt>
                <c:pt idx="30212">
                  <c:v>5.5492399999999997E-2</c:v>
                </c:pt>
                <c:pt idx="30213">
                  <c:v>5.55492E-2</c:v>
                </c:pt>
                <c:pt idx="30214">
                  <c:v>5.6109899999999997E-2</c:v>
                </c:pt>
                <c:pt idx="30215">
                  <c:v>5.6651699999999999E-2</c:v>
                </c:pt>
                <c:pt idx="30216">
                  <c:v>5.5710299999999997E-2</c:v>
                </c:pt>
                <c:pt idx="30217">
                  <c:v>5.5762199999999998E-2</c:v>
                </c:pt>
                <c:pt idx="30218">
                  <c:v>5.5818300000000001E-2</c:v>
                </c:pt>
                <c:pt idx="30219">
                  <c:v>5.5876799999999997E-2</c:v>
                </c:pt>
                <c:pt idx="30220">
                  <c:v>5.5457399999999997E-2</c:v>
                </c:pt>
                <c:pt idx="30221">
                  <c:v>5.4507199999999999E-2</c:v>
                </c:pt>
                <c:pt idx="30222">
                  <c:v>5.4522000000000001E-2</c:v>
                </c:pt>
                <c:pt idx="30223">
                  <c:v>5.5050500000000002E-2</c:v>
                </c:pt>
                <c:pt idx="30224">
                  <c:v>5.6075899999999998E-2</c:v>
                </c:pt>
                <c:pt idx="30225">
                  <c:v>5.7139500000000003E-2</c:v>
                </c:pt>
                <c:pt idx="30226">
                  <c:v>5.7738200000000003E-2</c:v>
                </c:pt>
                <c:pt idx="30227">
                  <c:v>5.7790399999999999E-2</c:v>
                </c:pt>
                <c:pt idx="30228">
                  <c:v>5.8293299999999999E-2</c:v>
                </c:pt>
                <c:pt idx="30229">
                  <c:v>5.8884400000000003E-2</c:v>
                </c:pt>
                <c:pt idx="30230">
                  <c:v>5.8941399999999998E-2</c:v>
                </c:pt>
                <c:pt idx="30231">
                  <c:v>5.9433300000000001E-2</c:v>
                </c:pt>
                <c:pt idx="30232">
                  <c:v>6.0346299999999999E-2</c:v>
                </c:pt>
                <c:pt idx="30233">
                  <c:v>6.1451100000000002E-2</c:v>
                </c:pt>
                <c:pt idx="30234">
                  <c:v>5.6142400000000002E-2</c:v>
                </c:pt>
                <c:pt idx="30235">
                  <c:v>5.6819300000000003E-2</c:v>
                </c:pt>
                <c:pt idx="30236">
                  <c:v>5.8091999999999998E-2</c:v>
                </c:pt>
                <c:pt idx="30237">
                  <c:v>5.9916999999999998E-2</c:v>
                </c:pt>
                <c:pt idx="30238">
                  <c:v>5.9916999999999998E-2</c:v>
                </c:pt>
              </c:numCache>
            </c:numRef>
          </c:yVal>
          <c:smooth val="1"/>
        </c:ser>
        <c:dLbls>
          <c:showLegendKey val="0"/>
          <c:showVal val="0"/>
          <c:showCatName val="0"/>
          <c:showSerName val="0"/>
          <c:showPercent val="0"/>
          <c:showBubbleSize val="0"/>
        </c:dLbls>
        <c:axId val="261361024"/>
        <c:axId val="261407872"/>
      </c:scatterChart>
      <c:valAx>
        <c:axId val="261361024"/>
        <c:scaling>
          <c:orientation val="minMax"/>
          <c:max val="2500"/>
        </c:scaling>
        <c:delete val="0"/>
        <c:axPos val="b"/>
        <c:title>
          <c:tx>
            <c:rich>
              <a:bodyPr/>
              <a:lstStyle/>
              <a:p>
                <a:pPr>
                  <a:defRPr/>
                </a:pPr>
                <a:r>
                  <a:rPr lang="en-US"/>
                  <a:t>position (ft)</a:t>
                </a:r>
              </a:p>
            </c:rich>
          </c:tx>
          <c:overlay val="0"/>
        </c:title>
        <c:numFmt formatCode="General" sourceLinked="1"/>
        <c:majorTickMark val="out"/>
        <c:minorTickMark val="none"/>
        <c:tickLblPos val="nextTo"/>
        <c:crossAx val="261407872"/>
        <c:crosses val="autoZero"/>
        <c:crossBetween val="midCat"/>
      </c:valAx>
      <c:valAx>
        <c:axId val="261407872"/>
        <c:scaling>
          <c:orientation val="minMax"/>
        </c:scaling>
        <c:delete val="0"/>
        <c:axPos val="l"/>
        <c:majorGridlines/>
        <c:title>
          <c:tx>
            <c:rich>
              <a:bodyPr rot="-5400000" vert="horz"/>
              <a:lstStyle/>
              <a:p>
                <a:pPr>
                  <a:defRPr/>
                </a:pPr>
                <a:r>
                  <a:rPr lang="en-US"/>
                  <a:t>elevation (in)</a:t>
                </a:r>
              </a:p>
            </c:rich>
          </c:tx>
          <c:overlay val="0"/>
        </c:title>
        <c:numFmt formatCode="General" sourceLinked="1"/>
        <c:majorTickMark val="out"/>
        <c:minorTickMark val="none"/>
        <c:tickLblPos val="nextTo"/>
        <c:crossAx val="261361024"/>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x!$D$16</c:f>
              <c:strCache>
                <c:ptCount val="1"/>
                <c:pt idx="0">
                  <c:v>VB</c:v>
                </c:pt>
              </c:strCache>
            </c:strRef>
          </c:tx>
          <c:spPr>
            <a:ln w="28575">
              <a:noFill/>
            </a:ln>
          </c:spPr>
          <c:xVal>
            <c:numRef>
              <c:f>max!$B$17:$B$26</c:f>
              <c:numCache>
                <c:formatCode>General</c:formatCode>
                <c:ptCount val="10"/>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numCache>
            </c:numRef>
          </c:xVal>
          <c:yVal>
            <c:numRef>
              <c:f>max!$D$17:$D$26</c:f>
              <c:numCache>
                <c:formatCode>General</c:formatCode>
                <c:ptCount val="10"/>
                <c:pt idx="0">
                  <c:v>1.5040799612004936</c:v>
                </c:pt>
                <c:pt idx="1">
                  <c:v>1.7599074192748443</c:v>
                </c:pt>
                <c:pt idx="2">
                  <c:v>1.5443913231521129</c:v>
                </c:pt>
                <c:pt idx="3">
                  <c:v>1.4318115515796337</c:v>
                </c:pt>
                <c:pt idx="4">
                  <c:v>1.5238949679298868</c:v>
                </c:pt>
                <c:pt idx="5">
                  <c:v>1.3393770945335277</c:v>
                </c:pt>
                <c:pt idx="6">
                  <c:v>1.4111984937717801</c:v>
                </c:pt>
                <c:pt idx="7">
                  <c:v>1.776049397100488</c:v>
                </c:pt>
                <c:pt idx="8">
                  <c:v>1.4332725098249652</c:v>
                </c:pt>
                <c:pt idx="9">
                  <c:v>1.4589760450334572</c:v>
                </c:pt>
              </c:numCache>
            </c:numRef>
          </c:yVal>
          <c:smooth val="0"/>
        </c:ser>
        <c:ser>
          <c:idx val="1"/>
          <c:order val="1"/>
          <c:tx>
            <c:strRef>
              <c:f>max!$E$16</c:f>
              <c:strCache>
                <c:ptCount val="1"/>
                <c:pt idx="0">
                  <c:v>VB_SS</c:v>
                </c:pt>
              </c:strCache>
            </c:strRef>
          </c:tx>
          <c:spPr>
            <a:ln w="28575">
              <a:noFill/>
            </a:ln>
          </c:spPr>
          <c:xVal>
            <c:numRef>
              <c:f>max!$B$17:$B$26</c:f>
              <c:numCache>
                <c:formatCode>General</c:formatCode>
                <c:ptCount val="10"/>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numCache>
            </c:numRef>
          </c:xVal>
          <c:yVal>
            <c:numRef>
              <c:f>max!$E$17:$E$26</c:f>
              <c:numCache>
                <c:formatCode>General</c:formatCode>
                <c:ptCount val="10"/>
                <c:pt idx="0">
                  <c:v>1.3021531947355824</c:v>
                </c:pt>
                <c:pt idx="1">
                  <c:v>1.2420202849934638</c:v>
                </c:pt>
                <c:pt idx="2">
                  <c:v>1.4210681766477411</c:v>
                </c:pt>
                <c:pt idx="3">
                  <c:v>1.2041122677826299</c:v>
                </c:pt>
                <c:pt idx="4">
                  <c:v>1.3063786960448476</c:v>
                </c:pt>
                <c:pt idx="5">
                  <c:v>1.3806309383118982</c:v>
                </c:pt>
                <c:pt idx="6">
                  <c:v>1.3028112656969513</c:v>
                </c:pt>
                <c:pt idx="7">
                  <c:v>1.1752888573899953</c:v>
                </c:pt>
                <c:pt idx="8">
                  <c:v>1.3057547766050122</c:v>
                </c:pt>
                <c:pt idx="9">
                  <c:v>1.2827133910434947</c:v>
                </c:pt>
              </c:numCache>
            </c:numRef>
          </c:yVal>
          <c:smooth val="0"/>
        </c:ser>
        <c:ser>
          <c:idx val="2"/>
          <c:order val="2"/>
          <c:tx>
            <c:v>Control</c:v>
          </c:tx>
          <c:spPr>
            <a:ln w="28575">
              <a:solidFill>
                <a:schemeClr val="accent1"/>
              </a:solidFill>
            </a:ln>
          </c:spPr>
          <c:marker>
            <c:symbol val="none"/>
          </c:marker>
          <c:xVal>
            <c:numRef>
              <c:f>max!$B$17:$B$27</c:f>
              <c:numCache>
                <c:formatCode>General</c:formatCode>
                <c:ptCount val="11"/>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pt idx="10">
                  <c:v>0</c:v>
                </c:pt>
              </c:numCache>
            </c:numRef>
          </c:xVal>
          <c:yVal>
            <c:numRef>
              <c:f>max!$B$17:$B$27</c:f>
              <c:numCache>
                <c:formatCode>General</c:formatCode>
                <c:ptCount val="11"/>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pt idx="10">
                  <c:v>0</c:v>
                </c:pt>
              </c:numCache>
            </c:numRef>
          </c:yVal>
          <c:smooth val="0"/>
        </c:ser>
        <c:dLbls>
          <c:showLegendKey val="0"/>
          <c:showVal val="0"/>
          <c:showCatName val="0"/>
          <c:showSerName val="0"/>
          <c:showPercent val="0"/>
          <c:showBubbleSize val="0"/>
        </c:dLbls>
        <c:axId val="287578368"/>
        <c:axId val="287580544"/>
      </c:scatterChart>
      <c:valAx>
        <c:axId val="287578368"/>
        <c:scaling>
          <c:orientation val="minMax"/>
          <c:max val="1.6"/>
          <c:min val="1"/>
        </c:scaling>
        <c:delete val="0"/>
        <c:axPos val="b"/>
        <c:title>
          <c:tx>
            <c:rich>
              <a:bodyPr/>
              <a:lstStyle/>
              <a:p>
                <a:pPr>
                  <a:defRPr/>
                </a:pPr>
                <a:r>
                  <a:rPr lang="en-US"/>
                  <a:t>FE Amplification for Span 1</a:t>
                </a:r>
              </a:p>
            </c:rich>
          </c:tx>
          <c:overlay val="0"/>
        </c:title>
        <c:numFmt formatCode="General" sourceLinked="1"/>
        <c:majorTickMark val="out"/>
        <c:minorTickMark val="none"/>
        <c:tickLblPos val="low"/>
        <c:crossAx val="287580544"/>
        <c:crosses val="autoZero"/>
        <c:crossBetween val="midCat"/>
      </c:valAx>
      <c:valAx>
        <c:axId val="287580544"/>
        <c:scaling>
          <c:orientation val="minMax"/>
          <c:max val="2"/>
          <c:min val="1"/>
        </c:scaling>
        <c:delete val="0"/>
        <c:axPos val="l"/>
        <c:majorGridlines/>
        <c:title>
          <c:tx>
            <c:rich>
              <a:bodyPr rot="-5400000" vert="horz"/>
              <a:lstStyle/>
              <a:p>
                <a:pPr>
                  <a:defRPr/>
                </a:pPr>
                <a:r>
                  <a:rPr lang="en-US"/>
                  <a:t>Model Predicted Amplification</a:t>
                </a:r>
              </a:p>
            </c:rich>
          </c:tx>
          <c:overlay val="0"/>
        </c:title>
        <c:numFmt formatCode="General" sourceLinked="1"/>
        <c:majorTickMark val="out"/>
        <c:minorTickMark val="none"/>
        <c:tickLblPos val="low"/>
        <c:crossAx val="287578368"/>
        <c:crossesAt val="-0.5"/>
        <c:crossBetween val="midCat"/>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x!$D$16</c:f>
              <c:strCache>
                <c:ptCount val="1"/>
                <c:pt idx="0">
                  <c:v>VB</c:v>
                </c:pt>
              </c:strCache>
            </c:strRef>
          </c:tx>
          <c:spPr>
            <a:ln w="28575">
              <a:noFill/>
            </a:ln>
          </c:spPr>
          <c:xVal>
            <c:numRef>
              <c:f>max!$F$17:$F$26</c:f>
              <c:numCache>
                <c:formatCode>General</c:formatCode>
                <c:ptCount val="10"/>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numCache>
            </c:numRef>
          </c:xVal>
          <c:yVal>
            <c:numRef>
              <c:f>max!$D$17:$D$26</c:f>
              <c:numCache>
                <c:formatCode>General</c:formatCode>
                <c:ptCount val="10"/>
                <c:pt idx="0">
                  <c:v>1.5040799612004936</c:v>
                </c:pt>
                <c:pt idx="1">
                  <c:v>1.7599074192748443</c:v>
                </c:pt>
                <c:pt idx="2">
                  <c:v>1.5443913231521129</c:v>
                </c:pt>
                <c:pt idx="3">
                  <c:v>1.4318115515796337</c:v>
                </c:pt>
                <c:pt idx="4">
                  <c:v>1.5238949679298868</c:v>
                </c:pt>
                <c:pt idx="5">
                  <c:v>1.3393770945335277</c:v>
                </c:pt>
                <c:pt idx="6">
                  <c:v>1.4111984937717801</c:v>
                </c:pt>
                <c:pt idx="7">
                  <c:v>1.776049397100488</c:v>
                </c:pt>
                <c:pt idx="8">
                  <c:v>1.4332725098249652</c:v>
                </c:pt>
                <c:pt idx="9">
                  <c:v>1.4589760450334572</c:v>
                </c:pt>
              </c:numCache>
            </c:numRef>
          </c:yVal>
          <c:smooth val="0"/>
        </c:ser>
        <c:ser>
          <c:idx val="1"/>
          <c:order val="1"/>
          <c:tx>
            <c:strRef>
              <c:f>max!$E$16</c:f>
              <c:strCache>
                <c:ptCount val="1"/>
                <c:pt idx="0">
                  <c:v>VB_SS</c:v>
                </c:pt>
              </c:strCache>
            </c:strRef>
          </c:tx>
          <c:spPr>
            <a:ln w="28575">
              <a:noFill/>
            </a:ln>
          </c:spPr>
          <c:xVal>
            <c:numRef>
              <c:f>max!$F$17:$F$26</c:f>
              <c:numCache>
                <c:formatCode>General</c:formatCode>
                <c:ptCount val="10"/>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numCache>
            </c:numRef>
          </c:xVal>
          <c:yVal>
            <c:numRef>
              <c:f>max!$E$17:$E$26</c:f>
              <c:numCache>
                <c:formatCode>General</c:formatCode>
                <c:ptCount val="10"/>
                <c:pt idx="0">
                  <c:v>1.3021531947355824</c:v>
                </c:pt>
                <c:pt idx="1">
                  <c:v>1.2420202849934638</c:v>
                </c:pt>
                <c:pt idx="2">
                  <c:v>1.4210681766477411</c:v>
                </c:pt>
                <c:pt idx="3">
                  <c:v>1.2041122677826299</c:v>
                </c:pt>
                <c:pt idx="4">
                  <c:v>1.3063786960448476</c:v>
                </c:pt>
                <c:pt idx="5">
                  <c:v>1.3806309383118982</c:v>
                </c:pt>
                <c:pt idx="6">
                  <c:v>1.3028112656969513</c:v>
                </c:pt>
                <c:pt idx="7">
                  <c:v>1.1752888573899953</c:v>
                </c:pt>
                <c:pt idx="8">
                  <c:v>1.3057547766050122</c:v>
                </c:pt>
                <c:pt idx="9">
                  <c:v>1.2827133910434947</c:v>
                </c:pt>
              </c:numCache>
            </c:numRef>
          </c:yVal>
          <c:smooth val="0"/>
        </c:ser>
        <c:ser>
          <c:idx val="2"/>
          <c:order val="2"/>
          <c:tx>
            <c:v>Control</c:v>
          </c:tx>
          <c:spPr>
            <a:ln w="28575">
              <a:solidFill>
                <a:schemeClr val="accent1"/>
              </a:solidFill>
            </a:ln>
          </c:spPr>
          <c:marker>
            <c:symbol val="none"/>
          </c:marker>
          <c:xVal>
            <c:numRef>
              <c:f>max!$F$17:$F$27</c:f>
              <c:numCache>
                <c:formatCode>General</c:formatCode>
                <c:ptCount val="11"/>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pt idx="10">
                  <c:v>0</c:v>
                </c:pt>
              </c:numCache>
            </c:numRef>
          </c:xVal>
          <c:yVal>
            <c:numRef>
              <c:f>max!$F$17:$F$27</c:f>
              <c:numCache>
                <c:formatCode>General</c:formatCode>
                <c:ptCount val="11"/>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pt idx="10">
                  <c:v>0</c:v>
                </c:pt>
              </c:numCache>
            </c:numRef>
          </c:yVal>
          <c:smooth val="0"/>
        </c:ser>
        <c:dLbls>
          <c:showLegendKey val="0"/>
          <c:showVal val="0"/>
          <c:showCatName val="0"/>
          <c:showSerName val="0"/>
          <c:showPercent val="0"/>
          <c:showBubbleSize val="0"/>
        </c:dLbls>
        <c:axId val="287618944"/>
        <c:axId val="287625216"/>
      </c:scatterChart>
      <c:valAx>
        <c:axId val="287618944"/>
        <c:scaling>
          <c:orientation val="minMax"/>
          <c:min val="1"/>
        </c:scaling>
        <c:delete val="0"/>
        <c:axPos val="b"/>
        <c:title>
          <c:tx>
            <c:rich>
              <a:bodyPr/>
              <a:lstStyle/>
              <a:p>
                <a:pPr>
                  <a:defRPr/>
                </a:pPr>
                <a:r>
                  <a:rPr lang="en-US"/>
                  <a:t>Max FE Amplification (2-spans)</a:t>
                </a:r>
              </a:p>
            </c:rich>
          </c:tx>
          <c:overlay val="0"/>
        </c:title>
        <c:numFmt formatCode="General" sourceLinked="1"/>
        <c:majorTickMark val="out"/>
        <c:minorTickMark val="none"/>
        <c:tickLblPos val="low"/>
        <c:crossAx val="287625216"/>
        <c:crossesAt val="1"/>
        <c:crossBetween val="midCat"/>
      </c:valAx>
      <c:valAx>
        <c:axId val="287625216"/>
        <c:scaling>
          <c:orientation val="minMax"/>
          <c:min val="1"/>
        </c:scaling>
        <c:delete val="0"/>
        <c:axPos val="l"/>
        <c:majorGridlines/>
        <c:title>
          <c:tx>
            <c:rich>
              <a:bodyPr rot="-5400000" vert="horz"/>
              <a:lstStyle/>
              <a:p>
                <a:pPr>
                  <a:defRPr/>
                </a:pPr>
                <a:r>
                  <a:rPr lang="en-US"/>
                  <a:t>Model Predicted Amplification</a:t>
                </a:r>
              </a:p>
            </c:rich>
          </c:tx>
          <c:overlay val="0"/>
        </c:title>
        <c:numFmt formatCode="General" sourceLinked="1"/>
        <c:majorTickMark val="out"/>
        <c:minorTickMark val="none"/>
        <c:tickLblPos val="low"/>
        <c:crossAx val="287618944"/>
        <c:crossesAt val="-0.5"/>
        <c:crossBetween val="midCat"/>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x!$C$16</c:f>
              <c:strCache>
                <c:ptCount val="1"/>
                <c:pt idx="0">
                  <c:v>VB</c:v>
                </c:pt>
              </c:strCache>
            </c:strRef>
          </c:tx>
          <c:spPr>
            <a:ln w="28575">
              <a:noFill/>
            </a:ln>
          </c:spPr>
          <c:xVal>
            <c:numRef>
              <c:f>max!$B$17:$B$26</c:f>
              <c:numCache>
                <c:formatCode>General</c:formatCode>
                <c:ptCount val="10"/>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numCache>
            </c:numRef>
          </c:xVal>
          <c:yVal>
            <c:numRef>
              <c:f>max!$C$17:$C$26</c:f>
              <c:numCache>
                <c:formatCode>General</c:formatCode>
                <c:ptCount val="10"/>
                <c:pt idx="0">
                  <c:v>1.468138704620755</c:v>
                </c:pt>
                <c:pt idx="1">
                  <c:v>1.49240714197726</c:v>
                </c:pt>
                <c:pt idx="2">
                  <c:v>1.6184413944418661</c:v>
                </c:pt>
                <c:pt idx="3">
                  <c:v>1.4750418201002709</c:v>
                </c:pt>
                <c:pt idx="4">
                  <c:v>1.6873948588956513</c:v>
                </c:pt>
                <c:pt idx="5">
                  <c:v>1.4089732853744927</c:v>
                </c:pt>
                <c:pt idx="6">
                  <c:v>1.6265137499320592</c:v>
                </c:pt>
                <c:pt idx="7">
                  <c:v>1.6267189665669515</c:v>
                </c:pt>
                <c:pt idx="8">
                  <c:v>1.5049546026990279</c:v>
                </c:pt>
                <c:pt idx="9">
                  <c:v>1.4431895450704024</c:v>
                </c:pt>
              </c:numCache>
            </c:numRef>
          </c:yVal>
          <c:smooth val="0"/>
        </c:ser>
        <c:ser>
          <c:idx val="1"/>
          <c:order val="1"/>
          <c:tx>
            <c:strRef>
              <c:f>max!$D$16</c:f>
              <c:strCache>
                <c:ptCount val="1"/>
                <c:pt idx="0">
                  <c:v>VB_SS</c:v>
                </c:pt>
              </c:strCache>
            </c:strRef>
          </c:tx>
          <c:spPr>
            <a:ln w="28575">
              <a:noFill/>
            </a:ln>
          </c:spPr>
          <c:xVal>
            <c:numRef>
              <c:f>max!$B$17:$B$26</c:f>
              <c:numCache>
                <c:formatCode>General</c:formatCode>
                <c:ptCount val="10"/>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numCache>
            </c:numRef>
          </c:xVal>
          <c:yVal>
            <c:numRef>
              <c:f>max!$D$17:$D$26</c:f>
              <c:numCache>
                <c:formatCode>General</c:formatCode>
                <c:ptCount val="10"/>
                <c:pt idx="0">
                  <c:v>1.3433632305723542</c:v>
                </c:pt>
                <c:pt idx="1">
                  <c:v>1.1997946593160054</c:v>
                </c:pt>
                <c:pt idx="2">
                  <c:v>1.4205991624069392</c:v>
                </c:pt>
                <c:pt idx="3">
                  <c:v>1.2146317894104532</c:v>
                </c:pt>
                <c:pt idx="4">
                  <c:v>1.4780501516388309</c:v>
                </c:pt>
                <c:pt idx="5">
                  <c:v>1.5108820174986566</c:v>
                </c:pt>
                <c:pt idx="6">
                  <c:v>1.5003067253258133</c:v>
                </c:pt>
                <c:pt idx="7">
                  <c:v>1.1329542752331847</c:v>
                </c:pt>
                <c:pt idx="8">
                  <c:v>1.4784958434083011</c:v>
                </c:pt>
                <c:pt idx="9">
                  <c:v>1.3420426793161584</c:v>
                </c:pt>
              </c:numCache>
            </c:numRef>
          </c:yVal>
          <c:smooth val="0"/>
        </c:ser>
        <c:ser>
          <c:idx val="2"/>
          <c:order val="2"/>
          <c:tx>
            <c:v>Control</c:v>
          </c:tx>
          <c:spPr>
            <a:ln w="28575">
              <a:solidFill>
                <a:schemeClr val="accent1"/>
              </a:solidFill>
            </a:ln>
          </c:spPr>
          <c:marker>
            <c:symbol val="none"/>
          </c:marker>
          <c:xVal>
            <c:numRef>
              <c:f>max!$B$17:$B$27</c:f>
              <c:numCache>
                <c:formatCode>General</c:formatCode>
                <c:ptCount val="11"/>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pt idx="10">
                  <c:v>0</c:v>
                </c:pt>
              </c:numCache>
            </c:numRef>
          </c:xVal>
          <c:yVal>
            <c:numRef>
              <c:f>max!$B$17:$B$27</c:f>
              <c:numCache>
                <c:formatCode>General</c:formatCode>
                <c:ptCount val="11"/>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pt idx="10">
                  <c:v>0</c:v>
                </c:pt>
              </c:numCache>
            </c:numRef>
          </c:yVal>
          <c:smooth val="0"/>
        </c:ser>
        <c:dLbls>
          <c:showLegendKey val="0"/>
          <c:showVal val="0"/>
          <c:showCatName val="0"/>
          <c:showSerName val="0"/>
          <c:showPercent val="0"/>
          <c:showBubbleSize val="0"/>
        </c:dLbls>
        <c:axId val="287716864"/>
        <c:axId val="287718784"/>
      </c:scatterChart>
      <c:valAx>
        <c:axId val="287716864"/>
        <c:scaling>
          <c:orientation val="minMax"/>
          <c:max val="1.6"/>
          <c:min val="1"/>
        </c:scaling>
        <c:delete val="0"/>
        <c:axPos val="b"/>
        <c:title>
          <c:tx>
            <c:rich>
              <a:bodyPr/>
              <a:lstStyle/>
              <a:p>
                <a:pPr>
                  <a:defRPr/>
                </a:pPr>
                <a:r>
                  <a:rPr lang="en-US"/>
                  <a:t>FE Amplification for</a:t>
                </a:r>
                <a:r>
                  <a:rPr lang="en-US" baseline="0"/>
                  <a:t> Single Span</a:t>
                </a:r>
                <a:endParaRPr lang="en-US"/>
              </a:p>
            </c:rich>
          </c:tx>
          <c:overlay val="0"/>
        </c:title>
        <c:numFmt formatCode="General" sourceLinked="1"/>
        <c:majorTickMark val="out"/>
        <c:minorTickMark val="none"/>
        <c:tickLblPos val="low"/>
        <c:crossAx val="287718784"/>
        <c:crosses val="autoZero"/>
        <c:crossBetween val="midCat"/>
      </c:valAx>
      <c:valAx>
        <c:axId val="287718784"/>
        <c:scaling>
          <c:orientation val="minMax"/>
          <c:max val="2"/>
          <c:min val="1"/>
        </c:scaling>
        <c:delete val="0"/>
        <c:axPos val="l"/>
        <c:majorGridlines/>
        <c:title>
          <c:tx>
            <c:rich>
              <a:bodyPr rot="-5400000" vert="horz"/>
              <a:lstStyle/>
              <a:p>
                <a:pPr>
                  <a:defRPr/>
                </a:pPr>
                <a:r>
                  <a:rPr lang="en-US"/>
                  <a:t>Model Predicted Amplification</a:t>
                </a:r>
              </a:p>
            </c:rich>
          </c:tx>
          <c:overlay val="0"/>
        </c:title>
        <c:numFmt formatCode="General" sourceLinked="1"/>
        <c:majorTickMark val="out"/>
        <c:minorTickMark val="none"/>
        <c:tickLblPos val="low"/>
        <c:crossAx val="287716864"/>
        <c:crossesAt val="-0.5"/>
        <c:crossBetween val="midCat"/>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823</TotalTime>
  <Pages>25</Pages>
  <Words>3683</Words>
  <Characters>20994</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4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23</cp:revision>
  <dcterms:created xsi:type="dcterms:W3CDTF">2018-07-27T21:19:00Z</dcterms:created>
  <dcterms:modified xsi:type="dcterms:W3CDTF">2018-10-23T2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uKUELaT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